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FAB2C" w14:textId="77C6CBBF" w:rsidR="009D106C" w:rsidRDefault="009D106C" w:rsidP="00496E9D">
      <w:pPr>
        <w:jc w:val="center"/>
        <w:rPr>
          <w:sz w:val="40"/>
          <w:szCs w:val="40"/>
        </w:rPr>
      </w:pPr>
    </w:p>
    <w:p w14:paraId="40179C0E" w14:textId="77777777" w:rsidR="009125F9" w:rsidRDefault="009125F9" w:rsidP="006025FE">
      <w:pPr>
        <w:rPr>
          <w:sz w:val="32"/>
          <w:szCs w:val="32"/>
        </w:rPr>
      </w:pPr>
    </w:p>
    <w:p w14:paraId="35CE257B" w14:textId="0A88E075" w:rsidR="006025FE" w:rsidRPr="001A566F" w:rsidRDefault="00061519" w:rsidP="006025FE">
      <w:pPr>
        <w:rPr>
          <w:b/>
        </w:rPr>
      </w:pPr>
      <w:r>
        <w:rPr>
          <w:rFonts w:cs="Calibri"/>
          <w:b/>
          <w:bCs/>
          <w:color w:val="252424"/>
          <w:bdr w:val="none" w:sz="0" w:space="0" w:color="auto" w:frame="1"/>
          <w:shd w:val="clear" w:color="auto" w:fill="FFFFFF"/>
        </w:rPr>
        <w:t>A Computational Pipeline for Analysis of Biomedical networks with BioNAR</w:t>
      </w:r>
      <w:r w:rsidR="001C372D" w:rsidRPr="001A566F">
        <w:rPr>
          <w:b/>
        </w:rPr>
        <w:t xml:space="preserve">: </w:t>
      </w:r>
    </w:p>
    <w:p w14:paraId="219726AE" w14:textId="7A5D9B1E" w:rsidR="006025FE" w:rsidRDefault="00061519" w:rsidP="006025FE">
      <w:pPr>
        <w:rPr>
          <w:sz w:val="18"/>
          <w:szCs w:val="18"/>
        </w:rPr>
      </w:pPr>
      <w:r>
        <w:rPr>
          <w:sz w:val="18"/>
          <w:szCs w:val="18"/>
        </w:rPr>
        <w:t>Colin McLean</w:t>
      </w:r>
      <w:r>
        <w:rPr>
          <w:rFonts w:ascii="Helvetica" w:hAnsi="Helvetica"/>
          <w:vertAlign w:val="superscript"/>
        </w:rPr>
        <w:t>1</w:t>
      </w:r>
      <w:r>
        <w:rPr>
          <w:sz w:val="18"/>
          <w:szCs w:val="18"/>
        </w:rPr>
        <w:t>, Anatoly Sorokin</w:t>
      </w:r>
      <w:r w:rsidRPr="00583F34">
        <w:rPr>
          <w:rFonts w:ascii="Helvetica" w:hAnsi="Helvetica"/>
          <w:vertAlign w:val="superscript"/>
        </w:rPr>
        <w:t>2</w:t>
      </w:r>
      <w:r>
        <w:rPr>
          <w:sz w:val="18"/>
          <w:szCs w:val="18"/>
        </w:rPr>
        <w:t>, J Douglas Armstrong</w:t>
      </w:r>
      <w:r>
        <w:rPr>
          <w:rFonts w:ascii="Helvetica" w:hAnsi="Helvetica"/>
          <w:vertAlign w:val="superscript"/>
        </w:rPr>
        <w:t>3.</w:t>
      </w:r>
      <w:r w:rsidR="009964F8">
        <w:rPr>
          <w:rFonts w:ascii="Helvetica" w:hAnsi="Helvetica"/>
          <w:vertAlign w:val="superscript"/>
        </w:rPr>
        <w:t>4</w:t>
      </w:r>
      <w:r w:rsidR="009964F8">
        <w:rPr>
          <w:sz w:val="18"/>
          <w:szCs w:val="18"/>
        </w:rPr>
        <w:t>, and</w:t>
      </w:r>
      <w:r>
        <w:rPr>
          <w:sz w:val="18"/>
          <w:szCs w:val="18"/>
        </w:rPr>
        <w:t xml:space="preserve"> Oksana Sorokina</w:t>
      </w:r>
      <w:r>
        <w:rPr>
          <w:rFonts w:ascii="Helvetica" w:hAnsi="Helvetica"/>
          <w:vertAlign w:val="superscript"/>
        </w:rPr>
        <w:t>4</w:t>
      </w:r>
      <w:r w:rsidR="00DE6D0F">
        <w:rPr>
          <w:rFonts w:ascii="Helvetica" w:hAnsi="Helvetica"/>
          <w:vertAlign w:val="superscript"/>
        </w:rPr>
        <w:t>*</w:t>
      </w:r>
    </w:p>
    <w:p w14:paraId="45E293C5" w14:textId="166A63F1" w:rsidR="00061519" w:rsidRPr="00597153" w:rsidRDefault="00061519" w:rsidP="00061519">
      <w:pPr>
        <w:pStyle w:val="Author-Affiliation"/>
        <w:spacing w:line="480" w:lineRule="auto"/>
        <w:rPr>
          <w:rFonts w:ascii="Helvetica" w:hAnsi="Helvetica"/>
          <w:iCs w:val="0"/>
        </w:rPr>
      </w:pPr>
      <w:r>
        <w:rPr>
          <w:rFonts w:ascii="Helvetica" w:hAnsi="Helvetica"/>
          <w:iCs w:val="0"/>
          <w:vertAlign w:val="superscript"/>
        </w:rPr>
        <w:t>1</w:t>
      </w:r>
      <w:r w:rsidRPr="007811BD">
        <w:rPr>
          <w:rFonts w:ascii="Helvetica" w:hAnsi="Helvetica"/>
          <w:iCs w:val="0"/>
        </w:rPr>
        <w:t>Health Economics and Data Science</w:t>
      </w:r>
      <w:r>
        <w:rPr>
          <w:rFonts w:ascii="Helvetica" w:hAnsi="Helvetica"/>
          <w:iCs w:val="0"/>
        </w:rPr>
        <w:t xml:space="preserve">, </w:t>
      </w:r>
      <w:r w:rsidRPr="007811BD">
        <w:rPr>
          <w:rFonts w:ascii="Helvetica" w:hAnsi="Helvetica"/>
          <w:iCs w:val="0"/>
        </w:rPr>
        <w:t>Institute for Genetics and Cancer, University of Edinburgh, UK</w:t>
      </w:r>
      <w:r w:rsidR="009125F9">
        <w:rPr>
          <w:rFonts w:ascii="Helvetica" w:hAnsi="Helvetica"/>
          <w:iCs w:val="0"/>
        </w:rPr>
        <w:t xml:space="preserve">; </w:t>
      </w:r>
      <w:r w:rsidR="009125F9" w:rsidRPr="009125F9">
        <w:rPr>
          <w:rFonts w:ascii="Helvetica" w:hAnsi="Helvetica"/>
          <w:iCs w:val="0"/>
        </w:rPr>
        <w:t>colin.d.mclean@ed.ac.uk</w:t>
      </w:r>
    </w:p>
    <w:p w14:paraId="44DC28A5" w14:textId="11DAEBA3" w:rsidR="00B50837" w:rsidRDefault="00061519" w:rsidP="00061519">
      <w:pPr>
        <w:pStyle w:val="Author-Affiliation"/>
        <w:spacing w:line="480" w:lineRule="auto"/>
        <w:rPr>
          <w:rFonts w:ascii="Helvetica" w:hAnsi="Helvetica"/>
          <w:iCs w:val="0"/>
        </w:rPr>
      </w:pPr>
      <w:r w:rsidRPr="00583F34">
        <w:rPr>
          <w:rFonts w:ascii="Helvetica" w:hAnsi="Helvetica"/>
          <w:iCs w:val="0"/>
          <w:vertAlign w:val="superscript"/>
        </w:rPr>
        <w:t>2</w:t>
      </w:r>
      <w:r>
        <w:rPr>
          <w:rFonts w:ascii="Helvetica" w:hAnsi="Helvetica"/>
          <w:iCs w:val="0"/>
          <w:vertAlign w:val="superscript"/>
        </w:rPr>
        <w:t xml:space="preserve"> </w:t>
      </w:r>
      <w:r w:rsidRPr="00B80B87">
        <w:rPr>
          <w:rFonts w:ascii="Helvetica" w:hAnsi="Helvetica"/>
          <w:iCs w:val="0"/>
        </w:rPr>
        <w:t>Biological Systems Unit, Okinawa Institute of Science and Technology, Okinawa, Japan</w:t>
      </w:r>
      <w:r w:rsidR="009140F8">
        <w:rPr>
          <w:rFonts w:ascii="Helvetica" w:hAnsi="Helvetica"/>
          <w:iCs w:val="0"/>
        </w:rPr>
        <w:t>; anatolii.sorokin@oist.jp</w:t>
      </w:r>
    </w:p>
    <w:p w14:paraId="4071079E" w14:textId="1E02CDF4" w:rsidR="00061519" w:rsidRDefault="00061519" w:rsidP="00061519">
      <w:pPr>
        <w:pStyle w:val="Author-Affiliation"/>
        <w:spacing w:line="480" w:lineRule="auto"/>
        <w:rPr>
          <w:rFonts w:ascii="Helvetica" w:hAnsi="Helvetica"/>
          <w:iCs w:val="0"/>
        </w:rPr>
      </w:pPr>
      <w:r>
        <w:rPr>
          <w:rFonts w:ascii="Helvetica" w:hAnsi="Helvetica"/>
          <w:iCs w:val="0"/>
          <w:vertAlign w:val="superscript"/>
        </w:rPr>
        <w:t>3</w:t>
      </w:r>
      <w:r w:rsidR="00454F7A">
        <w:rPr>
          <w:rFonts w:ascii="Helvetica" w:hAnsi="Helvetica"/>
          <w:iCs w:val="0"/>
          <w:vertAlign w:val="superscript"/>
        </w:rPr>
        <w:t xml:space="preserve"> </w:t>
      </w:r>
      <w:r w:rsidRPr="00597153">
        <w:rPr>
          <w:rFonts w:ascii="Helvetica" w:hAnsi="Helvetica"/>
          <w:iCs w:val="0"/>
        </w:rPr>
        <w:t>Computational Biomedicine Institute (IAS-5 / INM-9), Forschungszentrum Jülich, Jülich, Germany</w:t>
      </w:r>
    </w:p>
    <w:p w14:paraId="46512A24" w14:textId="24C6F233" w:rsidR="00061519" w:rsidRPr="00597153" w:rsidRDefault="00061519" w:rsidP="00061519">
      <w:pPr>
        <w:pStyle w:val="Author-Affiliation"/>
        <w:spacing w:line="480" w:lineRule="auto"/>
        <w:rPr>
          <w:rFonts w:ascii="Helvetica" w:hAnsi="Helvetica"/>
          <w:iCs w:val="0"/>
        </w:rPr>
      </w:pPr>
      <w:r>
        <w:rPr>
          <w:rFonts w:ascii="Helvetica" w:hAnsi="Helvetica"/>
          <w:iCs w:val="0"/>
          <w:vertAlign w:val="superscript"/>
        </w:rPr>
        <w:t xml:space="preserve">4 </w:t>
      </w:r>
      <w:r w:rsidRPr="00597153">
        <w:rPr>
          <w:rFonts w:ascii="Helvetica" w:hAnsi="Helvetica"/>
          <w:iCs w:val="0"/>
        </w:rPr>
        <w:t xml:space="preserve">School of informatics, University of Edinburgh, UK </w:t>
      </w:r>
    </w:p>
    <w:p w14:paraId="32CA76A7" w14:textId="1A7A20E6" w:rsidR="00061519" w:rsidRPr="00597153" w:rsidRDefault="00DE6D0F" w:rsidP="00061519">
      <w:pPr>
        <w:pStyle w:val="corrs-au"/>
        <w:spacing w:line="480" w:lineRule="auto"/>
        <w:rPr>
          <w:rFonts w:ascii="Helvetica" w:hAnsi="Helvetica"/>
          <w:iCs w:val="0"/>
          <w:sz w:val="18"/>
          <w:szCs w:val="18"/>
        </w:rPr>
      </w:pPr>
      <w:r>
        <w:rPr>
          <w:rFonts w:ascii="Helvetica" w:hAnsi="Helvetica"/>
          <w:iCs w:val="0"/>
          <w:sz w:val="18"/>
          <w:szCs w:val="18"/>
        </w:rPr>
        <w:t>*</w:t>
      </w:r>
      <w:r w:rsidR="00943E4A">
        <w:rPr>
          <w:rFonts w:ascii="Helvetica" w:hAnsi="Helvetica"/>
          <w:iCs w:val="0"/>
          <w:sz w:val="18"/>
          <w:szCs w:val="18"/>
        </w:rPr>
        <w:t>Correspondent author: oksana.sorokina@ed.ac.uk</w:t>
      </w:r>
    </w:p>
    <w:p w14:paraId="58DA8ED2" w14:textId="77777777" w:rsidR="00D90173" w:rsidRPr="000966C5" w:rsidRDefault="00D90173" w:rsidP="006025FE">
      <w:pPr>
        <w:rPr>
          <w:sz w:val="18"/>
          <w:szCs w:val="18"/>
        </w:rPr>
      </w:pPr>
    </w:p>
    <w:p w14:paraId="0A36974B" w14:textId="77777777" w:rsidR="006025FE" w:rsidRPr="006025FE" w:rsidRDefault="006025FE" w:rsidP="006025FE">
      <w:pPr>
        <w:rPr>
          <w:b/>
        </w:rPr>
      </w:pPr>
      <w:r w:rsidRPr="006025FE">
        <w:rPr>
          <w:b/>
        </w:rPr>
        <w:t>ABSTRACT:</w:t>
      </w:r>
    </w:p>
    <w:p w14:paraId="2EFB0FEC" w14:textId="607B0EC4" w:rsidR="00943E4A" w:rsidRDefault="00943E4A" w:rsidP="00943E4A">
      <w:r>
        <w:t xml:space="preserve">In a </w:t>
      </w:r>
      <w:r w:rsidR="0070475C">
        <w:t>living cell</w:t>
      </w:r>
      <w:r w:rsidR="005715BC">
        <w:t>,</w:t>
      </w:r>
      <w:r>
        <w:t xml:space="preserve"> proteins interact to assemble </w:t>
      </w:r>
      <w:r w:rsidR="00D90173">
        <w:t xml:space="preserve">both </w:t>
      </w:r>
      <w:r>
        <w:t xml:space="preserve">transient and constant molecular complexes, which transfer signals/information around internal pathways. Modern proteomic techniques can identify </w:t>
      </w:r>
      <w:r w:rsidR="00D90173">
        <w:t>the</w:t>
      </w:r>
      <w:r>
        <w:t xml:space="preserve"> c</w:t>
      </w:r>
      <w:r w:rsidR="00D90173">
        <w:t>onstituent components</w:t>
      </w:r>
      <w:r>
        <w:t xml:space="preserve"> </w:t>
      </w:r>
      <w:r w:rsidR="00D90173">
        <w:t>of these</w:t>
      </w:r>
      <w:r>
        <w:t xml:space="preserve"> complexes, but more detailed analysis demands a network approach linking the molecules together and analyzing the emergent architectural properties.</w:t>
      </w:r>
      <w:r w:rsidR="00AC0C80">
        <w:t xml:space="preserve"> T</w:t>
      </w:r>
      <w:r w:rsidR="00D90173">
        <w:t xml:space="preserve">he </w:t>
      </w:r>
      <w:r w:rsidRPr="00D87A67">
        <w:t xml:space="preserve">Bioconductor package </w:t>
      </w:r>
      <w:r w:rsidRPr="00AE7EAD">
        <w:rPr>
          <w:i/>
          <w:iCs/>
        </w:rPr>
        <w:t>BioNAR</w:t>
      </w:r>
      <w:r w:rsidR="009A270A">
        <w:t xml:space="preserve"> combine</w:t>
      </w:r>
      <w:r w:rsidR="00AC0C80">
        <w:t>s</w:t>
      </w:r>
      <w:r w:rsidR="009A270A">
        <w:t xml:space="preserve"> </w:t>
      </w:r>
      <w:r w:rsidR="009878B3">
        <w:t xml:space="preserve">a selection of </w:t>
      </w:r>
      <w:r w:rsidR="009A270A">
        <w:t xml:space="preserve">existing R protocols for network analysis </w:t>
      </w:r>
      <w:r w:rsidR="00D90173">
        <w:t xml:space="preserve">with </w:t>
      </w:r>
      <w:r w:rsidR="007772C2">
        <w:t>newly designed</w:t>
      </w:r>
      <w:r w:rsidR="009A270A">
        <w:t xml:space="preserve"> original methodological features</w:t>
      </w:r>
      <w:r w:rsidR="00F95F85">
        <w:t xml:space="preserve"> to</w:t>
      </w:r>
      <w:r w:rsidR="009A270A">
        <w:t xml:space="preserve"> </w:t>
      </w:r>
      <w:r>
        <w:t>support</w:t>
      </w:r>
      <w:r w:rsidRPr="00D87A67">
        <w:t xml:space="preserve"> step-by-step analysis </w:t>
      </w:r>
      <w:sdt>
        <w:sdtPr>
          <w:tag w:val="goog_rdk_17"/>
          <w:id w:val="388153596"/>
        </w:sdtPr>
        <w:sdtContent>
          <w:r w:rsidRPr="00D87A67">
            <w:t>of biological/</w:t>
          </w:r>
        </w:sdtContent>
      </w:sdt>
      <w:r w:rsidRPr="00D87A67">
        <w:t xml:space="preserve">biomedical networks. </w:t>
      </w:r>
      <w:r w:rsidR="005715BC">
        <w:t xml:space="preserve">Critically, </w:t>
      </w:r>
      <w:r w:rsidR="005715BC" w:rsidRPr="00AE7EAD">
        <w:rPr>
          <w:i/>
          <w:iCs/>
        </w:rPr>
        <w:t>BioNAR</w:t>
      </w:r>
      <w:r w:rsidR="005715BC">
        <w:t xml:space="preserve"> supports a pipeline approach where many networks and iterative analyses can be performed. </w:t>
      </w:r>
      <w:r w:rsidR="00AC0C80" w:rsidRPr="00D87A67">
        <w:t xml:space="preserve">Here we present </w:t>
      </w:r>
      <w:r w:rsidR="00AC0C80">
        <w:t xml:space="preserve">a network analysis pipeline that starts from initiating a network model from a list of components/proteins and their interactions through to identifying its functional components based solely on network topology. </w:t>
      </w:r>
      <w:r w:rsidR="00C40E2F" w:rsidRPr="00C40E2F">
        <w:t xml:space="preserve">We demonstrate </w:t>
      </w:r>
      <w:r w:rsidR="00C40E2F" w:rsidRPr="00C40E2F">
        <w:rPr>
          <w:i/>
          <w:iCs/>
        </w:rPr>
        <w:t>BioNAR</w:t>
      </w:r>
      <w:r w:rsidR="00C40E2F" w:rsidRPr="00C40E2F">
        <w:t xml:space="preserve"> can help users to achieve a number of network analysis goals that are difficult to achieve anywhere else. This includes how users can choose the optimal clustering algorithm from a range of options based on independent annotation enrichment; predict a protein’s influence within and across multiple sub-complexes in the network and estimate the co-occurrence or linkage between meta-data at the network level (e.g., diseases and functions across the network, identifying the clusters whose components are likely to share common function and mechanisms</w:t>
      </w:r>
      <w:r w:rsidR="00C40E2F">
        <w:rPr>
          <w:rFonts w:ascii="Calibri" w:hAnsi="Calibri" w:cs="Calibri"/>
          <w:color w:val="242424"/>
          <w:sz w:val="22"/>
          <w:szCs w:val="22"/>
          <w:shd w:val="clear" w:color="auto" w:fill="FFFFFF"/>
        </w:rPr>
        <w:t>).</w:t>
      </w:r>
      <w:r w:rsidR="009A270A">
        <w:t xml:space="preserve"> </w:t>
      </w:r>
      <w:r>
        <w:t xml:space="preserve">The package is </w:t>
      </w:r>
      <w:r w:rsidR="00D90173">
        <w:t xml:space="preserve">freely </w:t>
      </w:r>
      <w:r>
        <w:t xml:space="preserve">available </w:t>
      </w:r>
      <w:r w:rsidR="005715BC">
        <w:t xml:space="preserve">in </w:t>
      </w:r>
      <w:r>
        <w:t>Bioconductor release 3.1</w:t>
      </w:r>
      <w:r w:rsidR="00AE7EAD">
        <w:t>7</w:t>
      </w:r>
      <w:r>
        <w:t xml:space="preserve">: </w:t>
      </w:r>
      <w:hyperlink r:id="rId8" w:history="1">
        <w:r w:rsidR="00D90173" w:rsidRPr="00AE7EAD">
          <w:rPr>
            <w:rStyle w:val="Hyperlink"/>
            <w:i/>
            <w:iCs/>
          </w:rPr>
          <w:t>https://bioconductor.org/packages/release/bioc/html/BioNAR.html</w:t>
        </w:r>
      </w:hyperlink>
    </w:p>
    <w:p w14:paraId="3E713C80" w14:textId="77777777" w:rsidR="00D90173" w:rsidRPr="00D87A67" w:rsidRDefault="00D90173" w:rsidP="00943E4A"/>
    <w:p w14:paraId="7E089066" w14:textId="61B5FB80" w:rsidR="006025FE" w:rsidRPr="009608FF" w:rsidRDefault="006025FE" w:rsidP="006025FE">
      <w:r w:rsidRPr="009608FF">
        <w:t xml:space="preserve">Basic Protocol 1: </w:t>
      </w:r>
      <w:r w:rsidR="00594269" w:rsidRPr="009608FF">
        <w:t>Creating and annotating the network</w:t>
      </w:r>
    </w:p>
    <w:p w14:paraId="7CF858DC" w14:textId="77777777" w:rsidR="00A86DF8" w:rsidRPr="004A3AF3" w:rsidRDefault="00A86DF8" w:rsidP="00A86DF8">
      <w:pPr>
        <w:jc w:val="both"/>
        <w:rPr>
          <w:i/>
          <w:sz w:val="20"/>
          <w:szCs w:val="20"/>
        </w:rPr>
      </w:pPr>
      <w:r w:rsidRPr="004A3AF3">
        <w:rPr>
          <w:b/>
          <w:iCs/>
        </w:rPr>
        <w:t>Support Protocol 1:</w:t>
      </w:r>
      <w:r>
        <w:rPr>
          <w:b/>
          <w:i/>
        </w:rPr>
        <w:t xml:space="preserve"> </w:t>
      </w:r>
      <w:r>
        <w:rPr>
          <w:b/>
        </w:rPr>
        <w:t xml:space="preserve">Installing </w:t>
      </w:r>
      <w:r w:rsidRPr="007E5C3E">
        <w:rPr>
          <w:b/>
          <w:i/>
          <w:iCs/>
        </w:rPr>
        <w:t>BioNAR</w:t>
      </w:r>
      <w:r>
        <w:rPr>
          <w:b/>
        </w:rPr>
        <w:t xml:space="preserve"> from RStudio.</w:t>
      </w:r>
    </w:p>
    <w:p w14:paraId="5E75E27C" w14:textId="77777777" w:rsidR="00A86DF8" w:rsidRPr="001971DE" w:rsidRDefault="00A86DF8" w:rsidP="00A86DF8">
      <w:pPr>
        <w:jc w:val="both"/>
        <w:rPr>
          <w:i/>
          <w:sz w:val="20"/>
          <w:szCs w:val="20"/>
        </w:rPr>
      </w:pPr>
      <w:r w:rsidRPr="004A3AF3">
        <w:rPr>
          <w:b/>
          <w:iCs/>
        </w:rPr>
        <w:t>Support Protocol 2:</w:t>
      </w:r>
      <w:r>
        <w:rPr>
          <w:b/>
          <w:i/>
        </w:rPr>
        <w:t xml:space="preserve"> </w:t>
      </w:r>
      <w:r>
        <w:rPr>
          <w:b/>
        </w:rPr>
        <w:t xml:space="preserve">Building the sample network from </w:t>
      </w:r>
      <w:r w:rsidRPr="007E5C3E">
        <w:rPr>
          <w:b/>
          <w:i/>
          <w:iCs/>
        </w:rPr>
        <w:t>synaptome.db</w:t>
      </w:r>
    </w:p>
    <w:p w14:paraId="299892AA" w14:textId="583FD752" w:rsidR="006025FE" w:rsidRPr="009608FF" w:rsidRDefault="006025FE" w:rsidP="006025FE">
      <w:r w:rsidRPr="009608FF">
        <w:t xml:space="preserve">Basic Protocol 2: </w:t>
      </w:r>
      <w:r w:rsidR="00594269" w:rsidRPr="009608FF">
        <w:t>Network properties and centrality</w:t>
      </w:r>
    </w:p>
    <w:p w14:paraId="0883EED9" w14:textId="2E0977C9" w:rsidR="00594269" w:rsidRPr="009608FF" w:rsidRDefault="00594269" w:rsidP="00594269">
      <w:r w:rsidRPr="009608FF">
        <w:t>Basic Protocol 3: Network communities</w:t>
      </w:r>
    </w:p>
    <w:p w14:paraId="02C1D6DF" w14:textId="2AB79565" w:rsidR="000A3BF7" w:rsidRPr="009608FF" w:rsidRDefault="000A3BF7" w:rsidP="00594269">
      <w:r w:rsidRPr="009608FF">
        <w:t xml:space="preserve">Basic protocol 4: </w:t>
      </w:r>
      <w:r w:rsidR="00FD79DD" w:rsidRPr="009608FF">
        <w:t>Choosing the optimal clustering algorithm based on the enrichment with annotation terms.</w:t>
      </w:r>
    </w:p>
    <w:p w14:paraId="7F8C5E76" w14:textId="5FEAFA63" w:rsidR="00594269" w:rsidRPr="009608FF" w:rsidRDefault="00594269" w:rsidP="00594269">
      <w:r w:rsidRPr="009608FF">
        <w:t xml:space="preserve">Basic Protocol </w:t>
      </w:r>
      <w:r w:rsidR="000A3BF7" w:rsidRPr="009608FF">
        <w:t>5</w:t>
      </w:r>
      <w:r w:rsidRPr="009608FF">
        <w:t>: Influencing network components and bridgeness</w:t>
      </w:r>
    </w:p>
    <w:p w14:paraId="0E4EDD3D" w14:textId="549498BB" w:rsidR="00594269" w:rsidRPr="009608FF" w:rsidRDefault="00594269" w:rsidP="00594269">
      <w:r w:rsidRPr="009608FF">
        <w:t xml:space="preserve">Basic Protocol </w:t>
      </w:r>
      <w:r w:rsidR="000A3BF7" w:rsidRPr="009608FF">
        <w:t>6</w:t>
      </w:r>
      <w:r w:rsidRPr="009608FF">
        <w:t>: Co-occurrence of the annotations</w:t>
      </w:r>
    </w:p>
    <w:p w14:paraId="71CE3186" w14:textId="77777777" w:rsidR="00594269" w:rsidRPr="006025FE" w:rsidRDefault="00594269" w:rsidP="00594269">
      <w:pPr>
        <w:rPr>
          <w:sz w:val="18"/>
          <w:szCs w:val="18"/>
        </w:rPr>
      </w:pPr>
    </w:p>
    <w:p w14:paraId="6BA5D3A6" w14:textId="77777777" w:rsidR="00594269" w:rsidRPr="006025FE" w:rsidRDefault="00594269" w:rsidP="00594269">
      <w:pPr>
        <w:rPr>
          <w:sz w:val="18"/>
          <w:szCs w:val="18"/>
        </w:rPr>
      </w:pPr>
    </w:p>
    <w:p w14:paraId="5D3F561A" w14:textId="4F36E88B" w:rsidR="006025FE" w:rsidRPr="006025FE" w:rsidRDefault="006025FE" w:rsidP="006025FE">
      <w:pPr>
        <w:rPr>
          <w:sz w:val="18"/>
          <w:szCs w:val="18"/>
        </w:rPr>
      </w:pPr>
      <w:r w:rsidRPr="006025FE">
        <w:rPr>
          <w:sz w:val="18"/>
          <w:szCs w:val="18"/>
        </w:rPr>
        <w:t>.</w:t>
      </w:r>
    </w:p>
    <w:p w14:paraId="61D7152F" w14:textId="77777777" w:rsidR="006025FE" w:rsidRPr="006025FE" w:rsidRDefault="006025FE" w:rsidP="006025FE">
      <w:pPr>
        <w:rPr>
          <w:sz w:val="18"/>
          <w:szCs w:val="18"/>
        </w:rPr>
      </w:pPr>
    </w:p>
    <w:p w14:paraId="1354A1F1" w14:textId="77777777" w:rsidR="006025FE" w:rsidRDefault="006025FE" w:rsidP="006025FE">
      <w:pPr>
        <w:pBdr>
          <w:bottom w:val="single" w:sz="12" w:space="1" w:color="auto"/>
        </w:pBdr>
        <w:rPr>
          <w:b/>
        </w:rPr>
      </w:pPr>
      <w:r w:rsidRPr="006025FE">
        <w:rPr>
          <w:b/>
        </w:rPr>
        <w:t>KEYWORDS:</w:t>
      </w:r>
    </w:p>
    <w:p w14:paraId="30D54350" w14:textId="1439721C" w:rsidR="006025FE" w:rsidRPr="00830275" w:rsidRDefault="00594269" w:rsidP="00830275">
      <w:pPr>
        <w:pBdr>
          <w:bottom w:val="single" w:sz="12" w:space="1" w:color="auto"/>
        </w:pBdr>
        <w:rPr>
          <w:sz w:val="18"/>
          <w:szCs w:val="18"/>
        </w:rPr>
      </w:pPr>
      <w:r>
        <w:rPr>
          <w:sz w:val="18"/>
          <w:szCs w:val="18"/>
        </w:rPr>
        <w:t>Network analysis, protein-protein interacting network, clustering</w:t>
      </w:r>
      <w:r w:rsidR="006025FE" w:rsidRPr="00830275">
        <w:rPr>
          <w:sz w:val="18"/>
          <w:szCs w:val="18"/>
        </w:rPr>
        <w:t>.</w:t>
      </w:r>
    </w:p>
    <w:p w14:paraId="4AC684E6" w14:textId="61F14924" w:rsidR="0094619E" w:rsidRDefault="00F273A0" w:rsidP="001848DE">
      <w:pPr>
        <w:rPr>
          <w:b/>
        </w:rPr>
      </w:pPr>
      <w:r>
        <w:rPr>
          <w:b/>
        </w:rPr>
        <w:t>INTRODUCTION</w:t>
      </w:r>
    </w:p>
    <w:p w14:paraId="008FE33E" w14:textId="77777777" w:rsidR="001848DE" w:rsidRPr="001848DE" w:rsidRDefault="001848DE" w:rsidP="001848DE">
      <w:pPr>
        <w:rPr>
          <w:b/>
        </w:rPr>
      </w:pPr>
    </w:p>
    <w:p w14:paraId="14B31600" w14:textId="4410BECA" w:rsidR="00811758" w:rsidRDefault="008E5605" w:rsidP="00594269">
      <w:pPr>
        <w:spacing w:line="360" w:lineRule="auto"/>
        <w:rPr>
          <w:color w:val="242424"/>
        </w:rPr>
      </w:pPr>
      <w:r>
        <w:rPr>
          <w:color w:val="242424"/>
          <w:highlight w:val="white"/>
        </w:rPr>
        <w:t>T</w:t>
      </w:r>
      <w:r w:rsidR="00DF38A5">
        <w:rPr>
          <w:color w:val="242424"/>
          <w:highlight w:val="white"/>
        </w:rPr>
        <w:t>he t</w:t>
      </w:r>
      <w:r>
        <w:rPr>
          <w:color w:val="242424"/>
          <w:highlight w:val="white"/>
        </w:rPr>
        <w:t xml:space="preserve">echnology </w:t>
      </w:r>
      <w:r w:rsidR="00DF38A5">
        <w:rPr>
          <w:color w:val="242424"/>
          <w:highlight w:val="white"/>
        </w:rPr>
        <w:t>available to support</w:t>
      </w:r>
      <w:r>
        <w:rPr>
          <w:color w:val="242424"/>
          <w:highlight w:val="white"/>
        </w:rPr>
        <w:t xml:space="preserve"> biological experiments</w:t>
      </w:r>
      <w:r w:rsidR="00594269" w:rsidRPr="00DC49BF">
        <w:rPr>
          <w:color w:val="242424"/>
          <w:highlight w:val="white"/>
        </w:rPr>
        <w:t xml:space="preserve"> has made rapid advances in recent years with massive </w:t>
      </w:r>
      <w:r w:rsidR="00594269">
        <w:rPr>
          <w:color w:val="242424"/>
          <w:highlight w:val="white"/>
        </w:rPr>
        <w:t>steps forward</w:t>
      </w:r>
      <w:r w:rsidR="00594269" w:rsidRPr="00DC49BF">
        <w:rPr>
          <w:color w:val="242424"/>
          <w:highlight w:val="white"/>
        </w:rPr>
        <w:t xml:space="preserve"> in both the sensitivity and through</w:t>
      </w:r>
      <w:r w:rsidR="00594269">
        <w:rPr>
          <w:color w:val="242424"/>
          <w:highlight w:val="white"/>
        </w:rPr>
        <w:t>p</w:t>
      </w:r>
      <w:r w:rsidR="00594269" w:rsidRPr="00DC49BF">
        <w:rPr>
          <w:color w:val="242424"/>
          <w:highlight w:val="white"/>
        </w:rPr>
        <w:t xml:space="preserve">ut of methods to analyse biological </w:t>
      </w:r>
      <w:r w:rsidR="00594269">
        <w:rPr>
          <w:color w:val="242424"/>
          <w:highlight w:val="white"/>
        </w:rPr>
        <w:t>samples</w:t>
      </w:r>
      <w:r w:rsidR="00594269" w:rsidRPr="00DC49BF">
        <w:rPr>
          <w:color w:val="242424"/>
          <w:highlight w:val="white"/>
        </w:rPr>
        <w:t xml:space="preserve"> across multiple levels. The most widely known </w:t>
      </w:r>
      <w:r w:rsidR="00594269">
        <w:rPr>
          <w:color w:val="242424"/>
          <w:highlight w:val="white"/>
        </w:rPr>
        <w:t xml:space="preserve">advances </w:t>
      </w:r>
      <w:r w:rsidR="00594269" w:rsidRPr="00DC49BF">
        <w:rPr>
          <w:color w:val="242424"/>
          <w:highlight w:val="white"/>
        </w:rPr>
        <w:t xml:space="preserve">are </w:t>
      </w:r>
      <w:r w:rsidR="00594269">
        <w:rPr>
          <w:color w:val="242424"/>
          <w:highlight w:val="white"/>
        </w:rPr>
        <w:t>those</w:t>
      </w:r>
      <w:r w:rsidR="00594269" w:rsidRPr="00DC49BF">
        <w:rPr>
          <w:color w:val="242424"/>
          <w:highlight w:val="white"/>
        </w:rPr>
        <w:t xml:space="preserve"> in </w:t>
      </w:r>
      <w:r w:rsidR="00594269">
        <w:rPr>
          <w:color w:val="242424"/>
          <w:highlight w:val="white"/>
        </w:rPr>
        <w:t xml:space="preserve">the </w:t>
      </w:r>
      <w:r w:rsidR="00594269" w:rsidRPr="00DC49BF">
        <w:rPr>
          <w:color w:val="242424"/>
          <w:highlight w:val="white"/>
        </w:rPr>
        <w:t xml:space="preserve">high-throughput </w:t>
      </w:r>
      <w:r w:rsidR="00594269">
        <w:rPr>
          <w:color w:val="242424"/>
          <w:highlight w:val="white"/>
        </w:rPr>
        <w:t>sequencing</w:t>
      </w:r>
      <w:r w:rsidR="00594269" w:rsidRPr="00DC49BF">
        <w:rPr>
          <w:color w:val="242424"/>
          <w:highlight w:val="white"/>
        </w:rPr>
        <w:t xml:space="preserve"> of DNA and RNA but there have been step changes in a </w:t>
      </w:r>
      <w:r w:rsidR="00DF38A5">
        <w:rPr>
          <w:color w:val="242424"/>
          <w:highlight w:val="white"/>
        </w:rPr>
        <w:t xml:space="preserve">wide </w:t>
      </w:r>
      <w:r w:rsidR="00594269" w:rsidRPr="00DC49BF">
        <w:rPr>
          <w:color w:val="242424"/>
          <w:highlight w:val="white"/>
        </w:rPr>
        <w:t>range of areas including proteomics, metabolomics</w:t>
      </w:r>
      <w:r w:rsidR="00594269">
        <w:rPr>
          <w:color w:val="242424"/>
          <w:highlight w:val="white"/>
        </w:rPr>
        <w:t>,</w:t>
      </w:r>
      <w:r w:rsidR="00594269" w:rsidRPr="00DC49BF">
        <w:rPr>
          <w:color w:val="242424"/>
          <w:highlight w:val="white"/>
        </w:rPr>
        <w:t xml:space="preserve"> and connectomics.</w:t>
      </w:r>
      <w:sdt>
        <w:sdtPr>
          <w:tag w:val="goog_rdk_31"/>
          <w:id w:val="-833064173"/>
        </w:sdtPr>
        <w:sdtContent/>
      </w:sdt>
      <w:r w:rsidR="00594269" w:rsidRPr="00DC49BF">
        <w:rPr>
          <w:color w:val="242424"/>
          <w:highlight w:val="white"/>
        </w:rPr>
        <w:t xml:space="preserve"> Integrating the</w:t>
      </w:r>
      <w:r w:rsidR="00594269">
        <w:rPr>
          <w:color w:val="242424"/>
          <w:highlight w:val="white"/>
        </w:rPr>
        <w:t>se</w:t>
      </w:r>
      <w:r w:rsidR="00594269" w:rsidRPr="00DC49BF">
        <w:rPr>
          <w:color w:val="242424"/>
          <w:highlight w:val="white"/>
        </w:rPr>
        <w:t xml:space="preserve"> </w:t>
      </w:r>
      <w:r w:rsidR="00594269">
        <w:rPr>
          <w:color w:val="242424"/>
          <w:highlight w:val="white"/>
        </w:rPr>
        <w:t>datasets</w:t>
      </w:r>
      <w:r w:rsidR="00594269" w:rsidRPr="00DC49BF">
        <w:rPr>
          <w:color w:val="242424"/>
          <w:highlight w:val="white"/>
        </w:rPr>
        <w:t xml:space="preserve"> into network </w:t>
      </w:r>
      <w:r w:rsidR="00594269">
        <w:rPr>
          <w:color w:val="242424"/>
          <w:highlight w:val="white"/>
        </w:rPr>
        <w:t xml:space="preserve">models </w:t>
      </w:r>
      <w:r w:rsidR="00594269" w:rsidRPr="00DC49BF">
        <w:rPr>
          <w:color w:val="242424"/>
          <w:highlight w:val="white"/>
        </w:rPr>
        <w:t xml:space="preserve">allows </w:t>
      </w:r>
      <w:r w:rsidR="005715BC">
        <w:rPr>
          <w:color w:val="242424"/>
          <w:highlight w:val="white"/>
        </w:rPr>
        <w:t xml:space="preserve">us to </w:t>
      </w:r>
      <w:r w:rsidR="00594269">
        <w:rPr>
          <w:color w:val="242424"/>
          <w:highlight w:val="white"/>
        </w:rPr>
        <w:t>elucidat</w:t>
      </w:r>
      <w:r w:rsidR="005715BC">
        <w:rPr>
          <w:color w:val="242424"/>
          <w:highlight w:val="white"/>
        </w:rPr>
        <w:t>e</w:t>
      </w:r>
      <w:r w:rsidR="00594269">
        <w:rPr>
          <w:color w:val="242424"/>
          <w:highlight w:val="white"/>
        </w:rPr>
        <w:t xml:space="preserve"> </w:t>
      </w:r>
      <w:r w:rsidR="00594269" w:rsidRPr="00DC49BF">
        <w:rPr>
          <w:color w:val="242424"/>
          <w:highlight w:val="white"/>
        </w:rPr>
        <w:t>key functional interactions, pathways and complexes w</w:t>
      </w:r>
      <w:r w:rsidR="00594269">
        <w:rPr>
          <w:color w:val="242424"/>
          <w:highlight w:val="white"/>
        </w:rPr>
        <w:t>hich</w:t>
      </w:r>
      <w:r w:rsidR="00594269" w:rsidRPr="00DC49BF">
        <w:rPr>
          <w:color w:val="242424"/>
          <w:highlight w:val="white"/>
        </w:rPr>
        <w:t xml:space="preserve"> </w:t>
      </w:r>
      <w:r w:rsidR="00594269">
        <w:rPr>
          <w:color w:val="242424"/>
          <w:highlight w:val="white"/>
        </w:rPr>
        <w:t>are required for</w:t>
      </w:r>
      <w:r w:rsidR="00594269" w:rsidRPr="00DC49BF">
        <w:rPr>
          <w:color w:val="242424"/>
          <w:highlight w:val="white"/>
        </w:rPr>
        <w:t xml:space="preserve"> healthy function and</w:t>
      </w:r>
      <w:r w:rsidR="00594269">
        <w:rPr>
          <w:color w:val="242424"/>
          <w:highlight w:val="white"/>
        </w:rPr>
        <w:t xml:space="preserve"> that</w:t>
      </w:r>
      <w:r w:rsidR="00594269" w:rsidRPr="00DC49BF">
        <w:rPr>
          <w:color w:val="242424"/>
          <w:highlight w:val="white"/>
        </w:rPr>
        <w:t xml:space="preserve">, when perturbed, </w:t>
      </w:r>
      <w:r w:rsidR="00594269">
        <w:rPr>
          <w:color w:val="242424"/>
          <w:highlight w:val="white"/>
        </w:rPr>
        <w:t xml:space="preserve">often </w:t>
      </w:r>
      <w:r w:rsidR="00594269" w:rsidRPr="00DC49BF">
        <w:rPr>
          <w:color w:val="242424"/>
          <w:highlight w:val="white"/>
        </w:rPr>
        <w:t>lead to disease.</w:t>
      </w:r>
    </w:p>
    <w:p w14:paraId="1020595D" w14:textId="77777777" w:rsidR="00811758" w:rsidRDefault="00811758" w:rsidP="00594269">
      <w:pPr>
        <w:spacing w:line="360" w:lineRule="auto"/>
        <w:rPr>
          <w:color w:val="242424"/>
        </w:rPr>
      </w:pPr>
    </w:p>
    <w:p w14:paraId="2FB9D5BD" w14:textId="206970E9" w:rsidR="000701D4" w:rsidRDefault="00594269" w:rsidP="00594269">
      <w:pPr>
        <w:spacing w:line="360" w:lineRule="auto"/>
        <w:rPr>
          <w:color w:val="242424"/>
          <w:highlight w:val="white"/>
        </w:rPr>
      </w:pPr>
      <w:r w:rsidRPr="00DC49BF">
        <w:rPr>
          <w:color w:val="242424"/>
          <w:highlight w:val="white"/>
        </w:rPr>
        <w:t xml:space="preserve">Proteomic data are </w:t>
      </w:r>
      <w:r>
        <w:rPr>
          <w:color w:val="242424"/>
          <w:highlight w:val="white"/>
        </w:rPr>
        <w:t>typically</w:t>
      </w:r>
      <w:r w:rsidRPr="00DC49BF">
        <w:rPr>
          <w:color w:val="242424"/>
          <w:highlight w:val="white"/>
        </w:rPr>
        <w:t xml:space="preserve"> represented via static undirected protein-protein interaction (PPI) networks, where vertices represent the proteins and</w:t>
      </w:r>
      <w:r w:rsidR="005715BC">
        <w:rPr>
          <w:color w:val="242424"/>
          <w:highlight w:val="white"/>
        </w:rPr>
        <w:t>,</w:t>
      </w:r>
      <w:r w:rsidRPr="00DC49BF">
        <w:rPr>
          <w:color w:val="242424"/>
          <w:highlight w:val="white"/>
        </w:rPr>
        <w:t xml:space="preserve"> edges </w:t>
      </w:r>
      <w:r>
        <w:rPr>
          <w:color w:val="242424"/>
          <w:highlight w:val="white"/>
        </w:rPr>
        <w:t>represent</w:t>
      </w:r>
      <w:r w:rsidRPr="00DC49BF">
        <w:rPr>
          <w:color w:val="242424"/>
          <w:highlight w:val="white"/>
        </w:rPr>
        <w:t xml:space="preserve"> the </w:t>
      </w:r>
      <w:r>
        <w:rPr>
          <w:color w:val="242424"/>
          <w:highlight w:val="white"/>
        </w:rPr>
        <w:t>molecular</w:t>
      </w:r>
      <w:r w:rsidRPr="00DC49BF">
        <w:rPr>
          <w:color w:val="242424"/>
          <w:highlight w:val="white"/>
        </w:rPr>
        <w:t xml:space="preserve"> interactions. From a PPI network one can </w:t>
      </w:r>
      <w:r>
        <w:rPr>
          <w:color w:val="242424"/>
          <w:highlight w:val="white"/>
        </w:rPr>
        <w:t>derive</w:t>
      </w:r>
      <w:r w:rsidRPr="00DC49BF">
        <w:rPr>
          <w:color w:val="242424"/>
          <w:highlight w:val="white"/>
        </w:rPr>
        <w:t xml:space="preserve"> many statistical measures of topology and fundamental properties and</w:t>
      </w:r>
      <w:r>
        <w:rPr>
          <w:color w:val="242424"/>
          <w:highlight w:val="white"/>
        </w:rPr>
        <w:t xml:space="preserve"> use these </w:t>
      </w:r>
      <w:r w:rsidRPr="00DC49BF">
        <w:rPr>
          <w:color w:val="242424"/>
          <w:highlight w:val="white"/>
        </w:rPr>
        <w:t>to gain insight and make predictions about the underlying data</w:t>
      </w:r>
      <w:r w:rsidR="0070475C">
        <w:rPr>
          <w:color w:val="242424"/>
          <w:highlight w:val="white"/>
        </w:rPr>
        <w:t xml:space="preserve"> </w:t>
      </w:r>
      <w:r w:rsidR="0070475C">
        <w:rPr>
          <w:color w:val="242424"/>
          <w:highlight w:val="white"/>
        </w:rPr>
        <w:fldChar w:fldCharType="begin">
          <w:fldData xml:space="preserve">PEVuZE5vdGU+PENpdGU+PEF1dGhvcj5WaWRhbDwvQXV0aG9yPjxZZWFyPjIwMTE8L1llYXI+PElE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</w:fldData>
        </w:fldChar>
      </w:r>
      <w:r w:rsidR="0070475C">
        <w:rPr>
          <w:color w:val="242424"/>
          <w:highlight w:val="white"/>
        </w:rPr>
        <w:instrText xml:space="preserve"> ADDIN EN.CITE </w:instrText>
      </w:r>
      <w:r w:rsidR="0070475C">
        <w:rPr>
          <w:color w:val="242424"/>
          <w:highlight w:val="white"/>
        </w:rPr>
        <w:fldChar w:fldCharType="begin">
          <w:fldData xml:space="preserve">PEVuZE5vdGU+PENpdGU+PEF1dGhvcj5WaWRhbDwvQXV0aG9yPjxZZWFyPjIwMTE8L1llYXI+PElE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</w:fldData>
        </w:fldChar>
      </w:r>
      <w:r w:rsidR="0070475C">
        <w:rPr>
          <w:color w:val="242424"/>
          <w:highlight w:val="white"/>
        </w:rPr>
        <w:instrText xml:space="preserve"> ADDIN EN.CITE.DATA </w:instrText>
      </w:r>
      <w:r w:rsidR="0070475C">
        <w:rPr>
          <w:color w:val="242424"/>
          <w:highlight w:val="white"/>
        </w:rPr>
      </w:r>
      <w:r w:rsidR="0070475C">
        <w:rPr>
          <w:color w:val="242424"/>
          <w:highlight w:val="white"/>
        </w:rPr>
        <w:fldChar w:fldCharType="end"/>
      </w:r>
      <w:r w:rsidR="0070475C">
        <w:rPr>
          <w:color w:val="242424"/>
          <w:highlight w:val="white"/>
        </w:rPr>
      </w:r>
      <w:r w:rsidR="0070475C">
        <w:rPr>
          <w:color w:val="242424"/>
          <w:highlight w:val="white"/>
        </w:rPr>
        <w:fldChar w:fldCharType="separate"/>
      </w:r>
      <w:r w:rsidR="0070475C">
        <w:rPr>
          <w:noProof/>
          <w:color w:val="242424"/>
          <w:highlight w:val="white"/>
        </w:rPr>
        <w:t>(Bánky et al., 2013; Vidal et al., 2011)</w:t>
      </w:r>
      <w:r w:rsidR="0070475C">
        <w:rPr>
          <w:color w:val="242424"/>
          <w:highlight w:val="white"/>
        </w:rPr>
        <w:fldChar w:fldCharType="end"/>
      </w:r>
      <w:r w:rsidRPr="00DC49BF">
        <w:rPr>
          <w:color w:val="242424"/>
          <w:highlight w:val="white"/>
        </w:rPr>
        <w:t xml:space="preserve">. </w:t>
      </w:r>
      <w:r w:rsidR="0094619E">
        <w:rPr>
          <w:color w:val="242424"/>
          <w:highlight w:val="white"/>
        </w:rPr>
        <w:t xml:space="preserve">For example, </w:t>
      </w:r>
      <w:r w:rsidR="00811758">
        <w:rPr>
          <w:color w:val="242424"/>
          <w:highlight w:val="white"/>
        </w:rPr>
        <w:t>'</w:t>
      </w:r>
      <w:r w:rsidRPr="00DC49BF">
        <w:rPr>
          <w:color w:val="242424"/>
          <w:highlight w:val="white"/>
        </w:rPr>
        <w:t xml:space="preserve">Scale-free' </w:t>
      </w:r>
      <w:r w:rsidRPr="00DC49BF">
        <w:rPr>
          <w:color w:val="242424"/>
          <w:highlight w:val="white"/>
        </w:rPr>
        <w:fldChar w:fldCharType="begin"/>
      </w:r>
      <w:r w:rsidR="0070475C">
        <w:rPr>
          <w:color w:val="242424"/>
          <w:highlight w:val="white"/>
        </w:rPr>
        <w:instrText xml:space="preserve"> ADDIN EN.CITE &lt;EndNote&gt;&lt;Cite&gt;&lt;Author&gt;Barabasi&lt;/Author&gt;&lt;Year&gt;1999&lt;/Year&gt;&lt;IDText&gt;Emergence of scaling in random networks&lt;/IDText&gt;&lt;DisplayText&gt;(Barabasi &amp;amp; Albert, 1999)&lt;/DisplayText&gt;&lt;record&gt;&lt;dates&gt;&lt;pub-dates&gt;&lt;date&gt;Oct 15&lt;/date&gt;&lt;/pub-dates&gt;&lt;year&gt;1999&lt;/year&gt;&lt;/dates&gt;&lt;isbn&gt;0036-8075&lt;/isbn&gt;&lt;titles&gt;&lt;title&gt;Emergence of scaling in random networks&lt;/title&gt;&lt;secondary-title&gt;Science&lt;/secondary-title&gt;&lt;/titles&gt;&lt;pages&gt;509-12&lt;/pages&gt;&lt;number&gt;5439&lt;/number&gt;&lt;contributors&gt;&lt;authors&gt;&lt;author&gt;Barabasi, A. L.&lt;/author&gt;&lt;author&gt;Albert, R.&lt;/author&gt;&lt;/authors&gt;&lt;/contributors&gt;&lt;edition&gt;1999/10/16&lt;/edition&gt;&lt;language&gt;eng&lt;/language&gt;&lt;added-date format="utc"&gt;1602580660&lt;/added-date&gt;&lt;ref-type name="Journal Article"&gt;17&lt;/ref-type&gt;&lt;auth-address&gt;Department of Physics, University of Notre Dame, Notre Dame, IN 46556, USA.&lt;/auth-address&gt;&lt;remote-database-provider&gt;NLM&lt;/remote-database-provider&gt;&lt;rec-number&gt;166&lt;/rec-number&gt;&lt;last-updated-date format="utc"&gt;1602580660&lt;/last-updated-date&gt;&lt;accession-num&gt;10521342&lt;/accession-num&gt;&lt;electronic-resource-num&gt;10.1126/science.286.5439.509&lt;/electronic-resource-num&gt;&lt;volume&gt;286&lt;/volume&gt;&lt;/record&gt;&lt;/Cite&gt;&lt;/EndNote&gt;</w:instrText>
      </w:r>
      <w:r w:rsidRPr="00DC49BF">
        <w:rPr>
          <w:color w:val="242424"/>
          <w:highlight w:val="white"/>
        </w:rPr>
        <w:fldChar w:fldCharType="separate"/>
      </w:r>
      <w:r w:rsidR="0070475C">
        <w:rPr>
          <w:noProof/>
          <w:color w:val="242424"/>
          <w:highlight w:val="white"/>
        </w:rPr>
        <w:t>(Barabasi &amp; Albert, 1999)</w:t>
      </w:r>
      <w:r w:rsidRPr="00DC49BF">
        <w:rPr>
          <w:color w:val="242424"/>
          <w:highlight w:val="white"/>
        </w:rPr>
        <w:fldChar w:fldCharType="end"/>
      </w:r>
      <w:r w:rsidRPr="00DC49BF">
        <w:rPr>
          <w:color w:val="242424"/>
          <w:highlight w:val="white"/>
        </w:rPr>
        <w:t xml:space="preserve"> properties and small world paths</w:t>
      </w:r>
      <w:r w:rsidR="000701D4">
        <w:rPr>
          <w:color w:val="242424"/>
          <w:highlight w:val="white"/>
        </w:rPr>
        <w:t xml:space="preserve">, </w:t>
      </w:r>
      <w:r w:rsidRPr="00DC49BF">
        <w:rPr>
          <w:color w:val="242424"/>
          <w:highlight w:val="white"/>
        </w:rPr>
        <w:t>found in many biological networks</w:t>
      </w:r>
      <w:r w:rsidR="000701D4">
        <w:rPr>
          <w:color w:val="242424"/>
          <w:highlight w:val="white"/>
        </w:rPr>
        <w:t xml:space="preserve">, in combination with various centrality measures, e.g. degree and betweenness, </w:t>
      </w:r>
      <w:r w:rsidR="0094619E">
        <w:rPr>
          <w:color w:val="242424"/>
          <w:highlight w:val="white"/>
        </w:rPr>
        <w:t>have been</w:t>
      </w:r>
      <w:r w:rsidR="000701D4">
        <w:rPr>
          <w:color w:val="242424"/>
          <w:highlight w:val="white"/>
        </w:rPr>
        <w:t xml:space="preserve"> widely used </w:t>
      </w:r>
      <w:r w:rsidRPr="00DC49BF">
        <w:rPr>
          <w:color w:val="242424"/>
          <w:highlight w:val="white"/>
        </w:rPr>
        <w:t xml:space="preserve">to identify </w:t>
      </w:r>
      <w:r>
        <w:rPr>
          <w:color w:val="242424"/>
          <w:highlight w:val="white"/>
        </w:rPr>
        <w:t>‘</w:t>
      </w:r>
      <w:r w:rsidRPr="00DC49BF">
        <w:rPr>
          <w:color w:val="242424"/>
          <w:highlight w:val="white"/>
        </w:rPr>
        <w:t>hub</w:t>
      </w:r>
      <w:r>
        <w:rPr>
          <w:color w:val="242424"/>
          <w:highlight w:val="white"/>
        </w:rPr>
        <w:t>’</w:t>
      </w:r>
      <w:r w:rsidRPr="00DC49BF">
        <w:rPr>
          <w:color w:val="242424"/>
          <w:highlight w:val="white"/>
        </w:rPr>
        <w:t xml:space="preserve"> molecules, which often encode disease related proteins </w:t>
      </w:r>
      <w:r w:rsidRPr="00DC49BF">
        <w:rPr>
          <w:color w:val="242424"/>
          <w:highlight w:val="white"/>
        </w:rPr>
        <w:fldChar w:fldCharType="begin"/>
      </w:r>
      <w:r w:rsidR="0070475C">
        <w:rPr>
          <w:color w:val="242424"/>
          <w:highlight w:val="white"/>
        </w:rPr>
        <w:instrText xml:space="preserve"> ADDIN EN.CITE &lt;EndNote&gt;&lt;Cite&gt;&lt;Author&gt;Vidal&lt;/Author&gt;&lt;Year&gt;2011&lt;/Year&gt;&lt;IDText&gt;Interactome networks and human disease&lt;/IDText&gt;&lt;DisplayText&gt;(Vidal et al., 2011)&lt;/DisplayText&gt;&lt;record&gt;&lt;dates&gt;&lt;pub-dates&gt;&lt;date&gt;Mar 18&lt;/date&gt;&lt;/pub-dates&gt;&lt;year&gt;2011&lt;/year&gt;&lt;/dates&gt;&lt;keywords&gt;&lt;keyword&gt;Disease/*genetics&lt;/keyword&gt;&lt;keyword&gt;Gene Regulatory Networks&lt;/keyword&gt;&lt;keyword&gt;Humans&lt;/keyword&gt;&lt;keyword&gt;*Metabolic Networks and Pathways&lt;/keyword&gt;&lt;keyword&gt;Protein Interaction Mapping&lt;/keyword&gt;&lt;keyword&gt;Proteins/*metabolism&lt;/keyword&gt;&lt;keyword&gt;Systems Biology&lt;/keyword&gt;&lt;/keywords&gt;&lt;isbn&gt;0092-8674&lt;/isbn&gt;&lt;custom2&gt;PMC3102045&lt;/custom2&gt;&lt;titles&gt;&lt;title&gt;Interactome networks and human disease&lt;/title&gt;&lt;secondary-title&gt;Cell&lt;/secondary-title&gt;&lt;/titles&gt;&lt;pages&gt;986-98&lt;/pages&gt;&lt;number&gt;6&lt;/number&gt;&lt;contributors&gt;&lt;authors&gt;&lt;author&gt;Vidal, M.&lt;/author&gt;&lt;author&gt;Cusick, M. E.&lt;/author&gt;&lt;author&gt;Barabasi, A. L.&lt;/author&gt;&lt;/authors&gt;&lt;/contributors&gt;&lt;edition&gt;2011/03/19&lt;/edition&gt;&lt;language&gt;eng&lt;/language&gt;&lt;added-date format="utc"&gt;1602580660&lt;/added-date&gt;&lt;ref-type name="Journal Article"&gt;17&lt;/ref-type&gt;&lt;auth-address&gt;Center for Cancer Systems Biology and Department of Cancer Biology, Dana-Farber Cancer Institute, Boston, MA 02215, USA. marc_vidal@dfci.harvard.edu&lt;/auth-address&gt;&lt;remote-database-provider&gt;NLM&lt;/remote-database-provider&gt;&lt;rec-number&gt;165&lt;/rec-number&gt;&lt;last-updated-date format="utc"&gt;1602580660&lt;/last-updated-date&gt;&lt;accession-num&gt;21414488&lt;/accession-num&gt;&lt;custom6&gt;NIHMS283518&lt;/custom6&gt;&lt;electronic-resource-num&gt;10.1016/j.cell.2011.02.016&lt;/electronic-resource-num&gt;&lt;volume&gt;144&lt;/volume&gt;&lt;/record&gt;&lt;/Cite&gt;&lt;/EndNote&gt;</w:instrText>
      </w:r>
      <w:r w:rsidRPr="00DC49BF">
        <w:rPr>
          <w:color w:val="242424"/>
          <w:highlight w:val="white"/>
        </w:rPr>
        <w:fldChar w:fldCharType="separate"/>
      </w:r>
      <w:r w:rsidR="0070475C">
        <w:rPr>
          <w:noProof/>
          <w:color w:val="242424"/>
          <w:highlight w:val="white"/>
        </w:rPr>
        <w:t>(Vidal et al., 2011)</w:t>
      </w:r>
      <w:r w:rsidRPr="00DC49BF">
        <w:rPr>
          <w:color w:val="242424"/>
          <w:highlight w:val="white"/>
        </w:rPr>
        <w:fldChar w:fldCharType="end"/>
      </w:r>
      <w:r w:rsidR="000701D4">
        <w:rPr>
          <w:color w:val="242424"/>
          <w:highlight w:val="white"/>
        </w:rPr>
        <w:t xml:space="preserve">. </w:t>
      </w:r>
    </w:p>
    <w:p w14:paraId="4A7CE3B2" w14:textId="77777777" w:rsidR="007772C2" w:rsidRDefault="007772C2" w:rsidP="00594269">
      <w:pPr>
        <w:spacing w:line="360" w:lineRule="auto"/>
        <w:rPr>
          <w:color w:val="242424"/>
          <w:highlight w:val="white"/>
        </w:rPr>
      </w:pPr>
    </w:p>
    <w:p w14:paraId="49B328D2" w14:textId="3323CC14" w:rsidR="000B2081" w:rsidRDefault="00594269" w:rsidP="00594269">
      <w:pPr>
        <w:spacing w:line="360" w:lineRule="auto"/>
        <w:rPr>
          <w:color w:val="242424"/>
        </w:rPr>
      </w:pPr>
      <w:r>
        <w:rPr>
          <w:color w:val="242424"/>
          <w:highlight w:val="white"/>
        </w:rPr>
        <w:t>Protein</w:t>
      </w:r>
      <w:r w:rsidRPr="00DC49BF">
        <w:rPr>
          <w:color w:val="242424"/>
          <w:highlight w:val="white"/>
        </w:rPr>
        <w:t xml:space="preserve"> networks </w:t>
      </w:r>
      <w:r w:rsidR="007772C2">
        <w:rPr>
          <w:color w:val="242424"/>
          <w:highlight w:val="white"/>
        </w:rPr>
        <w:t>obtained</w:t>
      </w:r>
      <w:r w:rsidR="00DF38A5">
        <w:rPr>
          <w:color w:val="242424"/>
          <w:highlight w:val="white"/>
        </w:rPr>
        <w:t xml:space="preserve"> from modern proteomic studies </w:t>
      </w:r>
      <w:r w:rsidR="000E296B">
        <w:rPr>
          <w:color w:val="242424"/>
          <w:highlight w:val="white"/>
        </w:rPr>
        <w:t>are usually large</w:t>
      </w:r>
      <w:r w:rsidRPr="00DC49BF">
        <w:rPr>
          <w:color w:val="242424"/>
          <w:highlight w:val="white"/>
        </w:rPr>
        <w:t xml:space="preserve"> (1000s</w:t>
      </w:r>
      <w:r>
        <w:rPr>
          <w:color w:val="242424"/>
          <w:highlight w:val="white"/>
        </w:rPr>
        <w:t xml:space="preserve"> of proteins</w:t>
      </w:r>
      <w:r w:rsidRPr="00DC49BF">
        <w:rPr>
          <w:color w:val="242424"/>
          <w:highlight w:val="white"/>
        </w:rPr>
        <w:t xml:space="preserve">) and contain </w:t>
      </w:r>
      <w:r>
        <w:rPr>
          <w:color w:val="242424"/>
          <w:highlight w:val="white"/>
        </w:rPr>
        <w:t xml:space="preserve">the components of </w:t>
      </w:r>
      <w:r w:rsidRPr="00DC49BF">
        <w:rPr>
          <w:color w:val="242424"/>
          <w:highlight w:val="white"/>
        </w:rPr>
        <w:t>multiple signalling pathways</w:t>
      </w:r>
      <w:r w:rsidR="0094619E">
        <w:rPr>
          <w:color w:val="242424"/>
          <w:highlight w:val="white"/>
        </w:rPr>
        <w:t>,</w:t>
      </w:r>
      <w:r w:rsidRPr="00DC49BF">
        <w:rPr>
          <w:color w:val="242424"/>
          <w:highlight w:val="white"/>
        </w:rPr>
        <w:t xml:space="preserve"> </w:t>
      </w:r>
      <w:r w:rsidR="005715BC">
        <w:rPr>
          <w:noProof/>
          <w:color w:val="242424"/>
        </w:rPr>
        <mc:AlternateContent>
          <mc:Choice Requires="wpi">
            <w:drawing>
              <wp:anchor distT="0" distB="0" distL="114300" distR="114300" simplePos="0" relativeHeight="251668992" behindDoc="0" locked="0" layoutInCell="1" allowOverlap="1" wp14:anchorId="556F0A5A" wp14:editId="1FED0FEA">
                <wp:simplePos x="0" y="0"/>
                <wp:positionH relativeFrom="column">
                  <wp:posOffset>6052432</wp:posOffset>
                </wp:positionH>
                <wp:positionV relativeFrom="paragraph">
                  <wp:posOffset>1535880</wp:posOffset>
                </wp:positionV>
                <wp:extent cx="10080" cy="24480"/>
                <wp:effectExtent l="38100" t="38100" r="28575" b="26670"/>
                <wp:wrapNone/>
                <wp:docPr id="2060605161" name="Ink 2060605161"/>
                <wp:cNvGraphicFramePr/>
                <a:graphic xmlns:a="http://schemas.openxmlformats.org/drawingml/2006/main">
                  <a:graphicData uri="http://schemas.microsoft.com/office/word/2010/wordprocessingInk">
                    <w14:contentPart bwMode="auto" r:id="rId9">
                      <w14:nvContentPartPr>
                        <w14:cNvContentPartPr/>
                      </w14:nvContentPartPr>
                      <w14:xfrm>
                        <a:off x="0" y="0"/>
                        <a:ext cx="10080" cy="24480"/>
                      </w14:xfrm>
                    </w14:contentPart>
                  </a:graphicData>
                </a:graphic>
              </wp:anchor>
            </w:drawing>
          </mc:Choice>
          <mc:Fallback xmlns:w16du="http://schemas.microsoft.com/office/word/2023/wordml/word16du">
            <w:pict>
              <v:shape w14:anchorId="4CF12864" id="Ink 2060605161" o:spid="_x0000_s1026" type="#_x0000_t75" style="position:absolute;margin-left:475.95pt;margin-top:120.35pt;width:2.05pt;height:3.1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">
                <v:imagedata r:id="rId21" o:title=""/>
              </v:shape>
            </w:pict>
          </mc:Fallback>
        </mc:AlternateContent>
      </w:r>
      <w:r w:rsidR="005715BC">
        <w:rPr>
          <w:noProof/>
          <w:color w:val="242424"/>
        </w:rPr>
        <mc:AlternateContent>
          <mc:Choice Requires="wpi">
            <w:drawing>
              <wp:anchor distT="0" distB="0" distL="114300" distR="114300" simplePos="0" relativeHeight="251667968" behindDoc="0" locked="0" layoutInCell="1" allowOverlap="1" wp14:anchorId="64884917" wp14:editId="5B68E353">
                <wp:simplePos x="0" y="0"/>
                <wp:positionH relativeFrom="column">
                  <wp:posOffset>5955592</wp:posOffset>
                </wp:positionH>
                <wp:positionV relativeFrom="paragraph">
                  <wp:posOffset>1489800</wp:posOffset>
                </wp:positionV>
                <wp:extent cx="7560" cy="5040"/>
                <wp:effectExtent l="38100" t="38100" r="31115" b="33655"/>
                <wp:wrapNone/>
                <wp:docPr id="2037512276" name="Ink 2037512276"/>
                <wp:cNvGraphicFramePr/>
                <a:graphic xmlns:a="http://schemas.openxmlformats.org/drawingml/2006/main">
                  <a:graphicData uri="http://schemas.microsoft.com/office/word/2010/wordprocessingInk">
                    <w14:contentPart bwMode="auto" r:id="rId22">
                      <w14:nvContentPartPr>
                        <w14:cNvContentPartPr/>
                      </w14:nvContentPartPr>
                      <w14:xfrm>
                        <a:off x="0" y="0"/>
                        <a:ext cx="7560" cy="5040"/>
                      </w14:xfrm>
                    </w14:contentPart>
                  </a:graphicData>
                </a:graphic>
              </wp:anchor>
            </w:drawing>
          </mc:Choice>
          <mc:Fallback xmlns:w16du="http://schemas.microsoft.com/office/word/2023/wordml/word16du">
            <w:pict>
              <v:shape w14:anchorId="6092F689" id="Ink 2037512276" o:spid="_x0000_s1026" type="#_x0000_t75" style="position:absolute;margin-left:468.35pt;margin-top:116.7pt;width:1.85pt;height:1.65pt;z-index:251667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">
                <v:imagedata r:id="rId23" o:title=""/>
              </v:shape>
            </w:pict>
          </mc:Fallback>
        </mc:AlternateContent>
      </w:r>
      <w:r w:rsidR="005715BC">
        <w:rPr>
          <w:color w:val="242424"/>
          <w:highlight w:val="white"/>
        </w:rPr>
        <w:t>linked</w:t>
      </w:r>
      <w:r w:rsidR="005715BC" w:rsidRPr="00DC49BF">
        <w:rPr>
          <w:color w:val="242424"/>
          <w:highlight w:val="white"/>
        </w:rPr>
        <w:t xml:space="preserve"> </w:t>
      </w:r>
      <w:r w:rsidRPr="00DC49BF">
        <w:rPr>
          <w:color w:val="242424"/>
          <w:highlight w:val="white"/>
        </w:rPr>
        <w:t xml:space="preserve">together </w:t>
      </w:r>
      <w:r>
        <w:rPr>
          <w:color w:val="242424"/>
          <w:highlight w:val="white"/>
        </w:rPr>
        <w:t>by other</w:t>
      </w:r>
      <w:r w:rsidRPr="00DC49BF">
        <w:rPr>
          <w:color w:val="242424"/>
          <w:highlight w:val="white"/>
        </w:rPr>
        <w:t xml:space="preserve"> proteins whose role </w:t>
      </w:r>
      <w:r>
        <w:rPr>
          <w:color w:val="242424"/>
          <w:highlight w:val="white"/>
        </w:rPr>
        <w:t xml:space="preserve">in the network is </w:t>
      </w:r>
      <w:r w:rsidR="005715BC">
        <w:rPr>
          <w:color w:val="242424"/>
          <w:highlight w:val="white"/>
        </w:rPr>
        <w:t xml:space="preserve">less well </w:t>
      </w:r>
      <w:r>
        <w:rPr>
          <w:color w:val="242424"/>
          <w:highlight w:val="white"/>
        </w:rPr>
        <w:t>understood</w:t>
      </w:r>
      <w:r w:rsidRPr="00DC49BF">
        <w:rPr>
          <w:color w:val="242424"/>
          <w:highlight w:val="white"/>
        </w:rPr>
        <w:t xml:space="preserve">. </w:t>
      </w:r>
      <w:r w:rsidR="008C1F0C">
        <w:rPr>
          <w:color w:val="242424"/>
          <w:highlight w:val="white"/>
        </w:rPr>
        <w:t>Common approach is</w:t>
      </w:r>
      <w:r w:rsidRPr="00DC49BF">
        <w:rPr>
          <w:color w:val="242424"/>
          <w:highlight w:val="white"/>
        </w:rPr>
        <w:t xml:space="preserve"> </w:t>
      </w:r>
      <w:sdt>
        <w:sdtPr>
          <w:tag w:val="goog_rdk_32"/>
          <w:id w:val="362864846"/>
        </w:sdtPr>
        <w:sdtContent>
          <w:r w:rsidRPr="00DC49BF">
            <w:rPr>
              <w:color w:val="242424"/>
              <w:highlight w:val="white"/>
            </w:rPr>
            <w:t xml:space="preserve">to </w:t>
          </w:r>
        </w:sdtContent>
      </w:sdt>
      <w:r>
        <w:rPr>
          <w:color w:val="242424"/>
          <w:highlight w:val="white"/>
        </w:rPr>
        <w:t>divide</w:t>
      </w:r>
      <w:r w:rsidRPr="00DC49BF">
        <w:rPr>
          <w:color w:val="242424"/>
          <w:highlight w:val="white"/>
        </w:rPr>
        <w:t xml:space="preserve"> PPI networks into </w:t>
      </w:r>
      <w:r>
        <w:rPr>
          <w:color w:val="242424"/>
          <w:highlight w:val="white"/>
        </w:rPr>
        <w:t xml:space="preserve">communities (or </w:t>
      </w:r>
      <w:r w:rsidRPr="00DC49BF">
        <w:rPr>
          <w:color w:val="242424"/>
          <w:highlight w:val="white"/>
        </w:rPr>
        <w:t>cluster</w:t>
      </w:r>
      <w:r>
        <w:rPr>
          <w:color w:val="242424"/>
          <w:highlight w:val="white"/>
        </w:rPr>
        <w:t>s) based on their connecting architecture</w:t>
      </w:r>
      <w:r w:rsidR="00D92136">
        <w:rPr>
          <w:color w:val="242424"/>
        </w:rPr>
        <w:t xml:space="preserve">, which </w:t>
      </w:r>
      <w:r w:rsidR="00DF38A5">
        <w:rPr>
          <w:color w:val="242424"/>
        </w:rPr>
        <w:t xml:space="preserve">can </w:t>
      </w:r>
      <w:r w:rsidR="00D92136">
        <w:rPr>
          <w:color w:val="242424"/>
        </w:rPr>
        <w:t xml:space="preserve">be </w:t>
      </w:r>
      <w:r w:rsidR="00523178">
        <w:rPr>
          <w:color w:val="242424"/>
        </w:rPr>
        <w:t>achieved</w:t>
      </w:r>
      <w:r w:rsidR="00DF38A5">
        <w:rPr>
          <w:color w:val="242424"/>
        </w:rPr>
        <w:t xml:space="preserve"> </w:t>
      </w:r>
      <w:r w:rsidR="00D92136">
        <w:rPr>
          <w:color w:val="242424"/>
        </w:rPr>
        <w:t>with multiple clustering algorithms.</w:t>
      </w:r>
    </w:p>
    <w:p w14:paraId="3B463E07" w14:textId="77777777" w:rsidR="005715BC" w:rsidRDefault="005715BC" w:rsidP="00594269">
      <w:pPr>
        <w:spacing w:line="360" w:lineRule="auto"/>
        <w:rPr>
          <w:color w:val="242424"/>
        </w:rPr>
      </w:pPr>
    </w:p>
    <w:p w14:paraId="6ED34EB8" w14:textId="05FA72F0" w:rsidR="00D92136" w:rsidRDefault="000A7642" w:rsidP="00D92136">
      <w:pPr>
        <w:spacing w:line="360" w:lineRule="auto"/>
        <w:rPr>
          <w:color w:val="242424"/>
        </w:rPr>
      </w:pPr>
      <w:r>
        <w:rPr>
          <w:color w:val="242424"/>
        </w:rPr>
        <w:t xml:space="preserve">Proteins in </w:t>
      </w:r>
      <w:r w:rsidR="005715BC">
        <w:rPr>
          <w:color w:val="242424"/>
        </w:rPr>
        <w:t xml:space="preserve">a </w:t>
      </w:r>
      <w:r>
        <w:rPr>
          <w:color w:val="242424"/>
        </w:rPr>
        <w:t xml:space="preserve">network </w:t>
      </w:r>
      <w:r w:rsidR="005715BC">
        <w:rPr>
          <w:color w:val="242424"/>
        </w:rPr>
        <w:t xml:space="preserve">model </w:t>
      </w:r>
      <w:r>
        <w:rPr>
          <w:color w:val="242424"/>
        </w:rPr>
        <w:t xml:space="preserve">are usually annotated with functional or/and disease information. Given the topological structure </w:t>
      </w:r>
      <w:r w:rsidR="00DF38A5">
        <w:rPr>
          <w:color w:val="242424"/>
        </w:rPr>
        <w:t>from clustering</w:t>
      </w:r>
      <w:r>
        <w:rPr>
          <w:color w:val="242424"/>
        </w:rPr>
        <w:t xml:space="preserve">, it </w:t>
      </w:r>
      <w:r w:rsidR="00DF38A5">
        <w:rPr>
          <w:color w:val="242424"/>
        </w:rPr>
        <w:t>is often</w:t>
      </w:r>
      <w:r>
        <w:rPr>
          <w:color w:val="242424"/>
        </w:rPr>
        <w:t xml:space="preserve"> useful to test how these annotations are distributed throughout the network</w:t>
      </w:r>
      <w:r w:rsidR="00DF38A5">
        <w:rPr>
          <w:color w:val="242424"/>
        </w:rPr>
        <w:t>;</w:t>
      </w:r>
      <w:r>
        <w:rPr>
          <w:color w:val="242424"/>
        </w:rPr>
        <w:t xml:space="preserve"> do they tend to concentrate in specific network communit</w:t>
      </w:r>
      <w:r w:rsidR="00D92136">
        <w:rPr>
          <w:color w:val="242424"/>
        </w:rPr>
        <w:t>ies</w:t>
      </w:r>
      <w:r w:rsidR="00DF38A5">
        <w:rPr>
          <w:color w:val="242424"/>
        </w:rPr>
        <w:t xml:space="preserve">? </w:t>
      </w:r>
      <w:r w:rsidR="008C1F0C">
        <w:rPr>
          <w:color w:val="242424"/>
        </w:rPr>
        <w:t>D</w:t>
      </w:r>
      <w:r>
        <w:rPr>
          <w:color w:val="242424"/>
        </w:rPr>
        <w:t xml:space="preserve">o </w:t>
      </w:r>
      <w:r w:rsidR="00D92136">
        <w:rPr>
          <w:color w:val="242424"/>
        </w:rPr>
        <w:t>some</w:t>
      </w:r>
      <w:r>
        <w:rPr>
          <w:color w:val="242424"/>
        </w:rPr>
        <w:t xml:space="preserve"> annotations share common subnetwork patterns?</w:t>
      </w:r>
      <w:r w:rsidR="00D92136">
        <w:rPr>
          <w:color w:val="242424"/>
        </w:rPr>
        <w:t xml:space="preserve"> </w:t>
      </w:r>
      <w:r w:rsidR="00DB4851" w:rsidRPr="00DC49BF">
        <w:rPr>
          <w:color w:val="242424"/>
          <w:highlight w:val="white"/>
        </w:rPr>
        <w:t xml:space="preserve">To study this, disease </w:t>
      </w:r>
      <w:r w:rsidR="00DB4851" w:rsidRPr="00DC49BF">
        <w:rPr>
          <w:color w:val="242424"/>
          <w:highlight w:val="white"/>
        </w:rPr>
        <w:lastRenderedPageBreak/>
        <w:t>and/or function</w:t>
      </w:r>
      <w:r w:rsidR="00DF38A5">
        <w:rPr>
          <w:color w:val="242424"/>
          <w:highlight w:val="white"/>
        </w:rPr>
        <w:t>al</w:t>
      </w:r>
      <w:r w:rsidR="00DB4851" w:rsidRPr="00DC49BF">
        <w:rPr>
          <w:color w:val="242424"/>
          <w:highlight w:val="white"/>
        </w:rPr>
        <w:t xml:space="preserve"> associations</w:t>
      </w:r>
      <w:r w:rsidR="00DB4851">
        <w:rPr>
          <w:color w:val="242424"/>
          <w:highlight w:val="white"/>
        </w:rPr>
        <w:t xml:space="preserve"> </w:t>
      </w:r>
      <w:r w:rsidR="00DB4851" w:rsidRPr="00DC49BF">
        <w:rPr>
          <w:color w:val="242424"/>
          <w:highlight w:val="white"/>
        </w:rPr>
        <w:t xml:space="preserve">can be mapped over PPI vertices. Functional and disease enrichment of clusters can then be calculated using a suitable hypothesis driven test, i.e. the hypergeometric test, and tested against a permutation study </w:t>
      </w:r>
      <w:r w:rsidR="00DB4851" w:rsidRPr="00DC49BF">
        <w:rPr>
          <w:color w:val="242424"/>
          <w:highlight w:val="white"/>
        </w:rPr>
        <w:fldChar w:fldCharType="begin"/>
      </w:r>
      <w:r w:rsidR="0070475C">
        <w:rPr>
          <w:color w:val="242424"/>
          <w:highlight w:val="white"/>
        </w:rPr>
        <w:instrText xml:space="preserve"> ADDIN EN.CITE &lt;EndNote&gt;&lt;Cite&gt;&lt;Author&gt;McLean&lt;/Author&gt;&lt;Year&gt;2016&lt;/Year&gt;&lt;IDText&gt;mproved Functional Enrichment Analysis of Biological Networks using Scalable Modularity Based Clustering&lt;/IDText&gt;&lt;DisplayText&gt;(McLean et al., 2016)&lt;/DisplayText&gt;&lt;record&gt;&lt;titles&gt;&lt;title&gt;mproved Functional Enrichment Analysis of Biological Networks using Scalable Modularity Based Clustering&lt;/title&gt;&lt;secondary-title&gt;Journal of Proteomics and Bioinformatics&lt;/secondary-title&gt;&lt;/titles&gt;&lt;pages&gt;9-18&lt;/pages&gt;&lt;number&gt;1&lt;/number&gt;&lt;contributors&gt;&lt;authors&gt;&lt;author&gt;McLean, C.&lt;/author&gt;&lt;author&gt;He, X.&lt;/author&gt;&lt;author&gt;Simpson, IT&lt;/author&gt;&lt;author&gt;Armstrong DJ&lt;/author&gt;&lt;/authors&gt;&lt;/contributors&gt;&lt;added-date format="utc"&gt;1601631511&lt;/added-date&gt;&lt;ref-type name="Journal Article"&gt;17&lt;/ref-type&gt;&lt;dates&gt;&lt;year&gt;2016&lt;/year&gt;&lt;/dates&gt;&lt;rec-number&gt;75&lt;/rec-number&gt;&lt;last-updated-date format="utc"&gt;1601640711&lt;/last-updated-date&gt;&lt;electronic-resource-num&gt;https://doi.org/10.4172/jpb.1000383&lt;/electronic-resource-num&gt;&lt;volume&gt;9&lt;/volume&gt;&lt;/record&gt;&lt;/Cite&gt;&lt;/EndNote&gt;</w:instrText>
      </w:r>
      <w:r w:rsidR="00DB4851" w:rsidRPr="00DC49BF">
        <w:rPr>
          <w:color w:val="242424"/>
          <w:highlight w:val="white"/>
        </w:rPr>
        <w:fldChar w:fldCharType="separate"/>
      </w:r>
      <w:r w:rsidR="0070475C">
        <w:rPr>
          <w:noProof/>
          <w:color w:val="242424"/>
          <w:highlight w:val="white"/>
        </w:rPr>
        <w:t>(McLean et al., 2016)</w:t>
      </w:r>
      <w:r w:rsidR="00DB4851" w:rsidRPr="00DC49BF">
        <w:rPr>
          <w:color w:val="242424"/>
          <w:highlight w:val="white"/>
        </w:rPr>
        <w:fldChar w:fldCharType="end"/>
      </w:r>
      <w:r w:rsidR="00DB4851" w:rsidRPr="00DC49BF">
        <w:rPr>
          <w:color w:val="242424"/>
          <w:highlight w:val="white"/>
        </w:rPr>
        <w:t xml:space="preserve"> to reveal the clusters </w:t>
      </w:r>
      <w:r w:rsidR="00DB4851">
        <w:rPr>
          <w:color w:val="242424"/>
          <w:highlight w:val="white"/>
        </w:rPr>
        <w:t xml:space="preserve">within the network </w:t>
      </w:r>
      <w:r w:rsidR="00DB4851" w:rsidRPr="00DC49BF">
        <w:rPr>
          <w:color w:val="242424"/>
          <w:highlight w:val="white"/>
        </w:rPr>
        <w:t>that are significantly enriched for specific annotations. This kind of a</w:t>
      </w:r>
      <w:r w:rsidR="00DB4851">
        <w:rPr>
          <w:color w:val="242424"/>
          <w:highlight w:val="white"/>
        </w:rPr>
        <w:t>pproach</w:t>
      </w:r>
      <w:r w:rsidR="00DB4851" w:rsidRPr="00DC49BF">
        <w:rPr>
          <w:color w:val="242424"/>
          <w:highlight w:val="white"/>
        </w:rPr>
        <w:t xml:space="preserve"> </w:t>
      </w:r>
      <w:r w:rsidR="00DF38A5">
        <w:rPr>
          <w:color w:val="242424"/>
          <w:highlight w:val="white"/>
        </w:rPr>
        <w:t>has been extensively applied in our set of case studies and was</w:t>
      </w:r>
      <w:r w:rsidR="00DF38A5" w:rsidRPr="00DC49BF">
        <w:rPr>
          <w:color w:val="242424"/>
          <w:highlight w:val="white"/>
        </w:rPr>
        <w:t xml:space="preserve"> </w:t>
      </w:r>
      <w:r w:rsidR="00DB4851" w:rsidRPr="00DC49BF">
        <w:rPr>
          <w:color w:val="242424"/>
          <w:highlight w:val="white"/>
        </w:rPr>
        <w:t xml:space="preserve">used to link together </w:t>
      </w:r>
      <w:r w:rsidR="00DF38A5">
        <w:rPr>
          <w:color w:val="242424"/>
          <w:highlight w:val="white"/>
        </w:rPr>
        <w:t xml:space="preserve">neuronal diseases (typically highly polygenic) onto </w:t>
      </w:r>
      <w:r w:rsidR="00DB4851" w:rsidRPr="00DC49BF">
        <w:rPr>
          <w:color w:val="242424"/>
          <w:highlight w:val="white"/>
        </w:rPr>
        <w:t>the molecular pathways</w:t>
      </w:r>
      <w:r w:rsidR="00DF38A5">
        <w:rPr>
          <w:color w:val="242424"/>
          <w:highlight w:val="white"/>
        </w:rPr>
        <w:t xml:space="preserve"> and clusters</w:t>
      </w:r>
      <w:r w:rsidR="00DB4851" w:rsidRPr="00DC49BF">
        <w:rPr>
          <w:color w:val="242424"/>
          <w:highlight w:val="white"/>
        </w:rPr>
        <w:t xml:space="preserve"> in the synapse</w:t>
      </w:r>
      <w:r w:rsidR="00DF38A5">
        <w:rPr>
          <w:color w:val="242424"/>
          <w:highlight w:val="white"/>
        </w:rPr>
        <w:t xml:space="preserve"> proteome</w:t>
      </w:r>
      <w:r w:rsidR="00DB4851" w:rsidRPr="00DC49BF">
        <w:rPr>
          <w:color w:val="242424"/>
          <w:highlight w:val="white"/>
        </w:rPr>
        <w:t xml:space="preserve"> </w:t>
      </w:r>
      <w:r w:rsidR="00DB4851" w:rsidRPr="00DC49BF">
        <w:rPr>
          <w:color w:val="242424"/>
          <w:highlight w:val="white"/>
        </w:rPr>
        <w:fldChar w:fldCharType="begin"/>
      </w:r>
      <w:r w:rsidR="0070475C">
        <w:rPr>
          <w:color w:val="242424"/>
          <w:highlight w:val="white"/>
        </w:rPr>
        <w:instrText xml:space="preserve"> ADDIN EN.CITE &lt;EndNote&gt;&lt;Cite&gt;&lt;Author&gt;Pocklington&lt;/Author&gt;&lt;Year&gt;2006&lt;/Year&gt;&lt;IDText&gt;Organization of brain complexity--synapse proteome form and function&lt;/IDText&gt;&lt;DisplayText&gt;(Pocklington et al., 2006)&lt;/DisplayText&gt;&lt;record&gt;&lt;dates&gt;&lt;pub-dates&gt;&lt;date&gt;Mar&lt;/date&gt;&lt;/pub-dates&gt;&lt;year&gt;2006&lt;/year&gt;&lt;/dates&gt;&lt;keywords&gt;&lt;keyword&gt;Animals&lt;/keyword&gt;&lt;keyword&gt;Brain Chemistry&lt;/keyword&gt;&lt;keyword&gt;Humans&lt;/keyword&gt;&lt;keyword&gt;Neuronal Plasticity/*physiology&lt;/keyword&gt;&lt;keyword&gt;Proteome/analysis/*chemistry&lt;/keyword&gt;&lt;keyword&gt;Proteomics/*methods&lt;/keyword&gt;&lt;keyword&gt;Receptors, N-Methyl-D-Aspartate/genetics/metabolism&lt;/keyword&gt;&lt;keyword&gt;Synapses/*chemistry&lt;/keyword&gt;&lt;/keywords&gt;&lt;isbn&gt;1473-9550 (Print)&amp;#xD;1473-9550&lt;/isbn&gt;&lt;titles&gt;&lt;title&gt;Organization of brain complexity--synapse proteome form and function&lt;/title&gt;&lt;secondary-title&gt;Brief Funct Genomic Proteomic&lt;/secondary-title&gt;&lt;/titles&gt;&lt;pages&gt;66-73&lt;/pages&gt;&lt;number&gt;1&lt;/number&gt;&lt;contributors&gt;&lt;authors&gt;&lt;author&gt;Pocklington, A. J.&lt;/author&gt;&lt;author&gt;Armstrong, J. D.&lt;/author&gt;&lt;author&gt;Grant, S. G.&lt;/author&gt;&lt;/authors&gt;&lt;/contributors&gt;&lt;edition&gt;2006/06/14&lt;/edition&gt;&lt;language&gt;eng&lt;/language&gt;&lt;added-date format="utc"&gt;1603380883&lt;/added-date&gt;&lt;ref-type name="Journal Article"&gt;17&lt;/ref-type&gt;&lt;auth-address&gt;Wellcome Trust Sanger Institute, Hinxton, CB10 1SA, UK.&lt;/auth-address&gt;&lt;remote-database-provider&gt;NLM&lt;/remote-database-provider&gt;&lt;rec-number&gt;171&lt;/rec-number&gt;&lt;last-updated-date format="utc"&gt;1603380883&lt;/last-updated-date&gt;&lt;accession-num&gt;16769682&lt;/accession-num&gt;&lt;electronic-resource-num&gt;10.1093/bfgp/ell013&lt;/electronic-resource-num&gt;&lt;volume&gt;5&lt;/volume&gt;&lt;/record&gt;&lt;/Cite&gt;&lt;/EndNote&gt;</w:instrText>
      </w:r>
      <w:r w:rsidR="00DB4851" w:rsidRPr="00DC49BF">
        <w:rPr>
          <w:color w:val="242424"/>
          <w:highlight w:val="white"/>
        </w:rPr>
        <w:fldChar w:fldCharType="separate"/>
      </w:r>
      <w:r w:rsidR="0070475C">
        <w:rPr>
          <w:noProof/>
          <w:color w:val="242424"/>
          <w:highlight w:val="white"/>
        </w:rPr>
        <w:t>(Pocklington et al., 2006)</w:t>
      </w:r>
      <w:r w:rsidR="00DB4851" w:rsidRPr="00DC49BF">
        <w:rPr>
          <w:color w:val="242424"/>
          <w:highlight w:val="white"/>
        </w:rPr>
        <w:fldChar w:fldCharType="end"/>
      </w:r>
      <w:r w:rsidR="00DB4851">
        <w:rPr>
          <w:color w:val="242424"/>
        </w:rPr>
        <w:t xml:space="preserve">. </w:t>
      </w:r>
      <w:r w:rsidR="00DF38A5">
        <w:rPr>
          <w:color w:val="242424"/>
        </w:rPr>
        <w:t>In summary</w:t>
      </w:r>
      <w:r w:rsidR="00D92136">
        <w:rPr>
          <w:color w:val="242424"/>
        </w:rPr>
        <w:t xml:space="preserve">, </w:t>
      </w:r>
      <w:r w:rsidR="00DF38A5">
        <w:rPr>
          <w:color w:val="242424"/>
        </w:rPr>
        <w:t>a common and important</w:t>
      </w:r>
      <w:r w:rsidR="00D92136">
        <w:rPr>
          <w:color w:val="242424"/>
        </w:rPr>
        <w:t xml:space="preserve"> task </w:t>
      </w:r>
      <w:r w:rsidR="00DF38A5">
        <w:rPr>
          <w:color w:val="242424"/>
        </w:rPr>
        <w:t xml:space="preserve">in </w:t>
      </w:r>
      <w:r w:rsidR="00D92136">
        <w:rPr>
          <w:color w:val="242424"/>
        </w:rPr>
        <w:t xml:space="preserve">biological network analysis is </w:t>
      </w:r>
      <w:r w:rsidR="00DF38A5">
        <w:rPr>
          <w:color w:val="242424"/>
        </w:rPr>
        <w:t xml:space="preserve">in </w:t>
      </w:r>
      <w:r w:rsidR="00D92136">
        <w:rPr>
          <w:color w:val="242424"/>
        </w:rPr>
        <w:t xml:space="preserve">testing </w:t>
      </w:r>
      <w:r w:rsidR="00DB4851">
        <w:rPr>
          <w:color w:val="242424"/>
        </w:rPr>
        <w:t xml:space="preserve">how </w:t>
      </w:r>
      <w:r w:rsidR="00DF38A5">
        <w:rPr>
          <w:color w:val="242424"/>
        </w:rPr>
        <w:t xml:space="preserve">well </w:t>
      </w:r>
      <w:r w:rsidR="00DB4851">
        <w:rPr>
          <w:color w:val="242424"/>
        </w:rPr>
        <w:t xml:space="preserve">the </w:t>
      </w:r>
      <w:r w:rsidR="00D92136" w:rsidRPr="00DC49BF">
        <w:rPr>
          <w:color w:val="242424"/>
          <w:highlight w:val="white"/>
        </w:rPr>
        <w:t xml:space="preserve">network topology </w:t>
      </w:r>
      <w:r w:rsidR="00D92136">
        <w:rPr>
          <w:color w:val="242424"/>
          <w:highlight w:val="white"/>
        </w:rPr>
        <w:t xml:space="preserve">(interconnectedness) </w:t>
      </w:r>
      <w:r w:rsidR="00D92136" w:rsidRPr="00DC49BF">
        <w:rPr>
          <w:color w:val="242424"/>
          <w:highlight w:val="white"/>
        </w:rPr>
        <w:t>correlate</w:t>
      </w:r>
      <w:r w:rsidR="00D92136">
        <w:rPr>
          <w:color w:val="242424"/>
          <w:highlight w:val="white"/>
        </w:rPr>
        <w:t>s</w:t>
      </w:r>
      <w:r w:rsidR="00D92136" w:rsidRPr="00DC49BF">
        <w:rPr>
          <w:color w:val="242424"/>
          <w:highlight w:val="white"/>
        </w:rPr>
        <w:t xml:space="preserve"> with </w:t>
      </w:r>
      <w:r w:rsidR="00971BAE">
        <w:rPr>
          <w:color w:val="242424"/>
          <w:highlight w:val="white"/>
        </w:rPr>
        <w:t>distribution of specific</w:t>
      </w:r>
      <w:r w:rsidR="00D92136" w:rsidRPr="00DC49BF">
        <w:rPr>
          <w:color w:val="242424"/>
          <w:highlight w:val="white"/>
        </w:rPr>
        <w:t xml:space="preserve"> function</w:t>
      </w:r>
      <w:r w:rsidR="00DF38A5">
        <w:rPr>
          <w:color w:val="242424"/>
          <w:highlight w:val="white"/>
        </w:rPr>
        <w:t>al</w:t>
      </w:r>
      <w:r w:rsidR="00D92136" w:rsidRPr="00DC49BF">
        <w:rPr>
          <w:color w:val="242424"/>
          <w:highlight w:val="white"/>
        </w:rPr>
        <w:t xml:space="preserve"> (</w:t>
      </w:r>
      <w:r w:rsidR="00D92136">
        <w:rPr>
          <w:color w:val="242424"/>
          <w:highlight w:val="white"/>
        </w:rPr>
        <w:t>or</w:t>
      </w:r>
      <w:r w:rsidR="00D92136" w:rsidRPr="00DC49BF">
        <w:rPr>
          <w:color w:val="242424"/>
          <w:highlight w:val="white"/>
        </w:rPr>
        <w:t xml:space="preserve"> dysfunction</w:t>
      </w:r>
      <w:r w:rsidR="00DF38A5">
        <w:rPr>
          <w:color w:val="242424"/>
          <w:highlight w:val="white"/>
        </w:rPr>
        <w:t>al/disease</w:t>
      </w:r>
      <w:r w:rsidR="00D92136">
        <w:rPr>
          <w:color w:val="242424"/>
          <w:highlight w:val="white"/>
        </w:rPr>
        <w:t>)</w:t>
      </w:r>
      <w:r w:rsidR="00DF38A5">
        <w:rPr>
          <w:color w:val="242424"/>
          <w:highlight w:val="white"/>
        </w:rPr>
        <w:t xml:space="preserve"> annotations </w:t>
      </w:r>
      <w:r w:rsidR="00D92136" w:rsidRPr="00DC49BF">
        <w:rPr>
          <w:color w:val="242424"/>
          <w:highlight w:val="white"/>
        </w:rPr>
        <w:fldChar w:fldCharType="begin">
          <w:fldData xml:space="preserve">PEVuZE5vdGU+PENpdGU+PEF1dGhvcj5aaHU8L0F1dGhvcj48WWVhcj4yMDA3PC9ZZWFyPjxJRFRl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</w:fldData>
        </w:fldChar>
      </w:r>
      <w:r w:rsidR="0070475C">
        <w:rPr>
          <w:color w:val="242424"/>
          <w:highlight w:val="white"/>
        </w:rPr>
        <w:instrText xml:space="preserve"> ADDIN EN.CITE </w:instrText>
      </w:r>
      <w:r w:rsidR="0070475C">
        <w:rPr>
          <w:color w:val="242424"/>
          <w:highlight w:val="white"/>
        </w:rPr>
        <w:fldChar w:fldCharType="begin">
          <w:fldData xml:space="preserve">PEVuZE5vdGU+PENpdGU+PEF1dGhvcj5aaHU8L0F1dGhvcj48WWVhcj4yMDA3PC9ZZWFyPjxJRFRl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</w:fldData>
        </w:fldChar>
      </w:r>
      <w:r w:rsidR="0070475C">
        <w:rPr>
          <w:color w:val="242424"/>
          <w:highlight w:val="white"/>
        </w:rPr>
        <w:instrText xml:space="preserve"> ADDIN EN.CITE.DATA </w:instrText>
      </w:r>
      <w:r w:rsidR="0070475C">
        <w:rPr>
          <w:color w:val="242424"/>
          <w:highlight w:val="white"/>
        </w:rPr>
      </w:r>
      <w:r w:rsidR="0070475C">
        <w:rPr>
          <w:color w:val="242424"/>
          <w:highlight w:val="white"/>
        </w:rPr>
        <w:fldChar w:fldCharType="end"/>
      </w:r>
      <w:r w:rsidR="00D92136" w:rsidRPr="00DC49BF">
        <w:rPr>
          <w:color w:val="242424"/>
          <w:highlight w:val="white"/>
        </w:rPr>
      </w:r>
      <w:r w:rsidR="00D92136" w:rsidRPr="00DC49BF">
        <w:rPr>
          <w:color w:val="242424"/>
          <w:highlight w:val="white"/>
        </w:rPr>
        <w:fldChar w:fldCharType="separate"/>
      </w:r>
      <w:r w:rsidR="0070475C">
        <w:rPr>
          <w:noProof/>
          <w:color w:val="242424"/>
          <w:highlight w:val="white"/>
        </w:rPr>
        <w:t>(Fernandez et al., 2009; Klemmer et al., 2009; Zhu et al., 2007)</w:t>
      </w:r>
      <w:r w:rsidR="00D92136" w:rsidRPr="00DC49BF">
        <w:rPr>
          <w:color w:val="242424"/>
          <w:highlight w:val="white"/>
        </w:rPr>
        <w:fldChar w:fldCharType="end"/>
      </w:r>
      <w:r w:rsidR="00D92136" w:rsidRPr="00DC49BF">
        <w:rPr>
          <w:color w:val="242424"/>
          <w:highlight w:val="white"/>
        </w:rPr>
        <w:t>. </w:t>
      </w:r>
    </w:p>
    <w:p w14:paraId="45318524" w14:textId="3B7FD0EB" w:rsidR="000A7642" w:rsidRDefault="000A7642" w:rsidP="00594269">
      <w:pPr>
        <w:spacing w:line="360" w:lineRule="auto"/>
        <w:rPr>
          <w:color w:val="242424"/>
        </w:rPr>
      </w:pPr>
    </w:p>
    <w:p w14:paraId="24D0335F" w14:textId="24D68702" w:rsidR="00794B78" w:rsidRPr="00F569B2" w:rsidRDefault="00D92136" w:rsidP="00594269">
      <w:pPr>
        <w:spacing w:line="360" w:lineRule="auto"/>
        <w:rPr>
          <w:i/>
          <w:iCs/>
          <w:color w:val="242424"/>
          <w:highlight w:val="white"/>
        </w:rPr>
      </w:pPr>
      <w:r>
        <w:rPr>
          <w:color w:val="242424"/>
          <w:highlight w:val="white"/>
        </w:rPr>
        <w:t xml:space="preserve">We designed </w:t>
      </w:r>
      <w:r w:rsidR="00594269" w:rsidRPr="00811758">
        <w:rPr>
          <w:i/>
          <w:iCs/>
          <w:color w:val="242424"/>
          <w:highlight w:val="white"/>
        </w:rPr>
        <w:t>BioNAR</w:t>
      </w:r>
      <w:r w:rsidR="00594269" w:rsidRPr="00DC49BF">
        <w:rPr>
          <w:color w:val="242424"/>
          <w:highlight w:val="white"/>
        </w:rPr>
        <w:t xml:space="preserve"> </w:t>
      </w:r>
      <w:r>
        <w:rPr>
          <w:color w:val="242424"/>
          <w:highlight w:val="white"/>
        </w:rPr>
        <w:t xml:space="preserve">to </w:t>
      </w:r>
      <w:r w:rsidR="00DF38A5">
        <w:rPr>
          <w:color w:val="242424"/>
          <w:highlight w:val="white"/>
        </w:rPr>
        <w:t>provide</w:t>
      </w:r>
      <w:r w:rsidR="00DF38A5" w:rsidRPr="00DC49BF">
        <w:rPr>
          <w:color w:val="242424"/>
          <w:highlight w:val="white"/>
        </w:rPr>
        <w:t xml:space="preserve"> </w:t>
      </w:r>
      <w:r w:rsidR="00594269" w:rsidRPr="00DC49BF">
        <w:rPr>
          <w:color w:val="242424"/>
          <w:highlight w:val="white"/>
        </w:rPr>
        <w:t xml:space="preserve">a </w:t>
      </w:r>
      <w:r w:rsidR="00EA377F">
        <w:rPr>
          <w:color w:val="242424"/>
          <w:highlight w:val="white"/>
        </w:rPr>
        <w:t xml:space="preserve">universal </w:t>
      </w:r>
      <w:r w:rsidR="00594269" w:rsidRPr="00DC49BF">
        <w:rPr>
          <w:color w:val="242424"/>
          <w:highlight w:val="white"/>
        </w:rPr>
        <w:t>topologically based network analysis pipeline</w:t>
      </w:r>
      <w:r w:rsidR="00794B78">
        <w:rPr>
          <w:color w:val="242424"/>
          <w:highlight w:val="white"/>
        </w:rPr>
        <w:t xml:space="preserve"> deployable on high performance comput</w:t>
      </w:r>
      <w:r w:rsidR="006E29F5">
        <w:rPr>
          <w:color w:val="242424"/>
          <w:highlight w:val="white"/>
        </w:rPr>
        <w:t>ing</w:t>
      </w:r>
      <w:r w:rsidR="00794B78">
        <w:rPr>
          <w:color w:val="242424"/>
          <w:highlight w:val="white"/>
        </w:rPr>
        <w:t xml:space="preserve"> environments that </w:t>
      </w:r>
      <w:r w:rsidR="00594269" w:rsidRPr="00DC49BF">
        <w:rPr>
          <w:color w:val="242424"/>
          <w:highlight w:val="white"/>
        </w:rPr>
        <w:t>enabl</w:t>
      </w:r>
      <w:r w:rsidR="00794B78">
        <w:rPr>
          <w:color w:val="242424"/>
          <w:highlight w:val="white"/>
        </w:rPr>
        <w:t>es</w:t>
      </w:r>
      <w:r w:rsidR="00594269" w:rsidRPr="00DC49BF">
        <w:rPr>
          <w:color w:val="242424"/>
          <w:highlight w:val="white"/>
        </w:rPr>
        <w:t xml:space="preserve"> </w:t>
      </w:r>
      <w:r w:rsidR="00594269">
        <w:rPr>
          <w:color w:val="242424"/>
          <w:highlight w:val="white"/>
        </w:rPr>
        <w:t>users</w:t>
      </w:r>
      <w:r w:rsidR="00594269" w:rsidRPr="00DC49BF">
        <w:rPr>
          <w:color w:val="242424"/>
          <w:highlight w:val="white"/>
        </w:rPr>
        <w:t xml:space="preserve"> to load networks generated </w:t>
      </w:r>
      <w:r w:rsidR="00594269">
        <w:rPr>
          <w:color w:val="242424"/>
          <w:highlight w:val="white"/>
        </w:rPr>
        <w:t>and/or annotated using</w:t>
      </w:r>
      <w:r w:rsidR="00594269" w:rsidRPr="00DC49BF">
        <w:rPr>
          <w:color w:val="242424"/>
          <w:highlight w:val="white"/>
        </w:rPr>
        <w:t xml:space="preserve"> the</w:t>
      </w:r>
      <w:r w:rsidR="00594269">
        <w:rPr>
          <w:color w:val="242424"/>
          <w:highlight w:val="white"/>
        </w:rPr>
        <w:t>ir</w:t>
      </w:r>
      <w:r w:rsidR="00594269" w:rsidRPr="00DC49BF">
        <w:rPr>
          <w:color w:val="242424"/>
          <w:highlight w:val="white"/>
        </w:rPr>
        <w:t xml:space="preserve"> lab’s own meta-</w:t>
      </w:r>
      <w:r w:rsidR="00975A37" w:rsidRPr="00DC49BF">
        <w:rPr>
          <w:color w:val="242424"/>
          <w:highlight w:val="white"/>
        </w:rPr>
        <w:t>data and</w:t>
      </w:r>
      <w:r w:rsidR="00866D7F">
        <w:rPr>
          <w:color w:val="242424"/>
          <w:highlight w:val="white"/>
        </w:rPr>
        <w:t xml:space="preserve"> perform </w:t>
      </w:r>
      <w:r w:rsidR="00DF38A5">
        <w:rPr>
          <w:color w:val="242424"/>
          <w:highlight w:val="white"/>
        </w:rPr>
        <w:t xml:space="preserve">a </w:t>
      </w:r>
      <w:r w:rsidR="00866D7F">
        <w:rPr>
          <w:color w:val="242424"/>
          <w:highlight w:val="white"/>
        </w:rPr>
        <w:t xml:space="preserve">step-by-step network analysis with respect to their specific scientific </w:t>
      </w:r>
      <w:r w:rsidR="00DF38A5">
        <w:rPr>
          <w:color w:val="242424"/>
          <w:highlight w:val="white"/>
        </w:rPr>
        <w:t>questions</w:t>
      </w:r>
      <w:r w:rsidR="00866D7F">
        <w:rPr>
          <w:color w:val="242424"/>
          <w:highlight w:val="white"/>
        </w:rPr>
        <w:t xml:space="preserve">, </w:t>
      </w:r>
      <w:r w:rsidR="00DF38A5">
        <w:rPr>
          <w:color w:val="242424"/>
          <w:highlight w:val="white"/>
        </w:rPr>
        <w:t xml:space="preserve">while </w:t>
      </w:r>
      <w:r w:rsidR="00794B78">
        <w:rPr>
          <w:color w:val="242424"/>
          <w:highlight w:val="white"/>
        </w:rPr>
        <w:t xml:space="preserve">also </w:t>
      </w:r>
      <w:r w:rsidR="00594269" w:rsidRPr="00DC49BF">
        <w:rPr>
          <w:color w:val="242424"/>
          <w:highlight w:val="white"/>
        </w:rPr>
        <w:t>making the tool as widely applicable and flexible as possible.</w:t>
      </w:r>
      <w:r w:rsidR="00794B78">
        <w:rPr>
          <w:color w:val="242424"/>
        </w:rPr>
        <w:t xml:space="preserve"> </w:t>
      </w:r>
      <w:r w:rsidR="00594269" w:rsidRPr="00DC49BF">
        <w:rPr>
          <w:color w:val="242424"/>
        </w:rPr>
        <w:br/>
      </w:r>
      <w:r w:rsidR="00594269" w:rsidRPr="00DC49BF">
        <w:rPr>
          <w:color w:val="242424"/>
          <w:highlight w:val="white"/>
        </w:rPr>
        <w:t> </w:t>
      </w:r>
    </w:p>
    <w:p w14:paraId="1AA12FAF" w14:textId="59B3E42F" w:rsidR="00645FA3" w:rsidRPr="00375215" w:rsidRDefault="00DF38A5" w:rsidP="00645FA3">
      <w:pPr>
        <w:spacing w:line="360" w:lineRule="auto"/>
        <w:rPr>
          <w:color w:val="242424"/>
          <w:sz w:val="22"/>
          <w:szCs w:val="22"/>
          <w:highlight w:val="white"/>
        </w:rPr>
      </w:pPr>
      <w:r>
        <w:rPr>
          <w:color w:val="242424"/>
          <w:highlight w:val="white"/>
        </w:rPr>
        <w:t xml:space="preserve">6 protocols </w:t>
      </w:r>
      <w:r w:rsidR="00AC0C80">
        <w:rPr>
          <w:color w:val="242424"/>
          <w:highlight w:val="white"/>
        </w:rPr>
        <w:t xml:space="preserve">presented here </w:t>
      </w:r>
      <w:r w:rsidR="008C1F0C">
        <w:rPr>
          <w:color w:val="242424"/>
          <w:highlight w:val="white"/>
        </w:rPr>
        <w:t>form</w:t>
      </w:r>
      <w:r w:rsidR="00AC0C80">
        <w:rPr>
          <w:color w:val="242424"/>
          <w:highlight w:val="white"/>
        </w:rPr>
        <w:t xml:space="preserve"> </w:t>
      </w:r>
      <w:r>
        <w:rPr>
          <w:color w:val="242424"/>
          <w:highlight w:val="white"/>
        </w:rPr>
        <w:t xml:space="preserve">a procedural </w:t>
      </w:r>
      <w:r w:rsidR="00C5016B">
        <w:rPr>
          <w:color w:val="242424"/>
          <w:highlight w:val="white"/>
        </w:rPr>
        <w:t>guid</w:t>
      </w:r>
      <w:r>
        <w:rPr>
          <w:color w:val="242424"/>
          <w:highlight w:val="white"/>
        </w:rPr>
        <w:t>e</w:t>
      </w:r>
      <w:r w:rsidR="00C5016B">
        <w:rPr>
          <w:color w:val="242424"/>
          <w:highlight w:val="white"/>
        </w:rPr>
        <w:t xml:space="preserve"> </w:t>
      </w:r>
      <w:r>
        <w:rPr>
          <w:color w:val="242424"/>
          <w:highlight w:val="white"/>
        </w:rPr>
        <w:t xml:space="preserve">for </w:t>
      </w:r>
      <w:r w:rsidR="00C5016B">
        <w:rPr>
          <w:color w:val="242424"/>
          <w:highlight w:val="white"/>
        </w:rPr>
        <w:t xml:space="preserve">network analysis using </w:t>
      </w:r>
      <w:r w:rsidR="00C5016B" w:rsidRPr="00811758">
        <w:rPr>
          <w:i/>
          <w:iCs/>
          <w:color w:val="242424"/>
          <w:highlight w:val="white"/>
        </w:rPr>
        <w:t>BioNAR</w:t>
      </w:r>
      <w:r w:rsidR="00C5016B">
        <w:rPr>
          <w:color w:val="242424"/>
          <w:highlight w:val="white"/>
        </w:rPr>
        <w:t xml:space="preserve"> (Figure 1). Basic Protocol 1 describes </w:t>
      </w:r>
      <w:r>
        <w:rPr>
          <w:color w:val="242424"/>
          <w:highlight w:val="white"/>
        </w:rPr>
        <w:t>how to initiate a</w:t>
      </w:r>
      <w:r w:rsidR="00D17685">
        <w:rPr>
          <w:color w:val="242424"/>
          <w:highlight w:val="white"/>
        </w:rPr>
        <w:t xml:space="preserve"> network</w:t>
      </w:r>
      <w:r w:rsidR="0095509A">
        <w:rPr>
          <w:color w:val="242424"/>
          <w:highlight w:val="white"/>
        </w:rPr>
        <w:t xml:space="preserve"> </w:t>
      </w:r>
      <w:r>
        <w:rPr>
          <w:color w:val="242424"/>
          <w:highlight w:val="white"/>
        </w:rPr>
        <w:t>model</w:t>
      </w:r>
      <w:r w:rsidR="00794B78">
        <w:rPr>
          <w:color w:val="242424"/>
          <w:highlight w:val="white"/>
        </w:rPr>
        <w:t>, import relevant datasets</w:t>
      </w:r>
      <w:r>
        <w:rPr>
          <w:color w:val="242424"/>
          <w:highlight w:val="white"/>
        </w:rPr>
        <w:t xml:space="preserve"> </w:t>
      </w:r>
      <w:r w:rsidR="0095509A">
        <w:rPr>
          <w:color w:val="242424"/>
          <w:highlight w:val="white"/>
        </w:rPr>
        <w:t xml:space="preserve">and </w:t>
      </w:r>
      <w:r>
        <w:rPr>
          <w:color w:val="242424"/>
          <w:highlight w:val="white"/>
        </w:rPr>
        <w:t xml:space="preserve">how to </w:t>
      </w:r>
      <w:r w:rsidR="007772C2">
        <w:rPr>
          <w:color w:val="242424"/>
          <w:highlight w:val="white"/>
        </w:rPr>
        <w:t>annotate</w:t>
      </w:r>
      <w:r w:rsidR="0095509A">
        <w:rPr>
          <w:color w:val="242424"/>
          <w:highlight w:val="white"/>
        </w:rPr>
        <w:t xml:space="preserve"> </w:t>
      </w:r>
      <w:r w:rsidR="00794B78">
        <w:rPr>
          <w:color w:val="242424"/>
          <w:highlight w:val="white"/>
        </w:rPr>
        <w:t>the network</w:t>
      </w:r>
      <w:r w:rsidR="0095509A">
        <w:rPr>
          <w:color w:val="242424"/>
          <w:highlight w:val="white"/>
        </w:rPr>
        <w:t xml:space="preserve"> with various metadata</w:t>
      </w:r>
      <w:r w:rsidR="00F14622">
        <w:rPr>
          <w:color w:val="242424"/>
          <w:highlight w:val="white"/>
        </w:rPr>
        <w:t xml:space="preserve">. This results in </w:t>
      </w:r>
      <w:r>
        <w:rPr>
          <w:color w:val="242424"/>
          <w:highlight w:val="white"/>
        </w:rPr>
        <w:t xml:space="preserve">a </w:t>
      </w:r>
      <w:r w:rsidR="00A37974" w:rsidRPr="00A37974">
        <w:rPr>
          <w:color w:val="242424"/>
          <w:highlight w:val="white"/>
        </w:rPr>
        <w:t xml:space="preserve">base </w:t>
      </w:r>
      <w:r>
        <w:rPr>
          <w:color w:val="242424"/>
          <w:highlight w:val="white"/>
        </w:rPr>
        <w:t>network model</w:t>
      </w:r>
      <w:r w:rsidR="00AC0C80">
        <w:rPr>
          <w:color w:val="242424"/>
          <w:highlight w:val="white"/>
        </w:rPr>
        <w:t>,</w:t>
      </w:r>
      <w:r>
        <w:rPr>
          <w:color w:val="242424"/>
          <w:highlight w:val="white"/>
        </w:rPr>
        <w:t xml:space="preserve"> on which </w:t>
      </w:r>
      <w:r w:rsidR="00794B78">
        <w:rPr>
          <w:color w:val="242424"/>
          <w:highlight w:val="white"/>
        </w:rPr>
        <w:t>all the other analyses</w:t>
      </w:r>
      <w:r>
        <w:rPr>
          <w:color w:val="242424"/>
          <w:highlight w:val="white"/>
        </w:rPr>
        <w:t xml:space="preserve"> </w:t>
      </w:r>
      <w:r w:rsidR="00F14622">
        <w:rPr>
          <w:color w:val="242424"/>
          <w:highlight w:val="white"/>
        </w:rPr>
        <w:t xml:space="preserve">in the pipeline </w:t>
      </w:r>
      <w:r w:rsidR="00794B78">
        <w:rPr>
          <w:color w:val="242424"/>
          <w:highlight w:val="white"/>
        </w:rPr>
        <w:t>are then</w:t>
      </w:r>
      <w:r>
        <w:rPr>
          <w:color w:val="242424"/>
          <w:highlight w:val="white"/>
        </w:rPr>
        <w:t xml:space="preserve"> based</w:t>
      </w:r>
      <w:r w:rsidR="00C5016B">
        <w:rPr>
          <w:color w:val="242424"/>
          <w:highlight w:val="white"/>
        </w:rPr>
        <w:t>.</w:t>
      </w:r>
      <w:r w:rsidR="00645FA3">
        <w:rPr>
          <w:color w:val="242424"/>
          <w:highlight w:val="white"/>
        </w:rPr>
        <w:t xml:space="preserve"> Support Protocol</w:t>
      </w:r>
      <w:r w:rsidR="00734574">
        <w:rPr>
          <w:color w:val="242424"/>
          <w:highlight w:val="white"/>
        </w:rPr>
        <w:t xml:space="preserve"> </w:t>
      </w:r>
      <w:r w:rsidR="00645FA3">
        <w:rPr>
          <w:color w:val="242424"/>
          <w:highlight w:val="white"/>
        </w:rPr>
        <w:t xml:space="preserve">1 explains how to install the </w:t>
      </w:r>
      <w:r w:rsidR="00645FA3" w:rsidRPr="00450CA0">
        <w:rPr>
          <w:i/>
          <w:iCs/>
          <w:color w:val="242424"/>
          <w:highlight w:val="white"/>
        </w:rPr>
        <w:t>BioNAR</w:t>
      </w:r>
      <w:r w:rsidR="00645FA3">
        <w:rPr>
          <w:color w:val="242424"/>
          <w:highlight w:val="white"/>
        </w:rPr>
        <w:t xml:space="preserve"> package using R integrated development environment (IDE) RStudio.</w:t>
      </w:r>
      <w:r w:rsidR="00C0331D">
        <w:rPr>
          <w:color w:val="242424"/>
          <w:highlight w:val="white"/>
        </w:rPr>
        <w:t xml:space="preserve"> Basic knowledge of R language is assumed.</w:t>
      </w:r>
    </w:p>
    <w:p w14:paraId="00EA7976" w14:textId="55061817" w:rsidR="0094619E" w:rsidRDefault="00C5016B" w:rsidP="00594269">
      <w:pPr>
        <w:spacing w:line="360" w:lineRule="auto"/>
        <w:rPr>
          <w:color w:val="242424"/>
          <w:highlight w:val="white"/>
        </w:rPr>
      </w:pPr>
      <w:r>
        <w:rPr>
          <w:color w:val="242424"/>
          <w:highlight w:val="white"/>
        </w:rPr>
        <w:t xml:space="preserve">In Basic Protocol 2 the </w:t>
      </w:r>
      <w:r w:rsidR="00DF38A5">
        <w:rPr>
          <w:color w:val="242424"/>
          <w:highlight w:val="white"/>
        </w:rPr>
        <w:t xml:space="preserve">raw </w:t>
      </w:r>
      <w:r>
        <w:rPr>
          <w:color w:val="242424"/>
          <w:highlight w:val="white"/>
        </w:rPr>
        <w:t>network</w:t>
      </w:r>
      <w:r w:rsidR="00DF38A5">
        <w:rPr>
          <w:color w:val="242424"/>
          <w:highlight w:val="white"/>
        </w:rPr>
        <w:t xml:space="preserve"> model</w:t>
      </w:r>
      <w:r>
        <w:rPr>
          <w:color w:val="242424"/>
          <w:highlight w:val="white"/>
        </w:rPr>
        <w:t xml:space="preserve"> is analyzed </w:t>
      </w:r>
      <w:r w:rsidR="00F10BA9">
        <w:rPr>
          <w:color w:val="242424"/>
          <w:highlight w:val="white"/>
        </w:rPr>
        <w:t xml:space="preserve">as a whole </w:t>
      </w:r>
      <w:r w:rsidR="00F14622">
        <w:rPr>
          <w:color w:val="242424"/>
          <w:highlight w:val="white"/>
        </w:rPr>
        <w:t>and</w:t>
      </w:r>
      <w:r>
        <w:rPr>
          <w:color w:val="242424"/>
          <w:highlight w:val="white"/>
        </w:rPr>
        <w:t xml:space="preserve"> its general</w:t>
      </w:r>
      <w:r w:rsidR="0095509A">
        <w:rPr>
          <w:color w:val="242424"/>
          <w:highlight w:val="white"/>
        </w:rPr>
        <w:t xml:space="preserve"> properties, </w:t>
      </w:r>
      <w:r w:rsidR="0070475C">
        <w:rPr>
          <w:color w:val="242424"/>
          <w:highlight w:val="white"/>
        </w:rPr>
        <w:t>e.g.,</w:t>
      </w:r>
      <w:r w:rsidR="0095509A">
        <w:rPr>
          <w:color w:val="242424"/>
          <w:highlight w:val="white"/>
        </w:rPr>
        <w:t xml:space="preserve"> “scale-freeness” and </w:t>
      </w:r>
      <w:r>
        <w:rPr>
          <w:color w:val="242424"/>
          <w:highlight w:val="white"/>
        </w:rPr>
        <w:t>major</w:t>
      </w:r>
      <w:r w:rsidR="0095509A">
        <w:rPr>
          <w:color w:val="242424"/>
          <w:highlight w:val="white"/>
        </w:rPr>
        <w:t xml:space="preserve"> network centralities</w:t>
      </w:r>
      <w:r w:rsidR="00F14622">
        <w:rPr>
          <w:color w:val="242424"/>
          <w:highlight w:val="white"/>
        </w:rPr>
        <w:t xml:space="preserve"> are calculated and compared against </w:t>
      </w:r>
      <w:r w:rsidR="008C1F0C">
        <w:rPr>
          <w:color w:val="242424"/>
          <w:highlight w:val="white"/>
        </w:rPr>
        <w:t>randomly generated</w:t>
      </w:r>
      <w:r w:rsidR="00F14622">
        <w:rPr>
          <w:color w:val="242424"/>
          <w:highlight w:val="white"/>
        </w:rPr>
        <w:t xml:space="preserve"> network models of the same size</w:t>
      </w:r>
      <w:r>
        <w:rPr>
          <w:color w:val="242424"/>
          <w:highlight w:val="white"/>
        </w:rPr>
        <w:t>.</w:t>
      </w:r>
      <w:r w:rsidR="006150E5">
        <w:rPr>
          <w:color w:val="242424"/>
          <w:highlight w:val="white"/>
        </w:rPr>
        <w:t xml:space="preserve"> </w:t>
      </w:r>
      <w:r>
        <w:rPr>
          <w:color w:val="242424"/>
          <w:highlight w:val="white"/>
        </w:rPr>
        <w:t xml:space="preserve">Basic Protocol 3 describes </w:t>
      </w:r>
      <w:r w:rsidR="00DF38A5">
        <w:rPr>
          <w:color w:val="242424"/>
          <w:highlight w:val="white"/>
        </w:rPr>
        <w:t xml:space="preserve">how to subdivide the network into </w:t>
      </w:r>
      <w:r w:rsidR="0095509A">
        <w:rPr>
          <w:color w:val="242424"/>
          <w:highlight w:val="white"/>
        </w:rPr>
        <w:t>communit</w:t>
      </w:r>
      <w:r w:rsidR="00DF38A5">
        <w:rPr>
          <w:color w:val="242424"/>
          <w:highlight w:val="white"/>
        </w:rPr>
        <w:t>ies</w:t>
      </w:r>
      <w:r w:rsidR="0095509A">
        <w:rPr>
          <w:color w:val="242424"/>
          <w:highlight w:val="white"/>
        </w:rPr>
        <w:t xml:space="preserve"> using </w:t>
      </w:r>
      <w:r w:rsidR="00DF38A5">
        <w:rPr>
          <w:color w:val="242424"/>
          <w:highlight w:val="white"/>
        </w:rPr>
        <w:t>a selection of</w:t>
      </w:r>
      <w:r w:rsidR="0095509A">
        <w:rPr>
          <w:color w:val="242424"/>
          <w:highlight w:val="white"/>
        </w:rPr>
        <w:t xml:space="preserve"> </w:t>
      </w:r>
      <w:r w:rsidR="00DF38A5">
        <w:rPr>
          <w:color w:val="242424"/>
          <w:highlight w:val="white"/>
        </w:rPr>
        <w:t>nine</w:t>
      </w:r>
      <w:r w:rsidR="0095509A">
        <w:rPr>
          <w:color w:val="242424"/>
          <w:highlight w:val="white"/>
        </w:rPr>
        <w:t xml:space="preserve"> available algorithms</w:t>
      </w:r>
      <w:r w:rsidR="00DF38A5">
        <w:rPr>
          <w:color w:val="242424"/>
          <w:highlight w:val="white"/>
        </w:rPr>
        <w:t xml:space="preserve"> that have been used in a range of published studies.</w:t>
      </w:r>
      <w:r>
        <w:rPr>
          <w:color w:val="242424"/>
          <w:highlight w:val="white"/>
        </w:rPr>
        <w:t xml:space="preserve"> Basic Protocol 4 </w:t>
      </w:r>
      <w:r w:rsidR="00F10BA9">
        <w:rPr>
          <w:color w:val="242424"/>
          <w:highlight w:val="white"/>
        </w:rPr>
        <w:t xml:space="preserve">further compares </w:t>
      </w:r>
      <w:r>
        <w:rPr>
          <w:color w:val="242424"/>
          <w:highlight w:val="white"/>
        </w:rPr>
        <w:t xml:space="preserve">the results </w:t>
      </w:r>
      <w:r w:rsidR="0095509A">
        <w:rPr>
          <w:color w:val="242424"/>
          <w:highlight w:val="white"/>
        </w:rPr>
        <w:t xml:space="preserve">of different clustering algorithms </w:t>
      </w:r>
      <w:r w:rsidR="008C1F0C">
        <w:rPr>
          <w:color w:val="242424"/>
          <w:highlight w:val="white"/>
        </w:rPr>
        <w:t>and</w:t>
      </w:r>
      <w:r>
        <w:rPr>
          <w:color w:val="242424"/>
          <w:highlight w:val="white"/>
        </w:rPr>
        <w:t xml:space="preserve"> </w:t>
      </w:r>
      <w:r w:rsidR="00F10BA9">
        <w:rPr>
          <w:color w:val="242424"/>
          <w:highlight w:val="white"/>
        </w:rPr>
        <w:t>estimate</w:t>
      </w:r>
      <w:r w:rsidR="008C1F0C">
        <w:rPr>
          <w:color w:val="242424"/>
          <w:highlight w:val="white"/>
        </w:rPr>
        <w:t>s</w:t>
      </w:r>
      <w:r w:rsidR="00F10BA9">
        <w:rPr>
          <w:color w:val="242424"/>
          <w:highlight w:val="white"/>
        </w:rPr>
        <w:t xml:space="preserve"> </w:t>
      </w:r>
      <w:r>
        <w:rPr>
          <w:color w:val="242424"/>
          <w:highlight w:val="white"/>
        </w:rPr>
        <w:t xml:space="preserve">their effectiveness </w:t>
      </w:r>
      <w:r w:rsidR="0095509A">
        <w:rPr>
          <w:color w:val="242424"/>
          <w:highlight w:val="white"/>
        </w:rPr>
        <w:t xml:space="preserve">based on </w:t>
      </w:r>
      <w:r w:rsidR="00AD421A">
        <w:rPr>
          <w:color w:val="242424"/>
          <w:highlight w:val="white"/>
        </w:rPr>
        <w:t xml:space="preserve">a general assumption that biologically plausible clusters are more likely to show </w:t>
      </w:r>
      <w:r>
        <w:rPr>
          <w:color w:val="242424"/>
          <w:highlight w:val="white"/>
        </w:rPr>
        <w:t xml:space="preserve">community </w:t>
      </w:r>
      <w:r w:rsidR="0095509A">
        <w:rPr>
          <w:color w:val="242424"/>
          <w:highlight w:val="white"/>
        </w:rPr>
        <w:t xml:space="preserve">enrichment with </w:t>
      </w:r>
      <w:r w:rsidR="00AD421A">
        <w:rPr>
          <w:color w:val="242424"/>
          <w:highlight w:val="white"/>
        </w:rPr>
        <w:t xml:space="preserve">relevant functional </w:t>
      </w:r>
      <w:r w:rsidR="0095509A">
        <w:rPr>
          <w:color w:val="242424"/>
          <w:highlight w:val="white"/>
        </w:rPr>
        <w:t>annotation terms</w:t>
      </w:r>
      <w:r>
        <w:rPr>
          <w:color w:val="242424"/>
          <w:highlight w:val="white"/>
        </w:rPr>
        <w:t xml:space="preserve">. Basic Protocol 5 then shows </w:t>
      </w:r>
      <w:r w:rsidR="00AD421A">
        <w:rPr>
          <w:color w:val="242424"/>
          <w:highlight w:val="white"/>
        </w:rPr>
        <w:t xml:space="preserve">how to </w:t>
      </w:r>
      <w:r w:rsidR="0095509A">
        <w:rPr>
          <w:color w:val="242424"/>
          <w:highlight w:val="white"/>
        </w:rPr>
        <w:t>estimat</w:t>
      </w:r>
      <w:r w:rsidR="00AD421A">
        <w:rPr>
          <w:color w:val="242424"/>
          <w:highlight w:val="white"/>
        </w:rPr>
        <w:t>e the</w:t>
      </w:r>
      <w:r w:rsidR="0095509A">
        <w:rPr>
          <w:color w:val="242424"/>
          <w:highlight w:val="white"/>
        </w:rPr>
        <w:t xml:space="preserve"> vertex </w:t>
      </w:r>
      <w:r>
        <w:rPr>
          <w:color w:val="242424"/>
          <w:highlight w:val="white"/>
        </w:rPr>
        <w:t xml:space="preserve">property </w:t>
      </w:r>
      <w:r w:rsidR="00811758">
        <w:rPr>
          <w:color w:val="242424"/>
          <w:highlight w:val="white"/>
        </w:rPr>
        <w:t>b</w:t>
      </w:r>
      <w:r w:rsidR="007479C5">
        <w:rPr>
          <w:color w:val="242424"/>
          <w:highlight w:val="white"/>
        </w:rPr>
        <w:t xml:space="preserve">ridgeness </w:t>
      </w:r>
      <w:r w:rsidR="007479C5">
        <w:rPr>
          <w:color w:val="242424"/>
          <w:highlight w:val="white"/>
        </w:rPr>
        <w:lastRenderedPageBreak/>
        <w:t>based</w:t>
      </w:r>
      <w:r w:rsidR="0095509A">
        <w:rPr>
          <w:color w:val="242424"/>
          <w:highlight w:val="white"/>
        </w:rPr>
        <w:t xml:space="preserve"> on the consensus </w:t>
      </w:r>
      <w:r>
        <w:rPr>
          <w:color w:val="242424"/>
          <w:highlight w:val="white"/>
        </w:rPr>
        <w:t xml:space="preserve">clustering </w:t>
      </w:r>
      <w:r w:rsidR="0095509A">
        <w:rPr>
          <w:color w:val="242424"/>
          <w:highlight w:val="white"/>
        </w:rPr>
        <w:t>matrix,</w:t>
      </w:r>
      <w:r>
        <w:rPr>
          <w:color w:val="242424"/>
          <w:highlight w:val="white"/>
        </w:rPr>
        <w:t xml:space="preserve"> and </w:t>
      </w:r>
      <w:r w:rsidR="00AD421A">
        <w:rPr>
          <w:color w:val="242424"/>
          <w:highlight w:val="white"/>
        </w:rPr>
        <w:t xml:space="preserve">how to </w:t>
      </w:r>
      <w:r>
        <w:rPr>
          <w:color w:val="242424"/>
          <w:highlight w:val="white"/>
        </w:rPr>
        <w:t>rank the vertices based on their topological importance within the network</w:t>
      </w:r>
      <w:r w:rsidR="00AD421A">
        <w:rPr>
          <w:color w:val="242424"/>
          <w:highlight w:val="white"/>
        </w:rPr>
        <w:t>. This can be used to identify candidate linkages between functional compartments in the model</w:t>
      </w:r>
      <w:r w:rsidR="00D92136">
        <w:rPr>
          <w:color w:val="242424"/>
          <w:highlight w:val="white"/>
        </w:rPr>
        <w:t xml:space="preserve">. </w:t>
      </w:r>
      <w:r w:rsidR="00FA15B7">
        <w:rPr>
          <w:color w:val="242424"/>
          <w:highlight w:val="white"/>
        </w:rPr>
        <w:t xml:space="preserve">Finally, </w:t>
      </w:r>
      <w:r w:rsidR="00D92136">
        <w:rPr>
          <w:color w:val="242424"/>
          <w:highlight w:val="white"/>
        </w:rPr>
        <w:t xml:space="preserve">Basic protocol 6 </w:t>
      </w:r>
      <w:r w:rsidR="00AD421A">
        <w:rPr>
          <w:color w:val="242424"/>
          <w:highlight w:val="white"/>
        </w:rPr>
        <w:t xml:space="preserve">demonstrates how to test </w:t>
      </w:r>
      <w:r w:rsidR="006150E5">
        <w:rPr>
          <w:color w:val="242424"/>
          <w:highlight w:val="white"/>
        </w:rPr>
        <w:t>the topological</w:t>
      </w:r>
      <w:r w:rsidR="00AD421A">
        <w:rPr>
          <w:color w:val="242424"/>
          <w:highlight w:val="white"/>
        </w:rPr>
        <w:t xml:space="preserve"> </w:t>
      </w:r>
      <w:r w:rsidR="00D92136">
        <w:rPr>
          <w:color w:val="242424"/>
          <w:highlight w:val="white"/>
        </w:rPr>
        <w:t>overlap of different annotations</w:t>
      </w:r>
      <w:r w:rsidR="006150E5">
        <w:rPr>
          <w:color w:val="242424"/>
          <w:highlight w:val="white"/>
        </w:rPr>
        <w:t>, which may indicate shared mechanisms</w:t>
      </w:r>
      <w:r w:rsidR="008C1F0C">
        <w:rPr>
          <w:color w:val="242424"/>
          <w:highlight w:val="white"/>
        </w:rPr>
        <w:t xml:space="preserve"> that are only visible using the network context</w:t>
      </w:r>
      <w:r w:rsidR="00734574">
        <w:rPr>
          <w:color w:val="242424"/>
          <w:highlight w:val="white"/>
        </w:rPr>
        <w:t>.</w:t>
      </w:r>
    </w:p>
    <w:p w14:paraId="3B464B67" w14:textId="77777777" w:rsidR="00D92136" w:rsidRDefault="00D92136" w:rsidP="00594269">
      <w:pPr>
        <w:spacing w:line="360" w:lineRule="auto"/>
        <w:rPr>
          <w:color w:val="242424"/>
          <w:highlight w:val="white"/>
        </w:rPr>
      </w:pPr>
    </w:p>
    <w:p w14:paraId="2368D404" w14:textId="5B89AAAE" w:rsidR="00594269" w:rsidRPr="00375215" w:rsidRDefault="00AD421A" w:rsidP="00D92136">
      <w:pPr>
        <w:spacing w:line="360" w:lineRule="auto"/>
        <w:rPr>
          <w:color w:val="242424"/>
          <w:sz w:val="22"/>
          <w:szCs w:val="22"/>
          <w:highlight w:val="white"/>
        </w:rPr>
      </w:pPr>
      <w:r>
        <w:rPr>
          <w:color w:val="242424"/>
          <w:highlight w:val="white"/>
        </w:rPr>
        <w:t>Given</w:t>
      </w:r>
      <w:r w:rsidRPr="00DC49BF">
        <w:rPr>
          <w:color w:val="242424"/>
          <w:highlight w:val="white"/>
        </w:rPr>
        <w:t xml:space="preserve"> </w:t>
      </w:r>
      <w:r w:rsidR="00594269" w:rsidRPr="00DC49BF">
        <w:rPr>
          <w:color w:val="242424"/>
          <w:highlight w:val="white"/>
        </w:rPr>
        <w:t xml:space="preserve">our previous and ongoing work is related to synaptic proteome, we </w:t>
      </w:r>
      <w:r w:rsidR="00594269">
        <w:rPr>
          <w:color w:val="242424"/>
          <w:highlight w:val="white"/>
        </w:rPr>
        <w:t>illustrate</w:t>
      </w:r>
      <w:r w:rsidR="00594269" w:rsidRPr="00DC49BF">
        <w:rPr>
          <w:color w:val="242424"/>
          <w:highlight w:val="white"/>
        </w:rPr>
        <w:t xml:space="preserve"> the </w:t>
      </w:r>
      <w:r w:rsidR="00594269">
        <w:rPr>
          <w:color w:val="242424"/>
          <w:highlight w:val="white"/>
        </w:rPr>
        <w:t xml:space="preserve">package functionality </w:t>
      </w:r>
      <w:r w:rsidR="007479C5">
        <w:rPr>
          <w:color w:val="242424"/>
          <w:highlight w:val="white"/>
        </w:rPr>
        <w:t xml:space="preserve">with </w:t>
      </w:r>
      <w:r>
        <w:rPr>
          <w:color w:val="242424"/>
          <w:highlight w:val="white"/>
        </w:rPr>
        <w:t xml:space="preserve">a </w:t>
      </w:r>
      <w:r w:rsidR="0087769B">
        <w:rPr>
          <w:color w:val="242424"/>
          <w:highlight w:val="white"/>
        </w:rPr>
        <w:t>postsynaptic</w:t>
      </w:r>
      <w:r w:rsidR="00594269" w:rsidRPr="00DC49BF">
        <w:rPr>
          <w:color w:val="242424"/>
          <w:highlight w:val="white"/>
        </w:rPr>
        <w:t xml:space="preserve"> network</w:t>
      </w:r>
      <w:r>
        <w:rPr>
          <w:color w:val="242424"/>
          <w:highlight w:val="white"/>
        </w:rPr>
        <w:t xml:space="preserve"> model</w:t>
      </w:r>
      <w:r w:rsidR="00D84841">
        <w:rPr>
          <w:color w:val="242424"/>
          <w:highlight w:val="white"/>
        </w:rPr>
        <w:t xml:space="preserve">, </w:t>
      </w:r>
      <w:r w:rsidR="00523178">
        <w:rPr>
          <w:color w:val="242424"/>
          <w:highlight w:val="white"/>
        </w:rPr>
        <w:t>derived</w:t>
      </w:r>
      <w:r>
        <w:rPr>
          <w:color w:val="242424"/>
          <w:highlight w:val="white"/>
        </w:rPr>
        <w:t xml:space="preserve"> from the</w:t>
      </w:r>
      <w:r w:rsidR="00D84841">
        <w:rPr>
          <w:color w:val="242424"/>
          <w:highlight w:val="white"/>
        </w:rPr>
        <w:t xml:space="preserve"> </w:t>
      </w:r>
      <w:r w:rsidR="0087769B">
        <w:rPr>
          <w:color w:val="242424"/>
          <w:highlight w:val="white"/>
        </w:rPr>
        <w:t xml:space="preserve">publicly available </w:t>
      </w:r>
      <w:r w:rsidR="00E42D20" w:rsidRPr="00E42D20">
        <w:rPr>
          <w:i/>
          <w:iCs/>
          <w:color w:val="242424"/>
          <w:highlight w:val="white"/>
        </w:rPr>
        <w:t>s</w:t>
      </w:r>
      <w:r w:rsidR="00D84841" w:rsidRPr="00E42D20">
        <w:rPr>
          <w:i/>
          <w:iCs/>
          <w:color w:val="242424"/>
          <w:highlight w:val="white"/>
        </w:rPr>
        <w:t>ynaptome.db</w:t>
      </w:r>
      <w:r w:rsidR="00D84841">
        <w:rPr>
          <w:color w:val="242424"/>
          <w:highlight w:val="white"/>
        </w:rPr>
        <w:t xml:space="preserve"> package</w:t>
      </w:r>
      <w:r w:rsidR="00C0331D">
        <w:rPr>
          <w:color w:val="242424"/>
          <w:highlight w:val="white"/>
        </w:rPr>
        <w:t xml:space="preserve"> (version </w:t>
      </w:r>
      <w:r w:rsidR="00C0331D" w:rsidRPr="009608FF">
        <w:rPr>
          <w:color w:val="242424"/>
          <w:highlight w:val="white"/>
        </w:rPr>
        <w:t>0.99.12</w:t>
      </w:r>
      <w:r w:rsidR="00C0331D">
        <w:rPr>
          <w:color w:val="242424"/>
          <w:highlight w:val="white"/>
        </w:rPr>
        <w:t>)</w:t>
      </w:r>
      <w:r w:rsidR="007479C5">
        <w:rPr>
          <w:color w:val="242424"/>
          <w:highlight w:val="white"/>
        </w:rPr>
        <w:t xml:space="preserve">, which is described in Support Protocol </w:t>
      </w:r>
      <w:r w:rsidR="00645FA3">
        <w:rPr>
          <w:color w:val="242424"/>
          <w:highlight w:val="white"/>
        </w:rPr>
        <w:t>2</w:t>
      </w:r>
      <w:r w:rsidR="007479C5">
        <w:rPr>
          <w:color w:val="242424"/>
          <w:highlight w:val="white"/>
        </w:rPr>
        <w:t xml:space="preserve">. </w:t>
      </w:r>
    </w:p>
    <w:p w14:paraId="052E4A1E" w14:textId="77777777" w:rsidR="00BB7F10" w:rsidRPr="001C372D" w:rsidRDefault="00BB7F10" w:rsidP="001C372D">
      <w:pPr>
        <w:rPr>
          <w:b/>
          <w:sz w:val="18"/>
          <w:szCs w:val="18"/>
        </w:rPr>
      </w:pPr>
    </w:p>
    <w:p w14:paraId="351E213C" w14:textId="77777777" w:rsidR="00AD421A" w:rsidRDefault="00AD421A" w:rsidP="00527167">
      <w:pPr>
        <w:rPr>
          <w:b/>
        </w:rPr>
      </w:pPr>
      <w:bookmarkStart w:id="0" w:name="_Hlk3798215"/>
    </w:p>
    <w:p w14:paraId="5936D9E5" w14:textId="170EFD75" w:rsidR="00527167" w:rsidRPr="00CC4E41" w:rsidRDefault="00527167" w:rsidP="00527167">
      <w:pPr>
        <w:rPr>
          <w:b/>
        </w:rPr>
      </w:pPr>
      <w:r w:rsidRPr="001A566F">
        <w:rPr>
          <w:b/>
        </w:rPr>
        <w:t xml:space="preserve">BASIC PROTOCOL </w:t>
      </w:r>
      <w:r>
        <w:rPr>
          <w:b/>
        </w:rPr>
        <w:t>1</w:t>
      </w:r>
    </w:p>
    <w:p w14:paraId="0A42E4D8" w14:textId="77777777" w:rsidR="00AD421A" w:rsidRDefault="00AD421A" w:rsidP="00527167">
      <w:pPr>
        <w:rPr>
          <w:b/>
        </w:rPr>
      </w:pPr>
    </w:p>
    <w:p w14:paraId="70085FD9" w14:textId="65D70551" w:rsidR="00527167" w:rsidRPr="00527167" w:rsidRDefault="00527167" w:rsidP="00527167">
      <w:pPr>
        <w:rPr>
          <w:b/>
        </w:rPr>
      </w:pPr>
      <w:r w:rsidRPr="00527167">
        <w:rPr>
          <w:b/>
        </w:rPr>
        <w:t xml:space="preserve">Network </w:t>
      </w:r>
      <w:r w:rsidR="00F75D3E">
        <w:rPr>
          <w:b/>
        </w:rPr>
        <w:t>initiation and annotation</w:t>
      </w:r>
    </w:p>
    <w:p w14:paraId="4DE67DF1" w14:textId="77777777" w:rsidR="00AD421A" w:rsidRDefault="00AD421A" w:rsidP="00527167">
      <w:pPr>
        <w:rPr>
          <w:b/>
        </w:rPr>
      </w:pPr>
    </w:p>
    <w:p w14:paraId="2B236972" w14:textId="6132F2CC" w:rsidR="00CC4E41" w:rsidRDefault="00CC4E41" w:rsidP="00CC4E41">
      <w:pPr>
        <w:spacing w:line="360" w:lineRule="auto"/>
      </w:pPr>
      <w:r>
        <w:t xml:space="preserve">This protocol describes how </w:t>
      </w:r>
      <w:r w:rsidR="009D22B6">
        <w:t xml:space="preserve">a </w:t>
      </w:r>
      <w:r>
        <w:t xml:space="preserve">network </w:t>
      </w:r>
      <w:r w:rsidR="009D22B6">
        <w:t>is initiated in the</w:t>
      </w:r>
      <w:r>
        <w:t xml:space="preserve"> </w:t>
      </w:r>
      <w:r w:rsidRPr="00E42D20">
        <w:rPr>
          <w:i/>
          <w:iCs/>
        </w:rPr>
        <w:t>BioNAR</w:t>
      </w:r>
      <w:r>
        <w:t xml:space="preserve"> </w:t>
      </w:r>
      <w:r w:rsidR="00AC4D54">
        <w:t xml:space="preserve">package and </w:t>
      </w:r>
      <w:r w:rsidR="009D22B6">
        <w:t xml:space="preserve">how </w:t>
      </w:r>
      <w:r w:rsidR="00AC4D54">
        <w:t>annotat</w:t>
      </w:r>
      <w:r w:rsidR="009D22B6">
        <w:t>ions are added</w:t>
      </w:r>
      <w:r w:rsidR="00AC4D54">
        <w:t xml:space="preserve"> for</w:t>
      </w:r>
      <w:r>
        <w:t xml:space="preserve"> further analysis. </w:t>
      </w:r>
      <w:r w:rsidRPr="00E42D20">
        <w:rPr>
          <w:i/>
          <w:iCs/>
        </w:rPr>
        <w:t>BioNAR</w:t>
      </w:r>
      <w:r w:rsidRPr="00DC49BF">
        <w:t xml:space="preserve"> </w:t>
      </w:r>
      <w:r w:rsidR="009D22B6">
        <w:t>implements</w:t>
      </w:r>
      <w:r w:rsidRPr="00DC49BF">
        <w:t xml:space="preserve"> networks </w:t>
      </w:r>
      <w:r>
        <w:t>as</w:t>
      </w:r>
      <w:r w:rsidRPr="00DC49BF">
        <w:t xml:space="preserve"> R data frames</w:t>
      </w:r>
      <w:r w:rsidR="009D22B6">
        <w:t>;</w:t>
      </w:r>
      <w:r w:rsidRPr="00DC49BF">
        <w:t xml:space="preserve"> where each row corresponds to a vertex interactor pair</w:t>
      </w:r>
      <w:r>
        <w:t xml:space="preserve"> and where each vertex has a unique</w:t>
      </w:r>
      <w:r>
        <w:rPr>
          <w:i/>
          <w:iCs/>
        </w:rPr>
        <w:t xml:space="preserve"> vertex</w:t>
      </w:r>
      <w:r w:rsidRPr="005E19CC">
        <w:rPr>
          <w:i/>
          <w:iCs/>
        </w:rPr>
        <w:t>_ID</w:t>
      </w:r>
      <w:r w:rsidR="009D22B6">
        <w:rPr>
          <w:i/>
          <w:iCs/>
        </w:rPr>
        <w:t>.</w:t>
      </w:r>
      <w:r w:rsidR="00AC4D54">
        <w:rPr>
          <w:i/>
          <w:iCs/>
        </w:rPr>
        <w:t xml:space="preserve"> </w:t>
      </w:r>
      <w:r w:rsidR="009964F8">
        <w:t>Therefore,</w:t>
      </w:r>
      <w:r w:rsidR="009D22B6">
        <w:t xml:space="preserve"> a</w:t>
      </w:r>
      <w:r w:rsidR="00AC4D54">
        <w:t xml:space="preserve"> network </w:t>
      </w:r>
      <w:r w:rsidR="009C0244">
        <w:t xml:space="preserve">can </w:t>
      </w:r>
      <w:r w:rsidR="00AC4D54">
        <w:t xml:space="preserve">be </w:t>
      </w:r>
      <w:r w:rsidR="009D22B6">
        <w:t xml:space="preserve">directly </w:t>
      </w:r>
      <w:r w:rsidR="00AC4D54">
        <w:t xml:space="preserve">uploaded as a data frame </w:t>
      </w:r>
      <w:r w:rsidR="009D22B6">
        <w:t>in this forma</w:t>
      </w:r>
      <w:r w:rsidR="009C0244">
        <w:t>t</w:t>
      </w:r>
      <w:r>
        <w:t xml:space="preserve">. Alternatively, a network can be imported from </w:t>
      </w:r>
      <w:r w:rsidR="009D22B6">
        <w:t xml:space="preserve">most </w:t>
      </w:r>
      <w:r>
        <w:t xml:space="preserve">standard </w:t>
      </w:r>
      <w:r w:rsidRPr="00DC49BF">
        <w:t>graph file formats i</w:t>
      </w:r>
      <w:r w:rsidRPr="00DC49BF">
        <w:rPr>
          <w:color w:val="000000"/>
        </w:rPr>
        <w:t xml:space="preserve">ncluding </w:t>
      </w:r>
      <w:r w:rsidRPr="00450CA0">
        <w:rPr>
          <w:rFonts w:ascii="Courier New" w:hAnsi="Courier New" w:cs="Courier New"/>
          <w:color w:val="000000"/>
        </w:rPr>
        <w:t>gml</w:t>
      </w:r>
      <w:r w:rsidRPr="00DC49BF">
        <w:rPr>
          <w:color w:val="000000"/>
        </w:rPr>
        <w:t xml:space="preserve">, </w:t>
      </w:r>
      <w:r w:rsidR="00AC4D54">
        <w:rPr>
          <w:color w:val="000000"/>
        </w:rPr>
        <w:t>or other formats supported by</w:t>
      </w:r>
      <w:r w:rsidR="008E5605">
        <w:rPr>
          <w:color w:val="000000"/>
        </w:rPr>
        <w:t xml:space="preserve"> the</w:t>
      </w:r>
      <w:r w:rsidR="00AC4D54">
        <w:rPr>
          <w:color w:val="000000"/>
        </w:rPr>
        <w:t xml:space="preserve"> </w:t>
      </w:r>
      <w:r w:rsidRPr="005C52DA">
        <w:rPr>
          <w:i/>
          <w:iCs/>
          <w:color w:val="000000"/>
        </w:rPr>
        <w:t>igraph</w:t>
      </w:r>
      <w:r w:rsidR="008E5605">
        <w:rPr>
          <w:i/>
          <w:iCs/>
          <w:color w:val="000000"/>
        </w:rPr>
        <w:t xml:space="preserve"> </w:t>
      </w:r>
      <w:r w:rsidR="008E5605" w:rsidRPr="008E5605">
        <w:rPr>
          <w:color w:val="000000"/>
        </w:rPr>
        <w:t>R package</w:t>
      </w:r>
      <w:r w:rsidR="00DB4EF0" w:rsidRPr="008E5605">
        <w:rPr>
          <w:color w:val="000000"/>
        </w:rPr>
        <w:t>.</w:t>
      </w:r>
      <w:r w:rsidR="00DB4EF0">
        <w:rPr>
          <w:color w:val="000000"/>
        </w:rPr>
        <w:t xml:space="preserve"> </w:t>
      </w:r>
      <w:r w:rsidRPr="00E42D20">
        <w:rPr>
          <w:i/>
          <w:iCs/>
          <w:color w:val="000000"/>
        </w:rPr>
        <w:t>BioNAR</w:t>
      </w:r>
      <w:r w:rsidRPr="00DC49BF">
        <w:rPr>
          <w:color w:val="000000"/>
        </w:rPr>
        <w:t xml:space="preserve"> also allow</w:t>
      </w:r>
      <w:r>
        <w:rPr>
          <w:color w:val="000000"/>
        </w:rPr>
        <w:t>s</w:t>
      </w:r>
      <w:r w:rsidRPr="00DC49BF">
        <w:rPr>
          <w:color w:val="000000"/>
        </w:rPr>
        <w:t xml:space="preserve"> network</w:t>
      </w:r>
      <w:r>
        <w:t xml:space="preserve"> </w:t>
      </w:r>
      <w:r>
        <w:rPr>
          <w:color w:val="000000"/>
        </w:rPr>
        <w:t>import</w:t>
      </w:r>
      <w:r w:rsidRPr="00DC49BF">
        <w:rPr>
          <w:color w:val="000000"/>
        </w:rPr>
        <w:t xml:space="preserve"> for synaptic </w:t>
      </w:r>
      <w:r>
        <w:rPr>
          <w:color w:val="000000"/>
        </w:rPr>
        <w:t xml:space="preserve">protein sets/synaptic </w:t>
      </w:r>
      <w:r w:rsidRPr="00DC49BF">
        <w:rPr>
          <w:color w:val="000000"/>
        </w:rPr>
        <w:t>compartments</w:t>
      </w:r>
      <w:r>
        <w:rPr>
          <w:color w:val="000000"/>
        </w:rPr>
        <w:t>/brain regions directly from</w:t>
      </w:r>
      <w:r w:rsidRPr="00DC49BF">
        <w:rPr>
          <w:color w:val="000000"/>
        </w:rPr>
        <w:t xml:space="preserve"> the </w:t>
      </w:r>
      <w:r w:rsidR="00E42D20">
        <w:rPr>
          <w:i/>
          <w:iCs/>
          <w:color w:val="000000"/>
        </w:rPr>
        <w:t>s</w:t>
      </w:r>
      <w:r w:rsidRPr="005C52DA">
        <w:rPr>
          <w:i/>
          <w:iCs/>
          <w:color w:val="000000"/>
        </w:rPr>
        <w:t>ynaptome.db</w:t>
      </w:r>
      <w:r w:rsidRPr="00DC49BF">
        <w:rPr>
          <w:color w:val="000000"/>
        </w:rPr>
        <w:t xml:space="preserve"> package </w:t>
      </w:r>
      <w:r w:rsidRPr="00DC49BF">
        <w:rPr>
          <w:color w:val="000000"/>
        </w:rPr>
        <w:fldChar w:fldCharType="begin"/>
      </w:r>
      <w:r w:rsidR="0070475C">
        <w:rPr>
          <w:color w:val="000000"/>
        </w:rPr>
        <w:instrText xml:space="preserve"> ADDIN EN.CITE &lt;EndNote&gt;&lt;Cite&gt;&lt;Author&gt;Sorokina&lt;/Author&gt;&lt;Year&gt;2022&lt;/Year&gt;&lt;IDText&gt;Synaptome.db: A Bioconductor package for synaptic proteomics data&lt;/IDText&gt;&lt;DisplayText&gt;(Sorokina et al., 2022)&lt;/DisplayText&gt;&lt;record&gt;&lt;urls&gt;&lt;related-urls&gt;&lt;url&gt;https://doi.org/10.1093/bioadv/vbac086&lt;/url&gt;&lt;/related-urls&gt;&lt;/urls&gt;&lt;isbn&gt;2635-0041&lt;/isbn&gt;&lt;custom1&gt;vbac086&lt;/custom1&gt;&lt;titles&gt;&lt;title&gt;Synaptome.db: A Bioconductor package for synaptic proteomics data&lt;/title&gt;&lt;secondary-title&gt;Bioinformatics Advances&lt;/secondary-title&gt;&lt;/titles&gt;&lt;access-date&gt;11/16/2022&lt;/access-date&gt;&lt;contributors&gt;&lt;authors&gt;&lt;author&gt;Sorokina, Oksana&lt;/author&gt;&lt;author&gt;Sorokin, Anatoly&lt;/author&gt;&lt;author&gt;Armstrong, J Douglas&lt;/author&gt;&lt;/authors&gt;&lt;/contributors&gt;&lt;added-date format="utc"&gt;1668608017&lt;/added-date&gt;&lt;ref-type name="Journal Article"&gt;17&lt;/ref-type&gt;&lt;dates&gt;&lt;year&gt;2022&lt;/year&gt;&lt;/dates&gt;&lt;rec-number&gt;294&lt;/rec-number&gt;&lt;last-updated-date format="utc"&gt;1668608017&lt;/last-updated-date&gt;&lt;electronic-resource-num&gt;10.1093/bioadv/vbac086&lt;/electronic-resource-num&gt;&lt;/record&gt;&lt;/Cite&gt;&lt;/EndNote&gt;</w:instrText>
      </w:r>
      <w:r w:rsidRPr="00DC49BF">
        <w:rPr>
          <w:color w:val="000000"/>
        </w:rPr>
        <w:fldChar w:fldCharType="separate"/>
      </w:r>
      <w:r w:rsidR="0070475C">
        <w:rPr>
          <w:noProof/>
          <w:color w:val="000000"/>
        </w:rPr>
        <w:t>(Sorokina et al., 2022)</w:t>
      </w:r>
      <w:r w:rsidRPr="00DC49BF">
        <w:rPr>
          <w:color w:val="000000"/>
        </w:rPr>
        <w:fldChar w:fldCharType="end"/>
      </w:r>
      <w:r>
        <w:rPr>
          <w:color w:val="000000"/>
        </w:rPr>
        <w:t xml:space="preserve">, </w:t>
      </w:r>
      <w:r w:rsidR="00AC4D54">
        <w:rPr>
          <w:color w:val="000000"/>
        </w:rPr>
        <w:t>th</w:t>
      </w:r>
      <w:r w:rsidR="00DB4EF0">
        <w:rPr>
          <w:color w:val="000000"/>
        </w:rPr>
        <w:t>is case</w:t>
      </w:r>
      <w:r w:rsidR="00AC4D54">
        <w:rPr>
          <w:color w:val="000000"/>
        </w:rPr>
        <w:t xml:space="preserve"> </w:t>
      </w:r>
      <w:r>
        <w:rPr>
          <w:color w:val="000000"/>
        </w:rPr>
        <w:t>is described in Support Protocol 1</w:t>
      </w:r>
      <w:r w:rsidRPr="00DC49BF">
        <w:t xml:space="preserve">. For constructing </w:t>
      </w:r>
      <w:r>
        <w:t xml:space="preserve">the </w:t>
      </w:r>
      <w:r w:rsidRPr="00DC49BF">
        <w:t>protein interaction network</w:t>
      </w:r>
      <w:r w:rsidR="00B03F54">
        <w:t>s</w:t>
      </w:r>
      <w:r w:rsidR="00AC4D54">
        <w:t xml:space="preserve"> </w:t>
      </w:r>
      <w:r>
        <w:t>described here</w:t>
      </w:r>
      <w:r w:rsidRPr="00DC49BF">
        <w:t xml:space="preserve">, we </w:t>
      </w:r>
      <w:r>
        <w:t>selected</w:t>
      </w:r>
      <w:r w:rsidRPr="00DC49BF">
        <w:t xml:space="preserve"> </w:t>
      </w:r>
      <w:sdt>
        <w:sdtPr>
          <w:tag w:val="goog_rdk_77"/>
          <w:id w:val="260883419"/>
        </w:sdtPr>
        <w:sdtContent/>
      </w:sdt>
      <w:r w:rsidRPr="00DC49BF">
        <w:t xml:space="preserve">NCBI Gene Entrez ID to </w:t>
      </w:r>
      <w:r>
        <w:t>use as a unique</w:t>
      </w:r>
      <w:r w:rsidRPr="00DC49BF">
        <w:t xml:space="preserve"> </w:t>
      </w:r>
      <w:r>
        <w:rPr>
          <w:i/>
          <w:iCs/>
        </w:rPr>
        <w:t>vertex</w:t>
      </w:r>
      <w:r w:rsidRPr="005E19CC">
        <w:rPr>
          <w:i/>
          <w:iCs/>
        </w:rPr>
        <w:t>_ID</w:t>
      </w:r>
      <w:r>
        <w:t xml:space="preserve"> for each node/protein</w:t>
      </w:r>
      <w:r w:rsidRPr="00DC49BF">
        <w:t xml:space="preserve">. </w:t>
      </w:r>
    </w:p>
    <w:p w14:paraId="37F05739" w14:textId="77777777" w:rsidR="009D22B6" w:rsidRDefault="009D22B6" w:rsidP="00AC4D54">
      <w:pPr>
        <w:spacing w:line="360" w:lineRule="auto"/>
        <w:rPr>
          <w:color w:val="000000"/>
        </w:rPr>
      </w:pPr>
    </w:p>
    <w:p w14:paraId="4FE6C0A6" w14:textId="164412CB" w:rsidR="008E5605" w:rsidRDefault="008E5605" w:rsidP="00AC4D54">
      <w:pPr>
        <w:spacing w:line="360" w:lineRule="auto"/>
        <w:rPr>
          <w:color w:val="000000"/>
        </w:rPr>
      </w:pPr>
      <w:r w:rsidRPr="008E5605">
        <w:rPr>
          <w:color w:val="000000"/>
        </w:rPr>
        <w:t xml:space="preserve">Many graph-related algorithms behave poorly when applied to graphs containing disconnected components. </w:t>
      </w:r>
      <w:r w:rsidR="005A2167" w:rsidRPr="008E5605">
        <w:rPr>
          <w:color w:val="000000"/>
        </w:rPr>
        <w:t>Consequently</w:t>
      </w:r>
      <w:r w:rsidRPr="008E5605">
        <w:rPr>
          <w:color w:val="000000"/>
        </w:rPr>
        <w:t>, most biological networks - including PPI networks, are constructed to retain only the network's largest connected component of vertices. We also follow this practice</w:t>
      </w:r>
      <w:r w:rsidR="009C0244">
        <w:rPr>
          <w:color w:val="000000"/>
        </w:rPr>
        <w:t xml:space="preserve"> for downstream analysis</w:t>
      </w:r>
      <w:r w:rsidRPr="008E5605">
        <w:rPr>
          <w:color w:val="000000"/>
        </w:rPr>
        <w:t xml:space="preserve">, but </w:t>
      </w:r>
      <w:r w:rsidR="009C0244">
        <w:rPr>
          <w:color w:val="000000"/>
        </w:rPr>
        <w:t>we</w:t>
      </w:r>
      <w:r w:rsidR="009C0244" w:rsidRPr="008E5605">
        <w:rPr>
          <w:color w:val="000000"/>
        </w:rPr>
        <w:t xml:space="preserve"> </w:t>
      </w:r>
      <w:r w:rsidR="00B03F54">
        <w:rPr>
          <w:color w:val="000000"/>
        </w:rPr>
        <w:t xml:space="preserve">also </w:t>
      </w:r>
      <w:r w:rsidRPr="008E5605">
        <w:rPr>
          <w:color w:val="000000"/>
        </w:rPr>
        <w:t xml:space="preserve">store the </w:t>
      </w:r>
      <w:r w:rsidR="009C0244">
        <w:rPr>
          <w:color w:val="000000"/>
        </w:rPr>
        <w:t>disconnected</w:t>
      </w:r>
      <w:r w:rsidR="009C0244" w:rsidRPr="008E5605">
        <w:rPr>
          <w:color w:val="000000"/>
        </w:rPr>
        <w:t xml:space="preserve"> </w:t>
      </w:r>
      <w:r w:rsidRPr="008E5605">
        <w:rPr>
          <w:color w:val="000000"/>
        </w:rPr>
        <w:t xml:space="preserve">components </w:t>
      </w:r>
      <w:r w:rsidR="009C0244">
        <w:rPr>
          <w:color w:val="000000"/>
        </w:rPr>
        <w:t>as they</w:t>
      </w:r>
      <w:r w:rsidR="009C0244" w:rsidRPr="008E5605">
        <w:rPr>
          <w:color w:val="000000"/>
        </w:rPr>
        <w:t xml:space="preserve"> </w:t>
      </w:r>
      <w:r w:rsidRPr="008E5605">
        <w:rPr>
          <w:color w:val="000000"/>
        </w:rPr>
        <w:t>may</w:t>
      </w:r>
      <w:r w:rsidR="009C0244">
        <w:rPr>
          <w:color w:val="000000"/>
        </w:rPr>
        <w:t xml:space="preserve"> </w:t>
      </w:r>
      <w:r w:rsidRPr="008E5605">
        <w:rPr>
          <w:color w:val="000000"/>
        </w:rPr>
        <w:t>be of importance to the user</w:t>
      </w:r>
      <w:r w:rsidR="009C0244">
        <w:rPr>
          <w:color w:val="000000"/>
        </w:rPr>
        <w:t xml:space="preserve"> at a later stage</w:t>
      </w:r>
      <w:r w:rsidRPr="008E5605">
        <w:rPr>
          <w:color w:val="000000"/>
        </w:rPr>
        <w:t>.</w:t>
      </w:r>
    </w:p>
    <w:p w14:paraId="36604794" w14:textId="77777777" w:rsidR="009C0244" w:rsidRDefault="009C0244" w:rsidP="00AC4D54">
      <w:pPr>
        <w:spacing w:line="360" w:lineRule="auto"/>
        <w:rPr>
          <w:color w:val="000000"/>
        </w:rPr>
      </w:pPr>
    </w:p>
    <w:p w14:paraId="457D70B5" w14:textId="66FF65AF" w:rsidR="00AC4D54" w:rsidRPr="00A86DF8" w:rsidRDefault="00AC4D54" w:rsidP="00AC4D54">
      <w:pPr>
        <w:spacing w:line="360" w:lineRule="auto"/>
        <w:rPr>
          <w:color w:val="000000"/>
        </w:rPr>
      </w:pPr>
      <w:r>
        <w:rPr>
          <w:color w:val="000000"/>
        </w:rPr>
        <w:lastRenderedPageBreak/>
        <w:t>V</w:t>
      </w:r>
      <w:r w:rsidRPr="00DC49BF">
        <w:rPr>
          <w:color w:val="000000"/>
        </w:rPr>
        <w:t xml:space="preserve">ertices </w:t>
      </w:r>
      <w:r>
        <w:rPr>
          <w:color w:val="000000"/>
        </w:rPr>
        <w:t>are typically</w:t>
      </w:r>
      <w:r w:rsidRPr="00DC49BF">
        <w:rPr>
          <w:color w:val="000000"/>
        </w:rPr>
        <w:t xml:space="preserve"> annotated with categorical or continuous</w:t>
      </w:r>
      <w:r>
        <w:rPr>
          <w:color w:val="000000"/>
        </w:rPr>
        <w:t xml:space="preserve"> </w:t>
      </w:r>
      <w:r w:rsidRPr="00DC49BF">
        <w:rPr>
          <w:color w:val="000000"/>
        </w:rPr>
        <w:t xml:space="preserve">metadata. </w:t>
      </w:r>
      <w:r>
        <w:rPr>
          <w:color w:val="000000"/>
        </w:rPr>
        <w:t>A</w:t>
      </w:r>
      <w:r w:rsidRPr="00DC49BF">
        <w:rPr>
          <w:color w:val="000000"/>
        </w:rPr>
        <w:t>nnotation</w:t>
      </w:r>
      <w:r>
        <w:rPr>
          <w:color w:val="000000"/>
        </w:rPr>
        <w:t>s</w:t>
      </w:r>
      <w:r w:rsidRPr="00DC49BF">
        <w:rPr>
          <w:color w:val="000000"/>
        </w:rPr>
        <w:t xml:space="preserve"> </w:t>
      </w:r>
      <w:r>
        <w:rPr>
          <w:color w:val="000000"/>
        </w:rPr>
        <w:t xml:space="preserve">are </w:t>
      </w:r>
      <w:r w:rsidR="008E5605">
        <w:rPr>
          <w:color w:val="000000"/>
        </w:rPr>
        <w:t xml:space="preserve">usually </w:t>
      </w:r>
      <w:r>
        <w:rPr>
          <w:color w:val="000000"/>
        </w:rPr>
        <w:t>handled in</w:t>
      </w:r>
      <w:r w:rsidRPr="00DC49BF">
        <w:rPr>
          <w:color w:val="000000"/>
        </w:rPr>
        <w:t xml:space="preserve"> </w:t>
      </w:r>
      <w:r>
        <w:rPr>
          <w:color w:val="000000"/>
        </w:rPr>
        <w:t>a</w:t>
      </w:r>
      <w:r w:rsidRPr="00DC49BF">
        <w:rPr>
          <w:color w:val="000000"/>
        </w:rPr>
        <w:t xml:space="preserve"> three-column data frame</w:t>
      </w:r>
      <w:r>
        <w:rPr>
          <w:color w:val="000000"/>
        </w:rPr>
        <w:t xml:space="preserve"> format,</w:t>
      </w:r>
      <w:r w:rsidRPr="00DC49BF">
        <w:rPr>
          <w:color w:val="000000"/>
        </w:rPr>
        <w:t xml:space="preserve"> where </w:t>
      </w:r>
      <w:sdt>
        <w:sdtPr>
          <w:tag w:val="goog_rdk_84"/>
          <w:id w:val="-234549629"/>
        </w:sdtPr>
        <w:sdtContent>
          <w:r w:rsidRPr="00DC49BF">
            <w:rPr>
              <w:color w:val="000000"/>
            </w:rPr>
            <w:t xml:space="preserve">the </w:t>
          </w:r>
        </w:sdtContent>
      </w:sdt>
      <w:r w:rsidRPr="00DC49BF">
        <w:rPr>
          <w:color w:val="000000"/>
        </w:rPr>
        <w:t xml:space="preserve">first column contains the </w:t>
      </w:r>
      <w:r w:rsidRPr="005E19CC">
        <w:rPr>
          <w:i/>
          <w:iCs/>
          <w:color w:val="000000"/>
        </w:rPr>
        <w:t>annotation term ID</w:t>
      </w:r>
      <w:r w:rsidRPr="00DC49BF">
        <w:rPr>
          <w:color w:val="000000"/>
        </w:rPr>
        <w:t xml:space="preserve">, the second - </w:t>
      </w:r>
      <w:r w:rsidRPr="005E19CC">
        <w:rPr>
          <w:i/>
          <w:iCs/>
          <w:color w:val="000000"/>
        </w:rPr>
        <w:t>annotation term name</w:t>
      </w:r>
      <w:r w:rsidRPr="00DC49BF">
        <w:rPr>
          <w:color w:val="000000"/>
        </w:rPr>
        <w:t xml:space="preserve">, and the third column – associated </w:t>
      </w:r>
      <w:r w:rsidRPr="005E19CC">
        <w:rPr>
          <w:i/>
          <w:iCs/>
          <w:color w:val="000000"/>
        </w:rPr>
        <w:t>vertex_ID.</w:t>
      </w:r>
      <w:r w:rsidRPr="00DC49BF">
        <w:rPr>
          <w:color w:val="000000"/>
        </w:rPr>
        <w:t xml:space="preserve"> All annotation terms for the same </w:t>
      </w:r>
      <w:r w:rsidRPr="005E19CC">
        <w:rPr>
          <w:i/>
          <w:iCs/>
          <w:color w:val="000000"/>
        </w:rPr>
        <w:t>vertex_ID</w:t>
      </w:r>
      <w:r w:rsidRPr="00DC49BF">
        <w:rPr>
          <w:color w:val="000000"/>
        </w:rPr>
        <w:t xml:space="preserve"> </w:t>
      </w:r>
      <w:r w:rsidR="009D22B6">
        <w:rPr>
          <w:color w:val="000000"/>
        </w:rPr>
        <w:t>are</w:t>
      </w:r>
      <w:r w:rsidRPr="00DC49BF">
        <w:rPr>
          <w:color w:val="000000"/>
        </w:rPr>
        <w:t xml:space="preserve"> collected</w:t>
      </w:r>
      <w:r w:rsidR="009D22B6">
        <w:rPr>
          <w:color w:val="000000"/>
        </w:rPr>
        <w:t xml:space="preserve"> and</w:t>
      </w:r>
      <w:r w:rsidRPr="00DC49BF">
        <w:rPr>
          <w:color w:val="000000"/>
        </w:rPr>
        <w:t xml:space="preserve"> </w:t>
      </w:r>
      <w:r w:rsidR="008E5605" w:rsidRPr="008E5605">
        <w:rPr>
          <w:color w:val="000000"/>
        </w:rPr>
        <w:t>converted into semicolon-separated lists to store all annotations of the vertex</w:t>
      </w:r>
      <w:r w:rsidR="009D22B6">
        <w:rPr>
          <w:color w:val="000000"/>
        </w:rPr>
        <w:t xml:space="preserve"> held</w:t>
      </w:r>
      <w:r w:rsidR="008E5605" w:rsidRPr="008E5605">
        <w:t xml:space="preserve"> as a string in the vertex annotation. </w:t>
      </w:r>
      <w:r w:rsidR="008E5605" w:rsidRPr="008E5605">
        <w:rPr>
          <w:color w:val="000000"/>
        </w:rPr>
        <w:t xml:space="preserve">For example, </w:t>
      </w:r>
      <w:r w:rsidR="006F1912">
        <w:rPr>
          <w:color w:val="000000"/>
        </w:rPr>
        <w:t>if a</w:t>
      </w:r>
      <w:r w:rsidR="008E5605" w:rsidRPr="008E5605">
        <w:rPr>
          <w:color w:val="000000"/>
        </w:rPr>
        <w:t xml:space="preserve"> protein </w:t>
      </w:r>
      <w:r w:rsidR="006F1912">
        <w:rPr>
          <w:color w:val="000000"/>
        </w:rPr>
        <w:t>is</w:t>
      </w:r>
      <w:r w:rsidR="008E5605" w:rsidRPr="008E5605">
        <w:rPr>
          <w:color w:val="000000"/>
        </w:rPr>
        <w:t xml:space="preserve"> annotated with two different molecular functions A and B, in vertex annotation it will be stored</w:t>
      </w:r>
      <w:r w:rsidR="008E5605" w:rsidRPr="00A86DF8">
        <w:rPr>
          <w:color w:val="000000"/>
        </w:rPr>
        <w:t xml:space="preserve"> as ‘</w:t>
      </w:r>
      <w:r w:rsidR="008E5605" w:rsidRPr="009608FF">
        <w:rPr>
          <w:rFonts w:ascii="Courier New" w:hAnsi="Courier New" w:cs="Courier New"/>
          <w:color w:val="000000"/>
        </w:rPr>
        <w:t>A;</w:t>
      </w:r>
      <w:r w:rsidR="008E5605" w:rsidRPr="009608FF">
        <w:rPr>
          <w:rFonts w:ascii="Cambria Math" w:hAnsi="Cambria Math" w:cs="Cambria Math"/>
          <w:color w:val="000000"/>
        </w:rPr>
        <w:t> </w:t>
      </w:r>
      <w:r w:rsidR="008E5605" w:rsidRPr="009608FF">
        <w:rPr>
          <w:rFonts w:ascii="Courier New" w:hAnsi="Courier New" w:cs="Courier New"/>
          <w:color w:val="000000"/>
        </w:rPr>
        <w:t>B</w:t>
      </w:r>
      <w:r w:rsidR="008E5605" w:rsidRPr="00A86DF8">
        <w:rPr>
          <w:color w:val="000000"/>
        </w:rPr>
        <w:t>’.</w:t>
      </w:r>
      <w:r w:rsidR="008E5605" w:rsidRPr="00A86DF8">
        <w:t> </w:t>
      </w:r>
      <w:r w:rsidRPr="00A86DF8">
        <w:rPr>
          <w:color w:val="000000"/>
        </w:rPr>
        <w:t xml:space="preserve"> </w:t>
      </w:r>
    </w:p>
    <w:p w14:paraId="73DEEE8F" w14:textId="77777777" w:rsidR="009D22B6" w:rsidRPr="008E5605" w:rsidRDefault="009D22B6" w:rsidP="00AC4D54">
      <w:pPr>
        <w:spacing w:line="360" w:lineRule="auto"/>
        <w:rPr>
          <w:color w:val="000000"/>
        </w:rPr>
      </w:pPr>
    </w:p>
    <w:p w14:paraId="6E5E8246" w14:textId="5378915D" w:rsidR="00B066FE" w:rsidRPr="00DC49BF" w:rsidRDefault="00AC4D54" w:rsidP="00B066FE">
      <w:pPr>
        <w:spacing w:line="360" w:lineRule="auto"/>
        <w:rPr>
          <w:color w:val="000000"/>
        </w:rPr>
      </w:pPr>
      <w:r>
        <w:rPr>
          <w:color w:val="000000"/>
        </w:rPr>
        <w:t>In proteomic networks</w:t>
      </w:r>
      <w:r w:rsidRPr="00DC49BF">
        <w:rPr>
          <w:color w:val="000000"/>
        </w:rPr>
        <w:t xml:space="preserve">, </w:t>
      </w:r>
      <w:r>
        <w:rPr>
          <w:color w:val="000000"/>
        </w:rPr>
        <w:t>annotations</w:t>
      </w:r>
      <w:r w:rsidRPr="00DC49BF">
        <w:rPr>
          <w:color w:val="000000"/>
        </w:rPr>
        <w:t xml:space="preserve"> </w:t>
      </w:r>
      <w:r w:rsidR="009D22B6">
        <w:rPr>
          <w:color w:val="000000"/>
        </w:rPr>
        <w:t xml:space="preserve">typically </w:t>
      </w:r>
      <w:r w:rsidRPr="00DC49BF">
        <w:rPr>
          <w:color w:val="000000"/>
        </w:rPr>
        <w:t xml:space="preserve">include </w:t>
      </w:r>
      <w:r w:rsidR="00592360">
        <w:rPr>
          <w:color w:val="000000"/>
        </w:rPr>
        <w:t>Gene Ontology (</w:t>
      </w:r>
      <w:r w:rsidRPr="00DC49BF">
        <w:rPr>
          <w:color w:val="000000"/>
        </w:rPr>
        <w:t>GO</w:t>
      </w:r>
      <w:r w:rsidR="00592360">
        <w:rPr>
          <w:color w:val="000000"/>
        </w:rPr>
        <w:t>)</w:t>
      </w:r>
      <w:r w:rsidRPr="00DC49BF">
        <w:rPr>
          <w:color w:val="000000"/>
        </w:rPr>
        <w:t xml:space="preserve"> </w:t>
      </w:r>
      <w:r>
        <w:rPr>
          <w:color w:val="000000"/>
        </w:rPr>
        <w:t>annotations</w:t>
      </w:r>
      <w:r w:rsidR="009D22B6">
        <w:rPr>
          <w:color w:val="000000"/>
        </w:rPr>
        <w:t xml:space="preserve"> and</w:t>
      </w:r>
      <w:r w:rsidRPr="00DC49BF">
        <w:rPr>
          <w:color w:val="000000"/>
        </w:rPr>
        <w:t xml:space="preserve"> gene-disease association values (GDAs), </w:t>
      </w:r>
      <w:r w:rsidR="009C0244">
        <w:rPr>
          <w:color w:val="000000"/>
        </w:rPr>
        <w:t xml:space="preserve">and </w:t>
      </w:r>
      <w:r w:rsidR="00764635">
        <w:rPr>
          <w:color w:val="000000"/>
        </w:rPr>
        <w:t xml:space="preserve">the direct import of </w:t>
      </w:r>
      <w:r w:rsidR="009C0244">
        <w:rPr>
          <w:color w:val="000000"/>
        </w:rPr>
        <w:t xml:space="preserve">both </w:t>
      </w:r>
      <w:r w:rsidR="00764635">
        <w:rPr>
          <w:color w:val="000000"/>
        </w:rPr>
        <w:t xml:space="preserve">these from public databases </w:t>
      </w:r>
      <w:r>
        <w:rPr>
          <w:color w:val="000000"/>
        </w:rPr>
        <w:t xml:space="preserve">are implemented in </w:t>
      </w:r>
      <w:r w:rsidRPr="008F14ED">
        <w:rPr>
          <w:i/>
          <w:iCs/>
          <w:color w:val="000000"/>
        </w:rPr>
        <w:t>BioNAR</w:t>
      </w:r>
      <w:r w:rsidR="009D22B6">
        <w:rPr>
          <w:color w:val="000000"/>
        </w:rPr>
        <w:t xml:space="preserve">. </w:t>
      </w:r>
      <w:r w:rsidR="00C7207D">
        <w:rPr>
          <w:color w:val="000000"/>
        </w:rPr>
        <w:t>However,</w:t>
      </w:r>
      <w:r w:rsidR="009D22B6">
        <w:rPr>
          <w:color w:val="000000"/>
        </w:rPr>
        <w:t xml:space="preserve"> the package supports</w:t>
      </w:r>
      <w:r>
        <w:rPr>
          <w:color w:val="000000"/>
        </w:rPr>
        <w:t xml:space="preserve"> any custom annotation, </w:t>
      </w:r>
      <w:r w:rsidR="009C0244">
        <w:rPr>
          <w:color w:val="000000"/>
        </w:rPr>
        <w:t>including</w:t>
      </w:r>
      <w:r>
        <w:rPr>
          <w:color w:val="000000"/>
        </w:rPr>
        <w:t xml:space="preserve"> gene expression values, </w:t>
      </w:r>
      <w:r w:rsidRPr="00DC49BF">
        <w:rPr>
          <w:color w:val="000000"/>
        </w:rPr>
        <w:t>pathway</w:t>
      </w:r>
      <w:r>
        <w:rPr>
          <w:color w:val="000000"/>
        </w:rPr>
        <w:t xml:space="preserve"> membership data, and so on</w:t>
      </w:r>
      <w:r w:rsidRPr="00DC49BF">
        <w:rPr>
          <w:color w:val="000000"/>
        </w:rPr>
        <w:t xml:space="preserve">. As an example of adding custom </w:t>
      </w:r>
      <w:r w:rsidR="00E41C61" w:rsidRPr="00DC49BF">
        <w:rPr>
          <w:color w:val="000000"/>
        </w:rPr>
        <w:t>data</w:t>
      </w:r>
      <w:r w:rsidR="009D22B6">
        <w:rPr>
          <w:color w:val="000000"/>
        </w:rPr>
        <w:t xml:space="preserve"> below</w:t>
      </w:r>
      <w:r>
        <w:rPr>
          <w:color w:val="000000"/>
        </w:rPr>
        <w:t xml:space="preserve"> </w:t>
      </w:r>
      <w:r w:rsidRPr="00DC49BF">
        <w:rPr>
          <w:color w:val="000000"/>
        </w:rPr>
        <w:t>we add</w:t>
      </w:r>
      <w:r>
        <w:rPr>
          <w:color w:val="000000"/>
        </w:rPr>
        <w:t>ed</w:t>
      </w:r>
      <w:r w:rsidRPr="00DC49BF">
        <w:rPr>
          <w:color w:val="000000"/>
        </w:rPr>
        <w:t xml:space="preserve"> new binary </w:t>
      </w:r>
      <w:r w:rsidR="00975A37" w:rsidRPr="00DC49BF">
        <w:rPr>
          <w:color w:val="000000"/>
        </w:rPr>
        <w:t>annotation for</w:t>
      </w:r>
      <w:r w:rsidRPr="00DC49BF">
        <w:rPr>
          <w:color w:val="000000"/>
        </w:rPr>
        <w:t xml:space="preserve"> </w:t>
      </w:r>
      <w:r>
        <w:rPr>
          <w:color w:val="000000"/>
        </w:rPr>
        <w:t xml:space="preserve">SynGo </w:t>
      </w:r>
      <w:r w:rsidR="00CE1AC2">
        <w:rPr>
          <w:color w:val="000000"/>
        </w:rPr>
        <w:t xml:space="preserve">ontology </w:t>
      </w:r>
      <w:r>
        <w:rPr>
          <w:color w:val="000000"/>
        </w:rPr>
        <w:t>(</w:t>
      </w:r>
      <w:r w:rsidR="009964F8">
        <w:rPr>
          <w:color w:val="000000"/>
        </w:rPr>
        <w:t>Koopmans et al., 2019</w:t>
      </w:r>
      <w:r>
        <w:rPr>
          <w:color w:val="000000"/>
        </w:rPr>
        <w:t>)</w:t>
      </w:r>
      <w:r w:rsidRPr="00DC49BF">
        <w:rPr>
          <w:color w:val="000000"/>
        </w:rPr>
        <w:t xml:space="preserve">. </w:t>
      </w:r>
      <w:r w:rsidR="00B066FE" w:rsidRPr="008F14ED">
        <w:rPr>
          <w:i/>
          <w:iCs/>
          <w:color w:val="000000"/>
        </w:rPr>
        <w:t>BioNAR</w:t>
      </w:r>
      <w:r w:rsidR="00B066FE" w:rsidRPr="00DC49BF">
        <w:rPr>
          <w:color w:val="000000"/>
        </w:rPr>
        <w:t xml:space="preserve"> </w:t>
      </w:r>
      <w:r w:rsidR="00B066FE">
        <w:rPr>
          <w:color w:val="000000"/>
        </w:rPr>
        <w:t xml:space="preserve">is </w:t>
      </w:r>
      <w:r w:rsidR="00764635">
        <w:rPr>
          <w:color w:val="000000"/>
        </w:rPr>
        <w:t xml:space="preserve">also </w:t>
      </w:r>
      <w:r w:rsidR="00B066FE">
        <w:rPr>
          <w:color w:val="000000"/>
        </w:rPr>
        <w:t xml:space="preserve">designed to </w:t>
      </w:r>
      <w:r w:rsidR="00CB71B2">
        <w:rPr>
          <w:color w:val="000000"/>
        </w:rPr>
        <w:t xml:space="preserve">allow the user to </w:t>
      </w:r>
      <w:r w:rsidR="00B066FE">
        <w:rPr>
          <w:color w:val="000000"/>
        </w:rPr>
        <w:t>assign</w:t>
      </w:r>
      <w:r w:rsidR="00B066FE" w:rsidRPr="005E19CC">
        <w:rPr>
          <w:color w:val="000000"/>
        </w:rPr>
        <w:t xml:space="preserve"> the results of any vertex calculation</w:t>
      </w:r>
      <w:r w:rsidR="00B066FE">
        <w:rPr>
          <w:color w:val="000000"/>
        </w:rPr>
        <w:t xml:space="preserve"> as</w:t>
      </w:r>
      <w:r w:rsidR="00B066FE" w:rsidRPr="005E19CC">
        <w:rPr>
          <w:color w:val="000000"/>
        </w:rPr>
        <w:t xml:space="preserve"> a new vertex attribute</w:t>
      </w:r>
      <w:r w:rsidR="00764635">
        <w:rPr>
          <w:color w:val="000000"/>
        </w:rPr>
        <w:t xml:space="preserve">. The </w:t>
      </w:r>
      <w:r w:rsidR="00CB71B2">
        <w:rPr>
          <w:color w:val="000000"/>
        </w:rPr>
        <w:t>ability to retain</w:t>
      </w:r>
      <w:r w:rsidR="00764635">
        <w:rPr>
          <w:color w:val="000000"/>
        </w:rPr>
        <w:t xml:space="preserve"> such calculated </w:t>
      </w:r>
      <w:r w:rsidR="00B066FE">
        <w:rPr>
          <w:color w:val="000000"/>
        </w:rPr>
        <w:t>supports</w:t>
      </w:r>
      <w:r w:rsidR="00B066FE" w:rsidRPr="00DC49BF">
        <w:rPr>
          <w:color w:val="000000"/>
        </w:rPr>
        <w:t xml:space="preserve"> reproducibility as many algorithms </w:t>
      </w:r>
      <w:r w:rsidR="00B066FE">
        <w:rPr>
          <w:color w:val="000000"/>
        </w:rPr>
        <w:t>used in network analysis have a stochastic component</w:t>
      </w:r>
      <w:r w:rsidR="00B066FE" w:rsidRPr="00DC49BF">
        <w:rPr>
          <w:color w:val="000000"/>
        </w:rPr>
        <w:t xml:space="preserve">, so </w:t>
      </w:r>
      <w:r w:rsidR="009C0244">
        <w:rPr>
          <w:color w:val="000000"/>
        </w:rPr>
        <w:t>multiple</w:t>
      </w:r>
      <w:r w:rsidR="009C0244" w:rsidRPr="00DC49BF">
        <w:rPr>
          <w:color w:val="000000"/>
        </w:rPr>
        <w:t xml:space="preserve"> </w:t>
      </w:r>
      <w:r w:rsidR="00B066FE" w:rsidRPr="00DC49BF">
        <w:rPr>
          <w:color w:val="000000"/>
        </w:rPr>
        <w:t>invocation</w:t>
      </w:r>
      <w:r w:rsidR="009C0244">
        <w:rPr>
          <w:color w:val="000000"/>
        </w:rPr>
        <w:t>s</w:t>
      </w:r>
      <w:r w:rsidR="00B066FE" w:rsidRPr="00DC49BF">
        <w:rPr>
          <w:color w:val="000000"/>
        </w:rPr>
        <w:t xml:space="preserve"> </w:t>
      </w:r>
      <w:r w:rsidR="00764635">
        <w:rPr>
          <w:color w:val="000000"/>
        </w:rPr>
        <w:t xml:space="preserve">of the same analysis </w:t>
      </w:r>
      <w:r w:rsidR="00B066FE">
        <w:rPr>
          <w:color w:val="000000"/>
        </w:rPr>
        <w:t>can</w:t>
      </w:r>
      <w:r w:rsidR="00B066FE" w:rsidRPr="00DC49BF">
        <w:rPr>
          <w:color w:val="000000"/>
        </w:rPr>
        <w:t xml:space="preserve"> create </w:t>
      </w:r>
      <w:r w:rsidR="00B066FE">
        <w:rPr>
          <w:color w:val="000000"/>
        </w:rPr>
        <w:t xml:space="preserve">a </w:t>
      </w:r>
      <w:r w:rsidR="009C0244">
        <w:rPr>
          <w:color w:val="000000"/>
        </w:rPr>
        <w:t xml:space="preserve">distribution </w:t>
      </w:r>
      <w:r w:rsidR="00B066FE">
        <w:rPr>
          <w:color w:val="000000"/>
        </w:rPr>
        <w:t xml:space="preserve">of </w:t>
      </w:r>
      <w:r w:rsidR="00B066FE" w:rsidRPr="00DC49BF">
        <w:rPr>
          <w:color w:val="000000"/>
        </w:rPr>
        <w:t>result</w:t>
      </w:r>
      <w:r w:rsidR="00B066FE">
        <w:rPr>
          <w:color w:val="000000"/>
        </w:rPr>
        <w:t>s</w:t>
      </w:r>
      <w:r w:rsidR="009C0244">
        <w:rPr>
          <w:color w:val="000000"/>
        </w:rPr>
        <w:t xml:space="preserve"> which can </w:t>
      </w:r>
      <w:r w:rsidR="00764635">
        <w:rPr>
          <w:color w:val="000000"/>
        </w:rPr>
        <w:t xml:space="preserve">now all </w:t>
      </w:r>
      <w:r w:rsidR="009C0244">
        <w:rPr>
          <w:color w:val="000000"/>
        </w:rPr>
        <w:t>be stored for later analysis</w:t>
      </w:r>
      <w:r w:rsidR="00B066FE">
        <w:rPr>
          <w:color w:val="000000"/>
        </w:rPr>
        <w:t xml:space="preserve">. </w:t>
      </w:r>
    </w:p>
    <w:p w14:paraId="426B8593" w14:textId="77777777" w:rsidR="00CF7B83" w:rsidRDefault="00CF7B83" w:rsidP="00AC4D54">
      <w:pPr>
        <w:spacing w:line="360" w:lineRule="auto"/>
        <w:rPr>
          <w:b/>
          <w:iCs/>
        </w:rPr>
      </w:pPr>
    </w:p>
    <w:p w14:paraId="36747FBB" w14:textId="0CE82F4E" w:rsidR="00527167" w:rsidRPr="00AC4D54" w:rsidRDefault="00527167" w:rsidP="00AC4D54">
      <w:pPr>
        <w:spacing w:line="360" w:lineRule="auto"/>
        <w:rPr>
          <w:color w:val="000000"/>
          <w:sz w:val="22"/>
          <w:szCs w:val="22"/>
        </w:rPr>
      </w:pPr>
      <w:r w:rsidRPr="001A566F">
        <w:rPr>
          <w:b/>
          <w:iCs/>
        </w:rPr>
        <w:t>Necessary Resources</w:t>
      </w:r>
      <w:r>
        <w:rPr>
          <w:b/>
          <w:iCs/>
        </w:rPr>
        <w:t>:</w:t>
      </w:r>
    </w:p>
    <w:p w14:paraId="09AEEB97" w14:textId="77777777" w:rsidR="00B76B04" w:rsidRPr="00205F5B" w:rsidRDefault="00B76B04" w:rsidP="00B76B04">
      <w:pPr>
        <w:pStyle w:val="Bullet"/>
        <w:numPr>
          <w:ilvl w:val="0"/>
          <w:numId w:val="18"/>
        </w:numPr>
        <w:rPr>
          <w:rFonts w:ascii="Calibri" w:hAnsi="Calibri" w:cs="Calibri"/>
          <w:sz w:val="18"/>
          <w:szCs w:val="18"/>
        </w:rPr>
      </w:pPr>
      <w:r w:rsidRPr="00111E42">
        <w:rPr>
          <w:rFonts w:ascii="Calibri" w:hAnsi="Calibri" w:cs="Calibri"/>
          <w:i/>
          <w:sz w:val="18"/>
          <w:szCs w:val="18"/>
        </w:rPr>
        <w:t>Hardware</w:t>
      </w:r>
    </w:p>
    <w:p w14:paraId="1690A459" w14:textId="77777777" w:rsidR="00B76B04" w:rsidRDefault="00B76B04" w:rsidP="00B76B04">
      <w:pPr>
        <w:pStyle w:val="Bullet"/>
        <w:ind w:firstLine="0"/>
        <w:rPr>
          <w:rFonts w:ascii="Calibri" w:hAnsi="Calibri" w:cs="Calibri"/>
          <w:i/>
          <w:sz w:val="18"/>
          <w:szCs w:val="18"/>
        </w:rPr>
      </w:pPr>
    </w:p>
    <w:p w14:paraId="45FDAF6A" w14:textId="4255CD9C" w:rsidR="00B76B04" w:rsidRPr="00B055EF" w:rsidRDefault="00B76B04" w:rsidP="00B76B04">
      <w:pPr>
        <w:pStyle w:val="Bullet"/>
        <w:ind w:firstLine="0"/>
      </w:pPr>
      <w:r w:rsidRPr="001848DE">
        <w:t>A modern compute environment capable of running</w:t>
      </w:r>
      <w:r>
        <w:rPr>
          <w:rFonts w:ascii="Open Sans" w:hAnsi="Open Sans" w:cs="Open Sans"/>
          <w:color w:val="1C1D1E"/>
          <w:sz w:val="21"/>
          <w:szCs w:val="21"/>
        </w:rPr>
        <w:t xml:space="preserve"> R &gt; </w:t>
      </w:r>
      <w:r w:rsidR="008F14ED">
        <w:rPr>
          <w:rFonts w:ascii="Open Sans" w:hAnsi="Open Sans" w:cs="Open Sans"/>
          <w:color w:val="1C1D1E"/>
          <w:sz w:val="21"/>
          <w:szCs w:val="21"/>
        </w:rPr>
        <w:t>4</w:t>
      </w:r>
      <w:r w:rsidR="0060589F">
        <w:rPr>
          <w:rFonts w:ascii="Open Sans" w:hAnsi="Open Sans" w:cs="Open Sans"/>
          <w:color w:val="1C1D1E"/>
          <w:sz w:val="21"/>
          <w:szCs w:val="21"/>
        </w:rPr>
        <w:t>.3</w:t>
      </w:r>
      <w:r>
        <w:rPr>
          <w:rFonts w:ascii="Open Sans" w:hAnsi="Open Sans" w:cs="Open Sans"/>
          <w:color w:val="1C1D1E"/>
          <w:sz w:val="21"/>
          <w:szCs w:val="21"/>
        </w:rPr>
        <w:t>.0</w:t>
      </w:r>
      <w:r w:rsidR="008F14ED">
        <w:rPr>
          <w:rFonts w:ascii="Open Sans" w:hAnsi="Open Sans" w:cs="Open Sans"/>
          <w:color w:val="1C1D1E"/>
          <w:sz w:val="21"/>
          <w:szCs w:val="21"/>
        </w:rPr>
        <w:t xml:space="preserve"> and Rstudio</w:t>
      </w:r>
      <w:r w:rsidR="008F14ED" w:rsidRPr="008F14ED">
        <w:rPr>
          <w:rFonts w:ascii="Open Sans" w:hAnsi="Open Sans" w:cs="Open Sans"/>
          <w:color w:val="1C1D1E"/>
          <w:sz w:val="21"/>
          <w:szCs w:val="21"/>
        </w:rPr>
        <w:t xml:space="preserve"> </w:t>
      </w:r>
      <w:r w:rsidR="008F14ED">
        <w:rPr>
          <w:rFonts w:ascii="Open Sans" w:hAnsi="Open Sans" w:cs="Open Sans"/>
          <w:color w:val="1C1D1E"/>
          <w:sz w:val="21"/>
          <w:szCs w:val="21"/>
        </w:rPr>
        <w:t xml:space="preserve">&gt; </w:t>
      </w:r>
      <w:r w:rsidR="008F14ED" w:rsidRPr="008F14ED">
        <w:rPr>
          <w:rFonts w:ascii="Open Sans" w:hAnsi="Open Sans" w:cs="Open Sans"/>
          <w:color w:val="1C1D1E"/>
          <w:sz w:val="21"/>
          <w:szCs w:val="21"/>
        </w:rPr>
        <w:t>2022.12.0</w:t>
      </w:r>
    </w:p>
    <w:p w14:paraId="303F617B" w14:textId="77777777" w:rsidR="00B76B04" w:rsidRPr="00111E42" w:rsidRDefault="00B76B04" w:rsidP="00B76B04">
      <w:pPr>
        <w:pStyle w:val="Bullet"/>
        <w:ind w:firstLine="0"/>
        <w:rPr>
          <w:rFonts w:ascii="Calibri" w:hAnsi="Calibri" w:cs="Calibri"/>
          <w:sz w:val="18"/>
          <w:szCs w:val="18"/>
        </w:rPr>
      </w:pPr>
    </w:p>
    <w:p w14:paraId="0A8B7BB6" w14:textId="77777777" w:rsidR="00B76B04" w:rsidRPr="00205F5B" w:rsidRDefault="00B76B04" w:rsidP="00B76B04">
      <w:pPr>
        <w:pStyle w:val="Bullet"/>
        <w:numPr>
          <w:ilvl w:val="0"/>
          <w:numId w:val="18"/>
        </w:numPr>
        <w:rPr>
          <w:rFonts w:ascii="Calibri" w:hAnsi="Calibri" w:cs="Calibri"/>
          <w:iCs/>
          <w:sz w:val="18"/>
          <w:szCs w:val="18"/>
        </w:rPr>
      </w:pPr>
      <w:r w:rsidRPr="00205F5B">
        <w:rPr>
          <w:rFonts w:ascii="Calibri" w:hAnsi="Calibri" w:cs="Calibri"/>
          <w:i/>
          <w:sz w:val="18"/>
          <w:szCs w:val="18"/>
        </w:rPr>
        <w:t>software</w:t>
      </w:r>
      <w:r w:rsidRPr="00205F5B">
        <w:rPr>
          <w:rFonts w:ascii="Calibri" w:hAnsi="Calibri" w:cs="Calibri"/>
          <w:sz w:val="18"/>
          <w:szCs w:val="18"/>
        </w:rPr>
        <w:t xml:space="preserve"> </w:t>
      </w:r>
    </w:p>
    <w:p w14:paraId="2415A84C" w14:textId="77777777" w:rsidR="00B76B04" w:rsidRDefault="00B76B04" w:rsidP="00B76B04">
      <w:pPr>
        <w:pStyle w:val="Bullet"/>
        <w:ind w:firstLine="0"/>
        <w:rPr>
          <w:rFonts w:ascii="Calibri" w:hAnsi="Calibri" w:cs="Calibri"/>
          <w:sz w:val="18"/>
          <w:szCs w:val="18"/>
        </w:rPr>
      </w:pPr>
    </w:p>
    <w:p w14:paraId="6DE62168" w14:textId="04F3E1E6" w:rsidR="00B76B04" w:rsidRDefault="00B76B04" w:rsidP="00B76B04">
      <w:pPr>
        <w:pStyle w:val="Bullet"/>
        <w:ind w:firstLine="0"/>
        <w:rPr>
          <w:rFonts w:ascii="Open Sans" w:hAnsi="Open Sans" w:cs="Open Sans"/>
          <w:color w:val="1C1D1E"/>
          <w:sz w:val="21"/>
          <w:szCs w:val="21"/>
        </w:rPr>
      </w:pPr>
      <w:r w:rsidRPr="00B055EF">
        <w:rPr>
          <w:rFonts w:ascii="Open Sans" w:hAnsi="Open Sans" w:cs="Open Sans"/>
          <w:color w:val="1C1D1E"/>
          <w:sz w:val="21"/>
          <w:szCs w:val="21"/>
        </w:rPr>
        <w:t>R</w:t>
      </w:r>
      <w:r w:rsidR="00C0331D">
        <w:rPr>
          <w:rFonts w:ascii="Open Sans" w:hAnsi="Open Sans" w:cs="Open Sans"/>
          <w:color w:val="1C1D1E"/>
          <w:sz w:val="21"/>
          <w:szCs w:val="21"/>
        </w:rPr>
        <w:t xml:space="preserve"> &gt; 4.3.0 and Rstudio</w:t>
      </w:r>
      <w:r w:rsidR="00C0331D" w:rsidRPr="008F14ED">
        <w:rPr>
          <w:rFonts w:ascii="Open Sans" w:hAnsi="Open Sans" w:cs="Open Sans"/>
          <w:color w:val="1C1D1E"/>
          <w:sz w:val="21"/>
          <w:szCs w:val="21"/>
        </w:rPr>
        <w:t xml:space="preserve"> </w:t>
      </w:r>
      <w:r w:rsidR="00C0331D">
        <w:rPr>
          <w:rFonts w:ascii="Open Sans" w:hAnsi="Open Sans" w:cs="Open Sans"/>
          <w:color w:val="1C1D1E"/>
          <w:sz w:val="21"/>
          <w:szCs w:val="21"/>
        </w:rPr>
        <w:t xml:space="preserve">&gt; </w:t>
      </w:r>
      <w:r w:rsidR="00C0331D" w:rsidRPr="008F14ED">
        <w:rPr>
          <w:rFonts w:ascii="Open Sans" w:hAnsi="Open Sans" w:cs="Open Sans"/>
          <w:color w:val="1C1D1E"/>
          <w:sz w:val="21"/>
          <w:szCs w:val="21"/>
        </w:rPr>
        <w:t>2022.12.0</w:t>
      </w:r>
    </w:p>
    <w:p w14:paraId="0563F41C" w14:textId="77777777" w:rsidR="00205F5B" w:rsidRPr="00205F5B" w:rsidRDefault="00205F5B" w:rsidP="00205F5B">
      <w:pPr>
        <w:pStyle w:val="Bullet"/>
        <w:ind w:firstLine="0"/>
        <w:rPr>
          <w:rFonts w:ascii="Calibri" w:hAnsi="Calibri" w:cs="Calibri"/>
          <w:iCs/>
          <w:sz w:val="18"/>
          <w:szCs w:val="18"/>
        </w:rPr>
      </w:pPr>
    </w:p>
    <w:p w14:paraId="1E0DF040" w14:textId="77777777" w:rsidR="00A9733B" w:rsidRDefault="00527167" w:rsidP="00504DBE">
      <w:pPr>
        <w:pStyle w:val="Bullet"/>
        <w:numPr>
          <w:ilvl w:val="0"/>
          <w:numId w:val="5"/>
        </w:numPr>
        <w:rPr>
          <w:rFonts w:ascii="Calibri" w:hAnsi="Calibri" w:cs="Calibri"/>
          <w:sz w:val="18"/>
          <w:szCs w:val="18"/>
        </w:rPr>
      </w:pPr>
      <w:r w:rsidRPr="00A9733B">
        <w:rPr>
          <w:rFonts w:ascii="Calibri" w:hAnsi="Calibri" w:cs="Calibri"/>
          <w:i/>
          <w:sz w:val="18"/>
          <w:szCs w:val="18"/>
        </w:rPr>
        <w:t xml:space="preserve">files </w:t>
      </w:r>
    </w:p>
    <w:p w14:paraId="693F80B0" w14:textId="6A47A327" w:rsidR="00904A24" w:rsidRDefault="00764635" w:rsidP="00904A24">
      <w:pPr>
        <w:pStyle w:val="Bullet"/>
        <w:ind w:firstLine="0"/>
      </w:pPr>
      <w:r>
        <w:t xml:space="preserve">For the examples you </w:t>
      </w:r>
      <w:r w:rsidR="00B76B04">
        <w:t xml:space="preserve">will need </w:t>
      </w:r>
      <w:r w:rsidR="00C66BDF">
        <w:t xml:space="preserve">the </w:t>
      </w:r>
      <w:r w:rsidR="00D72B1F">
        <w:t xml:space="preserve">sample </w:t>
      </w:r>
      <w:r w:rsidR="00933535">
        <w:t>network</w:t>
      </w:r>
      <w:r w:rsidR="00904A24">
        <w:t xml:space="preserve"> files:</w:t>
      </w:r>
      <w:r w:rsidR="00933535">
        <w:t xml:space="preserve"> </w:t>
      </w:r>
      <w:r w:rsidRPr="007E5C3E">
        <w:rPr>
          <w:rFonts w:ascii="Courier New" w:hAnsi="Courier New" w:cs="Courier New"/>
        </w:rPr>
        <w:t>PSD_PPI.tx</w:t>
      </w:r>
      <w:r w:rsidR="008740FF" w:rsidRPr="007E5C3E">
        <w:rPr>
          <w:rFonts w:ascii="Courier New" w:hAnsi="Courier New" w:cs="Courier New"/>
        </w:rPr>
        <w:t>t</w:t>
      </w:r>
      <w:r w:rsidR="008740FF">
        <w:t xml:space="preserve"> </w:t>
      </w:r>
      <w:r>
        <w:t xml:space="preserve">and/or </w:t>
      </w:r>
      <w:r w:rsidR="00B76B04" w:rsidRPr="007E5C3E">
        <w:rPr>
          <w:rFonts w:ascii="Courier New" w:hAnsi="Courier New" w:cs="Courier New"/>
        </w:rPr>
        <w:t>PSDnetwork.</w:t>
      </w:r>
      <w:r w:rsidR="00A9733B" w:rsidRPr="007E5C3E">
        <w:rPr>
          <w:rFonts w:ascii="Courier New" w:hAnsi="Courier New" w:cs="Courier New"/>
        </w:rPr>
        <w:t>gml</w:t>
      </w:r>
      <w:r w:rsidR="00904A24">
        <w:t>.</w:t>
      </w:r>
      <w:r>
        <w:t xml:space="preserve"> Alternatively, these can be replaced with your own data files in either format.</w:t>
      </w:r>
    </w:p>
    <w:p w14:paraId="37D17B8A" w14:textId="0C21D69B" w:rsidR="00A9733B" w:rsidRDefault="00933535" w:rsidP="00A9733B">
      <w:pPr>
        <w:pStyle w:val="Bullet"/>
        <w:ind w:firstLine="0"/>
      </w:pPr>
      <w:r>
        <w:t xml:space="preserve">You also need the additional annotation file that we provide for illustrative purposes: </w:t>
      </w:r>
      <w:r w:rsidRPr="007E5C3E">
        <w:rPr>
          <w:rFonts w:ascii="Courier New" w:hAnsi="Courier New" w:cs="Courier New"/>
        </w:rPr>
        <w:t>SynGO.txt</w:t>
      </w:r>
      <w:r w:rsidR="00904A24">
        <w:t>.</w:t>
      </w:r>
    </w:p>
    <w:p w14:paraId="74B39193" w14:textId="77777777" w:rsidR="00560C75" w:rsidRPr="00A9733B" w:rsidRDefault="00560C75" w:rsidP="001848DE">
      <w:pPr>
        <w:pStyle w:val="Bullet"/>
        <w:ind w:left="0" w:firstLine="0"/>
        <w:rPr>
          <w:rFonts w:ascii="Calibri" w:hAnsi="Calibri" w:cs="Calibri"/>
          <w:sz w:val="18"/>
          <w:szCs w:val="18"/>
        </w:rPr>
      </w:pPr>
    </w:p>
    <w:p w14:paraId="411350C9" w14:textId="5395282E" w:rsidR="00527167" w:rsidRDefault="00560C75" w:rsidP="00527167">
      <w:pPr>
        <w:pStyle w:val="Heading1"/>
        <w:rPr>
          <w:rFonts w:ascii="Times New Roman" w:hAnsi="Times New Roman"/>
          <w:b w:val="0"/>
          <w:kern w:val="0"/>
          <w:sz w:val="24"/>
        </w:rPr>
      </w:pPr>
      <w:r>
        <w:rPr>
          <w:rFonts w:ascii="Calibri" w:hAnsi="Calibri" w:cs="Calibri"/>
          <w:i/>
          <w:sz w:val="18"/>
          <w:szCs w:val="18"/>
        </w:rPr>
        <w:t xml:space="preserve">            </w:t>
      </w:r>
      <w:r w:rsidR="00527167" w:rsidRPr="00111E42">
        <w:rPr>
          <w:rFonts w:ascii="Calibri" w:hAnsi="Calibri" w:cs="Calibri"/>
          <w:i/>
          <w:sz w:val="18"/>
          <w:szCs w:val="18"/>
        </w:rPr>
        <w:t xml:space="preserve">Sample File. </w:t>
      </w:r>
      <w:r w:rsidR="00A9733B" w:rsidRPr="001848DE">
        <w:rPr>
          <w:rFonts w:ascii="Times New Roman" w:hAnsi="Times New Roman"/>
          <w:b w:val="0"/>
          <w:kern w:val="0"/>
          <w:sz w:val="24"/>
        </w:rPr>
        <w:t>PSDnetwork.gml</w:t>
      </w:r>
    </w:p>
    <w:p w14:paraId="0F0B648C" w14:textId="413097AA" w:rsidR="00F96FF0" w:rsidRPr="009608FF" w:rsidRDefault="00F96FF0" w:rsidP="00F96FF0">
      <w:pPr>
        <w:rPr>
          <w:b/>
          <w:bCs/>
        </w:rPr>
      </w:pPr>
      <w:r w:rsidRPr="009608FF">
        <w:rPr>
          <w:b/>
          <w:bCs/>
        </w:rPr>
        <w:t xml:space="preserve">Protocol steps with </w:t>
      </w:r>
      <w:r w:rsidRPr="009608FF">
        <w:rPr>
          <w:b/>
          <w:bCs/>
          <w:i/>
          <w:iCs/>
        </w:rPr>
        <w:t>step annotations</w:t>
      </w:r>
    </w:p>
    <w:p w14:paraId="1C8AF0AB" w14:textId="77777777" w:rsidR="00F96FF0" w:rsidRPr="00F96FF0" w:rsidRDefault="00F96FF0" w:rsidP="009608FF"/>
    <w:p w14:paraId="7CCC3202" w14:textId="594AFB97" w:rsidR="00A9733B" w:rsidRDefault="00A9733B" w:rsidP="00A9733B">
      <w:pPr>
        <w:pStyle w:val="ListParagraph"/>
        <w:numPr>
          <w:ilvl w:val="0"/>
          <w:numId w:val="7"/>
        </w:numPr>
      </w:pPr>
      <w:r>
        <w:lastRenderedPageBreak/>
        <w:t xml:space="preserve">Install RStudio and </w:t>
      </w:r>
      <w:r w:rsidRPr="008F14ED">
        <w:rPr>
          <w:i/>
          <w:iCs/>
        </w:rPr>
        <w:t>BioNAR</w:t>
      </w:r>
      <w:r>
        <w:t xml:space="preserve"> package as described </w:t>
      </w:r>
      <w:r w:rsidR="00904A24">
        <w:t>i</w:t>
      </w:r>
      <w:r w:rsidR="002B0EAB">
        <w:t>n</w:t>
      </w:r>
      <w:r w:rsidR="00904A24">
        <w:t xml:space="preserve"> Support Protocol 1.</w:t>
      </w:r>
    </w:p>
    <w:p w14:paraId="4EC16674" w14:textId="76608E53" w:rsidR="00366391" w:rsidRDefault="00CF7B83" w:rsidP="00CF7B83">
      <w:pPr>
        <w:pStyle w:val="ListParagraph"/>
      </w:pPr>
      <w:r>
        <w:t xml:space="preserve">Open RStudio </w:t>
      </w:r>
      <w:r w:rsidR="00C7207D">
        <w:t xml:space="preserve">and </w:t>
      </w:r>
      <w:r w:rsidRPr="00202AB9">
        <w:t>launch the l</w:t>
      </w:r>
      <w:r>
        <w:t xml:space="preserve">ibrary </w:t>
      </w:r>
      <w:r w:rsidRPr="008F14ED">
        <w:rPr>
          <w:i/>
          <w:iCs/>
        </w:rPr>
        <w:t>BioNAR</w:t>
      </w:r>
      <w:r>
        <w:t xml:space="preserve">, as well as a few more </w:t>
      </w:r>
      <w:r w:rsidR="00764635">
        <w:t xml:space="preserve">frequently used </w:t>
      </w:r>
      <w:r>
        <w:t>libraries</w:t>
      </w:r>
      <w:r w:rsidR="00764635">
        <w:t xml:space="preserve"> assuming </w:t>
      </w:r>
      <w:r>
        <w:t>they have not been installed by default. N</w:t>
      </w:r>
      <w:r w:rsidR="00375215">
        <w:t xml:space="preserve">avigate </w:t>
      </w:r>
      <w:r>
        <w:t>(</w:t>
      </w:r>
      <w:r w:rsidRPr="009608FF">
        <w:rPr>
          <w:rFonts w:ascii="Courier New" w:hAnsi="Courier New" w:cs="Courier New"/>
          <w:iCs/>
        </w:rPr>
        <w:t>setwd</w:t>
      </w:r>
      <w:r>
        <w:t xml:space="preserve">) </w:t>
      </w:r>
      <w:r w:rsidR="00375215">
        <w:t xml:space="preserve">to the directory where you have stored the network </w:t>
      </w:r>
      <w:r w:rsidR="00904A24">
        <w:t>and annotation files</w:t>
      </w:r>
      <w:r w:rsidR="00375215">
        <w:t xml:space="preserve"> (in our case it is called “</w:t>
      </w:r>
      <w:r w:rsidR="00375215" w:rsidRPr="007E5C3E">
        <w:rPr>
          <w:rFonts w:ascii="Courier New" w:hAnsi="Courier New" w:cs="Courier New"/>
        </w:rPr>
        <w:t>Sample network</w:t>
      </w:r>
      <w:r w:rsidR="008525C1">
        <w:t>”</w:t>
      </w:r>
      <w:r w:rsidR="00375215">
        <w:t xml:space="preserve">). </w:t>
      </w:r>
    </w:p>
    <w:p w14:paraId="4F0BB744" w14:textId="77777777" w:rsidR="00A968C5" w:rsidRDefault="00A968C5" w:rsidP="00202AB9">
      <w:pPr>
        <w:pStyle w:val="ListParagraph"/>
      </w:pPr>
    </w:p>
    <w:p w14:paraId="15BE0CEE" w14:textId="200CEB7C" w:rsidR="00A968C5" w:rsidRPr="00CF7B83" w:rsidRDefault="00106B02" w:rsidP="00CF7B83">
      <w:pPr>
        <w:pStyle w:val="ListParagraph"/>
      </w:pPr>
      <w:r w:rsidRPr="00366391">
        <w:rPr>
          <w:rFonts w:ascii="Courier New" w:hAnsi="Courier New" w:cs="Courier New"/>
          <w:iCs/>
          <w:sz w:val="18"/>
          <w:szCs w:val="18"/>
        </w:rPr>
        <w:t>library(BioNAR)</w:t>
      </w:r>
      <w:r w:rsidR="00CF7B83">
        <w:rPr>
          <w:rFonts w:ascii="Courier New" w:hAnsi="Courier New" w:cs="Courier New"/>
          <w:iCs/>
          <w:sz w:val="18"/>
          <w:szCs w:val="18"/>
        </w:rPr>
        <w:t xml:space="preserve">  </w:t>
      </w:r>
    </w:p>
    <w:p w14:paraId="5F59127B" w14:textId="77777777" w:rsidR="00A968C5" w:rsidRPr="00A968C5" w:rsidRDefault="00A968C5" w:rsidP="00A968C5">
      <w:pPr>
        <w:pStyle w:val="ListParagraph"/>
        <w:rPr>
          <w:rFonts w:ascii="Courier New" w:hAnsi="Courier New" w:cs="Courier New"/>
          <w:iCs/>
          <w:sz w:val="18"/>
          <w:szCs w:val="18"/>
        </w:rPr>
      </w:pPr>
      <w:r w:rsidRPr="00A968C5">
        <w:rPr>
          <w:rFonts w:ascii="Courier New" w:hAnsi="Courier New" w:cs="Courier New"/>
          <w:iCs/>
          <w:sz w:val="18"/>
          <w:szCs w:val="18"/>
        </w:rPr>
        <w:t>library(synaptome.db)</w:t>
      </w:r>
    </w:p>
    <w:p w14:paraId="7726E9F9" w14:textId="77777777" w:rsidR="00A968C5" w:rsidRPr="00A968C5" w:rsidRDefault="00A968C5" w:rsidP="00A968C5">
      <w:pPr>
        <w:pStyle w:val="ListParagraph"/>
        <w:rPr>
          <w:rFonts w:ascii="Courier New" w:hAnsi="Courier New" w:cs="Courier New"/>
          <w:iCs/>
          <w:sz w:val="18"/>
          <w:szCs w:val="18"/>
        </w:rPr>
      </w:pPr>
      <w:r w:rsidRPr="00A968C5">
        <w:rPr>
          <w:rFonts w:ascii="Courier New" w:hAnsi="Courier New" w:cs="Courier New"/>
          <w:iCs/>
          <w:sz w:val="18"/>
          <w:szCs w:val="18"/>
        </w:rPr>
        <w:t>library(ggplot2)</w:t>
      </w:r>
    </w:p>
    <w:p w14:paraId="2AEAE7E0" w14:textId="77777777" w:rsidR="00A968C5" w:rsidRPr="00A968C5" w:rsidRDefault="00A968C5" w:rsidP="00A968C5">
      <w:pPr>
        <w:pStyle w:val="ListParagraph"/>
        <w:rPr>
          <w:rFonts w:ascii="Courier New" w:hAnsi="Courier New" w:cs="Courier New"/>
          <w:iCs/>
          <w:sz w:val="18"/>
          <w:szCs w:val="18"/>
        </w:rPr>
      </w:pPr>
      <w:r w:rsidRPr="00A968C5">
        <w:rPr>
          <w:rFonts w:ascii="Courier New" w:hAnsi="Courier New" w:cs="Courier New"/>
          <w:iCs/>
          <w:sz w:val="18"/>
          <w:szCs w:val="18"/>
        </w:rPr>
        <w:t>library(pander)</w:t>
      </w:r>
    </w:p>
    <w:p w14:paraId="10CE3DF1" w14:textId="77777777" w:rsidR="00A968C5" w:rsidRPr="00A968C5" w:rsidRDefault="00A968C5" w:rsidP="00A968C5">
      <w:pPr>
        <w:pStyle w:val="ListParagraph"/>
        <w:rPr>
          <w:rFonts w:ascii="Courier New" w:hAnsi="Courier New" w:cs="Courier New"/>
          <w:iCs/>
          <w:sz w:val="18"/>
          <w:szCs w:val="18"/>
        </w:rPr>
      </w:pPr>
      <w:r w:rsidRPr="00A968C5">
        <w:rPr>
          <w:rFonts w:ascii="Courier New" w:hAnsi="Courier New" w:cs="Courier New"/>
          <w:iCs/>
          <w:sz w:val="18"/>
          <w:szCs w:val="18"/>
        </w:rPr>
        <w:t>library(ggrepel)</w:t>
      </w:r>
    </w:p>
    <w:p w14:paraId="008CA7E1" w14:textId="58BA585A" w:rsidR="00A968C5" w:rsidRDefault="00A968C5" w:rsidP="00A968C5">
      <w:pPr>
        <w:pStyle w:val="ListParagraph"/>
        <w:rPr>
          <w:rFonts w:ascii="Courier New" w:hAnsi="Courier New" w:cs="Courier New"/>
          <w:iCs/>
          <w:sz w:val="18"/>
          <w:szCs w:val="18"/>
        </w:rPr>
      </w:pPr>
      <w:r w:rsidRPr="00A968C5">
        <w:rPr>
          <w:rFonts w:ascii="Courier New" w:hAnsi="Courier New" w:cs="Courier New"/>
          <w:iCs/>
          <w:sz w:val="18"/>
          <w:szCs w:val="18"/>
        </w:rPr>
        <w:t>library(randomcoloR)</w:t>
      </w:r>
    </w:p>
    <w:p w14:paraId="40C67A90" w14:textId="77777777" w:rsidR="00AC41FC" w:rsidRDefault="00AC41FC" w:rsidP="00AC41FC">
      <w:pPr>
        <w:pStyle w:val="ListParagraph"/>
        <w:rPr>
          <w:rFonts w:ascii="Courier New" w:hAnsi="Courier New" w:cs="Courier New"/>
          <w:iCs/>
          <w:sz w:val="18"/>
          <w:szCs w:val="18"/>
        </w:rPr>
      </w:pPr>
      <w:r w:rsidRPr="0025154B">
        <w:rPr>
          <w:rFonts w:ascii="Courier New" w:hAnsi="Courier New" w:cs="Courier New"/>
          <w:iCs/>
          <w:sz w:val="18"/>
          <w:szCs w:val="18"/>
        </w:rPr>
        <w:t>setwd("~/Documents/Sample network")</w:t>
      </w:r>
    </w:p>
    <w:p w14:paraId="7FDC4816" w14:textId="77777777" w:rsidR="00AC41FC" w:rsidRDefault="00AC41FC" w:rsidP="00A968C5">
      <w:pPr>
        <w:pStyle w:val="ListParagraph"/>
        <w:rPr>
          <w:rFonts w:ascii="Courier New" w:hAnsi="Courier New" w:cs="Courier New"/>
          <w:iCs/>
          <w:sz w:val="18"/>
          <w:szCs w:val="18"/>
        </w:rPr>
      </w:pPr>
    </w:p>
    <w:p w14:paraId="2028CFD8" w14:textId="77777777" w:rsidR="00AC41FC" w:rsidRDefault="00AC41FC" w:rsidP="00A968C5">
      <w:pPr>
        <w:pStyle w:val="ListParagraph"/>
        <w:rPr>
          <w:rFonts w:ascii="Courier New" w:hAnsi="Courier New" w:cs="Courier New"/>
          <w:iCs/>
          <w:sz w:val="18"/>
          <w:szCs w:val="18"/>
        </w:rPr>
      </w:pPr>
    </w:p>
    <w:p w14:paraId="083F2E13" w14:textId="77777777" w:rsidR="00106B02" w:rsidRPr="00106B02" w:rsidRDefault="00106B02" w:rsidP="00106B02">
      <w:pPr>
        <w:pStyle w:val="ListParagraph"/>
        <w:rPr>
          <w:rFonts w:ascii="Courier New" w:hAnsi="Courier New" w:cs="Courier New"/>
          <w:iCs/>
          <w:sz w:val="18"/>
          <w:szCs w:val="18"/>
        </w:rPr>
      </w:pPr>
    </w:p>
    <w:p w14:paraId="78239449" w14:textId="2AB2C113" w:rsidR="00A9733B" w:rsidRDefault="00A9733B" w:rsidP="00A9733B">
      <w:pPr>
        <w:pStyle w:val="ListParagraph"/>
        <w:numPr>
          <w:ilvl w:val="0"/>
          <w:numId w:val="7"/>
        </w:numPr>
      </w:pPr>
      <w:r>
        <w:t xml:space="preserve">Load </w:t>
      </w:r>
      <w:r w:rsidR="002B0EAB">
        <w:t>your</w:t>
      </w:r>
      <w:r>
        <w:t xml:space="preserve"> network.</w:t>
      </w:r>
    </w:p>
    <w:p w14:paraId="6C8CC008" w14:textId="6B129327" w:rsidR="00DB4EF0" w:rsidRDefault="00DB4EF0" w:rsidP="00D72B1F">
      <w:pPr>
        <w:pStyle w:val="ListParagraph"/>
      </w:pPr>
      <w:r w:rsidRPr="00D72B1F">
        <w:t>Network</w:t>
      </w:r>
      <w:r w:rsidR="00CF7B83">
        <w:t>s</w:t>
      </w:r>
      <w:r w:rsidRPr="00D72B1F">
        <w:t xml:space="preserve"> </w:t>
      </w:r>
      <w:r w:rsidR="00CF7B83">
        <w:t>can</w:t>
      </w:r>
      <w:r w:rsidR="00CF7B83" w:rsidRPr="00D72B1F">
        <w:t xml:space="preserve"> </w:t>
      </w:r>
      <w:r w:rsidRPr="00D72B1F">
        <w:t>be</w:t>
      </w:r>
      <w:r>
        <w:t xml:space="preserve"> loaded in three ways</w:t>
      </w:r>
      <w:r w:rsidR="00D72B1F">
        <w:t xml:space="preserve">. We provide </w:t>
      </w:r>
      <w:r w:rsidR="00CF7B83">
        <w:t xml:space="preserve">examples of each of the three </w:t>
      </w:r>
      <w:r w:rsidR="00D72B1F">
        <w:t xml:space="preserve">different formats </w:t>
      </w:r>
      <w:r w:rsidR="002B0EAB">
        <w:t>using</w:t>
      </w:r>
      <w:r w:rsidR="00D72B1F">
        <w:t xml:space="preserve"> the same </w:t>
      </w:r>
      <w:r w:rsidR="002B0EAB">
        <w:t xml:space="preserve">test </w:t>
      </w:r>
      <w:r w:rsidR="00D72B1F">
        <w:t>network</w:t>
      </w:r>
      <w:r w:rsidR="00CF7B83">
        <w:t xml:space="preserve"> below (2a-2c):</w:t>
      </w:r>
    </w:p>
    <w:p w14:paraId="5E50A052" w14:textId="42A43914" w:rsidR="00DB4EF0" w:rsidRDefault="002B0EAB" w:rsidP="008525C1">
      <w:pPr>
        <w:pStyle w:val="ListParagraph"/>
        <w:numPr>
          <w:ilvl w:val="0"/>
          <w:numId w:val="22"/>
        </w:numPr>
      </w:pPr>
      <w:r>
        <w:t>Import a network from a text</w:t>
      </w:r>
      <w:r w:rsidR="00DB4EF0">
        <w:t xml:space="preserve"> table</w:t>
      </w:r>
      <w:r w:rsidR="00D72B1F">
        <w:t>:</w:t>
      </w:r>
    </w:p>
    <w:p w14:paraId="7D77A306" w14:textId="77777777" w:rsidR="00560C75" w:rsidRDefault="00560C75" w:rsidP="00560C75">
      <w:pPr>
        <w:pStyle w:val="ListParagraph"/>
        <w:ind w:left="1080"/>
      </w:pPr>
    </w:p>
    <w:p w14:paraId="65D14277" w14:textId="0F7589C7" w:rsidR="00560C75" w:rsidRPr="00375215" w:rsidRDefault="00375215" w:rsidP="00375215">
      <w:pPr>
        <w:pStyle w:val="ListParagraph"/>
        <w:rPr>
          <w:rFonts w:ascii="Courier New" w:hAnsi="Courier New" w:cs="Courier New"/>
          <w:sz w:val="18"/>
          <w:szCs w:val="18"/>
        </w:rPr>
      </w:pPr>
      <w:r w:rsidRPr="00375215">
        <w:rPr>
          <w:rFonts w:ascii="Courier New" w:hAnsi="Courier New" w:cs="Courier New"/>
          <w:sz w:val="18"/>
          <w:szCs w:val="18"/>
        </w:rPr>
        <w:t>t &lt;- read.table("PSD_PPI.txt", sep = "\t", header = T, stringsAsFactors = F)</w:t>
      </w:r>
    </w:p>
    <w:p w14:paraId="27EFADA4" w14:textId="6CC1F6F7" w:rsidR="00560C75" w:rsidRPr="00560C75" w:rsidRDefault="00560C75" w:rsidP="00560C75">
      <w:pPr>
        <w:pStyle w:val="ListParagraph"/>
        <w:spacing w:line="276" w:lineRule="auto"/>
        <w:rPr>
          <w:rFonts w:ascii="Courier New" w:hAnsi="Courier New" w:cs="Courier New"/>
          <w:sz w:val="18"/>
          <w:szCs w:val="18"/>
        </w:rPr>
      </w:pPr>
      <w:r w:rsidRPr="00560C75">
        <w:rPr>
          <w:rFonts w:ascii="Courier New" w:hAnsi="Courier New" w:cs="Courier New"/>
          <w:sz w:val="18"/>
          <w:szCs w:val="18"/>
        </w:rPr>
        <w:t>head(t)</w:t>
      </w:r>
    </w:p>
    <w:p w14:paraId="30E54153" w14:textId="06F59F56" w:rsidR="00560C75" w:rsidRPr="00560C75" w:rsidRDefault="00560C75" w:rsidP="00560C75">
      <w:pPr>
        <w:pStyle w:val="ListParagraph"/>
        <w:spacing w:line="276" w:lineRule="auto"/>
        <w:rPr>
          <w:rFonts w:ascii="Courier New" w:hAnsi="Courier New" w:cs="Courier New"/>
          <w:sz w:val="18"/>
          <w:szCs w:val="18"/>
        </w:rPr>
      </w:pPr>
      <w:r w:rsidRPr="00560C75">
        <w:rPr>
          <w:rFonts w:ascii="Courier New" w:hAnsi="Courier New" w:cs="Courier New"/>
          <w:sz w:val="18"/>
          <w:szCs w:val="18"/>
        </w:rPr>
        <w:t>gg &lt;- buildNetwork(t)</w:t>
      </w:r>
    </w:p>
    <w:p w14:paraId="1123E6AB" w14:textId="71B61ECE" w:rsidR="00560C75" w:rsidRDefault="00560C75" w:rsidP="00560C75">
      <w:pPr>
        <w:pStyle w:val="ListParagraph"/>
        <w:rPr>
          <w:rFonts w:ascii="Courier New" w:hAnsi="Courier New" w:cs="Courier New"/>
          <w:sz w:val="18"/>
          <w:szCs w:val="18"/>
        </w:rPr>
      </w:pPr>
      <w:r w:rsidRPr="00560C75">
        <w:rPr>
          <w:rFonts w:ascii="Courier New" w:hAnsi="Courier New" w:cs="Courier New"/>
          <w:sz w:val="18"/>
          <w:szCs w:val="18"/>
        </w:rPr>
        <w:t>summary(gg)</w:t>
      </w:r>
    </w:p>
    <w:p w14:paraId="72C8A7F7" w14:textId="1530D5B4" w:rsidR="00560C75" w:rsidRDefault="00560C75" w:rsidP="00560C75">
      <w:pPr>
        <w:pStyle w:val="ListParagraph"/>
      </w:pPr>
    </w:p>
    <w:p w14:paraId="40B00618" w14:textId="312E7C20" w:rsidR="00560C75" w:rsidRDefault="002B0EAB" w:rsidP="008525C1">
      <w:pPr>
        <w:pStyle w:val="ListParagraph"/>
        <w:numPr>
          <w:ilvl w:val="0"/>
          <w:numId w:val="22"/>
        </w:numPr>
      </w:pPr>
      <w:r>
        <w:t>Import a network from a</w:t>
      </w:r>
      <w:r w:rsidR="00560C75">
        <w:t xml:space="preserve"> graph</w:t>
      </w:r>
      <w:r>
        <w:t>/gml</w:t>
      </w:r>
      <w:r w:rsidR="00560C75">
        <w:t xml:space="preserve"> file</w:t>
      </w:r>
      <w:r w:rsidR="00D72B1F">
        <w:t>:</w:t>
      </w:r>
    </w:p>
    <w:p w14:paraId="5654CF64" w14:textId="77777777" w:rsidR="00560C75" w:rsidRPr="00560C75" w:rsidRDefault="00560C75" w:rsidP="00560C75">
      <w:pPr>
        <w:pStyle w:val="ListParagraph"/>
        <w:ind w:left="1080"/>
      </w:pPr>
    </w:p>
    <w:p w14:paraId="553A5356" w14:textId="62F65C15" w:rsidR="00212404" w:rsidRDefault="00212404" w:rsidP="00212404">
      <w:pPr>
        <w:pStyle w:val="ListParagraph"/>
        <w:rPr>
          <w:rFonts w:ascii="Courier New" w:hAnsi="Courier New" w:cs="Courier New"/>
          <w:sz w:val="18"/>
          <w:szCs w:val="18"/>
        </w:rPr>
      </w:pPr>
      <w:r w:rsidRPr="00212404">
        <w:rPr>
          <w:rFonts w:ascii="Courier New" w:hAnsi="Courier New" w:cs="Courier New"/>
          <w:sz w:val="18"/>
          <w:szCs w:val="18"/>
        </w:rPr>
        <w:t>g &lt;- igraph::read.graph("PSDnetwork.gml",format="gml") #graph from gml</w:t>
      </w:r>
    </w:p>
    <w:p w14:paraId="50D2FFB2" w14:textId="4734FF34" w:rsidR="00E30A9B" w:rsidRDefault="00E30A9B" w:rsidP="00E30A9B">
      <w:pPr>
        <w:pStyle w:val="ListParagraph"/>
        <w:rPr>
          <w:rFonts w:ascii="Courier New" w:hAnsi="Courier New" w:cs="Courier New"/>
          <w:sz w:val="18"/>
          <w:szCs w:val="18"/>
        </w:rPr>
      </w:pPr>
      <w:r w:rsidRPr="00212404">
        <w:rPr>
          <w:rFonts w:ascii="Courier New" w:hAnsi="Courier New" w:cs="Courier New"/>
          <w:sz w:val="18"/>
          <w:szCs w:val="18"/>
        </w:rPr>
        <w:t>summary(g)</w:t>
      </w:r>
    </w:p>
    <w:p w14:paraId="572F4914" w14:textId="4C136047" w:rsidR="00560C75" w:rsidRDefault="00560C75" w:rsidP="00E30A9B">
      <w:pPr>
        <w:pStyle w:val="ListParagraph"/>
        <w:rPr>
          <w:rFonts w:ascii="Courier New" w:hAnsi="Courier New" w:cs="Courier New"/>
          <w:sz w:val="18"/>
          <w:szCs w:val="18"/>
        </w:rPr>
      </w:pPr>
    </w:p>
    <w:p w14:paraId="25F7072F" w14:textId="77777777" w:rsidR="005D00A8" w:rsidRPr="005D00A8" w:rsidRDefault="005D00A8" w:rsidP="005D00A8">
      <w:pPr>
        <w:pStyle w:val="ListParagraph"/>
        <w:ind w:left="1080"/>
        <w:rPr>
          <w:sz w:val="22"/>
          <w:szCs w:val="22"/>
        </w:rPr>
      </w:pPr>
    </w:p>
    <w:p w14:paraId="6EA53CC4" w14:textId="20DE3F17" w:rsidR="00B5273C" w:rsidRPr="00B80121" w:rsidRDefault="00B5273C" w:rsidP="00702880">
      <w:pPr>
        <w:pStyle w:val="ListParagraph"/>
      </w:pPr>
      <w:r w:rsidRPr="00B80121">
        <w:t xml:space="preserve">The command </w:t>
      </w:r>
      <w:r w:rsidR="00E30A9B" w:rsidRPr="009608FF">
        <w:rPr>
          <w:rFonts w:ascii="Courier New" w:hAnsi="Courier New" w:cs="Courier New"/>
        </w:rPr>
        <w:t>summary</w:t>
      </w:r>
      <w:r w:rsidR="00560C75" w:rsidRPr="009608FF">
        <w:rPr>
          <w:rFonts w:ascii="Courier New" w:hAnsi="Courier New" w:cs="Courier New"/>
        </w:rPr>
        <w:t>(g</w:t>
      </w:r>
      <w:r w:rsidR="000A060A" w:rsidRPr="009608FF">
        <w:rPr>
          <w:rFonts w:ascii="Courier New" w:hAnsi="Courier New" w:cs="Courier New"/>
        </w:rPr>
        <w:t>g</w:t>
      </w:r>
      <w:r w:rsidR="00560C75" w:rsidRPr="009608FF">
        <w:rPr>
          <w:rFonts w:ascii="Courier New" w:hAnsi="Courier New" w:cs="Courier New"/>
        </w:rPr>
        <w:t xml:space="preserve">) </w:t>
      </w:r>
      <w:r w:rsidR="00560C75" w:rsidRPr="00B80121">
        <w:t>and</w:t>
      </w:r>
      <w:r w:rsidR="00560C75" w:rsidRPr="009608FF">
        <w:rPr>
          <w:rFonts w:ascii="Courier New" w:hAnsi="Courier New" w:cs="Courier New"/>
        </w:rPr>
        <w:t xml:space="preserve"> summary(g)</w:t>
      </w:r>
      <w:r w:rsidR="00E30A9B" w:rsidRPr="009608FF">
        <w:rPr>
          <w:rFonts w:ascii="Courier New" w:hAnsi="Courier New" w:cs="Courier New"/>
        </w:rPr>
        <w:t xml:space="preserve"> </w:t>
      </w:r>
      <w:r w:rsidR="00702880" w:rsidRPr="00B80121">
        <w:t xml:space="preserve">will show </w:t>
      </w:r>
      <w:r w:rsidR="00560C75" w:rsidRPr="00B80121">
        <w:t>the same</w:t>
      </w:r>
      <w:r w:rsidR="00702880" w:rsidRPr="00B80121">
        <w:t xml:space="preserve"> </w:t>
      </w:r>
      <w:r w:rsidR="005425E4" w:rsidRPr="00B80121">
        <w:t>graph composition</w:t>
      </w:r>
      <w:r w:rsidR="00A47B51" w:rsidRPr="00B80121">
        <w:t xml:space="preserve"> from the text import steps 1.2.a or </w:t>
      </w:r>
      <w:r w:rsidR="00A47B51" w:rsidRPr="00B80121">
        <w:rPr>
          <w:rFonts w:ascii="Courier New" w:hAnsi="Courier New" w:cs="Courier New"/>
        </w:rPr>
        <w:t>gml</w:t>
      </w:r>
      <w:r w:rsidR="00A47B51" w:rsidRPr="00B80121">
        <w:t xml:space="preserve"> import in step 1.2.b respectively</w:t>
      </w:r>
      <w:r w:rsidR="005425E4" w:rsidRPr="00B80121">
        <w:t>:</w:t>
      </w:r>
      <w:r w:rsidR="00702880" w:rsidRPr="00B80121">
        <w:t xml:space="preserve"> </w:t>
      </w:r>
      <w:r w:rsidR="005425E4" w:rsidRPr="00B80121">
        <w:rPr>
          <w:color w:val="000000"/>
        </w:rPr>
        <w:t>2297 vertices and 9406 edges</w:t>
      </w:r>
      <w:r w:rsidR="00702880" w:rsidRPr="00B80121">
        <w:t>, with</w:t>
      </w:r>
      <w:r w:rsidR="00702880" w:rsidRPr="009608FF">
        <w:t xml:space="preserve"> </w:t>
      </w:r>
      <w:r w:rsidR="00702880" w:rsidRPr="00B80121">
        <w:t>Human Entrez ID</w:t>
      </w:r>
      <w:r w:rsidR="00375215" w:rsidRPr="00B80121">
        <w:t xml:space="preserve"> </w:t>
      </w:r>
      <w:r w:rsidR="002B0EAB" w:rsidRPr="00B80121">
        <w:t xml:space="preserve">used </w:t>
      </w:r>
      <w:r w:rsidR="00375215" w:rsidRPr="00B80121">
        <w:t xml:space="preserve">as </w:t>
      </w:r>
      <w:r w:rsidR="002B0EAB" w:rsidRPr="00B80121">
        <w:t>the</w:t>
      </w:r>
      <w:r w:rsidR="00375215" w:rsidRPr="00B80121">
        <w:t xml:space="preserve"> node name</w:t>
      </w:r>
      <w:r w:rsidR="00CF7B83" w:rsidRPr="00B80121">
        <w:t xml:space="preserve"> for all three graphs</w:t>
      </w:r>
      <w:r w:rsidR="00375215" w:rsidRPr="00B80121">
        <w:t>.</w:t>
      </w:r>
    </w:p>
    <w:p w14:paraId="0FA8CC85" w14:textId="4CB13989" w:rsidR="00A47B51" w:rsidRDefault="00A47B51" w:rsidP="00702880">
      <w:pPr>
        <w:pStyle w:val="ListParagraph"/>
      </w:pPr>
      <w:r>
        <w:tab/>
      </w:r>
    </w:p>
    <w:p w14:paraId="4B7C4577" w14:textId="6F5EBBF0" w:rsidR="00A47B51" w:rsidRPr="00375215" w:rsidRDefault="00A47B51" w:rsidP="0093239C">
      <w:pPr>
        <w:pStyle w:val="ListParagraph"/>
        <w:numPr>
          <w:ilvl w:val="0"/>
          <w:numId w:val="22"/>
        </w:numPr>
      </w:pPr>
      <w:r>
        <w:t xml:space="preserve">Import network from </w:t>
      </w:r>
      <w:r w:rsidR="008F14ED" w:rsidRPr="008F14ED">
        <w:rPr>
          <w:i/>
          <w:iCs/>
        </w:rPr>
        <w:t>s</w:t>
      </w:r>
      <w:r w:rsidRPr="008F14ED">
        <w:rPr>
          <w:i/>
          <w:iCs/>
        </w:rPr>
        <w:t>ynaptome.</w:t>
      </w:r>
      <w:r w:rsidR="00D97FCD">
        <w:rPr>
          <w:i/>
          <w:iCs/>
        </w:rPr>
        <w:t>db</w:t>
      </w:r>
      <w:r>
        <w:t xml:space="preserve"> and is described in Support Protocol </w:t>
      </w:r>
      <w:r w:rsidR="000629F6">
        <w:t>1</w:t>
      </w:r>
    </w:p>
    <w:p w14:paraId="10A8FA7D" w14:textId="3D9E4921" w:rsidR="00E30A9B" w:rsidRDefault="00E30A9B" w:rsidP="00702880">
      <w:pPr>
        <w:pStyle w:val="ListParagraph"/>
      </w:pPr>
    </w:p>
    <w:p w14:paraId="50244F13" w14:textId="77777777" w:rsidR="0060589F" w:rsidRPr="00B56E6E" w:rsidRDefault="0060589F" w:rsidP="0060589F">
      <w:pPr>
        <w:pStyle w:val="ListParagraph"/>
        <w:numPr>
          <w:ilvl w:val="0"/>
          <w:numId w:val="7"/>
        </w:numPr>
      </w:pPr>
      <w:r w:rsidRPr="00B56E6E">
        <w:t xml:space="preserve">Annotate the network with </w:t>
      </w:r>
      <w:r>
        <w:t>GeneNames</w:t>
      </w:r>
      <w:r w:rsidRPr="00B56E6E">
        <w:t>.</w:t>
      </w:r>
    </w:p>
    <w:p w14:paraId="1BFA7507" w14:textId="77777777" w:rsidR="0060589F" w:rsidRDefault="0060589F" w:rsidP="0060589F">
      <w:pPr>
        <w:pStyle w:val="ListParagraph"/>
      </w:pPr>
      <w:r>
        <w:t>In this step</w:t>
      </w:r>
      <w:r w:rsidRPr="00B56E6E">
        <w:t xml:space="preserve">, </w:t>
      </w:r>
      <w:r>
        <w:t>the raw graph from (1.2) will</w:t>
      </w:r>
      <w:r w:rsidRPr="00B56E6E">
        <w:t xml:space="preserve"> be annotated </w:t>
      </w:r>
      <w:r>
        <w:t xml:space="preserve">by importing annotation data from human genome-wide gene annotation database </w:t>
      </w:r>
      <w:r w:rsidRPr="00C34DA0">
        <w:rPr>
          <w:i/>
          <w:iCs/>
        </w:rPr>
        <w:t>org.Hs.eg.db</w:t>
      </w:r>
      <w:r>
        <w:t xml:space="preserve">. For each node in the graph, Entrez </w:t>
      </w:r>
      <w:r w:rsidRPr="00B56E6E">
        <w:t>Gene Name</w:t>
      </w:r>
      <w:r>
        <w:t xml:space="preserve"> is assigned using the </w:t>
      </w:r>
      <w:r w:rsidRPr="009608FF">
        <w:rPr>
          <w:rFonts w:ascii="Courier New" w:hAnsi="Courier New" w:cs="Courier New"/>
        </w:rPr>
        <w:t>annotateGeneNames</w:t>
      </w:r>
      <w:r>
        <w:t xml:space="preserve"> function.</w:t>
      </w:r>
    </w:p>
    <w:p w14:paraId="7268614F" w14:textId="77777777" w:rsidR="0060589F" w:rsidRPr="00B56E6E" w:rsidRDefault="0060589F" w:rsidP="0060589F">
      <w:pPr>
        <w:pStyle w:val="ListParagraph"/>
      </w:pPr>
    </w:p>
    <w:p w14:paraId="296A16C0" w14:textId="77777777" w:rsidR="0060589F" w:rsidRPr="00C34DA0" w:rsidRDefault="0060589F" w:rsidP="0060589F">
      <w:pPr>
        <w:pStyle w:val="ListParagraph"/>
        <w:rPr>
          <w:rFonts w:ascii="Courier New" w:hAnsi="Courier New" w:cs="Courier New"/>
          <w:sz w:val="18"/>
          <w:szCs w:val="18"/>
        </w:rPr>
      </w:pPr>
      <w:r w:rsidRPr="003C1B01">
        <w:rPr>
          <w:rFonts w:ascii="Courier New" w:hAnsi="Courier New" w:cs="Courier New"/>
          <w:sz w:val="18"/>
          <w:szCs w:val="18"/>
        </w:rPr>
        <w:t>g&lt;-annotateGeneNames(g)</w:t>
      </w:r>
    </w:p>
    <w:p w14:paraId="65F791C0" w14:textId="77777777" w:rsidR="0060589F" w:rsidRDefault="0060589F" w:rsidP="0060589F">
      <w:pPr>
        <w:pStyle w:val="ListParagraph"/>
      </w:pPr>
    </w:p>
    <w:p w14:paraId="659F4FF5" w14:textId="1B2DF67F" w:rsidR="0060589F" w:rsidRDefault="00F0355F" w:rsidP="0060589F">
      <w:pPr>
        <w:pStyle w:val="ListParagraph"/>
      </w:pPr>
      <w:r>
        <w:t>S</w:t>
      </w:r>
      <w:r w:rsidR="0060589F">
        <w:t>ometimes gene IDs become obsolete and gene names are not assigned. We can check for this:</w:t>
      </w:r>
    </w:p>
    <w:p w14:paraId="2BCB68B6" w14:textId="77777777" w:rsidR="0060589F" w:rsidRPr="00C34DA0" w:rsidRDefault="0060589F" w:rsidP="0060589F">
      <w:pPr>
        <w:pStyle w:val="ListParagraph"/>
        <w:rPr>
          <w:rFonts w:ascii="Courier New" w:hAnsi="Courier New" w:cs="Courier New"/>
          <w:sz w:val="18"/>
          <w:szCs w:val="18"/>
        </w:rPr>
      </w:pPr>
      <w:r w:rsidRPr="00C34DA0">
        <w:rPr>
          <w:rFonts w:ascii="Courier New" w:hAnsi="Courier New" w:cs="Courier New"/>
          <w:sz w:val="18"/>
          <w:szCs w:val="18"/>
        </w:rPr>
        <w:t>any(is.na(V(g)$GeneName))</w:t>
      </w:r>
    </w:p>
    <w:p w14:paraId="357CC783" w14:textId="77777777" w:rsidR="0060589F" w:rsidRDefault="0060589F" w:rsidP="0060589F">
      <w:pPr>
        <w:pStyle w:val="ListParagraph"/>
      </w:pPr>
    </w:p>
    <w:p w14:paraId="0EFECBAD" w14:textId="4D56139E" w:rsidR="0060589F" w:rsidRDefault="0060589F" w:rsidP="0060589F">
      <w:pPr>
        <w:pStyle w:val="ListParagraph"/>
      </w:pPr>
      <w:r>
        <w:lastRenderedPageBreak/>
        <w:t>If result is TRUE, we can find such genes and assign its GeneName manually. Some functions further down require unique GeneNames to function correctly.</w:t>
      </w:r>
    </w:p>
    <w:p w14:paraId="5FD87294" w14:textId="77777777" w:rsidR="0060589F" w:rsidRPr="00C34DA0" w:rsidRDefault="0060589F" w:rsidP="0060589F">
      <w:pPr>
        <w:pStyle w:val="ListParagraph"/>
        <w:rPr>
          <w:rFonts w:ascii="Courier New" w:hAnsi="Courier New" w:cs="Courier New"/>
          <w:sz w:val="18"/>
          <w:szCs w:val="18"/>
        </w:rPr>
      </w:pPr>
      <w:r w:rsidRPr="00C34DA0">
        <w:rPr>
          <w:rFonts w:ascii="Courier New" w:hAnsi="Courier New" w:cs="Courier New"/>
          <w:sz w:val="18"/>
          <w:szCs w:val="18"/>
        </w:rPr>
        <w:t>idx&lt;-which(is.na(V(g)$GeneName))</w:t>
      </w:r>
    </w:p>
    <w:p w14:paraId="0DB08397" w14:textId="77777777" w:rsidR="0060589F" w:rsidRPr="00C34DA0" w:rsidRDefault="0060589F" w:rsidP="0060589F">
      <w:pPr>
        <w:pStyle w:val="ListParagraph"/>
        <w:rPr>
          <w:rFonts w:ascii="Courier New" w:hAnsi="Courier New" w:cs="Courier New"/>
          <w:sz w:val="18"/>
          <w:szCs w:val="18"/>
        </w:rPr>
      </w:pPr>
      <w:r w:rsidRPr="00C34DA0">
        <w:rPr>
          <w:rFonts w:ascii="Courier New" w:hAnsi="Courier New" w:cs="Courier New"/>
          <w:sz w:val="18"/>
          <w:szCs w:val="18"/>
        </w:rPr>
        <w:t>idx</w:t>
      </w:r>
    </w:p>
    <w:p w14:paraId="47B4F9F1" w14:textId="77777777" w:rsidR="0060589F" w:rsidRPr="00C34DA0" w:rsidRDefault="0060589F" w:rsidP="0060589F">
      <w:pPr>
        <w:pStyle w:val="ListParagraph"/>
        <w:rPr>
          <w:rFonts w:ascii="Courier New" w:eastAsia="Calibri" w:hAnsi="Courier New" w:cs="Courier New"/>
          <w:color w:val="000000"/>
          <w:sz w:val="18"/>
          <w:szCs w:val="18"/>
          <w:lang w:eastAsia="en-US"/>
        </w:rPr>
      </w:pPr>
      <w:r w:rsidRPr="00C34DA0">
        <w:rPr>
          <w:rFonts w:ascii="Courier New" w:hAnsi="Courier New" w:cs="Courier New"/>
          <w:sz w:val="18"/>
          <w:szCs w:val="18"/>
        </w:rPr>
        <w:t>V(g)$GeneName[idx]&lt;-'</w:t>
      </w:r>
      <w:r w:rsidRPr="00C34DA0">
        <w:rPr>
          <w:rFonts w:ascii="Courier New" w:eastAsia="Calibri" w:hAnsi="Courier New" w:cs="Courier New"/>
          <w:color w:val="000000"/>
          <w:sz w:val="18"/>
          <w:szCs w:val="18"/>
          <w:lang w:eastAsia="en-US"/>
        </w:rPr>
        <w:t>AKAP2'</w:t>
      </w:r>
    </w:p>
    <w:p w14:paraId="04E57456" w14:textId="77777777" w:rsidR="0060589F" w:rsidRPr="00B56E6E" w:rsidRDefault="0060589F" w:rsidP="0060589F">
      <w:pPr>
        <w:pStyle w:val="ListParagraph"/>
      </w:pPr>
    </w:p>
    <w:p w14:paraId="71ACBC4A" w14:textId="77777777" w:rsidR="0060589F" w:rsidRPr="00B56E6E" w:rsidRDefault="0060589F" w:rsidP="0060589F">
      <w:pPr>
        <w:pStyle w:val="ListParagraph"/>
        <w:numPr>
          <w:ilvl w:val="0"/>
          <w:numId w:val="7"/>
        </w:numPr>
      </w:pPr>
      <w:r w:rsidRPr="00B56E6E">
        <w:t>Annotate the network with metadata.</w:t>
      </w:r>
    </w:p>
    <w:p w14:paraId="0AC053CE" w14:textId="77777777" w:rsidR="0060589F" w:rsidRPr="00B80121" w:rsidRDefault="0060589F" w:rsidP="0060589F">
      <w:pPr>
        <w:pStyle w:val="ListParagraph"/>
      </w:pPr>
      <w:r w:rsidRPr="00B80121">
        <w:t xml:space="preserve">In this step, the raw graph from (1.2) will be annotated by importing annotation data from relevant external files and/or databases. For each node in the graph the following annotation is added: associated human diseases are extracted directly from the Human Disease Ontology (HDO) using the </w:t>
      </w:r>
      <w:r w:rsidRPr="009608FF">
        <w:rPr>
          <w:rFonts w:ascii="Courier New" w:hAnsi="Courier New" w:cs="Courier New"/>
        </w:rPr>
        <w:t>annotateTopOntoOVG</w:t>
      </w:r>
      <w:r w:rsidRPr="00B80121">
        <w:t xml:space="preserve"> function and Gene Ontology terms (BP, MF and CC) are extracted using the </w:t>
      </w:r>
      <w:r w:rsidRPr="009608FF">
        <w:rPr>
          <w:rFonts w:ascii="Courier New" w:hAnsi="Courier New" w:cs="Courier New"/>
        </w:rPr>
        <w:t>annotateGOont</w:t>
      </w:r>
      <w:r w:rsidRPr="00B80121">
        <w:t xml:space="preserve"> function.</w:t>
      </w:r>
    </w:p>
    <w:p w14:paraId="0F5BAF20" w14:textId="77777777" w:rsidR="0060589F" w:rsidRPr="00B56E6E" w:rsidRDefault="0060589F" w:rsidP="0060589F">
      <w:pPr>
        <w:pStyle w:val="ListParagraph"/>
      </w:pPr>
    </w:p>
    <w:p w14:paraId="4B5A1553" w14:textId="77777777" w:rsidR="0060589F" w:rsidRPr="00B56E6E" w:rsidRDefault="0060589F" w:rsidP="0060589F">
      <w:pPr>
        <w:pStyle w:val="ListParagraph"/>
        <w:rPr>
          <w:rFonts w:ascii="Courier New" w:hAnsi="Courier New" w:cs="Courier New"/>
          <w:sz w:val="18"/>
          <w:szCs w:val="18"/>
        </w:rPr>
      </w:pPr>
      <w:r w:rsidRPr="00B56E6E">
        <w:rPr>
          <w:rFonts w:ascii="Courier New" w:hAnsi="Courier New" w:cs="Courier New"/>
          <w:sz w:val="18"/>
          <w:szCs w:val="18"/>
        </w:rPr>
        <w:t>afile&lt;-system.file("extdata", "flatfile_human_gene2HDO.csv", package = "BioNAR")</w:t>
      </w:r>
    </w:p>
    <w:p w14:paraId="59F0DB8E" w14:textId="77777777" w:rsidR="0060589F" w:rsidRPr="00B56E6E" w:rsidRDefault="0060589F" w:rsidP="0060589F">
      <w:pPr>
        <w:pStyle w:val="ListParagraph"/>
        <w:rPr>
          <w:rFonts w:ascii="Courier New" w:hAnsi="Courier New" w:cs="Courier New"/>
          <w:sz w:val="18"/>
          <w:szCs w:val="18"/>
        </w:rPr>
      </w:pPr>
      <w:r w:rsidRPr="00B56E6E">
        <w:rPr>
          <w:rFonts w:ascii="Courier New" w:hAnsi="Courier New" w:cs="Courier New"/>
          <w:sz w:val="18"/>
          <w:szCs w:val="18"/>
        </w:rPr>
        <w:t>dis &lt;- read.table(afile,sep="\t",skip=1,header=FALSE,strip.white=TRUE,quote="")</w:t>
      </w:r>
    </w:p>
    <w:p w14:paraId="0823BE97" w14:textId="77777777" w:rsidR="0060589F" w:rsidRDefault="0060589F" w:rsidP="0060589F">
      <w:pPr>
        <w:pStyle w:val="ListParagraph"/>
        <w:rPr>
          <w:rFonts w:ascii="Courier New" w:hAnsi="Courier New" w:cs="Courier New"/>
          <w:sz w:val="18"/>
          <w:szCs w:val="18"/>
        </w:rPr>
      </w:pPr>
      <w:r w:rsidRPr="00B56E6E">
        <w:rPr>
          <w:rFonts w:ascii="Courier New" w:hAnsi="Courier New" w:cs="Courier New"/>
          <w:sz w:val="18"/>
          <w:szCs w:val="18"/>
        </w:rPr>
        <w:t>g &lt;- annotateTopOntoOVG(g, dis)</w:t>
      </w:r>
    </w:p>
    <w:p w14:paraId="5E535ED3" w14:textId="77777777" w:rsidR="0060589F" w:rsidRDefault="0060589F" w:rsidP="0060589F">
      <w:pPr>
        <w:pStyle w:val="ListParagraph"/>
        <w:rPr>
          <w:rFonts w:ascii="Courier New" w:hAnsi="Courier New" w:cs="Courier New"/>
          <w:sz w:val="18"/>
          <w:szCs w:val="18"/>
        </w:rPr>
      </w:pPr>
      <w:r w:rsidRPr="00B56E6E">
        <w:rPr>
          <w:rFonts w:ascii="Courier New" w:hAnsi="Courier New" w:cs="Courier New"/>
          <w:sz w:val="18"/>
          <w:szCs w:val="18"/>
        </w:rPr>
        <w:t>g &lt;- annotateGOont(g)</w:t>
      </w:r>
    </w:p>
    <w:p w14:paraId="3F69B8CB" w14:textId="77777777" w:rsidR="0060589F" w:rsidRDefault="0060589F" w:rsidP="0060589F">
      <w:pPr>
        <w:pStyle w:val="ListParagraph"/>
        <w:rPr>
          <w:rFonts w:ascii="Courier New" w:hAnsi="Courier New" w:cs="Courier New"/>
          <w:sz w:val="18"/>
          <w:szCs w:val="18"/>
        </w:rPr>
      </w:pPr>
      <w:r>
        <w:rPr>
          <w:rFonts w:ascii="Courier New" w:hAnsi="Courier New" w:cs="Courier New"/>
          <w:sz w:val="18"/>
          <w:szCs w:val="18"/>
        </w:rPr>
        <w:t>summary(g)</w:t>
      </w:r>
    </w:p>
    <w:p w14:paraId="55E30C0D" w14:textId="77777777" w:rsidR="0060589F" w:rsidRDefault="0060589F" w:rsidP="0060589F">
      <w:pPr>
        <w:pStyle w:val="ListParagraph"/>
        <w:rPr>
          <w:rFonts w:ascii="Courier New" w:hAnsi="Courier New" w:cs="Courier New"/>
          <w:sz w:val="18"/>
          <w:szCs w:val="18"/>
        </w:rPr>
      </w:pPr>
    </w:p>
    <w:p w14:paraId="0252336E" w14:textId="77777777" w:rsidR="0060589F" w:rsidRPr="00B80121" w:rsidRDefault="0060589F" w:rsidP="0060589F">
      <w:pPr>
        <w:pStyle w:val="ListParagraph"/>
      </w:pPr>
      <w:r w:rsidRPr="00B80121">
        <w:t xml:space="preserve">By calling </w:t>
      </w:r>
      <w:r w:rsidRPr="009608FF">
        <w:rPr>
          <w:rFonts w:ascii="Courier New" w:hAnsi="Courier New" w:cs="Courier New"/>
        </w:rPr>
        <w:t>summary(g)</w:t>
      </w:r>
      <w:r w:rsidRPr="009608FF">
        <w:t xml:space="preserve">you will see </w:t>
      </w:r>
      <w:r w:rsidRPr="00B80121">
        <w:t xml:space="preserve">that nodes now have attributes:  </w:t>
      </w:r>
      <w:r w:rsidRPr="009608FF">
        <w:rPr>
          <w:rFonts w:ascii="Courier New" w:hAnsi="Courier New" w:cs="Courier New"/>
        </w:rPr>
        <w:t>id</w:t>
      </w:r>
      <w:r w:rsidRPr="00B80121">
        <w:t xml:space="preserve"> (v/n), name (v/c), GeneName (v/c), TopOnto_OVG (v/c), TopOnto_OVG_HDO_ID (v/c), GO_MF_ID (v/c), GO_MF (v/c), GO_BP_ID (v/c), GO_BP (v/c), GO_CC_ID (v/c), GO_CC (v/c), where </w:t>
      </w:r>
      <w:r w:rsidRPr="009608FF">
        <w:rPr>
          <w:rFonts w:ascii="Courier New" w:hAnsi="Courier New" w:cs="Courier New"/>
        </w:rPr>
        <w:t xml:space="preserve">id </w:t>
      </w:r>
      <w:r w:rsidRPr="00B80121">
        <w:t xml:space="preserve">corresponds to internal graph ID, </w:t>
      </w:r>
      <w:r w:rsidRPr="009608FF">
        <w:rPr>
          <w:rFonts w:ascii="Courier New" w:hAnsi="Courier New" w:cs="Courier New"/>
        </w:rPr>
        <w:t>name</w:t>
      </w:r>
      <w:r w:rsidRPr="00B80121">
        <w:t xml:space="preserve"> – Human Entrez ID, </w:t>
      </w:r>
      <w:r w:rsidRPr="009608FF">
        <w:rPr>
          <w:rFonts w:ascii="Courier New" w:hAnsi="Courier New" w:cs="Courier New"/>
        </w:rPr>
        <w:t>TopOnto_OVG</w:t>
      </w:r>
      <w:r w:rsidRPr="00B80121">
        <w:t xml:space="preserve"> – disease name according Human Disease Ontology (HDO), </w:t>
      </w:r>
      <w:r w:rsidRPr="009608FF">
        <w:rPr>
          <w:rFonts w:ascii="Courier New" w:hAnsi="Courier New" w:cs="Courier New"/>
        </w:rPr>
        <w:t>TopOnto_OVG_HDO_ID</w:t>
      </w:r>
      <w:r w:rsidRPr="00B80121">
        <w:t xml:space="preserve"> – disease ID according HDO, </w:t>
      </w:r>
      <w:r w:rsidRPr="009608FF">
        <w:rPr>
          <w:rFonts w:ascii="Courier New" w:hAnsi="Courier New" w:cs="Courier New"/>
        </w:rPr>
        <w:t>GO_MF_ID</w:t>
      </w:r>
      <w:r w:rsidRPr="00B80121">
        <w:t xml:space="preserve"> – Gene Ontology Molecular Function ID, </w:t>
      </w:r>
      <w:r w:rsidRPr="009608FF">
        <w:rPr>
          <w:rFonts w:ascii="Courier New" w:hAnsi="Courier New" w:cs="Courier New"/>
        </w:rPr>
        <w:t>GO_MF</w:t>
      </w:r>
      <w:r w:rsidRPr="00B80121">
        <w:t xml:space="preserve"> - Gene Ontology Molecular Function name, </w:t>
      </w:r>
      <w:r w:rsidRPr="009608FF">
        <w:rPr>
          <w:rFonts w:ascii="Courier New" w:hAnsi="Courier New" w:cs="Courier New"/>
        </w:rPr>
        <w:t>GO_BP_ID</w:t>
      </w:r>
      <w:r w:rsidRPr="00B80121">
        <w:t xml:space="preserve"> - Gene Ontology Biological Process ID, </w:t>
      </w:r>
      <w:r w:rsidRPr="009608FF">
        <w:rPr>
          <w:rFonts w:ascii="Courier New" w:hAnsi="Courier New" w:cs="Courier New"/>
        </w:rPr>
        <w:t>GO_BP</w:t>
      </w:r>
      <w:r w:rsidRPr="00B80121">
        <w:t xml:space="preserve">- Gene Ontology Biological Process name, </w:t>
      </w:r>
      <w:r w:rsidRPr="009608FF">
        <w:rPr>
          <w:rFonts w:ascii="Courier New" w:hAnsi="Courier New" w:cs="Courier New"/>
        </w:rPr>
        <w:t>GO_CC_ID</w:t>
      </w:r>
      <w:r w:rsidRPr="00B80121">
        <w:t xml:space="preserve"> - Gene Ontology Cell Compartment ID, </w:t>
      </w:r>
      <w:r w:rsidRPr="009608FF">
        <w:rPr>
          <w:rFonts w:ascii="Courier New" w:hAnsi="Courier New" w:cs="Courier New"/>
        </w:rPr>
        <w:t>GO_CC</w:t>
      </w:r>
      <w:r w:rsidRPr="00B80121">
        <w:t xml:space="preserve"> - Gene Ontology Cell Compartment name. </w:t>
      </w:r>
    </w:p>
    <w:p w14:paraId="61E389C0" w14:textId="77777777" w:rsidR="00D72B1F" w:rsidRDefault="00D72B1F" w:rsidP="0060589F"/>
    <w:p w14:paraId="1DB693B6" w14:textId="2AEFA795" w:rsidR="006F2C89" w:rsidRDefault="00FF15D6" w:rsidP="00FF15D6">
      <w:pPr>
        <w:pStyle w:val="ListParagraph"/>
      </w:pPr>
      <w:r>
        <w:t xml:space="preserve">To annotate </w:t>
      </w:r>
      <w:r w:rsidR="002858BA">
        <w:t xml:space="preserve">a </w:t>
      </w:r>
      <w:r>
        <w:t xml:space="preserve">graph with your own metadata, you need to provide </w:t>
      </w:r>
      <w:r w:rsidR="00CF7B83">
        <w:t xml:space="preserve">it </w:t>
      </w:r>
      <w:r w:rsidR="002C3196">
        <w:t xml:space="preserve">in </w:t>
      </w:r>
      <w:r w:rsidR="002B0EAB">
        <w:t>the</w:t>
      </w:r>
      <w:r w:rsidR="002C3196">
        <w:t xml:space="preserve"> form </w:t>
      </w:r>
      <w:r w:rsidR="008D235C">
        <w:t>of a</w:t>
      </w:r>
      <w:r>
        <w:t xml:space="preserve"> data frame (see example “</w:t>
      </w:r>
      <w:r w:rsidRPr="008F14ED">
        <w:rPr>
          <w:rFonts w:ascii="Courier New" w:hAnsi="Courier New" w:cs="Courier New"/>
        </w:rPr>
        <w:t>SynGO.txt</w:t>
      </w:r>
      <w:r>
        <w:t>”), where</w:t>
      </w:r>
      <w:r w:rsidR="002C3196">
        <w:t xml:space="preserve"> the first column should contain </w:t>
      </w:r>
      <w:r w:rsidRPr="00FF15D6">
        <w:rPr>
          <w:sz w:val="22"/>
          <w:szCs w:val="22"/>
        </w:rPr>
        <w:t>vertex IDs</w:t>
      </w:r>
      <w:r w:rsidR="002C3196">
        <w:t xml:space="preserve"> matching name IDs in the network (Human Entrez ID)</w:t>
      </w:r>
      <w:r w:rsidRPr="00FF15D6">
        <w:t xml:space="preserve"> </w:t>
      </w:r>
      <w:r>
        <w:t>and</w:t>
      </w:r>
      <w:r w:rsidRPr="00FF15D6">
        <w:rPr>
          <w:sz w:val="22"/>
          <w:szCs w:val="22"/>
        </w:rPr>
        <w:t xml:space="preserve"> </w:t>
      </w:r>
      <w:r w:rsidR="002C3196">
        <w:t xml:space="preserve">the second </w:t>
      </w:r>
      <w:r w:rsidR="00C659BB">
        <w:t>column the</w:t>
      </w:r>
      <w:r w:rsidR="008D235C">
        <w:t xml:space="preserve"> respective</w:t>
      </w:r>
      <w:r>
        <w:t xml:space="preserve"> attribute value</w:t>
      </w:r>
      <w:r w:rsidR="002C3196">
        <w:t>s</w:t>
      </w:r>
      <w:r>
        <w:t>.</w:t>
      </w:r>
      <w:r w:rsidR="008D235C">
        <w:t xml:space="preserve"> When using </w:t>
      </w:r>
      <w:r w:rsidR="00CF7B83">
        <w:t xml:space="preserve">the </w:t>
      </w:r>
      <w:r w:rsidR="008D235C">
        <w:t>command</w:t>
      </w:r>
      <w:r w:rsidR="008D235C" w:rsidRPr="00480773">
        <w:t xml:space="preserve"> </w:t>
      </w:r>
      <w:r w:rsidR="008D235C" w:rsidRPr="009608FF">
        <w:rPr>
          <w:rFonts w:ascii="Courier New" w:hAnsi="Courier New" w:cs="Courier New"/>
        </w:rPr>
        <w:t>annotateVertex(g)</w:t>
      </w:r>
      <w:r w:rsidR="008D235C" w:rsidRPr="009608FF">
        <w:t xml:space="preserve">, you will need </w:t>
      </w:r>
      <w:r w:rsidR="008D235C" w:rsidRPr="00847C92">
        <w:t>to</w:t>
      </w:r>
      <w:r w:rsidR="008D235C">
        <w:t xml:space="preserve"> provide the name of your new attribute </w:t>
      </w:r>
      <w:r w:rsidR="00D85CBD">
        <w:t xml:space="preserve">as </w:t>
      </w:r>
      <w:r w:rsidR="00D72B1F">
        <w:t>parameter</w:t>
      </w:r>
      <w:r w:rsidR="000528BF">
        <w:t xml:space="preserve"> </w:t>
      </w:r>
      <w:r w:rsidR="00D85CBD" w:rsidRPr="009608FF">
        <w:rPr>
          <w:rFonts w:ascii="Courier New" w:hAnsi="Courier New" w:cs="Courier New"/>
        </w:rPr>
        <w:t>name</w:t>
      </w:r>
      <w:r w:rsidR="00D85CBD" w:rsidRPr="009608FF">
        <w:t xml:space="preserve"> </w:t>
      </w:r>
      <w:r w:rsidR="008D235C" w:rsidRPr="009608FF">
        <w:t>(</w:t>
      </w:r>
      <w:r w:rsidR="008D235C">
        <w:t xml:space="preserve">“syngo” in our case) and the name of </w:t>
      </w:r>
      <w:r w:rsidR="00D85CBD">
        <w:t>your annotation table</w:t>
      </w:r>
      <w:r w:rsidR="008D235C">
        <w:t xml:space="preserve"> (“sg”) as</w:t>
      </w:r>
      <w:r w:rsidR="000528BF">
        <w:t xml:space="preserve"> parameter </w:t>
      </w:r>
      <w:r w:rsidR="008D235C" w:rsidRPr="009608FF">
        <w:rPr>
          <w:rFonts w:ascii="Courier New" w:hAnsi="Courier New" w:cs="Courier New"/>
        </w:rPr>
        <w:t>values</w:t>
      </w:r>
      <w:r w:rsidR="008D235C" w:rsidRPr="00D85CBD">
        <w:rPr>
          <w:rFonts w:ascii="Courier New" w:hAnsi="Courier New" w:cs="Courier New"/>
          <w:sz w:val="18"/>
          <w:szCs w:val="18"/>
        </w:rPr>
        <w:t>.</w:t>
      </w:r>
    </w:p>
    <w:p w14:paraId="0074040D" w14:textId="79C6CAB6" w:rsidR="002B3AF9" w:rsidRDefault="002B3AF9" w:rsidP="00FF15D6">
      <w:pPr>
        <w:pStyle w:val="ListParagraph"/>
      </w:pPr>
    </w:p>
    <w:p w14:paraId="5A5BA087" w14:textId="6B267FD1" w:rsidR="002C3196" w:rsidRPr="002C3196" w:rsidRDefault="002C3196" w:rsidP="00FF15D6">
      <w:pPr>
        <w:pStyle w:val="ListParagraph"/>
        <w:rPr>
          <w:rFonts w:ascii="Courier New" w:hAnsi="Courier New" w:cs="Courier New"/>
          <w:sz w:val="18"/>
          <w:szCs w:val="18"/>
        </w:rPr>
      </w:pPr>
      <w:r w:rsidRPr="002C3196">
        <w:rPr>
          <w:rFonts w:ascii="Courier New" w:hAnsi="Courier New" w:cs="Courier New"/>
          <w:sz w:val="18"/>
          <w:szCs w:val="18"/>
        </w:rPr>
        <w:t>sg &lt;- read.table("SynGO.txt", sep = "\t", header = T, stringsAsFactors = F)</w:t>
      </w:r>
    </w:p>
    <w:p w14:paraId="1B8017E8" w14:textId="33E5EAFE" w:rsidR="002B3AF9" w:rsidRPr="002B3AF9" w:rsidRDefault="002B3AF9" w:rsidP="00FF15D6">
      <w:pPr>
        <w:pStyle w:val="ListParagraph"/>
        <w:rPr>
          <w:rFonts w:ascii="Courier New" w:hAnsi="Courier New" w:cs="Courier New"/>
          <w:sz w:val="18"/>
          <w:szCs w:val="18"/>
        </w:rPr>
      </w:pPr>
      <w:r w:rsidRPr="002B3AF9">
        <w:rPr>
          <w:rFonts w:ascii="Courier New" w:hAnsi="Courier New" w:cs="Courier New"/>
          <w:sz w:val="18"/>
          <w:szCs w:val="18"/>
        </w:rPr>
        <w:t>g &lt;- annotateVertex(g, name = "syngo", values = sg, idatt = "name")</w:t>
      </w:r>
    </w:p>
    <w:p w14:paraId="6977B9D7" w14:textId="55D136C3" w:rsidR="00B56E6E" w:rsidRDefault="00B56E6E" w:rsidP="00B56E6E">
      <w:pPr>
        <w:pStyle w:val="ListParagraph"/>
      </w:pPr>
    </w:p>
    <w:p w14:paraId="562EC4E9" w14:textId="7356F35A" w:rsidR="005D00A8" w:rsidRPr="00B56E6E" w:rsidRDefault="005D00A8" w:rsidP="00B56E6E">
      <w:pPr>
        <w:pStyle w:val="ListParagraph"/>
        <w:rPr>
          <w:sz w:val="22"/>
          <w:szCs w:val="22"/>
        </w:rPr>
      </w:pPr>
      <w:r>
        <w:t xml:space="preserve">If you call </w:t>
      </w:r>
      <w:r w:rsidRPr="009608FF">
        <w:rPr>
          <w:rFonts w:ascii="Courier New" w:hAnsi="Courier New" w:cs="Courier New"/>
        </w:rPr>
        <w:t>summary(g)</w:t>
      </w:r>
      <w:r>
        <w:t xml:space="preserve"> you</w:t>
      </w:r>
      <w:r w:rsidR="002B0EAB">
        <w:t xml:space="preserve"> will now</w:t>
      </w:r>
      <w:r>
        <w:t xml:space="preserve"> see </w:t>
      </w:r>
      <w:r w:rsidR="002B0EAB">
        <w:t xml:space="preserve">an additional </w:t>
      </w:r>
      <w:r>
        <w:t>new attribute “syngo”</w:t>
      </w:r>
      <w:r w:rsidR="00D72B1F">
        <w:t xml:space="preserve"> in addition to </w:t>
      </w:r>
      <w:r w:rsidR="002B0EAB">
        <w:t xml:space="preserve">those listed </w:t>
      </w:r>
      <w:r w:rsidR="00D72B1F">
        <w:t>above.</w:t>
      </w:r>
    </w:p>
    <w:p w14:paraId="7C6847E8" w14:textId="77777777" w:rsidR="00E30A9B" w:rsidRDefault="00E30A9B" w:rsidP="00702880">
      <w:pPr>
        <w:pStyle w:val="ListParagraph"/>
      </w:pPr>
    </w:p>
    <w:p w14:paraId="2F3CD35C" w14:textId="77777777" w:rsidR="00106B02" w:rsidRPr="00B5273C" w:rsidRDefault="00106B02" w:rsidP="00702880">
      <w:pPr>
        <w:pStyle w:val="ListParagraph"/>
      </w:pPr>
    </w:p>
    <w:p w14:paraId="7B5BFA60" w14:textId="77777777" w:rsidR="00527167" w:rsidRPr="00BF4461" w:rsidRDefault="00527167" w:rsidP="00527167">
      <w:pPr>
        <w:rPr>
          <w:b/>
        </w:rPr>
      </w:pPr>
    </w:p>
    <w:p w14:paraId="3DF481CA" w14:textId="695946CD" w:rsidR="00B055EF" w:rsidRPr="001971DE" w:rsidRDefault="00527167" w:rsidP="00B055EF">
      <w:pPr>
        <w:jc w:val="both"/>
        <w:rPr>
          <w:i/>
          <w:sz w:val="20"/>
          <w:szCs w:val="20"/>
        </w:rPr>
      </w:pPr>
      <w:r w:rsidRPr="009608FF">
        <w:rPr>
          <w:b/>
          <w:iCs/>
        </w:rPr>
        <w:t>SUPPORT PROTOCOL 1</w:t>
      </w:r>
      <w:r w:rsidR="00B055EF" w:rsidRPr="009608FF">
        <w:rPr>
          <w:b/>
          <w:iCs/>
        </w:rPr>
        <w:t>:</w:t>
      </w:r>
      <w:r w:rsidR="00B055EF">
        <w:rPr>
          <w:b/>
          <w:i/>
        </w:rPr>
        <w:t xml:space="preserve"> </w:t>
      </w:r>
      <w:r w:rsidR="00B055EF">
        <w:rPr>
          <w:b/>
        </w:rPr>
        <w:t xml:space="preserve">Installing </w:t>
      </w:r>
      <w:r w:rsidR="00B055EF" w:rsidRPr="007E5C3E">
        <w:rPr>
          <w:b/>
          <w:i/>
          <w:iCs/>
        </w:rPr>
        <w:t>BioNAR</w:t>
      </w:r>
      <w:r w:rsidR="00B055EF">
        <w:rPr>
          <w:b/>
        </w:rPr>
        <w:t xml:space="preserve"> </w:t>
      </w:r>
      <w:r w:rsidR="007D0BBD">
        <w:rPr>
          <w:b/>
        </w:rPr>
        <w:t>from RStudio.</w:t>
      </w:r>
    </w:p>
    <w:p w14:paraId="12A13DB2" w14:textId="6823EB96" w:rsidR="00527167" w:rsidRDefault="00527167" w:rsidP="00527167">
      <w:pPr>
        <w:rPr>
          <w:b/>
          <w:i/>
        </w:rPr>
      </w:pPr>
    </w:p>
    <w:p w14:paraId="7B49D304" w14:textId="77777777" w:rsidR="00A968C5" w:rsidRPr="00BF4461" w:rsidRDefault="00A968C5" w:rsidP="00527167">
      <w:pPr>
        <w:rPr>
          <w:i/>
        </w:rPr>
      </w:pPr>
    </w:p>
    <w:p w14:paraId="2AC44127" w14:textId="43FD46B2" w:rsidR="00202AB9" w:rsidRPr="00D72B1F" w:rsidRDefault="00FA3F00" w:rsidP="00D72B1F">
      <w:pPr>
        <w:spacing w:line="360" w:lineRule="auto"/>
        <w:rPr>
          <w:color w:val="000000"/>
        </w:rPr>
      </w:pPr>
      <w:r>
        <w:rPr>
          <w:color w:val="000000"/>
        </w:rPr>
        <w:lastRenderedPageBreak/>
        <w:t xml:space="preserve">Support Protocol 1 describes how install </w:t>
      </w:r>
      <w:r w:rsidRPr="00D97FCD">
        <w:rPr>
          <w:i/>
          <w:iCs/>
          <w:color w:val="000000"/>
        </w:rPr>
        <w:t>BioNAR</w:t>
      </w:r>
      <w:r>
        <w:rPr>
          <w:color w:val="000000"/>
        </w:rPr>
        <w:t xml:space="preserve"> from Bioconductor</w:t>
      </w:r>
      <w:r w:rsidR="007D0BBD">
        <w:rPr>
          <w:color w:val="000000"/>
        </w:rPr>
        <w:t>.</w:t>
      </w:r>
    </w:p>
    <w:p w14:paraId="5F8C107D" w14:textId="77777777" w:rsidR="00791B8A" w:rsidRPr="00791B8A" w:rsidRDefault="00791B8A" w:rsidP="00791B8A">
      <w:pPr>
        <w:textAlignment w:val="baseline"/>
        <w:rPr>
          <w:rFonts w:ascii="Merriweather" w:hAnsi="Merriweather"/>
          <w:color w:val="2A2A2A"/>
          <w:sz w:val="27"/>
          <w:szCs w:val="27"/>
        </w:rPr>
      </w:pPr>
    </w:p>
    <w:p w14:paraId="1EFD03EA" w14:textId="77777777" w:rsidR="00B055EF" w:rsidRPr="00AC4D54" w:rsidRDefault="00B055EF" w:rsidP="00B055EF">
      <w:pPr>
        <w:spacing w:line="360" w:lineRule="auto"/>
        <w:rPr>
          <w:color w:val="000000"/>
          <w:sz w:val="22"/>
          <w:szCs w:val="22"/>
        </w:rPr>
      </w:pPr>
      <w:r w:rsidRPr="001A566F">
        <w:rPr>
          <w:b/>
          <w:iCs/>
        </w:rPr>
        <w:t>Necessary Resources</w:t>
      </w:r>
      <w:r>
        <w:rPr>
          <w:b/>
          <w:iCs/>
        </w:rPr>
        <w:t>:</w:t>
      </w:r>
    </w:p>
    <w:p w14:paraId="6B8BE359" w14:textId="77777777" w:rsidR="00B055EF" w:rsidRPr="00205F5B" w:rsidRDefault="00B055EF" w:rsidP="00B055EF">
      <w:pPr>
        <w:pStyle w:val="Bullet"/>
        <w:numPr>
          <w:ilvl w:val="0"/>
          <w:numId w:val="18"/>
        </w:numPr>
        <w:rPr>
          <w:rFonts w:ascii="Calibri" w:hAnsi="Calibri" w:cs="Calibri"/>
          <w:sz w:val="18"/>
          <w:szCs w:val="18"/>
        </w:rPr>
      </w:pPr>
      <w:r w:rsidRPr="00111E42">
        <w:rPr>
          <w:rFonts w:ascii="Calibri" w:hAnsi="Calibri" w:cs="Calibri"/>
          <w:i/>
          <w:sz w:val="18"/>
          <w:szCs w:val="18"/>
        </w:rPr>
        <w:t>Hardware</w:t>
      </w:r>
    </w:p>
    <w:p w14:paraId="709DC823" w14:textId="77777777" w:rsidR="00B055EF" w:rsidRDefault="00B055EF" w:rsidP="00B055EF">
      <w:pPr>
        <w:pStyle w:val="Bullet"/>
        <w:ind w:firstLine="0"/>
        <w:rPr>
          <w:rFonts w:ascii="Calibri" w:hAnsi="Calibri" w:cs="Calibri"/>
          <w:i/>
          <w:sz w:val="18"/>
          <w:szCs w:val="18"/>
        </w:rPr>
      </w:pPr>
    </w:p>
    <w:p w14:paraId="2DC1BE63" w14:textId="528A7F0D" w:rsidR="00B055EF" w:rsidRPr="00B055EF" w:rsidRDefault="00B055EF" w:rsidP="00B055EF">
      <w:pPr>
        <w:pStyle w:val="Bullet"/>
        <w:ind w:firstLine="0"/>
      </w:pPr>
      <w:r>
        <w:rPr>
          <w:rFonts w:ascii="Open Sans" w:hAnsi="Open Sans" w:cs="Open Sans"/>
          <w:color w:val="1C1D1E"/>
          <w:sz w:val="21"/>
          <w:szCs w:val="21"/>
        </w:rPr>
        <w:t xml:space="preserve">A modern compute environment capable of running </w:t>
      </w:r>
      <w:r w:rsidR="00D97FCD">
        <w:rPr>
          <w:rFonts w:ascii="Open Sans" w:hAnsi="Open Sans" w:cs="Open Sans"/>
          <w:color w:val="1C1D1E"/>
          <w:sz w:val="21"/>
          <w:szCs w:val="21"/>
        </w:rPr>
        <w:t>R &gt; 4.</w:t>
      </w:r>
      <w:r w:rsidR="0060589F">
        <w:rPr>
          <w:rFonts w:ascii="Open Sans" w:hAnsi="Open Sans" w:cs="Open Sans"/>
          <w:color w:val="1C1D1E"/>
          <w:sz w:val="21"/>
          <w:szCs w:val="21"/>
        </w:rPr>
        <w:t>3</w:t>
      </w:r>
      <w:r w:rsidR="00D97FCD">
        <w:rPr>
          <w:rFonts w:ascii="Open Sans" w:hAnsi="Open Sans" w:cs="Open Sans"/>
          <w:color w:val="1C1D1E"/>
          <w:sz w:val="21"/>
          <w:szCs w:val="21"/>
        </w:rPr>
        <w:t>.0 and Rstudio</w:t>
      </w:r>
      <w:r w:rsidR="00D97FCD" w:rsidRPr="008F14ED">
        <w:rPr>
          <w:rFonts w:ascii="Open Sans" w:hAnsi="Open Sans" w:cs="Open Sans"/>
          <w:color w:val="1C1D1E"/>
          <w:sz w:val="21"/>
          <w:szCs w:val="21"/>
        </w:rPr>
        <w:t xml:space="preserve"> </w:t>
      </w:r>
      <w:r w:rsidR="00D97FCD">
        <w:rPr>
          <w:rFonts w:ascii="Open Sans" w:hAnsi="Open Sans" w:cs="Open Sans"/>
          <w:color w:val="1C1D1E"/>
          <w:sz w:val="21"/>
          <w:szCs w:val="21"/>
        </w:rPr>
        <w:t xml:space="preserve">&gt; </w:t>
      </w:r>
      <w:r w:rsidR="00D97FCD" w:rsidRPr="008F14ED">
        <w:rPr>
          <w:rFonts w:ascii="Open Sans" w:hAnsi="Open Sans" w:cs="Open Sans"/>
          <w:color w:val="1C1D1E"/>
          <w:sz w:val="21"/>
          <w:szCs w:val="21"/>
        </w:rPr>
        <w:t>2022.12.0</w:t>
      </w:r>
      <w:r w:rsidR="00D97FCD">
        <w:rPr>
          <w:rFonts w:ascii="Open Sans" w:hAnsi="Open Sans" w:cs="Open Sans"/>
          <w:color w:val="1C1D1E"/>
          <w:sz w:val="21"/>
          <w:szCs w:val="21"/>
        </w:rPr>
        <w:t>.</w:t>
      </w:r>
    </w:p>
    <w:p w14:paraId="44E52A42" w14:textId="77777777" w:rsidR="00B055EF" w:rsidRPr="00111E42" w:rsidRDefault="00B055EF" w:rsidP="00B055EF">
      <w:pPr>
        <w:pStyle w:val="Bullet"/>
        <w:ind w:firstLine="0"/>
        <w:rPr>
          <w:rFonts w:ascii="Calibri" w:hAnsi="Calibri" w:cs="Calibri"/>
          <w:sz w:val="18"/>
          <w:szCs w:val="18"/>
        </w:rPr>
      </w:pPr>
    </w:p>
    <w:p w14:paraId="26930284" w14:textId="77777777" w:rsidR="00B055EF" w:rsidRPr="00205F5B" w:rsidRDefault="00B055EF" w:rsidP="00B055EF">
      <w:pPr>
        <w:pStyle w:val="Bullet"/>
        <w:numPr>
          <w:ilvl w:val="0"/>
          <w:numId w:val="18"/>
        </w:numPr>
        <w:rPr>
          <w:rFonts w:ascii="Calibri" w:hAnsi="Calibri" w:cs="Calibri"/>
          <w:iCs/>
          <w:sz w:val="18"/>
          <w:szCs w:val="18"/>
        </w:rPr>
      </w:pPr>
      <w:r w:rsidRPr="00205F5B">
        <w:rPr>
          <w:rFonts w:ascii="Calibri" w:hAnsi="Calibri" w:cs="Calibri"/>
          <w:i/>
          <w:sz w:val="18"/>
          <w:szCs w:val="18"/>
        </w:rPr>
        <w:t>software</w:t>
      </w:r>
      <w:r w:rsidRPr="00205F5B">
        <w:rPr>
          <w:rFonts w:ascii="Calibri" w:hAnsi="Calibri" w:cs="Calibri"/>
          <w:sz w:val="18"/>
          <w:szCs w:val="18"/>
        </w:rPr>
        <w:t xml:space="preserve"> </w:t>
      </w:r>
    </w:p>
    <w:p w14:paraId="70D441F0" w14:textId="64CE2BE1" w:rsidR="00B055EF" w:rsidRDefault="00B055EF" w:rsidP="00B055EF">
      <w:pPr>
        <w:pStyle w:val="Bullet"/>
        <w:ind w:firstLine="0"/>
        <w:rPr>
          <w:rFonts w:ascii="Calibri" w:hAnsi="Calibri" w:cs="Calibri"/>
          <w:sz w:val="18"/>
          <w:szCs w:val="18"/>
        </w:rPr>
      </w:pPr>
    </w:p>
    <w:p w14:paraId="547641CF" w14:textId="7A3B780D" w:rsidR="00B055EF" w:rsidRDefault="00B055EF" w:rsidP="00B055EF">
      <w:pPr>
        <w:pStyle w:val="Bullet"/>
        <w:ind w:firstLine="0"/>
        <w:rPr>
          <w:rFonts w:ascii="Open Sans" w:hAnsi="Open Sans" w:cs="Open Sans"/>
          <w:color w:val="1C1D1E"/>
          <w:sz w:val="21"/>
          <w:szCs w:val="21"/>
        </w:rPr>
      </w:pPr>
      <w:r w:rsidRPr="00B055EF">
        <w:rPr>
          <w:rFonts w:ascii="Open Sans" w:hAnsi="Open Sans" w:cs="Open Sans"/>
          <w:color w:val="1C1D1E"/>
          <w:sz w:val="21"/>
          <w:szCs w:val="21"/>
        </w:rPr>
        <w:t>R</w:t>
      </w:r>
      <w:r w:rsidR="00480773">
        <w:rPr>
          <w:rFonts w:ascii="Open Sans" w:hAnsi="Open Sans" w:cs="Open Sans"/>
          <w:color w:val="1C1D1E"/>
          <w:sz w:val="21"/>
          <w:szCs w:val="21"/>
        </w:rPr>
        <w:t xml:space="preserve"> &gt; 4.3.0 and Rstudio</w:t>
      </w:r>
      <w:r w:rsidR="00480773" w:rsidRPr="008F14ED">
        <w:rPr>
          <w:rFonts w:ascii="Open Sans" w:hAnsi="Open Sans" w:cs="Open Sans"/>
          <w:color w:val="1C1D1E"/>
          <w:sz w:val="21"/>
          <w:szCs w:val="21"/>
        </w:rPr>
        <w:t xml:space="preserve"> </w:t>
      </w:r>
      <w:r w:rsidR="00480773">
        <w:rPr>
          <w:rFonts w:ascii="Open Sans" w:hAnsi="Open Sans" w:cs="Open Sans"/>
          <w:color w:val="1C1D1E"/>
          <w:sz w:val="21"/>
          <w:szCs w:val="21"/>
        </w:rPr>
        <w:t xml:space="preserve">&gt; </w:t>
      </w:r>
      <w:r w:rsidR="00480773" w:rsidRPr="008F14ED">
        <w:rPr>
          <w:rFonts w:ascii="Open Sans" w:hAnsi="Open Sans" w:cs="Open Sans"/>
          <w:color w:val="1C1D1E"/>
          <w:sz w:val="21"/>
          <w:szCs w:val="21"/>
        </w:rPr>
        <w:t>2022.12.0</w:t>
      </w:r>
    </w:p>
    <w:p w14:paraId="2FAFB779" w14:textId="77777777" w:rsidR="00B055EF" w:rsidRDefault="00B055EF" w:rsidP="00B055EF">
      <w:pPr>
        <w:pStyle w:val="Bullet"/>
        <w:ind w:firstLine="0"/>
        <w:rPr>
          <w:rFonts w:ascii="Open Sans" w:hAnsi="Open Sans" w:cs="Open Sans"/>
          <w:color w:val="1C1D1E"/>
          <w:sz w:val="21"/>
          <w:szCs w:val="21"/>
        </w:rPr>
      </w:pPr>
    </w:p>
    <w:p w14:paraId="607FBCFC" w14:textId="13DE32A1" w:rsidR="00B055EF" w:rsidRPr="00B055EF" w:rsidRDefault="00B055EF" w:rsidP="00B055EF">
      <w:pPr>
        <w:pStyle w:val="Bullet"/>
        <w:numPr>
          <w:ilvl w:val="0"/>
          <w:numId w:val="18"/>
        </w:numPr>
        <w:rPr>
          <w:rFonts w:ascii="Calibri" w:hAnsi="Calibri" w:cs="Calibri"/>
          <w:iCs/>
          <w:sz w:val="18"/>
          <w:szCs w:val="18"/>
        </w:rPr>
      </w:pPr>
      <w:r>
        <w:rPr>
          <w:rFonts w:ascii="Calibri" w:hAnsi="Calibri" w:cs="Calibri"/>
          <w:i/>
          <w:sz w:val="18"/>
          <w:szCs w:val="18"/>
        </w:rPr>
        <w:t xml:space="preserve">files </w:t>
      </w:r>
    </w:p>
    <w:p w14:paraId="4E4910B2" w14:textId="77777777" w:rsidR="00B055EF" w:rsidRDefault="00B055EF" w:rsidP="00B055EF">
      <w:pPr>
        <w:pStyle w:val="Bullet"/>
        <w:ind w:left="0" w:firstLine="0"/>
        <w:rPr>
          <w:rFonts w:ascii="Calibri" w:hAnsi="Calibri" w:cs="Calibri"/>
          <w:iCs/>
          <w:sz w:val="18"/>
          <w:szCs w:val="18"/>
        </w:rPr>
      </w:pPr>
    </w:p>
    <w:p w14:paraId="651446EC" w14:textId="2E78DA0A" w:rsidR="00B055EF" w:rsidRPr="00B055EF" w:rsidRDefault="00B055EF" w:rsidP="00B055EF">
      <w:pPr>
        <w:pStyle w:val="Bullet"/>
        <w:ind w:firstLine="0"/>
        <w:rPr>
          <w:rFonts w:ascii="Open Sans" w:hAnsi="Open Sans" w:cs="Open Sans"/>
          <w:color w:val="1C1D1E"/>
          <w:sz w:val="21"/>
          <w:szCs w:val="21"/>
        </w:rPr>
      </w:pPr>
      <w:r>
        <w:rPr>
          <w:rFonts w:ascii="Calibri" w:hAnsi="Calibri" w:cs="Calibri"/>
          <w:iCs/>
          <w:sz w:val="18"/>
          <w:szCs w:val="18"/>
        </w:rPr>
        <w:t xml:space="preserve"> </w:t>
      </w:r>
      <w:r w:rsidRPr="00B055EF">
        <w:rPr>
          <w:rFonts w:ascii="Open Sans" w:hAnsi="Open Sans" w:cs="Open Sans"/>
          <w:color w:val="1C1D1E"/>
          <w:sz w:val="21"/>
          <w:szCs w:val="21"/>
        </w:rPr>
        <w:t>none</w:t>
      </w:r>
    </w:p>
    <w:p w14:paraId="195E6451" w14:textId="031E7C1F" w:rsidR="00B055EF" w:rsidRPr="00B055EF" w:rsidRDefault="00B055EF" w:rsidP="00B055EF">
      <w:pPr>
        <w:pStyle w:val="Bullet"/>
        <w:ind w:firstLine="0"/>
        <w:rPr>
          <w:rFonts w:ascii="Open Sans" w:hAnsi="Open Sans" w:cs="Open Sans"/>
          <w:color w:val="1C1D1E"/>
          <w:sz w:val="21"/>
          <w:szCs w:val="21"/>
        </w:rPr>
      </w:pPr>
      <w:r w:rsidRPr="00B055EF">
        <w:rPr>
          <w:rFonts w:ascii="Open Sans" w:hAnsi="Open Sans" w:cs="Open Sans"/>
          <w:color w:val="1C1D1E"/>
          <w:sz w:val="21"/>
          <w:szCs w:val="21"/>
        </w:rPr>
        <w:t xml:space="preserve"> </w:t>
      </w:r>
    </w:p>
    <w:p w14:paraId="7BF840A8"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08D06854" w14:textId="77777777" w:rsidR="00D72B1F" w:rsidRPr="001A566F" w:rsidRDefault="00D72B1F" w:rsidP="00527167">
      <w:pPr>
        <w:rPr>
          <w:b/>
          <w:iCs/>
        </w:rPr>
      </w:pPr>
    </w:p>
    <w:p w14:paraId="367A09FB" w14:textId="77777777" w:rsidR="00B055EF" w:rsidRPr="009A01DC" w:rsidRDefault="00B055EF" w:rsidP="00522BA1">
      <w:pPr>
        <w:pStyle w:val="ListParagraph"/>
        <w:numPr>
          <w:ilvl w:val="0"/>
          <w:numId w:val="9"/>
        </w:numPr>
        <w:rPr>
          <w:color w:val="000000"/>
        </w:rPr>
      </w:pPr>
      <w:r w:rsidRPr="009A01DC">
        <w:rPr>
          <w:color w:val="1C1D1E"/>
          <w:shd w:val="clear" w:color="auto" w:fill="FFFFFF"/>
        </w:rPr>
        <w:t>Download R from</w:t>
      </w:r>
      <w:r w:rsidRPr="009A01DC">
        <w:rPr>
          <w:i/>
          <w:iCs/>
          <w:color w:val="1C1D1E"/>
          <w:shd w:val="clear" w:color="auto" w:fill="FFFFFF"/>
        </w:rPr>
        <w:t> </w:t>
      </w:r>
      <w:hyperlink r:id="rId24" w:history="1">
        <w:r w:rsidRPr="009A01DC">
          <w:rPr>
            <w:b/>
            <w:bCs/>
            <w:i/>
            <w:iCs/>
            <w:color w:val="2F7BAE"/>
            <w:u w:val="single"/>
            <w:shd w:val="clear" w:color="auto" w:fill="FFFFFF"/>
          </w:rPr>
          <w:t>https://www.r-project.org/</w:t>
        </w:r>
      </w:hyperlink>
      <w:r w:rsidRPr="009A01DC">
        <w:rPr>
          <w:i/>
          <w:iCs/>
          <w:color w:val="1C1D1E"/>
          <w:shd w:val="clear" w:color="auto" w:fill="FFFFFF"/>
        </w:rPr>
        <w:t>,</w:t>
      </w:r>
      <w:r w:rsidRPr="009A01DC">
        <w:rPr>
          <w:color w:val="1C1D1E"/>
          <w:shd w:val="clear" w:color="auto" w:fill="FFFFFF"/>
        </w:rPr>
        <w:t xml:space="preserve"> open the installer, and follow the installation prompts.</w:t>
      </w:r>
    </w:p>
    <w:p w14:paraId="10D074DA" w14:textId="46F37106" w:rsidR="00B055EF" w:rsidRPr="009A01DC" w:rsidRDefault="00B055EF" w:rsidP="00522BA1">
      <w:pPr>
        <w:pStyle w:val="ListParagraph"/>
        <w:numPr>
          <w:ilvl w:val="0"/>
          <w:numId w:val="9"/>
        </w:numPr>
        <w:rPr>
          <w:color w:val="000000"/>
        </w:rPr>
      </w:pPr>
      <w:r w:rsidRPr="009A01DC">
        <w:rPr>
          <w:color w:val="1C1D1E"/>
          <w:shd w:val="clear" w:color="auto" w:fill="FFFFFF"/>
        </w:rPr>
        <w:t>Download Rstudio Desktop from </w:t>
      </w:r>
      <w:hyperlink r:id="rId25" w:history="1">
        <w:r w:rsidRPr="009A01DC">
          <w:rPr>
            <w:rStyle w:val="Hyperlink"/>
            <w:b/>
            <w:bCs/>
            <w:i/>
            <w:iCs/>
            <w:color w:val="2F7BAE"/>
            <w:shd w:val="clear" w:color="auto" w:fill="FFFFFF"/>
          </w:rPr>
          <w:t>https://www.rstudio.com</w:t>
        </w:r>
      </w:hyperlink>
      <w:r w:rsidRPr="009A01DC">
        <w:rPr>
          <w:color w:val="1C1D1E"/>
          <w:shd w:val="clear" w:color="auto" w:fill="FFFFFF"/>
        </w:rPr>
        <w:t>, open the installer, and follow the installation prompts.</w:t>
      </w:r>
    </w:p>
    <w:p w14:paraId="6E9FB492" w14:textId="4ACBE528" w:rsidR="001971DE" w:rsidRDefault="00791B8A" w:rsidP="00522BA1">
      <w:pPr>
        <w:pStyle w:val="ListParagraph"/>
        <w:numPr>
          <w:ilvl w:val="0"/>
          <w:numId w:val="9"/>
        </w:numPr>
        <w:rPr>
          <w:color w:val="000000"/>
        </w:rPr>
      </w:pPr>
      <w:r w:rsidRPr="00E628CB">
        <w:rPr>
          <w:color w:val="000000"/>
        </w:rPr>
        <w:t xml:space="preserve">Open RStudio and install the Bioconductor package </w:t>
      </w:r>
      <w:r w:rsidR="007D0BBD">
        <w:rPr>
          <w:i/>
          <w:iCs/>
          <w:color w:val="000000"/>
        </w:rPr>
        <w:t>BioNAR</w:t>
      </w:r>
      <w:r w:rsidRPr="00E628CB">
        <w:rPr>
          <w:color w:val="000000"/>
        </w:rPr>
        <w:t xml:space="preserve"> using following command</w:t>
      </w:r>
      <w:r w:rsidR="00D434D2">
        <w:rPr>
          <w:color w:val="000000"/>
        </w:rPr>
        <w:t>.</w:t>
      </w:r>
    </w:p>
    <w:p w14:paraId="2A6C17AE" w14:textId="77777777" w:rsidR="00522BA1" w:rsidRPr="00522BA1" w:rsidRDefault="00522BA1" w:rsidP="00D72B1F">
      <w:pPr>
        <w:pStyle w:val="ListParagraph"/>
        <w:rPr>
          <w:color w:val="000000"/>
        </w:rPr>
      </w:pPr>
    </w:p>
    <w:p w14:paraId="42B845DB" w14:textId="77777777" w:rsidR="00791B8A" w:rsidRPr="001971DE" w:rsidRDefault="00791B8A" w:rsidP="001971DE">
      <w:pPr>
        <w:pStyle w:val="ListParagraph"/>
        <w:rPr>
          <w:rFonts w:ascii="Courier New" w:hAnsi="Courier New" w:cs="Courier New"/>
          <w:iCs/>
          <w:sz w:val="18"/>
          <w:szCs w:val="18"/>
        </w:rPr>
      </w:pPr>
      <w:r w:rsidRPr="001971DE">
        <w:rPr>
          <w:rFonts w:ascii="Courier New" w:hAnsi="Courier New" w:cs="Courier New"/>
          <w:iCs/>
          <w:sz w:val="18"/>
          <w:szCs w:val="18"/>
        </w:rPr>
        <w:t>if (!require("BiocManager", quietly = TRUE))</w:t>
      </w:r>
    </w:p>
    <w:p w14:paraId="325CC2FE" w14:textId="4A3B2BFD" w:rsidR="00791B8A" w:rsidRDefault="00791B8A" w:rsidP="00327A8B">
      <w:pPr>
        <w:pStyle w:val="ListParagraph"/>
        <w:ind w:firstLine="720"/>
        <w:rPr>
          <w:rFonts w:ascii="Courier New" w:hAnsi="Courier New" w:cs="Courier New"/>
          <w:iCs/>
          <w:sz w:val="18"/>
          <w:szCs w:val="18"/>
        </w:rPr>
      </w:pPr>
      <w:r w:rsidRPr="001971DE">
        <w:rPr>
          <w:rFonts w:ascii="Courier New" w:hAnsi="Courier New" w:cs="Courier New"/>
          <w:iCs/>
          <w:sz w:val="18"/>
          <w:szCs w:val="18"/>
        </w:rPr>
        <w:t>install.packages("BiocManager")</w:t>
      </w:r>
    </w:p>
    <w:p w14:paraId="26158FB6" w14:textId="20AF65E2" w:rsidR="00480773" w:rsidRPr="009608FF" w:rsidRDefault="00480773" w:rsidP="009608FF">
      <w:pPr>
        <w:pStyle w:val="ListParagraph"/>
        <w:rPr>
          <w:rFonts w:ascii="Courier New" w:hAnsi="Courier New" w:cs="Courier New"/>
          <w:iCs/>
          <w:sz w:val="18"/>
          <w:szCs w:val="18"/>
        </w:rPr>
      </w:pPr>
      <w:r w:rsidRPr="009608FF">
        <w:rPr>
          <w:rFonts w:ascii="Courier New" w:hAnsi="Courier New" w:cs="Courier New"/>
          <w:iCs/>
          <w:sz w:val="18"/>
          <w:szCs w:val="18"/>
        </w:rPr>
        <w:t>BiocManager::install(version = "3.17")</w:t>
      </w:r>
    </w:p>
    <w:p w14:paraId="4B4AB2E2" w14:textId="34226278" w:rsidR="00791B8A" w:rsidRPr="001971DE" w:rsidRDefault="00791B8A" w:rsidP="001971DE">
      <w:pPr>
        <w:pStyle w:val="ListParagraph"/>
        <w:rPr>
          <w:rFonts w:ascii="Courier New" w:hAnsi="Courier New" w:cs="Courier New"/>
          <w:iCs/>
          <w:sz w:val="18"/>
          <w:szCs w:val="18"/>
          <w:lang w:val="en-US" w:eastAsia="en-US"/>
        </w:rPr>
      </w:pPr>
      <w:r w:rsidRPr="001971DE">
        <w:rPr>
          <w:rFonts w:ascii="Courier New" w:hAnsi="Courier New" w:cs="Courier New"/>
          <w:iCs/>
          <w:sz w:val="18"/>
          <w:szCs w:val="18"/>
        </w:rPr>
        <w:t>BiocManager::install("</w:t>
      </w:r>
      <w:r w:rsidR="007D0BBD">
        <w:rPr>
          <w:rFonts w:ascii="Courier New" w:hAnsi="Courier New" w:cs="Courier New"/>
          <w:iCs/>
          <w:sz w:val="18"/>
          <w:szCs w:val="18"/>
        </w:rPr>
        <w:t>BioNAR</w:t>
      </w:r>
      <w:r w:rsidRPr="001971DE">
        <w:rPr>
          <w:rFonts w:ascii="Courier New" w:hAnsi="Courier New" w:cs="Courier New"/>
          <w:iCs/>
          <w:sz w:val="18"/>
          <w:szCs w:val="18"/>
        </w:rPr>
        <w:t>")</w:t>
      </w:r>
    </w:p>
    <w:p w14:paraId="14DF3223" w14:textId="414158F6" w:rsidR="00A83EB5" w:rsidRDefault="00CC1DD2" w:rsidP="00A83EB5">
      <w:pPr>
        <w:pStyle w:val="ListParagraph"/>
        <w:rPr>
          <w:rFonts w:ascii="Courier New" w:eastAsia="Calibri" w:hAnsi="Courier New" w:cs="Courier New"/>
          <w:iCs/>
          <w:sz w:val="18"/>
          <w:szCs w:val="18"/>
        </w:rPr>
      </w:pPr>
      <w:r w:rsidRPr="001971DE">
        <w:rPr>
          <w:rFonts w:ascii="Courier New" w:eastAsia="Calibri" w:hAnsi="Courier New" w:cs="Courier New"/>
          <w:iCs/>
          <w:sz w:val="18"/>
          <w:szCs w:val="18"/>
        </w:rPr>
        <w:t>library(</w:t>
      </w:r>
      <w:r w:rsidR="007D0BBD">
        <w:rPr>
          <w:rFonts w:ascii="Courier New" w:eastAsia="Calibri" w:hAnsi="Courier New" w:cs="Courier New"/>
          <w:iCs/>
          <w:sz w:val="18"/>
          <w:szCs w:val="18"/>
        </w:rPr>
        <w:t>BioNAR</w:t>
      </w:r>
      <w:r w:rsidRPr="001971DE">
        <w:rPr>
          <w:rFonts w:ascii="Courier New" w:eastAsia="Calibri" w:hAnsi="Courier New" w:cs="Courier New"/>
          <w:iCs/>
          <w:sz w:val="18"/>
          <w:szCs w:val="18"/>
        </w:rPr>
        <w:t>)</w:t>
      </w:r>
    </w:p>
    <w:p w14:paraId="55B15675" w14:textId="0F4EB9F9" w:rsidR="00B055EF" w:rsidRDefault="00B055EF" w:rsidP="00A83EB5">
      <w:pPr>
        <w:pStyle w:val="ListParagraph"/>
        <w:rPr>
          <w:rFonts w:ascii="Courier New" w:eastAsia="Calibri" w:hAnsi="Courier New" w:cs="Courier New"/>
          <w:iCs/>
          <w:sz w:val="18"/>
          <w:szCs w:val="18"/>
        </w:rPr>
      </w:pPr>
    </w:p>
    <w:p w14:paraId="5A413569" w14:textId="7AEE8ECB" w:rsidR="00B055EF" w:rsidRPr="00D97FCD" w:rsidRDefault="00B055EF" w:rsidP="00A83EB5">
      <w:pPr>
        <w:pStyle w:val="ListParagraph"/>
        <w:rPr>
          <w:color w:val="000000"/>
        </w:rPr>
      </w:pPr>
      <w:r w:rsidRPr="00D97FCD">
        <w:rPr>
          <w:color w:val="000000"/>
        </w:rPr>
        <w:t xml:space="preserve">This will </w:t>
      </w:r>
      <w:r w:rsidR="00E97868" w:rsidRPr="00D97FCD">
        <w:rPr>
          <w:color w:val="000000"/>
        </w:rPr>
        <w:t xml:space="preserve">check for and then </w:t>
      </w:r>
      <w:r w:rsidRPr="00D97FCD">
        <w:rPr>
          <w:color w:val="000000"/>
        </w:rPr>
        <w:t>install the Bioconductor package manager “</w:t>
      </w:r>
      <w:r w:rsidRPr="00D97FCD">
        <w:rPr>
          <w:i/>
          <w:iCs/>
          <w:color w:val="000000"/>
        </w:rPr>
        <w:t>BiocManager</w:t>
      </w:r>
      <w:r w:rsidRPr="00D97FCD">
        <w:rPr>
          <w:color w:val="000000"/>
        </w:rPr>
        <w:t>” if it is not already installed</w:t>
      </w:r>
      <w:r w:rsidR="00E97868" w:rsidRPr="00D97FCD">
        <w:rPr>
          <w:color w:val="000000"/>
        </w:rPr>
        <w:t>. It</w:t>
      </w:r>
      <w:r w:rsidRPr="00D97FCD">
        <w:rPr>
          <w:color w:val="000000"/>
        </w:rPr>
        <w:t xml:space="preserve"> will then install </w:t>
      </w:r>
      <w:r w:rsidR="007D0BBD">
        <w:rPr>
          <w:i/>
          <w:iCs/>
          <w:color w:val="000000"/>
        </w:rPr>
        <w:t xml:space="preserve">BioNAR </w:t>
      </w:r>
      <w:r w:rsidRPr="00D97FCD">
        <w:rPr>
          <w:color w:val="000000"/>
        </w:rPr>
        <w:t>from Bioconductor.</w:t>
      </w:r>
    </w:p>
    <w:p w14:paraId="423B2919" w14:textId="77777777" w:rsidR="0060589F" w:rsidRDefault="0060589F" w:rsidP="0060589F">
      <w:pPr>
        <w:pStyle w:val="ListParagraph"/>
        <w:rPr>
          <w:color w:val="000000"/>
        </w:rPr>
      </w:pPr>
    </w:p>
    <w:p w14:paraId="0FC299BF" w14:textId="44E878BA" w:rsidR="0060589F" w:rsidRDefault="0060589F" w:rsidP="0060589F">
      <w:pPr>
        <w:pStyle w:val="ListParagraph"/>
        <w:rPr>
          <w:color w:val="000000"/>
        </w:rPr>
      </w:pPr>
      <w:r>
        <w:rPr>
          <w:color w:val="000000"/>
        </w:rPr>
        <w:t xml:space="preserve">During installation process BiocManager could identify that some packages </w:t>
      </w:r>
      <w:r w:rsidR="000E1359">
        <w:rPr>
          <w:color w:val="000000"/>
        </w:rPr>
        <w:t xml:space="preserve">are </w:t>
      </w:r>
      <w:r w:rsidR="00563ABA">
        <w:rPr>
          <w:color w:val="000000"/>
        </w:rPr>
        <w:t>obsolete</w:t>
      </w:r>
      <w:r>
        <w:rPr>
          <w:color w:val="000000"/>
        </w:rPr>
        <w:t>, then it will ask:</w:t>
      </w:r>
    </w:p>
    <w:p w14:paraId="3790DF65" w14:textId="77777777" w:rsidR="0060589F" w:rsidRPr="00BA6DD9" w:rsidRDefault="0060589F" w:rsidP="0060589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Courier New" w:eastAsia="Calibri" w:hAnsi="Courier New" w:cs="Courier New"/>
          <w:color w:val="000000"/>
          <w:sz w:val="18"/>
          <w:szCs w:val="18"/>
          <w:lang w:eastAsia="en-US"/>
        </w:rPr>
      </w:pPr>
      <w:r w:rsidRPr="00BA6DD9">
        <w:rPr>
          <w:rFonts w:ascii="Courier New" w:eastAsia="Calibri" w:hAnsi="Courier New" w:cs="Courier New"/>
          <w:b/>
          <w:bCs/>
          <w:color w:val="000000"/>
          <w:sz w:val="18"/>
          <w:szCs w:val="18"/>
          <w:lang w:eastAsia="en-US"/>
        </w:rPr>
        <w:t>Old packages: '</w:t>
      </w:r>
      <w:r>
        <w:rPr>
          <w:rFonts w:ascii="Courier New" w:eastAsia="Calibri" w:hAnsi="Courier New" w:cs="Courier New"/>
          <w:b/>
          <w:bCs/>
          <w:color w:val="000000"/>
          <w:sz w:val="18"/>
          <w:szCs w:val="18"/>
          <w:lang w:eastAsia="en-US"/>
        </w:rPr>
        <w:t>x.y.z</w:t>
      </w:r>
      <w:r w:rsidRPr="00BA6DD9">
        <w:rPr>
          <w:rFonts w:ascii="Courier New" w:eastAsia="Calibri" w:hAnsi="Courier New" w:cs="Courier New"/>
          <w:b/>
          <w:bCs/>
          <w:color w:val="000000"/>
          <w:sz w:val="18"/>
          <w:szCs w:val="18"/>
          <w:lang w:eastAsia="en-US"/>
        </w:rPr>
        <w:t>'</w:t>
      </w:r>
      <w:r>
        <w:rPr>
          <w:rFonts w:ascii="Courier New" w:eastAsia="Calibri" w:hAnsi="Courier New" w:cs="Courier New"/>
          <w:b/>
          <w:bCs/>
          <w:color w:val="000000"/>
          <w:sz w:val="18"/>
          <w:szCs w:val="18"/>
          <w:lang w:eastAsia="en-US"/>
        </w:rPr>
        <w:t>, …</w:t>
      </w:r>
    </w:p>
    <w:p w14:paraId="4BD70992" w14:textId="77777777" w:rsidR="0060589F" w:rsidRDefault="0060589F" w:rsidP="0060589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Menlo" w:eastAsia="Calibri" w:hAnsi="Menlo" w:cs="Menlo"/>
          <w:color w:val="000000"/>
          <w:sz w:val="22"/>
          <w:szCs w:val="22"/>
          <w:lang w:eastAsia="en-US"/>
        </w:rPr>
      </w:pPr>
      <w:r w:rsidRPr="00BA6DD9">
        <w:rPr>
          <w:rFonts w:ascii="Courier New" w:eastAsia="Calibri" w:hAnsi="Courier New" w:cs="Courier New"/>
          <w:color w:val="000000"/>
          <w:sz w:val="18"/>
          <w:szCs w:val="18"/>
          <w:lang w:eastAsia="en-US"/>
        </w:rPr>
        <w:t>Update all/some/none? [a/s/n]:</w:t>
      </w:r>
    </w:p>
    <w:p w14:paraId="139704C0" w14:textId="77777777" w:rsidR="0060589F" w:rsidRDefault="0060589F" w:rsidP="0060589F">
      <w:pPr>
        <w:pStyle w:val="ListParagraph"/>
        <w:rPr>
          <w:color w:val="000000"/>
        </w:rPr>
      </w:pPr>
    </w:p>
    <w:p w14:paraId="239E0402" w14:textId="77777777" w:rsidR="0060589F" w:rsidRPr="00B45202" w:rsidRDefault="0060589F" w:rsidP="0060589F">
      <w:pPr>
        <w:pStyle w:val="ListParagraph"/>
        <w:rPr>
          <w:color w:val="000000"/>
        </w:rPr>
      </w:pPr>
      <w:r w:rsidRPr="00B45202">
        <w:rPr>
          <w:color w:val="000000"/>
        </w:rPr>
        <w:t>If it is your first package installed, we suggest you type “</w:t>
      </w:r>
      <w:r w:rsidRPr="009608FF">
        <w:rPr>
          <w:rFonts w:ascii="Courier New" w:hAnsi="Courier New" w:cs="Courier New"/>
          <w:color w:val="000000"/>
        </w:rPr>
        <w:t>n</w:t>
      </w:r>
      <w:r w:rsidRPr="00B45202">
        <w:rPr>
          <w:color w:val="000000"/>
        </w:rPr>
        <w:t>”, if you’ve already have working R environment it seems wise to type “</w:t>
      </w:r>
      <w:r w:rsidRPr="009608FF">
        <w:rPr>
          <w:rFonts w:ascii="Courier New" w:hAnsi="Courier New" w:cs="Courier New"/>
          <w:color w:val="000000"/>
        </w:rPr>
        <w:t>a</w:t>
      </w:r>
      <w:r w:rsidRPr="00B45202">
        <w:rPr>
          <w:color w:val="000000"/>
        </w:rPr>
        <w:t>”.</w:t>
      </w:r>
    </w:p>
    <w:p w14:paraId="000C746E" w14:textId="77777777" w:rsidR="0060589F" w:rsidRDefault="0060589F" w:rsidP="0060589F">
      <w:pPr>
        <w:pStyle w:val="ListParagraph"/>
        <w:rPr>
          <w:rFonts w:ascii="Courier New" w:hAnsi="Courier New" w:cs="Courier New"/>
          <w:iCs/>
          <w:sz w:val="18"/>
          <w:szCs w:val="18"/>
          <w:lang w:eastAsia="en-US"/>
        </w:rPr>
      </w:pPr>
    </w:p>
    <w:p w14:paraId="78DB602C" w14:textId="77777777" w:rsidR="0060589F" w:rsidRDefault="0060589F" w:rsidP="0060589F">
      <w:pPr>
        <w:pStyle w:val="ListParagraph"/>
        <w:numPr>
          <w:ilvl w:val="0"/>
          <w:numId w:val="9"/>
        </w:numPr>
        <w:rPr>
          <w:color w:val="000000"/>
        </w:rPr>
      </w:pPr>
      <w:r>
        <w:rPr>
          <w:color w:val="000000"/>
        </w:rPr>
        <w:t>Install additional utility packages:</w:t>
      </w:r>
    </w:p>
    <w:p w14:paraId="13056B61" w14:textId="77777777" w:rsidR="0060589F" w:rsidRPr="00EB40BA" w:rsidRDefault="0060589F" w:rsidP="0060589F">
      <w:pPr>
        <w:pStyle w:val="ListParagraph"/>
        <w:rPr>
          <w:rFonts w:ascii="Courier New" w:hAnsi="Courier New" w:cs="Courier New"/>
          <w:color w:val="000000"/>
          <w:sz w:val="18"/>
          <w:szCs w:val="18"/>
        </w:rPr>
      </w:pPr>
      <w:r w:rsidRPr="00EB40BA">
        <w:rPr>
          <w:rFonts w:ascii="Courier New" w:eastAsia="Calibri" w:hAnsi="Courier New" w:cs="Courier New"/>
          <w:color w:val="000000"/>
          <w:sz w:val="18"/>
          <w:szCs w:val="18"/>
          <w:lang w:eastAsia="en-US"/>
        </w:rPr>
        <w:t>BiocManager::install(c("pander",'randomcoloR'</w:t>
      </w:r>
      <w:r>
        <w:rPr>
          <w:rFonts w:ascii="Courier New" w:eastAsia="Calibri" w:hAnsi="Courier New" w:cs="Courier New"/>
          <w:color w:val="000000"/>
          <w:sz w:val="18"/>
          <w:szCs w:val="18"/>
          <w:lang w:eastAsia="en-US"/>
        </w:rPr>
        <w:t>,</w:t>
      </w:r>
      <w:r w:rsidRPr="003A1A6B">
        <w:rPr>
          <w:rFonts w:ascii="Courier New" w:eastAsia="Calibri" w:hAnsi="Courier New" w:cs="Courier New"/>
          <w:color w:val="000000"/>
          <w:sz w:val="18"/>
          <w:szCs w:val="18"/>
          <w:lang w:eastAsia="en-US"/>
        </w:rPr>
        <w:t>'</w:t>
      </w:r>
      <w:r w:rsidRPr="003A1A6B">
        <w:rPr>
          <w:rFonts w:ascii="Courier New" w:hAnsi="Courier New" w:cs="Courier New"/>
          <w:i/>
          <w:iCs/>
          <w:sz w:val="18"/>
          <w:szCs w:val="18"/>
        </w:rPr>
        <w:t>plotly'</w:t>
      </w:r>
      <w:r w:rsidRPr="003A1A6B">
        <w:rPr>
          <w:rFonts w:ascii="Courier New" w:eastAsia="Calibri" w:hAnsi="Courier New" w:cs="Courier New"/>
          <w:color w:val="000000"/>
          <w:sz w:val="18"/>
          <w:szCs w:val="18"/>
          <w:lang w:eastAsia="en-US"/>
        </w:rPr>
        <w:t>))</w:t>
      </w:r>
    </w:p>
    <w:p w14:paraId="51F51F03" w14:textId="77777777" w:rsidR="0060589F" w:rsidRPr="00BA6DD9" w:rsidRDefault="0060589F" w:rsidP="0060589F">
      <w:pPr>
        <w:pStyle w:val="ListParagraph"/>
        <w:rPr>
          <w:rFonts w:ascii="Courier New" w:hAnsi="Courier New" w:cs="Courier New"/>
          <w:iCs/>
          <w:sz w:val="18"/>
          <w:szCs w:val="18"/>
          <w:lang w:eastAsia="en-US"/>
        </w:rPr>
      </w:pPr>
    </w:p>
    <w:p w14:paraId="43B38776" w14:textId="77777777" w:rsidR="0060589F" w:rsidRDefault="0060589F" w:rsidP="0060589F">
      <w:pPr>
        <w:pStyle w:val="ListParagraph"/>
        <w:numPr>
          <w:ilvl w:val="0"/>
          <w:numId w:val="9"/>
        </w:numPr>
        <w:rPr>
          <w:color w:val="000000"/>
        </w:rPr>
      </w:pPr>
      <w:r>
        <w:rPr>
          <w:color w:val="000000"/>
        </w:rPr>
        <w:t>Check that library is installed correctly by using the command.</w:t>
      </w:r>
    </w:p>
    <w:p w14:paraId="59609DBF" w14:textId="77777777" w:rsidR="0060589F" w:rsidRDefault="0060589F" w:rsidP="0060589F">
      <w:pPr>
        <w:pStyle w:val="ListParagraph"/>
        <w:rPr>
          <w:rFonts w:ascii="Courier New" w:eastAsia="Calibri" w:hAnsi="Courier New" w:cs="Courier New"/>
          <w:iCs/>
          <w:sz w:val="18"/>
          <w:szCs w:val="18"/>
        </w:rPr>
      </w:pPr>
      <w:r w:rsidRPr="001971DE">
        <w:rPr>
          <w:rFonts w:ascii="Courier New" w:eastAsia="Calibri" w:hAnsi="Courier New" w:cs="Courier New"/>
          <w:iCs/>
          <w:sz w:val="18"/>
          <w:szCs w:val="18"/>
        </w:rPr>
        <w:t>library(</w:t>
      </w:r>
      <w:r>
        <w:rPr>
          <w:rFonts w:ascii="Courier New" w:eastAsia="Calibri" w:hAnsi="Courier New" w:cs="Courier New"/>
          <w:iCs/>
          <w:sz w:val="18"/>
          <w:szCs w:val="18"/>
        </w:rPr>
        <w:t>BioNAR</w:t>
      </w:r>
      <w:r w:rsidRPr="001971DE">
        <w:rPr>
          <w:rFonts w:ascii="Courier New" w:eastAsia="Calibri" w:hAnsi="Courier New" w:cs="Courier New"/>
          <w:iCs/>
          <w:sz w:val="18"/>
          <w:szCs w:val="18"/>
        </w:rPr>
        <w:t>)</w:t>
      </w:r>
    </w:p>
    <w:p w14:paraId="6A908718" w14:textId="77777777" w:rsidR="0060589F" w:rsidRDefault="0060589F" w:rsidP="0060589F">
      <w:pPr>
        <w:pStyle w:val="ListParagraph"/>
        <w:rPr>
          <w:rFonts w:ascii="Courier New" w:eastAsia="Calibri" w:hAnsi="Courier New" w:cs="Courier New"/>
          <w:iCs/>
          <w:sz w:val="18"/>
          <w:szCs w:val="18"/>
        </w:rPr>
      </w:pPr>
    </w:p>
    <w:p w14:paraId="764A6508" w14:textId="1F12E622" w:rsidR="00E628CB" w:rsidRPr="00D97FCD" w:rsidRDefault="00E628CB" w:rsidP="00791B8A">
      <w:pPr>
        <w:pStyle w:val="ListParagraph"/>
        <w:rPr>
          <w:color w:val="000000"/>
        </w:rPr>
      </w:pPr>
    </w:p>
    <w:p w14:paraId="206AD879" w14:textId="77777777" w:rsidR="00202AB9" w:rsidRPr="000966C5" w:rsidRDefault="00202AB9" w:rsidP="001971DE">
      <w:pPr>
        <w:pStyle w:val="ListParagraph"/>
        <w:rPr>
          <w:color w:val="000000"/>
        </w:rPr>
      </w:pPr>
    </w:p>
    <w:p w14:paraId="5D8D23AC" w14:textId="77777777" w:rsidR="00A83EB5" w:rsidRPr="00A83EB5" w:rsidRDefault="00A83EB5" w:rsidP="00A83EB5">
      <w:pPr>
        <w:ind w:left="360"/>
        <w:rPr>
          <w:rFonts w:ascii="Courier New" w:hAnsi="Courier New" w:cs="Courier New"/>
          <w:color w:val="000000"/>
          <w:sz w:val="18"/>
          <w:szCs w:val="18"/>
        </w:rPr>
      </w:pPr>
    </w:p>
    <w:p w14:paraId="245A2838" w14:textId="0F7E84FC" w:rsidR="007D0BBD" w:rsidRPr="001971DE" w:rsidRDefault="007D0BBD" w:rsidP="007D0BBD">
      <w:pPr>
        <w:jc w:val="both"/>
        <w:rPr>
          <w:i/>
          <w:sz w:val="20"/>
          <w:szCs w:val="20"/>
        </w:rPr>
      </w:pPr>
      <w:r w:rsidRPr="009608FF">
        <w:rPr>
          <w:b/>
          <w:iCs/>
        </w:rPr>
        <w:t>SUPPORT PROTOCOL 2:</w:t>
      </w:r>
      <w:r>
        <w:rPr>
          <w:b/>
          <w:i/>
        </w:rPr>
        <w:t xml:space="preserve"> </w:t>
      </w:r>
      <w:r>
        <w:rPr>
          <w:b/>
        </w:rPr>
        <w:t xml:space="preserve">Building the sample network from </w:t>
      </w:r>
      <w:r w:rsidRPr="007E5C3E">
        <w:rPr>
          <w:b/>
          <w:i/>
          <w:iCs/>
        </w:rPr>
        <w:t>synaptome.db</w:t>
      </w:r>
    </w:p>
    <w:p w14:paraId="31C5B972" w14:textId="77777777" w:rsidR="007D0BBD" w:rsidRDefault="007D0BBD" w:rsidP="007D0BBD">
      <w:pPr>
        <w:rPr>
          <w:b/>
          <w:i/>
        </w:rPr>
      </w:pPr>
    </w:p>
    <w:p w14:paraId="096820BC" w14:textId="77777777" w:rsidR="007D0BBD" w:rsidRPr="00BF4461" w:rsidRDefault="007D0BBD" w:rsidP="007D0BBD">
      <w:pPr>
        <w:rPr>
          <w:i/>
        </w:rPr>
      </w:pPr>
    </w:p>
    <w:p w14:paraId="7ABC895C" w14:textId="256C5C6D" w:rsidR="007D0BBD" w:rsidRPr="00D72B1F" w:rsidRDefault="007D0BBD" w:rsidP="007D0BBD">
      <w:pPr>
        <w:spacing w:line="360" w:lineRule="auto"/>
        <w:rPr>
          <w:color w:val="000000"/>
        </w:rPr>
      </w:pPr>
      <w:r w:rsidRPr="007E5C3E">
        <w:rPr>
          <w:i/>
          <w:iCs/>
          <w:color w:val="000000"/>
        </w:rPr>
        <w:t>BioNAR</w:t>
      </w:r>
      <w:r w:rsidRPr="00D72B1F">
        <w:rPr>
          <w:color w:val="000000"/>
        </w:rPr>
        <w:t xml:space="preserve"> </w:t>
      </w:r>
      <w:r>
        <w:rPr>
          <w:color w:val="000000"/>
        </w:rPr>
        <w:t xml:space="preserve">includes a </w:t>
      </w:r>
      <w:r w:rsidRPr="00D72B1F">
        <w:rPr>
          <w:color w:val="000000"/>
        </w:rPr>
        <w:t xml:space="preserve">direct plugin to the Synaptic Proteome database, which contains 64 independent proteomic studies of mammalian synapses, recently curated into a single dataset describing a landscape of </w:t>
      </w:r>
      <w:r w:rsidRPr="00D72B1F">
        <w:rPr>
          <w:rFonts w:ascii="Cambria Math" w:hAnsi="Cambria Math" w:cs="Cambria Math"/>
          <w:color w:val="000000"/>
        </w:rPr>
        <w:t>∼</w:t>
      </w:r>
      <w:r w:rsidRPr="00D72B1F">
        <w:rPr>
          <w:color w:val="000000"/>
        </w:rPr>
        <w:t xml:space="preserve">8000 proteins </w:t>
      </w:r>
      <w:r>
        <w:rPr>
          <w:color w:val="000000"/>
        </w:rPr>
        <w:t>(Sorokina et al., 2021)</w:t>
      </w:r>
      <w:r w:rsidRPr="00D72B1F">
        <w:rPr>
          <w:color w:val="000000"/>
        </w:rPr>
        <w:t xml:space="preserve">. </w:t>
      </w:r>
      <w:r w:rsidRPr="007E5C3E">
        <w:rPr>
          <w:i/>
          <w:iCs/>
          <w:color w:val="000000"/>
        </w:rPr>
        <w:t>BioNAR</w:t>
      </w:r>
      <w:r w:rsidRPr="00D72B1F">
        <w:rPr>
          <w:color w:val="000000"/>
        </w:rPr>
        <w:t xml:space="preserve"> </w:t>
      </w:r>
      <w:r>
        <w:rPr>
          <w:color w:val="000000"/>
        </w:rPr>
        <w:t xml:space="preserve">does this through the </w:t>
      </w:r>
      <w:r w:rsidRPr="00D72B1F">
        <w:rPr>
          <w:color w:val="000000"/>
        </w:rPr>
        <w:t xml:space="preserve">Bioconductor package </w:t>
      </w:r>
      <w:r w:rsidRPr="007E5C3E">
        <w:rPr>
          <w:i/>
          <w:iCs/>
          <w:color w:val="000000"/>
        </w:rPr>
        <w:t>synaptome.db</w:t>
      </w:r>
      <w:r w:rsidRPr="00D72B1F">
        <w:rPr>
          <w:color w:val="000000"/>
        </w:rPr>
        <w:t xml:space="preserve">, allows users to obtain the respective gene information, e.g., subcellular localization, </w:t>
      </w:r>
      <w:r>
        <w:rPr>
          <w:color w:val="000000"/>
        </w:rPr>
        <w:t xml:space="preserve">molecular interactions, </w:t>
      </w:r>
      <w:r w:rsidRPr="00D72B1F">
        <w:rPr>
          <w:color w:val="000000"/>
        </w:rPr>
        <w:t>brain region, gene ontology, disease association</w:t>
      </w:r>
      <w:r>
        <w:rPr>
          <w:color w:val="000000"/>
        </w:rPr>
        <w:t>,</w:t>
      </w:r>
      <w:r w:rsidRPr="00D72B1F">
        <w:rPr>
          <w:color w:val="000000"/>
        </w:rPr>
        <w:t xml:space="preserve"> and </w:t>
      </w:r>
      <w:r>
        <w:rPr>
          <w:color w:val="000000"/>
        </w:rPr>
        <w:t xml:space="preserve">to </w:t>
      </w:r>
      <w:r w:rsidRPr="00D72B1F">
        <w:rPr>
          <w:color w:val="000000"/>
        </w:rPr>
        <w:t>construct custom</w:t>
      </w:r>
      <w:r>
        <w:rPr>
          <w:color w:val="000000"/>
        </w:rPr>
        <w:t>ised</w:t>
      </w:r>
      <w:r w:rsidRPr="00D72B1F">
        <w:rPr>
          <w:color w:val="000000"/>
        </w:rPr>
        <w:t xml:space="preserve"> protein–protein interaction network models for gene sets and entire subcellular compartments</w:t>
      </w:r>
      <w:r>
        <w:rPr>
          <w:color w:val="000000"/>
        </w:rPr>
        <w:t xml:space="preserve"> (Sorokina et al., 2022).</w:t>
      </w:r>
    </w:p>
    <w:p w14:paraId="2DEE900D" w14:textId="0C38050E" w:rsidR="007D0BBD" w:rsidRPr="00D72B1F" w:rsidRDefault="007D0BBD" w:rsidP="007D0BBD">
      <w:pPr>
        <w:spacing w:line="360" w:lineRule="auto"/>
        <w:rPr>
          <w:color w:val="000000"/>
        </w:rPr>
      </w:pPr>
      <w:r>
        <w:rPr>
          <w:color w:val="000000"/>
        </w:rPr>
        <w:t xml:space="preserve">Support Protocol 2 describes how to extract a custom </w:t>
      </w:r>
      <w:r w:rsidRPr="00D72B1F">
        <w:rPr>
          <w:color w:val="000000"/>
        </w:rPr>
        <w:t xml:space="preserve">protein-protein interaction (PPI) network for postsynaptic compartment based on </w:t>
      </w:r>
      <w:r>
        <w:rPr>
          <w:color w:val="000000"/>
        </w:rPr>
        <w:t xml:space="preserve">a </w:t>
      </w:r>
      <w:r w:rsidRPr="00D72B1F">
        <w:rPr>
          <w:color w:val="000000"/>
        </w:rPr>
        <w:t>gene set</w:t>
      </w:r>
      <w:r>
        <w:rPr>
          <w:color w:val="000000"/>
        </w:rPr>
        <w:t xml:space="preserve"> comprising proteins that were found in three or more independent postsynaptic studies.</w:t>
      </w:r>
    </w:p>
    <w:p w14:paraId="3418FF7E" w14:textId="77777777" w:rsidR="007D0BBD" w:rsidRPr="00791B8A" w:rsidRDefault="007D0BBD" w:rsidP="007D0BBD">
      <w:pPr>
        <w:textAlignment w:val="baseline"/>
        <w:rPr>
          <w:rFonts w:ascii="Merriweather" w:hAnsi="Merriweather"/>
          <w:color w:val="2A2A2A"/>
          <w:sz w:val="27"/>
          <w:szCs w:val="27"/>
        </w:rPr>
      </w:pPr>
    </w:p>
    <w:p w14:paraId="3E0E442A" w14:textId="77777777" w:rsidR="007D0BBD" w:rsidRPr="00AC4D54" w:rsidRDefault="007D0BBD" w:rsidP="007D0BBD">
      <w:pPr>
        <w:spacing w:line="360" w:lineRule="auto"/>
        <w:rPr>
          <w:color w:val="000000"/>
          <w:sz w:val="22"/>
          <w:szCs w:val="22"/>
        </w:rPr>
      </w:pPr>
      <w:r w:rsidRPr="001A566F">
        <w:rPr>
          <w:b/>
          <w:iCs/>
        </w:rPr>
        <w:t>Necessary Resources</w:t>
      </w:r>
      <w:r>
        <w:rPr>
          <w:b/>
          <w:iCs/>
        </w:rPr>
        <w:t>:</w:t>
      </w:r>
    </w:p>
    <w:p w14:paraId="4459CC5C" w14:textId="77777777" w:rsidR="007D0BBD" w:rsidRPr="00205F5B" w:rsidRDefault="007D0BBD" w:rsidP="007D0BBD">
      <w:pPr>
        <w:pStyle w:val="Bullet"/>
        <w:numPr>
          <w:ilvl w:val="0"/>
          <w:numId w:val="18"/>
        </w:numPr>
        <w:rPr>
          <w:rFonts w:ascii="Calibri" w:hAnsi="Calibri" w:cs="Calibri"/>
          <w:sz w:val="18"/>
          <w:szCs w:val="18"/>
        </w:rPr>
      </w:pPr>
      <w:r w:rsidRPr="00111E42">
        <w:rPr>
          <w:rFonts w:ascii="Calibri" w:hAnsi="Calibri" w:cs="Calibri"/>
          <w:i/>
          <w:sz w:val="18"/>
          <w:szCs w:val="18"/>
        </w:rPr>
        <w:t>Hardware</w:t>
      </w:r>
    </w:p>
    <w:p w14:paraId="4401BBBD" w14:textId="77777777" w:rsidR="007D0BBD" w:rsidRDefault="007D0BBD" w:rsidP="007D0BBD">
      <w:pPr>
        <w:pStyle w:val="Bullet"/>
        <w:ind w:firstLine="0"/>
        <w:rPr>
          <w:rFonts w:ascii="Calibri" w:hAnsi="Calibri" w:cs="Calibri"/>
          <w:i/>
          <w:sz w:val="18"/>
          <w:szCs w:val="18"/>
        </w:rPr>
      </w:pPr>
    </w:p>
    <w:p w14:paraId="118C2518" w14:textId="2B239C8C" w:rsidR="007D0BBD" w:rsidRPr="00B055EF" w:rsidRDefault="007D0BBD" w:rsidP="007D0BBD">
      <w:pPr>
        <w:pStyle w:val="Bullet"/>
        <w:ind w:firstLine="0"/>
      </w:pPr>
      <w:r>
        <w:rPr>
          <w:rFonts w:ascii="Open Sans" w:hAnsi="Open Sans" w:cs="Open Sans"/>
          <w:color w:val="1C1D1E"/>
          <w:sz w:val="21"/>
          <w:szCs w:val="21"/>
        </w:rPr>
        <w:t>A modern compute environment capable of running R &gt; 4.</w:t>
      </w:r>
      <w:r w:rsidR="0060589F">
        <w:rPr>
          <w:rFonts w:ascii="Open Sans" w:hAnsi="Open Sans" w:cs="Open Sans"/>
          <w:color w:val="1C1D1E"/>
          <w:sz w:val="21"/>
          <w:szCs w:val="21"/>
        </w:rPr>
        <w:t>3</w:t>
      </w:r>
      <w:r>
        <w:rPr>
          <w:rFonts w:ascii="Open Sans" w:hAnsi="Open Sans" w:cs="Open Sans"/>
          <w:color w:val="1C1D1E"/>
          <w:sz w:val="21"/>
          <w:szCs w:val="21"/>
        </w:rPr>
        <w:t>.0 and Rstudio</w:t>
      </w:r>
      <w:r w:rsidRPr="008F14ED">
        <w:rPr>
          <w:rFonts w:ascii="Open Sans" w:hAnsi="Open Sans" w:cs="Open Sans"/>
          <w:color w:val="1C1D1E"/>
          <w:sz w:val="21"/>
          <w:szCs w:val="21"/>
        </w:rPr>
        <w:t xml:space="preserve"> </w:t>
      </w:r>
      <w:r>
        <w:rPr>
          <w:rFonts w:ascii="Open Sans" w:hAnsi="Open Sans" w:cs="Open Sans"/>
          <w:color w:val="1C1D1E"/>
          <w:sz w:val="21"/>
          <w:szCs w:val="21"/>
        </w:rPr>
        <w:t xml:space="preserve">&gt; </w:t>
      </w:r>
      <w:r w:rsidRPr="008F14ED">
        <w:rPr>
          <w:rFonts w:ascii="Open Sans" w:hAnsi="Open Sans" w:cs="Open Sans"/>
          <w:color w:val="1C1D1E"/>
          <w:sz w:val="21"/>
          <w:szCs w:val="21"/>
        </w:rPr>
        <w:t>2022.12.0</w:t>
      </w:r>
      <w:r>
        <w:rPr>
          <w:rFonts w:ascii="Open Sans" w:hAnsi="Open Sans" w:cs="Open Sans"/>
          <w:color w:val="1C1D1E"/>
          <w:sz w:val="21"/>
          <w:szCs w:val="21"/>
        </w:rPr>
        <w:t>.</w:t>
      </w:r>
    </w:p>
    <w:p w14:paraId="4877BE9E" w14:textId="77777777" w:rsidR="007D0BBD" w:rsidRPr="00111E42" w:rsidRDefault="007D0BBD" w:rsidP="007D0BBD">
      <w:pPr>
        <w:pStyle w:val="Bullet"/>
        <w:ind w:firstLine="0"/>
        <w:rPr>
          <w:rFonts w:ascii="Calibri" w:hAnsi="Calibri" w:cs="Calibri"/>
          <w:sz w:val="18"/>
          <w:szCs w:val="18"/>
        </w:rPr>
      </w:pPr>
    </w:p>
    <w:p w14:paraId="34D89661" w14:textId="77777777" w:rsidR="007D0BBD" w:rsidRPr="00205F5B" w:rsidRDefault="007D0BBD" w:rsidP="007D0BBD">
      <w:pPr>
        <w:pStyle w:val="Bullet"/>
        <w:numPr>
          <w:ilvl w:val="0"/>
          <w:numId w:val="18"/>
        </w:numPr>
        <w:rPr>
          <w:rFonts w:ascii="Calibri" w:hAnsi="Calibri" w:cs="Calibri"/>
          <w:iCs/>
          <w:sz w:val="18"/>
          <w:szCs w:val="18"/>
        </w:rPr>
      </w:pPr>
      <w:r w:rsidRPr="00205F5B">
        <w:rPr>
          <w:rFonts w:ascii="Calibri" w:hAnsi="Calibri" w:cs="Calibri"/>
          <w:i/>
          <w:sz w:val="18"/>
          <w:szCs w:val="18"/>
        </w:rPr>
        <w:t>software</w:t>
      </w:r>
      <w:r w:rsidRPr="00205F5B">
        <w:rPr>
          <w:rFonts w:ascii="Calibri" w:hAnsi="Calibri" w:cs="Calibri"/>
          <w:sz w:val="18"/>
          <w:szCs w:val="18"/>
        </w:rPr>
        <w:t xml:space="preserve"> </w:t>
      </w:r>
    </w:p>
    <w:p w14:paraId="740DDF0D" w14:textId="77777777" w:rsidR="007D0BBD" w:rsidRDefault="007D0BBD" w:rsidP="007D0BBD">
      <w:pPr>
        <w:pStyle w:val="Bullet"/>
        <w:ind w:firstLine="0"/>
        <w:rPr>
          <w:rFonts w:ascii="Calibri" w:hAnsi="Calibri" w:cs="Calibri"/>
          <w:sz w:val="18"/>
          <w:szCs w:val="18"/>
        </w:rPr>
      </w:pPr>
    </w:p>
    <w:p w14:paraId="5332F16E" w14:textId="492287CE" w:rsidR="007D0BBD" w:rsidRDefault="00480773" w:rsidP="007D0BBD">
      <w:pPr>
        <w:pStyle w:val="Bullet"/>
        <w:ind w:firstLine="0"/>
        <w:rPr>
          <w:rFonts w:ascii="Open Sans" w:hAnsi="Open Sans" w:cs="Open Sans"/>
          <w:color w:val="1C1D1E"/>
          <w:sz w:val="21"/>
          <w:szCs w:val="21"/>
        </w:rPr>
      </w:pPr>
      <w:r>
        <w:rPr>
          <w:rFonts w:ascii="Open Sans" w:hAnsi="Open Sans" w:cs="Open Sans"/>
          <w:color w:val="1C1D1E"/>
          <w:sz w:val="21"/>
          <w:szCs w:val="21"/>
        </w:rPr>
        <w:t>R &gt; 4.3.0 and Rstudio</w:t>
      </w:r>
      <w:r w:rsidRPr="008F14ED">
        <w:rPr>
          <w:rFonts w:ascii="Open Sans" w:hAnsi="Open Sans" w:cs="Open Sans"/>
          <w:color w:val="1C1D1E"/>
          <w:sz w:val="21"/>
          <w:szCs w:val="21"/>
        </w:rPr>
        <w:t xml:space="preserve"> </w:t>
      </w:r>
      <w:r>
        <w:rPr>
          <w:rFonts w:ascii="Open Sans" w:hAnsi="Open Sans" w:cs="Open Sans"/>
          <w:color w:val="1C1D1E"/>
          <w:sz w:val="21"/>
          <w:szCs w:val="21"/>
        </w:rPr>
        <w:t xml:space="preserve">&gt; </w:t>
      </w:r>
      <w:r w:rsidRPr="008F14ED">
        <w:rPr>
          <w:rFonts w:ascii="Open Sans" w:hAnsi="Open Sans" w:cs="Open Sans"/>
          <w:color w:val="1C1D1E"/>
          <w:sz w:val="21"/>
          <w:szCs w:val="21"/>
        </w:rPr>
        <w:t>2022.12.0</w:t>
      </w:r>
      <w:r>
        <w:rPr>
          <w:rFonts w:ascii="Open Sans" w:hAnsi="Open Sans" w:cs="Open Sans"/>
          <w:color w:val="1C1D1E"/>
          <w:sz w:val="21"/>
          <w:szCs w:val="21"/>
        </w:rPr>
        <w:t>.</w:t>
      </w:r>
    </w:p>
    <w:p w14:paraId="6464DE9A" w14:textId="77777777" w:rsidR="007D0BBD" w:rsidRDefault="007D0BBD" w:rsidP="007D0BBD">
      <w:pPr>
        <w:pStyle w:val="Bullet"/>
        <w:ind w:firstLine="0"/>
        <w:rPr>
          <w:rFonts w:ascii="Open Sans" w:hAnsi="Open Sans" w:cs="Open Sans"/>
          <w:color w:val="1C1D1E"/>
          <w:sz w:val="21"/>
          <w:szCs w:val="21"/>
        </w:rPr>
      </w:pPr>
    </w:p>
    <w:p w14:paraId="0CBCAB64" w14:textId="77777777" w:rsidR="007D0BBD" w:rsidRPr="00B055EF" w:rsidRDefault="007D0BBD" w:rsidP="007D0BBD">
      <w:pPr>
        <w:pStyle w:val="Bullet"/>
        <w:numPr>
          <w:ilvl w:val="0"/>
          <w:numId w:val="18"/>
        </w:numPr>
        <w:rPr>
          <w:rFonts w:ascii="Calibri" w:hAnsi="Calibri" w:cs="Calibri"/>
          <w:iCs/>
          <w:sz w:val="18"/>
          <w:szCs w:val="18"/>
        </w:rPr>
      </w:pPr>
      <w:r>
        <w:rPr>
          <w:rFonts w:ascii="Calibri" w:hAnsi="Calibri" w:cs="Calibri"/>
          <w:i/>
          <w:sz w:val="18"/>
          <w:szCs w:val="18"/>
        </w:rPr>
        <w:t xml:space="preserve">files </w:t>
      </w:r>
    </w:p>
    <w:p w14:paraId="3D07CEF4" w14:textId="77777777" w:rsidR="007D0BBD" w:rsidRDefault="007D0BBD" w:rsidP="007D0BBD">
      <w:pPr>
        <w:pStyle w:val="Bullet"/>
        <w:ind w:left="0" w:firstLine="0"/>
        <w:rPr>
          <w:rFonts w:ascii="Calibri" w:hAnsi="Calibri" w:cs="Calibri"/>
          <w:iCs/>
          <w:sz w:val="18"/>
          <w:szCs w:val="18"/>
        </w:rPr>
      </w:pPr>
    </w:p>
    <w:p w14:paraId="6F9B463F" w14:textId="77777777" w:rsidR="007D0BBD" w:rsidRPr="00B055EF" w:rsidRDefault="007D0BBD" w:rsidP="007D0BBD">
      <w:pPr>
        <w:pStyle w:val="Bullet"/>
        <w:ind w:firstLine="0"/>
        <w:rPr>
          <w:rFonts w:ascii="Open Sans" w:hAnsi="Open Sans" w:cs="Open Sans"/>
          <w:color w:val="1C1D1E"/>
          <w:sz w:val="21"/>
          <w:szCs w:val="21"/>
        </w:rPr>
      </w:pPr>
      <w:r>
        <w:rPr>
          <w:rFonts w:ascii="Calibri" w:hAnsi="Calibri" w:cs="Calibri"/>
          <w:iCs/>
          <w:sz w:val="18"/>
          <w:szCs w:val="18"/>
        </w:rPr>
        <w:t xml:space="preserve"> </w:t>
      </w:r>
      <w:r w:rsidRPr="00B055EF">
        <w:rPr>
          <w:rFonts w:ascii="Open Sans" w:hAnsi="Open Sans" w:cs="Open Sans"/>
          <w:color w:val="1C1D1E"/>
          <w:sz w:val="21"/>
          <w:szCs w:val="21"/>
        </w:rPr>
        <w:t>none</w:t>
      </w:r>
    </w:p>
    <w:p w14:paraId="71CFDEC1" w14:textId="77777777" w:rsidR="000E1359" w:rsidRDefault="000E1359" w:rsidP="007D0BBD">
      <w:pPr>
        <w:pStyle w:val="Bullet"/>
        <w:ind w:firstLine="0"/>
        <w:rPr>
          <w:rFonts w:ascii="Open Sans" w:hAnsi="Open Sans" w:cs="Open Sans"/>
          <w:color w:val="1C1D1E"/>
          <w:sz w:val="21"/>
          <w:szCs w:val="21"/>
        </w:rPr>
      </w:pPr>
    </w:p>
    <w:p w14:paraId="54420305"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32E2D666" w14:textId="78265676" w:rsidR="007D0BBD" w:rsidRPr="00B055EF" w:rsidRDefault="007D0BBD" w:rsidP="007D0BBD">
      <w:pPr>
        <w:pStyle w:val="Bullet"/>
        <w:ind w:firstLine="0"/>
        <w:rPr>
          <w:rFonts w:ascii="Open Sans" w:hAnsi="Open Sans" w:cs="Open Sans"/>
          <w:color w:val="1C1D1E"/>
          <w:sz w:val="21"/>
          <w:szCs w:val="21"/>
        </w:rPr>
      </w:pPr>
      <w:r w:rsidRPr="00B055EF">
        <w:rPr>
          <w:rFonts w:ascii="Open Sans" w:hAnsi="Open Sans" w:cs="Open Sans"/>
          <w:color w:val="1C1D1E"/>
          <w:sz w:val="21"/>
          <w:szCs w:val="21"/>
        </w:rPr>
        <w:t xml:space="preserve"> </w:t>
      </w:r>
    </w:p>
    <w:p w14:paraId="4347D61B" w14:textId="77777777" w:rsidR="007D0BBD" w:rsidRPr="001A566F" w:rsidRDefault="007D0BBD" w:rsidP="007D0BBD">
      <w:pPr>
        <w:rPr>
          <w:b/>
          <w:iCs/>
        </w:rPr>
      </w:pPr>
    </w:p>
    <w:p w14:paraId="0C196AE1" w14:textId="3D4505B5" w:rsidR="007D0BBD" w:rsidRPr="007D0BBD" w:rsidRDefault="007D0BBD" w:rsidP="007D0BBD">
      <w:pPr>
        <w:pStyle w:val="ListParagraph"/>
        <w:numPr>
          <w:ilvl w:val="0"/>
          <w:numId w:val="27"/>
        </w:numPr>
        <w:rPr>
          <w:color w:val="000000"/>
        </w:rPr>
      </w:pPr>
      <w:r w:rsidRPr="007D0BBD">
        <w:rPr>
          <w:color w:val="000000"/>
        </w:rPr>
        <w:t xml:space="preserve">Open RStudio and install the Bioconductor package </w:t>
      </w:r>
      <w:r w:rsidRPr="007D0BBD">
        <w:rPr>
          <w:i/>
          <w:iCs/>
          <w:color w:val="000000"/>
        </w:rPr>
        <w:t>synaptome.db</w:t>
      </w:r>
      <w:r w:rsidRPr="007D0BBD">
        <w:rPr>
          <w:color w:val="000000"/>
        </w:rPr>
        <w:t xml:space="preserve"> using following command.</w:t>
      </w:r>
    </w:p>
    <w:p w14:paraId="4625E785" w14:textId="77777777" w:rsidR="007D0BBD" w:rsidRPr="00522BA1" w:rsidRDefault="007D0BBD" w:rsidP="007D0BBD">
      <w:pPr>
        <w:pStyle w:val="ListParagraph"/>
        <w:rPr>
          <w:color w:val="000000"/>
        </w:rPr>
      </w:pPr>
    </w:p>
    <w:p w14:paraId="372FB27B" w14:textId="77777777" w:rsidR="007D0BBD" w:rsidRPr="001971DE" w:rsidRDefault="007D0BBD" w:rsidP="007D0BBD">
      <w:pPr>
        <w:pStyle w:val="ListParagraph"/>
        <w:rPr>
          <w:rFonts w:ascii="Courier New" w:hAnsi="Courier New" w:cs="Courier New"/>
          <w:iCs/>
          <w:sz w:val="18"/>
          <w:szCs w:val="18"/>
        </w:rPr>
      </w:pPr>
      <w:r w:rsidRPr="001971DE">
        <w:rPr>
          <w:rFonts w:ascii="Courier New" w:hAnsi="Courier New" w:cs="Courier New"/>
          <w:iCs/>
          <w:sz w:val="18"/>
          <w:szCs w:val="18"/>
        </w:rPr>
        <w:t>if (!require("BiocManager", quietly = TRUE))</w:t>
      </w:r>
    </w:p>
    <w:p w14:paraId="3BDEF85E" w14:textId="77777777" w:rsidR="007D0BBD" w:rsidRPr="001971DE" w:rsidRDefault="007D0BBD" w:rsidP="007D0BBD">
      <w:pPr>
        <w:pStyle w:val="ListParagraph"/>
        <w:ind w:firstLine="720"/>
        <w:rPr>
          <w:rFonts w:ascii="Courier New" w:hAnsi="Courier New" w:cs="Courier New"/>
          <w:iCs/>
          <w:sz w:val="18"/>
          <w:szCs w:val="18"/>
        </w:rPr>
      </w:pPr>
      <w:r w:rsidRPr="001971DE">
        <w:rPr>
          <w:rFonts w:ascii="Courier New" w:hAnsi="Courier New" w:cs="Courier New"/>
          <w:iCs/>
          <w:sz w:val="18"/>
          <w:szCs w:val="18"/>
        </w:rPr>
        <w:t>install.packages("BiocManager")</w:t>
      </w:r>
    </w:p>
    <w:p w14:paraId="7730A33F" w14:textId="77777777" w:rsidR="00480773" w:rsidRPr="00E4605B" w:rsidRDefault="00480773" w:rsidP="00480773">
      <w:pPr>
        <w:pStyle w:val="ListParagraph"/>
        <w:rPr>
          <w:rFonts w:ascii="Courier New" w:hAnsi="Courier New" w:cs="Courier New"/>
          <w:iCs/>
          <w:sz w:val="18"/>
          <w:szCs w:val="18"/>
        </w:rPr>
      </w:pPr>
      <w:r w:rsidRPr="00E4605B">
        <w:rPr>
          <w:rFonts w:ascii="Courier New" w:hAnsi="Courier New" w:cs="Courier New"/>
          <w:iCs/>
          <w:sz w:val="18"/>
          <w:szCs w:val="18"/>
        </w:rPr>
        <w:t>BiocManager::install(version = "3.17")</w:t>
      </w:r>
    </w:p>
    <w:p w14:paraId="73EB0643" w14:textId="77777777" w:rsidR="007D0BBD" w:rsidRPr="001971DE" w:rsidRDefault="007D0BBD" w:rsidP="007D0BBD">
      <w:pPr>
        <w:pStyle w:val="ListParagraph"/>
        <w:rPr>
          <w:rFonts w:ascii="Courier New" w:hAnsi="Courier New" w:cs="Courier New"/>
          <w:iCs/>
          <w:sz w:val="18"/>
          <w:szCs w:val="18"/>
          <w:lang w:val="en-US" w:eastAsia="en-US"/>
        </w:rPr>
      </w:pPr>
      <w:r w:rsidRPr="001971DE">
        <w:rPr>
          <w:rFonts w:ascii="Courier New" w:hAnsi="Courier New" w:cs="Courier New"/>
          <w:iCs/>
          <w:sz w:val="18"/>
          <w:szCs w:val="18"/>
        </w:rPr>
        <w:t>BiocManager::install("synaptome.db")</w:t>
      </w:r>
    </w:p>
    <w:p w14:paraId="1A5C298F" w14:textId="77777777" w:rsidR="007D0BBD" w:rsidRDefault="007D0BBD" w:rsidP="007D0BBD">
      <w:pPr>
        <w:pStyle w:val="ListParagraph"/>
        <w:rPr>
          <w:rFonts w:ascii="Courier New" w:eastAsia="Calibri" w:hAnsi="Courier New" w:cs="Courier New"/>
          <w:iCs/>
          <w:sz w:val="18"/>
          <w:szCs w:val="18"/>
        </w:rPr>
      </w:pPr>
      <w:r w:rsidRPr="001971DE">
        <w:rPr>
          <w:rFonts w:ascii="Courier New" w:eastAsia="Calibri" w:hAnsi="Courier New" w:cs="Courier New"/>
          <w:iCs/>
          <w:sz w:val="18"/>
          <w:szCs w:val="18"/>
        </w:rPr>
        <w:t>library(synaptome.db)</w:t>
      </w:r>
    </w:p>
    <w:p w14:paraId="5CB3181B" w14:textId="77777777" w:rsidR="007D0BBD" w:rsidRDefault="007D0BBD" w:rsidP="007D0BBD">
      <w:pPr>
        <w:pStyle w:val="ListParagraph"/>
        <w:rPr>
          <w:rFonts w:ascii="Courier New" w:eastAsia="Calibri" w:hAnsi="Courier New" w:cs="Courier New"/>
          <w:iCs/>
          <w:sz w:val="18"/>
          <w:szCs w:val="18"/>
        </w:rPr>
      </w:pPr>
    </w:p>
    <w:p w14:paraId="62837EAA" w14:textId="45ACFD05" w:rsidR="005D11DF" w:rsidRDefault="007D0BBD" w:rsidP="005D11DF">
      <w:pPr>
        <w:pStyle w:val="ListParagraph"/>
        <w:rPr>
          <w:color w:val="000000"/>
        </w:rPr>
      </w:pPr>
      <w:r w:rsidRPr="00D97FCD">
        <w:rPr>
          <w:color w:val="000000"/>
        </w:rPr>
        <w:t>This will check for and then install the Bioconductor package manager “</w:t>
      </w:r>
      <w:r w:rsidRPr="00D97FCD">
        <w:rPr>
          <w:i/>
          <w:iCs/>
          <w:color w:val="000000"/>
        </w:rPr>
        <w:t>BiocManager</w:t>
      </w:r>
      <w:r w:rsidRPr="00D97FCD">
        <w:rPr>
          <w:color w:val="000000"/>
        </w:rPr>
        <w:t xml:space="preserve">” if it is not already installed. It will then install </w:t>
      </w:r>
      <w:r w:rsidRPr="00D97FCD">
        <w:rPr>
          <w:i/>
          <w:iCs/>
          <w:color w:val="000000"/>
        </w:rPr>
        <w:t>synaptome.db</w:t>
      </w:r>
      <w:r w:rsidRPr="00D97FCD">
        <w:rPr>
          <w:color w:val="000000"/>
        </w:rPr>
        <w:t xml:space="preserve"> from Bioconductor.</w:t>
      </w:r>
      <w:r w:rsidR="005D11DF" w:rsidRPr="005D11DF">
        <w:rPr>
          <w:color w:val="000000"/>
        </w:rPr>
        <w:t xml:space="preserve"> </w:t>
      </w:r>
      <w:r w:rsidR="005D11DF">
        <w:rPr>
          <w:color w:val="000000"/>
        </w:rPr>
        <w:t>During installation process BiocManager could identify that some packages have not most recent version, then it will ask:</w:t>
      </w:r>
    </w:p>
    <w:p w14:paraId="699F3086" w14:textId="77777777" w:rsidR="005D11DF" w:rsidRPr="00BA6DD9" w:rsidRDefault="005D11DF" w:rsidP="005D11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Courier New" w:eastAsia="Calibri" w:hAnsi="Courier New" w:cs="Courier New"/>
          <w:color w:val="000000"/>
          <w:sz w:val="18"/>
          <w:szCs w:val="18"/>
          <w:lang w:eastAsia="en-US"/>
        </w:rPr>
      </w:pPr>
      <w:r w:rsidRPr="00BA6DD9">
        <w:rPr>
          <w:rFonts w:ascii="Courier New" w:eastAsia="Calibri" w:hAnsi="Courier New" w:cs="Courier New"/>
          <w:b/>
          <w:bCs/>
          <w:color w:val="000000"/>
          <w:sz w:val="18"/>
          <w:szCs w:val="18"/>
          <w:lang w:eastAsia="en-US"/>
        </w:rPr>
        <w:t>Old packages: '</w:t>
      </w:r>
      <w:r>
        <w:rPr>
          <w:rFonts w:ascii="Courier New" w:eastAsia="Calibri" w:hAnsi="Courier New" w:cs="Courier New"/>
          <w:b/>
          <w:bCs/>
          <w:color w:val="000000"/>
          <w:sz w:val="18"/>
          <w:szCs w:val="18"/>
          <w:lang w:eastAsia="en-US"/>
        </w:rPr>
        <w:t>x.y.z</w:t>
      </w:r>
      <w:r w:rsidRPr="00BA6DD9">
        <w:rPr>
          <w:rFonts w:ascii="Courier New" w:eastAsia="Calibri" w:hAnsi="Courier New" w:cs="Courier New"/>
          <w:b/>
          <w:bCs/>
          <w:color w:val="000000"/>
          <w:sz w:val="18"/>
          <w:szCs w:val="18"/>
          <w:lang w:eastAsia="en-US"/>
        </w:rPr>
        <w:t>'</w:t>
      </w:r>
      <w:r>
        <w:rPr>
          <w:rFonts w:ascii="Courier New" w:eastAsia="Calibri" w:hAnsi="Courier New" w:cs="Courier New"/>
          <w:b/>
          <w:bCs/>
          <w:color w:val="000000"/>
          <w:sz w:val="18"/>
          <w:szCs w:val="18"/>
          <w:lang w:eastAsia="en-US"/>
        </w:rPr>
        <w:t>, …</w:t>
      </w:r>
    </w:p>
    <w:p w14:paraId="1B156CAF" w14:textId="77777777" w:rsidR="005D11DF" w:rsidRDefault="005D11DF" w:rsidP="005D11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Menlo" w:eastAsia="Calibri" w:hAnsi="Menlo" w:cs="Menlo"/>
          <w:color w:val="000000"/>
          <w:sz w:val="22"/>
          <w:szCs w:val="22"/>
          <w:lang w:eastAsia="en-US"/>
        </w:rPr>
      </w:pPr>
      <w:r w:rsidRPr="00BA6DD9">
        <w:rPr>
          <w:rFonts w:ascii="Courier New" w:eastAsia="Calibri" w:hAnsi="Courier New" w:cs="Courier New"/>
          <w:color w:val="000000"/>
          <w:sz w:val="18"/>
          <w:szCs w:val="18"/>
          <w:lang w:eastAsia="en-US"/>
        </w:rPr>
        <w:t>Update all/some/none? [a/s/n]:</w:t>
      </w:r>
    </w:p>
    <w:p w14:paraId="1FF72D8C" w14:textId="77777777" w:rsidR="005D11DF" w:rsidRDefault="005D11DF" w:rsidP="005D11DF">
      <w:pPr>
        <w:pStyle w:val="ListParagraph"/>
        <w:rPr>
          <w:color w:val="000000"/>
        </w:rPr>
      </w:pPr>
    </w:p>
    <w:p w14:paraId="689B21A2" w14:textId="77777777" w:rsidR="005D11DF" w:rsidRPr="00D97FCD" w:rsidRDefault="005D11DF" w:rsidP="005D11DF">
      <w:pPr>
        <w:pStyle w:val="ListParagraph"/>
        <w:rPr>
          <w:color w:val="000000"/>
        </w:rPr>
      </w:pPr>
      <w:r>
        <w:rPr>
          <w:color w:val="000000"/>
        </w:rPr>
        <w:t>If it is your first package installed, we suggest you type “</w:t>
      </w:r>
      <w:r w:rsidRPr="009608FF">
        <w:rPr>
          <w:rFonts w:ascii="Courier New" w:hAnsi="Courier New" w:cs="Courier New"/>
          <w:color w:val="000000"/>
        </w:rPr>
        <w:t>n</w:t>
      </w:r>
      <w:r>
        <w:rPr>
          <w:color w:val="000000"/>
        </w:rPr>
        <w:t>”, if you’ve already have working R environment it seems wise to type “</w:t>
      </w:r>
      <w:r w:rsidRPr="009608FF">
        <w:rPr>
          <w:rFonts w:ascii="Courier New" w:hAnsi="Courier New" w:cs="Courier New"/>
          <w:color w:val="000000"/>
        </w:rPr>
        <w:t>a</w:t>
      </w:r>
      <w:r>
        <w:rPr>
          <w:color w:val="000000"/>
        </w:rPr>
        <w:t>”.</w:t>
      </w:r>
    </w:p>
    <w:p w14:paraId="5DB0B6BF" w14:textId="22663286" w:rsidR="007D0BBD" w:rsidRPr="00D97FCD" w:rsidRDefault="007D0BBD" w:rsidP="007D0BBD">
      <w:pPr>
        <w:pStyle w:val="ListParagraph"/>
        <w:rPr>
          <w:color w:val="000000"/>
        </w:rPr>
      </w:pPr>
    </w:p>
    <w:p w14:paraId="5F5FAFA7" w14:textId="77777777" w:rsidR="007D0BBD" w:rsidRPr="00D97FCD" w:rsidRDefault="007D0BBD" w:rsidP="007D0BBD">
      <w:pPr>
        <w:pStyle w:val="ListParagraph"/>
        <w:rPr>
          <w:color w:val="000000"/>
        </w:rPr>
      </w:pPr>
    </w:p>
    <w:p w14:paraId="74E27394" w14:textId="77777777" w:rsidR="007D0BBD" w:rsidRDefault="007D0BBD" w:rsidP="007D0BBD">
      <w:pPr>
        <w:pStyle w:val="ListParagraph"/>
        <w:numPr>
          <w:ilvl w:val="0"/>
          <w:numId w:val="27"/>
        </w:numPr>
        <w:rPr>
          <w:color w:val="000000"/>
        </w:rPr>
      </w:pPr>
      <w:r w:rsidRPr="00E628CB">
        <w:rPr>
          <w:color w:val="000000"/>
        </w:rPr>
        <w:t>Extract the compartment ID for postsynaptic compartment</w:t>
      </w:r>
      <w:r>
        <w:rPr>
          <w:color w:val="000000"/>
        </w:rPr>
        <w:t>.</w:t>
      </w:r>
    </w:p>
    <w:p w14:paraId="2E78F3C5" w14:textId="77777777" w:rsidR="007D0BBD" w:rsidRPr="00B67F3D" w:rsidRDefault="007D0BBD" w:rsidP="007D0BBD">
      <w:pPr>
        <w:ind w:left="720"/>
        <w:rPr>
          <w:color w:val="000000"/>
          <w:sz w:val="22"/>
          <w:szCs w:val="22"/>
        </w:rPr>
      </w:pPr>
      <w:r>
        <w:rPr>
          <w:color w:val="000000"/>
        </w:rPr>
        <w:t xml:space="preserve">You need to navigate to the directory using </w:t>
      </w:r>
      <w:r w:rsidRPr="009608FF">
        <w:rPr>
          <w:rFonts w:ascii="Courier New" w:hAnsi="Courier New" w:cs="Courier New"/>
          <w:color w:val="000000"/>
        </w:rPr>
        <w:t>setwd</w:t>
      </w:r>
      <w:r>
        <w:rPr>
          <w:color w:val="000000"/>
        </w:rPr>
        <w:t xml:space="preserve"> where you will store all the results, in our case it is “</w:t>
      </w:r>
      <w:r w:rsidRPr="00D97FCD">
        <w:rPr>
          <w:rFonts w:ascii="Courier New" w:hAnsi="Courier New" w:cs="Courier New"/>
          <w:color w:val="000000"/>
        </w:rPr>
        <w:t>Sample network</w:t>
      </w:r>
      <w:r>
        <w:rPr>
          <w:color w:val="000000"/>
        </w:rPr>
        <w:t xml:space="preserve">”. The command </w:t>
      </w:r>
      <w:r w:rsidRPr="009608FF">
        <w:rPr>
          <w:rFonts w:ascii="Courier New" w:hAnsi="Courier New" w:cs="Courier New"/>
          <w:color w:val="000000"/>
        </w:rPr>
        <w:t>match</w:t>
      </w:r>
      <w:r w:rsidRPr="00B67F3D">
        <w:rPr>
          <w:rFonts w:ascii="Courier New" w:hAnsi="Courier New" w:cs="Courier New"/>
          <w:color w:val="000000"/>
          <w:sz w:val="18"/>
          <w:szCs w:val="18"/>
        </w:rPr>
        <w:t xml:space="preserve"> </w:t>
      </w:r>
      <w:r w:rsidRPr="00B67F3D">
        <w:rPr>
          <w:color w:val="000000"/>
          <w:sz w:val="22"/>
          <w:szCs w:val="22"/>
        </w:rPr>
        <w:t>will</w:t>
      </w:r>
      <w:r>
        <w:rPr>
          <w:color w:val="000000"/>
        </w:rPr>
        <w:t xml:space="preserve"> return the database ID for required compartment, which is “</w:t>
      </w:r>
      <w:r w:rsidRPr="009608FF">
        <w:rPr>
          <w:rFonts w:ascii="Courier New" w:hAnsi="Courier New" w:cs="Courier New"/>
          <w:color w:val="000000"/>
        </w:rPr>
        <w:t>1</w:t>
      </w:r>
      <w:r>
        <w:rPr>
          <w:color w:val="000000"/>
        </w:rPr>
        <w:t>” in our case (for postsynapse compartment).</w:t>
      </w:r>
    </w:p>
    <w:p w14:paraId="712CA1E8" w14:textId="77777777" w:rsidR="007D0BBD" w:rsidRPr="00A83EB5" w:rsidRDefault="007D0BBD" w:rsidP="007D0BBD">
      <w:pPr>
        <w:pStyle w:val="ListParagraph"/>
        <w:rPr>
          <w:rFonts w:ascii="Courier New" w:hAnsi="Courier New" w:cs="Courier New"/>
          <w:iCs/>
          <w:sz w:val="18"/>
          <w:szCs w:val="18"/>
        </w:rPr>
      </w:pPr>
      <w:r w:rsidRPr="00A83EB5">
        <w:rPr>
          <w:rFonts w:ascii="Courier New" w:hAnsi="Courier New" w:cs="Courier New"/>
          <w:iCs/>
          <w:sz w:val="18"/>
          <w:szCs w:val="18"/>
        </w:rPr>
        <w:t>setwd("~/Documents/Sample network/")</w:t>
      </w:r>
    </w:p>
    <w:p w14:paraId="584C3D36" w14:textId="77777777" w:rsidR="007D0BBD" w:rsidRDefault="007D0BBD" w:rsidP="007D0BBD">
      <w:pPr>
        <w:pStyle w:val="ListParagraph"/>
        <w:rPr>
          <w:rFonts w:ascii="Courier New" w:hAnsi="Courier New" w:cs="Courier New"/>
          <w:i/>
          <w:sz w:val="18"/>
          <w:szCs w:val="18"/>
        </w:rPr>
      </w:pPr>
      <w:r w:rsidRPr="00CC1DD2">
        <w:rPr>
          <w:rFonts w:ascii="Courier New" w:hAnsi="Courier New" w:cs="Courier New"/>
          <w:i/>
          <w:sz w:val="18"/>
          <w:szCs w:val="18"/>
        </w:rPr>
        <w:t>cid&lt;-match(</w:t>
      </w:r>
      <w:r w:rsidRPr="001971DE">
        <w:rPr>
          <w:rFonts w:ascii="Courier New" w:eastAsia="Calibri" w:hAnsi="Courier New" w:cs="Courier New"/>
          <w:iCs/>
          <w:sz w:val="18"/>
          <w:szCs w:val="18"/>
        </w:rPr>
        <w:t>"</w:t>
      </w:r>
      <w:r w:rsidRPr="00CC1DD2">
        <w:rPr>
          <w:rFonts w:ascii="Courier New" w:hAnsi="Courier New" w:cs="Courier New"/>
          <w:i/>
          <w:sz w:val="18"/>
          <w:szCs w:val="18"/>
        </w:rPr>
        <w:t>Postsynaptic</w:t>
      </w:r>
      <w:r w:rsidRPr="001971DE">
        <w:rPr>
          <w:rFonts w:ascii="Courier New" w:eastAsia="Calibri" w:hAnsi="Courier New" w:cs="Courier New"/>
          <w:iCs/>
          <w:sz w:val="18"/>
          <w:szCs w:val="18"/>
        </w:rPr>
        <w:t>"</w:t>
      </w:r>
      <w:r w:rsidRPr="00CC1DD2">
        <w:rPr>
          <w:rFonts w:ascii="Courier New" w:hAnsi="Courier New" w:cs="Courier New"/>
          <w:i/>
          <w:sz w:val="18"/>
          <w:szCs w:val="18"/>
        </w:rPr>
        <w:t>, getCompartments()$Name)</w:t>
      </w:r>
    </w:p>
    <w:p w14:paraId="7FD52B3D" w14:textId="77777777" w:rsidR="007D0BBD" w:rsidRPr="00CC1DD2" w:rsidRDefault="007D0BBD" w:rsidP="007D0BBD">
      <w:pPr>
        <w:pStyle w:val="ListParagraph"/>
        <w:rPr>
          <w:rFonts w:ascii="Courier New" w:hAnsi="Courier New" w:cs="Courier New"/>
          <w:i/>
          <w:sz w:val="18"/>
          <w:szCs w:val="18"/>
        </w:rPr>
      </w:pPr>
      <w:r w:rsidRPr="00CC1DD2">
        <w:rPr>
          <w:rFonts w:ascii="Courier New" w:hAnsi="Courier New" w:cs="Courier New"/>
          <w:i/>
          <w:sz w:val="18"/>
          <w:szCs w:val="18"/>
        </w:rPr>
        <w:t>cid</w:t>
      </w:r>
    </w:p>
    <w:p w14:paraId="2FE8AF35" w14:textId="77777777" w:rsidR="007D0BBD" w:rsidRDefault="007D0BBD" w:rsidP="007D0BBD">
      <w:pPr>
        <w:pStyle w:val="ListParagraph"/>
        <w:rPr>
          <w:rFonts w:ascii="Courier New" w:hAnsi="Courier New" w:cs="Courier New"/>
          <w:i/>
          <w:sz w:val="18"/>
          <w:szCs w:val="18"/>
        </w:rPr>
      </w:pPr>
    </w:p>
    <w:p w14:paraId="0C965B66" w14:textId="77777777" w:rsidR="007D0BBD" w:rsidRDefault="007D0BBD" w:rsidP="007D0BBD">
      <w:pPr>
        <w:pStyle w:val="ListParagraph"/>
        <w:rPr>
          <w:rFonts w:ascii="Courier New" w:hAnsi="Courier New" w:cs="Courier New"/>
          <w:i/>
          <w:sz w:val="18"/>
          <w:szCs w:val="18"/>
        </w:rPr>
      </w:pPr>
    </w:p>
    <w:p w14:paraId="7F3D150B" w14:textId="77777777" w:rsidR="007D0BBD" w:rsidRPr="00E628CB" w:rsidRDefault="007D0BBD" w:rsidP="007D0BBD">
      <w:pPr>
        <w:pStyle w:val="ListParagraph"/>
        <w:numPr>
          <w:ilvl w:val="0"/>
          <w:numId w:val="27"/>
        </w:numPr>
        <w:rPr>
          <w:color w:val="000000"/>
        </w:rPr>
      </w:pPr>
      <w:r w:rsidRPr="00E628CB">
        <w:rPr>
          <w:color w:val="000000"/>
        </w:rPr>
        <w:t>Get all the gene IDs for specified compartment</w:t>
      </w:r>
      <w:r>
        <w:rPr>
          <w:color w:val="000000"/>
        </w:rPr>
        <w:t>.</w:t>
      </w:r>
    </w:p>
    <w:p w14:paraId="655D41A7" w14:textId="77777777" w:rsidR="007D0BBD" w:rsidRPr="00CC1DD2" w:rsidRDefault="007D0BBD" w:rsidP="007D0BBD">
      <w:pPr>
        <w:pStyle w:val="ListParagraph"/>
        <w:rPr>
          <w:rFonts w:ascii="Courier New" w:hAnsi="Courier New" w:cs="Courier New"/>
          <w:i/>
          <w:sz w:val="18"/>
          <w:szCs w:val="18"/>
        </w:rPr>
      </w:pPr>
    </w:p>
    <w:p w14:paraId="45AC8AD8" w14:textId="77777777" w:rsidR="007D0BBD" w:rsidRPr="00CC1DD2" w:rsidRDefault="007D0BBD" w:rsidP="007D0BBD">
      <w:pPr>
        <w:pStyle w:val="ListParagraph"/>
        <w:rPr>
          <w:rFonts w:ascii="Courier New" w:hAnsi="Courier New" w:cs="Courier New"/>
          <w:i/>
          <w:sz w:val="18"/>
          <w:szCs w:val="18"/>
        </w:rPr>
      </w:pPr>
      <w:r w:rsidRPr="00CC1DD2">
        <w:rPr>
          <w:rFonts w:ascii="Courier New" w:hAnsi="Courier New" w:cs="Courier New"/>
          <w:i/>
          <w:sz w:val="18"/>
          <w:szCs w:val="18"/>
        </w:rPr>
        <w:t xml:space="preserve"> t&lt;-getAllGenes4Compartment(cid)</w:t>
      </w:r>
    </w:p>
    <w:p w14:paraId="07575EE2" w14:textId="77777777" w:rsidR="007D0BBD" w:rsidRPr="009D6962" w:rsidRDefault="007D0BBD" w:rsidP="007D0BBD">
      <w:pPr>
        <w:pStyle w:val="ListParagraph"/>
        <w:rPr>
          <w:rFonts w:ascii="Courier New" w:hAnsi="Courier New" w:cs="Courier New"/>
          <w:i/>
          <w:sz w:val="18"/>
          <w:szCs w:val="18"/>
        </w:rPr>
      </w:pPr>
      <w:r w:rsidRPr="00CC1DD2">
        <w:rPr>
          <w:rFonts w:ascii="Courier New" w:hAnsi="Courier New" w:cs="Courier New"/>
          <w:i/>
          <w:sz w:val="18"/>
          <w:szCs w:val="18"/>
        </w:rPr>
        <w:t xml:space="preserve"> dim(t)</w:t>
      </w:r>
    </w:p>
    <w:p w14:paraId="3DDFB27C" w14:textId="77777777" w:rsidR="007D0BBD" w:rsidRDefault="007D0BBD" w:rsidP="007D0BBD">
      <w:pPr>
        <w:pStyle w:val="ListParagraph"/>
        <w:rPr>
          <w:rFonts w:ascii="Courier New" w:hAnsi="Courier New" w:cs="Courier New"/>
          <w:i/>
          <w:sz w:val="18"/>
          <w:szCs w:val="18"/>
        </w:rPr>
      </w:pPr>
    </w:p>
    <w:p w14:paraId="49CF033B" w14:textId="77777777" w:rsidR="007D0BBD" w:rsidRDefault="007D0BBD" w:rsidP="007D0BBD">
      <w:pPr>
        <w:pStyle w:val="ListParagraph"/>
        <w:numPr>
          <w:ilvl w:val="0"/>
          <w:numId w:val="27"/>
        </w:numPr>
        <w:rPr>
          <w:color w:val="000000"/>
        </w:rPr>
      </w:pPr>
      <w:r>
        <w:rPr>
          <w:color w:val="000000"/>
        </w:rPr>
        <w:t>Select a subset of genes that were found in three or more studies.</w:t>
      </w:r>
    </w:p>
    <w:p w14:paraId="25BBD384" w14:textId="77777777" w:rsidR="007D0BBD" w:rsidRDefault="007D0BBD" w:rsidP="007D0BBD">
      <w:pPr>
        <w:ind w:left="700"/>
        <w:rPr>
          <w:color w:val="000000"/>
        </w:rPr>
      </w:pPr>
      <w:r>
        <w:rPr>
          <w:color w:val="000000"/>
        </w:rPr>
        <w:t>In our example, the gene list for the postsynaptic compartment is large (5568 genes), and we want to reduce it to the most confident set of genes, found in at least three (arbitrary decision) different studies, which results in 2643 genes. To get this we specify “</w:t>
      </w:r>
      <w:r w:rsidRPr="009608FF">
        <w:rPr>
          <w:rFonts w:ascii="Courier New" w:hAnsi="Courier New" w:cs="Courier New"/>
          <w:color w:val="000000"/>
        </w:rPr>
        <w:t>3</w:t>
      </w:r>
      <w:r>
        <w:rPr>
          <w:color w:val="000000"/>
        </w:rPr>
        <w:t xml:space="preserve">” for </w:t>
      </w:r>
      <w:r w:rsidRPr="000966C5">
        <w:rPr>
          <w:rFonts w:ascii="Courier New" w:hAnsi="Courier New" w:cs="Courier New"/>
          <w:iCs/>
          <w:sz w:val="22"/>
          <w:szCs w:val="22"/>
        </w:rPr>
        <w:t>findGeneByCompartmentPaperCnt</w:t>
      </w:r>
      <w:r>
        <w:rPr>
          <w:rFonts w:ascii="Courier New" w:hAnsi="Courier New" w:cs="Courier New"/>
          <w:iCs/>
          <w:sz w:val="18"/>
          <w:szCs w:val="18"/>
        </w:rPr>
        <w:t xml:space="preserve"> </w:t>
      </w:r>
      <w:r w:rsidRPr="000966C5">
        <w:rPr>
          <w:color w:val="000000"/>
        </w:rPr>
        <w:t>command.</w:t>
      </w:r>
    </w:p>
    <w:p w14:paraId="31AE23B4" w14:textId="77777777" w:rsidR="007D0BBD" w:rsidRDefault="007D0BBD" w:rsidP="007D0BBD">
      <w:pPr>
        <w:ind w:left="700"/>
        <w:rPr>
          <w:color w:val="000000"/>
        </w:rPr>
      </w:pPr>
    </w:p>
    <w:p w14:paraId="0FB7D363" w14:textId="77777777" w:rsidR="007D0BBD" w:rsidRPr="005425E4" w:rsidRDefault="007D0BBD" w:rsidP="007D0BBD">
      <w:pPr>
        <w:pStyle w:val="ListParagraph"/>
        <w:rPr>
          <w:rFonts w:ascii="Courier New" w:hAnsi="Courier New" w:cs="Courier New"/>
          <w:iCs/>
          <w:sz w:val="18"/>
          <w:szCs w:val="18"/>
        </w:rPr>
      </w:pPr>
      <w:r w:rsidRPr="005425E4">
        <w:rPr>
          <w:rFonts w:ascii="Courier New" w:hAnsi="Courier New" w:cs="Courier New"/>
          <w:iCs/>
          <w:sz w:val="18"/>
          <w:szCs w:val="18"/>
        </w:rPr>
        <w:t>gp &lt;- findGeneByCompartmentPaperCnt(3)</w:t>
      </w:r>
    </w:p>
    <w:p w14:paraId="1A352B33" w14:textId="77777777" w:rsidR="007D0BBD" w:rsidRPr="005425E4" w:rsidRDefault="007D0BBD" w:rsidP="007D0BBD">
      <w:pPr>
        <w:pStyle w:val="ListParagraph"/>
        <w:rPr>
          <w:rFonts w:ascii="Courier New" w:hAnsi="Courier New" w:cs="Courier New"/>
          <w:iCs/>
          <w:sz w:val="18"/>
          <w:szCs w:val="18"/>
        </w:rPr>
      </w:pPr>
      <w:r w:rsidRPr="005425E4">
        <w:rPr>
          <w:rFonts w:ascii="Courier New" w:hAnsi="Courier New" w:cs="Courier New"/>
          <w:iCs/>
          <w:sz w:val="18"/>
          <w:szCs w:val="18"/>
        </w:rPr>
        <w:t>postgp &lt;- gp[gp$Localisation == "Postsynaptic",]</w:t>
      </w:r>
    </w:p>
    <w:p w14:paraId="04C70548" w14:textId="77777777" w:rsidR="007D0BBD" w:rsidRPr="005425E4" w:rsidRDefault="007D0BBD" w:rsidP="007D0BBD">
      <w:pPr>
        <w:pStyle w:val="ListParagraph"/>
        <w:rPr>
          <w:rFonts w:ascii="Courier New" w:hAnsi="Courier New" w:cs="Courier New"/>
          <w:iCs/>
          <w:sz w:val="18"/>
          <w:szCs w:val="18"/>
        </w:rPr>
      </w:pPr>
      <w:r w:rsidRPr="005425E4">
        <w:rPr>
          <w:rFonts w:ascii="Courier New" w:hAnsi="Courier New" w:cs="Courier New"/>
          <w:iCs/>
          <w:sz w:val="18"/>
          <w:szCs w:val="18"/>
        </w:rPr>
        <w:t>dim(postgp)</w:t>
      </w:r>
    </w:p>
    <w:p w14:paraId="62224A66" w14:textId="77777777" w:rsidR="007D0BBD" w:rsidRDefault="007D0BBD" w:rsidP="007D0BBD">
      <w:pPr>
        <w:pStyle w:val="ListParagraph"/>
        <w:rPr>
          <w:rFonts w:ascii="Courier New" w:hAnsi="Courier New" w:cs="Courier New"/>
          <w:iCs/>
          <w:sz w:val="18"/>
          <w:szCs w:val="18"/>
        </w:rPr>
      </w:pPr>
      <w:r w:rsidRPr="005425E4">
        <w:rPr>
          <w:rFonts w:ascii="Courier New" w:hAnsi="Courier New" w:cs="Courier New"/>
          <w:iCs/>
          <w:sz w:val="18"/>
          <w:szCs w:val="18"/>
        </w:rPr>
        <w:t>head(postgp)</w:t>
      </w:r>
    </w:p>
    <w:p w14:paraId="588D05D4" w14:textId="77777777" w:rsidR="007D0BBD" w:rsidRPr="001971DE" w:rsidRDefault="007D0BBD" w:rsidP="007D0BBD">
      <w:pPr>
        <w:pStyle w:val="ListParagraph"/>
        <w:rPr>
          <w:rFonts w:ascii="Courier New" w:eastAsia="Calibri" w:hAnsi="Courier New" w:cs="Courier New"/>
          <w:iCs/>
          <w:sz w:val="18"/>
          <w:szCs w:val="18"/>
        </w:rPr>
      </w:pPr>
    </w:p>
    <w:p w14:paraId="35258536" w14:textId="77777777" w:rsidR="007D0BBD" w:rsidRPr="0054279E" w:rsidRDefault="007D0BBD" w:rsidP="007D0BBD">
      <w:pPr>
        <w:pStyle w:val="ListParagraph"/>
        <w:numPr>
          <w:ilvl w:val="0"/>
          <w:numId w:val="27"/>
        </w:numPr>
        <w:rPr>
          <w:color w:val="000000"/>
          <w:sz w:val="22"/>
          <w:szCs w:val="22"/>
        </w:rPr>
      </w:pPr>
      <w:r w:rsidRPr="00EF426B">
        <w:rPr>
          <w:color w:val="000000"/>
        </w:rPr>
        <w:t>Build the PPI for selected set of genes.</w:t>
      </w:r>
    </w:p>
    <w:p w14:paraId="7B74315F" w14:textId="77777777" w:rsidR="007D0BBD" w:rsidRDefault="007D0BBD" w:rsidP="007D0BBD">
      <w:pPr>
        <w:pStyle w:val="ListParagraph"/>
        <w:rPr>
          <w:rFonts w:ascii="Courier New" w:hAnsi="Courier New" w:cs="Courier New"/>
          <w:iCs/>
          <w:sz w:val="18"/>
          <w:szCs w:val="18"/>
        </w:rPr>
      </w:pPr>
    </w:p>
    <w:p w14:paraId="5AD4EB8D" w14:textId="60CFFF49" w:rsidR="007D0BBD" w:rsidRPr="007D0BBD" w:rsidRDefault="007D0BBD" w:rsidP="007D0BBD">
      <w:pPr>
        <w:pStyle w:val="ListParagraph"/>
        <w:rPr>
          <w:rFonts w:ascii="Courier New" w:hAnsi="Courier New" w:cs="Courier New"/>
          <w:iCs/>
          <w:sz w:val="18"/>
          <w:szCs w:val="18"/>
        </w:rPr>
      </w:pPr>
      <w:r w:rsidRPr="005425E4">
        <w:rPr>
          <w:rFonts w:ascii="Courier New" w:hAnsi="Courier New" w:cs="Courier New"/>
          <w:iCs/>
          <w:sz w:val="18"/>
          <w:szCs w:val="18"/>
        </w:rPr>
        <w:t>library(</w:t>
      </w:r>
      <w:r>
        <w:rPr>
          <w:rFonts w:ascii="Courier New" w:hAnsi="Courier New" w:cs="Courier New"/>
          <w:iCs/>
          <w:sz w:val="18"/>
          <w:szCs w:val="18"/>
        </w:rPr>
        <w:t>BioNAR</w:t>
      </w:r>
      <w:r w:rsidRPr="005425E4">
        <w:rPr>
          <w:rFonts w:ascii="Courier New" w:hAnsi="Courier New" w:cs="Courier New"/>
          <w:iCs/>
          <w:sz w:val="18"/>
          <w:szCs w:val="18"/>
        </w:rPr>
        <w:t>)</w:t>
      </w:r>
    </w:p>
    <w:p w14:paraId="3396F1AA" w14:textId="0B230DCB" w:rsidR="007D0BBD" w:rsidRPr="005425E4" w:rsidRDefault="007D0BBD" w:rsidP="007D0BBD">
      <w:pPr>
        <w:pStyle w:val="ListParagraph"/>
        <w:rPr>
          <w:rFonts w:ascii="Courier New" w:hAnsi="Courier New" w:cs="Courier New"/>
          <w:iCs/>
          <w:sz w:val="18"/>
          <w:szCs w:val="18"/>
        </w:rPr>
      </w:pPr>
      <w:r w:rsidRPr="005425E4">
        <w:rPr>
          <w:rFonts w:ascii="Courier New" w:hAnsi="Courier New" w:cs="Courier New"/>
          <w:iCs/>
          <w:sz w:val="18"/>
          <w:szCs w:val="18"/>
        </w:rPr>
        <w:t>ggb&lt;-buildFromSynaptomeGeneTable(postgp</w:t>
      </w:r>
      <w:r>
        <w:rPr>
          <w:rFonts w:ascii="Courier New" w:hAnsi="Courier New" w:cs="Courier New"/>
          <w:iCs/>
          <w:sz w:val="18"/>
          <w:szCs w:val="18"/>
        </w:rPr>
        <w:t xml:space="preserve">, type = </w:t>
      </w:r>
      <w:r w:rsidRPr="001971DE">
        <w:rPr>
          <w:rFonts w:ascii="Courier New" w:eastAsia="Calibri" w:hAnsi="Courier New" w:cs="Courier New"/>
          <w:iCs/>
          <w:sz w:val="18"/>
          <w:szCs w:val="18"/>
        </w:rPr>
        <w:t>"</w:t>
      </w:r>
      <w:r>
        <w:rPr>
          <w:rFonts w:ascii="Courier New" w:hAnsi="Courier New" w:cs="Courier New"/>
          <w:iCs/>
          <w:sz w:val="18"/>
          <w:szCs w:val="18"/>
        </w:rPr>
        <w:t>limited</w:t>
      </w:r>
      <w:r w:rsidRPr="001971DE">
        <w:rPr>
          <w:rFonts w:ascii="Courier New" w:eastAsia="Calibri" w:hAnsi="Courier New" w:cs="Courier New"/>
          <w:iCs/>
          <w:sz w:val="18"/>
          <w:szCs w:val="18"/>
        </w:rPr>
        <w:t>"</w:t>
      </w:r>
      <w:r w:rsidRPr="005425E4">
        <w:rPr>
          <w:rFonts w:ascii="Courier New" w:hAnsi="Courier New" w:cs="Courier New"/>
          <w:iCs/>
          <w:sz w:val="18"/>
          <w:szCs w:val="18"/>
        </w:rPr>
        <w:t>)</w:t>
      </w:r>
    </w:p>
    <w:p w14:paraId="40C1CCD1" w14:textId="77777777" w:rsidR="007D0BBD" w:rsidRDefault="007D0BBD" w:rsidP="007D0BBD">
      <w:pPr>
        <w:pStyle w:val="ListParagraph"/>
        <w:rPr>
          <w:rFonts w:ascii="Courier New" w:hAnsi="Courier New" w:cs="Courier New"/>
          <w:iCs/>
          <w:sz w:val="18"/>
          <w:szCs w:val="18"/>
        </w:rPr>
      </w:pPr>
      <w:r w:rsidRPr="001971DE">
        <w:rPr>
          <w:rFonts w:ascii="Courier New" w:eastAsia="Calibri" w:hAnsi="Courier New" w:cs="Courier New"/>
          <w:iCs/>
          <w:sz w:val="18"/>
          <w:szCs w:val="18"/>
        </w:rPr>
        <w:t>write_graph(g</w:t>
      </w:r>
      <w:r>
        <w:rPr>
          <w:rFonts w:ascii="Courier New" w:hAnsi="Courier New" w:cs="Courier New"/>
          <w:iCs/>
          <w:sz w:val="18"/>
          <w:szCs w:val="18"/>
        </w:rPr>
        <w:t>gb</w:t>
      </w:r>
      <w:r w:rsidRPr="001971DE">
        <w:rPr>
          <w:rFonts w:ascii="Courier New" w:eastAsia="Calibri" w:hAnsi="Courier New" w:cs="Courier New"/>
          <w:iCs/>
          <w:sz w:val="18"/>
          <w:szCs w:val="18"/>
        </w:rPr>
        <w:t>, file = "PSDnetwork.gml", format = "gml")</w:t>
      </w:r>
    </w:p>
    <w:p w14:paraId="65DB4165" w14:textId="77777777" w:rsidR="007D0BBD" w:rsidRDefault="007D0BBD" w:rsidP="007D0BBD">
      <w:pPr>
        <w:pStyle w:val="ListParagraph"/>
        <w:rPr>
          <w:rFonts w:ascii="Courier New" w:hAnsi="Courier New" w:cs="Courier New"/>
          <w:iCs/>
          <w:sz w:val="18"/>
          <w:szCs w:val="18"/>
        </w:rPr>
      </w:pPr>
    </w:p>
    <w:p w14:paraId="032E4324" w14:textId="4CC0CB3E" w:rsidR="005D11DF" w:rsidRPr="00EF426B" w:rsidRDefault="005D11DF" w:rsidP="005D11DF">
      <w:pPr>
        <w:ind w:left="720"/>
        <w:rPr>
          <w:color w:val="000000"/>
        </w:rPr>
      </w:pPr>
      <w:r w:rsidRPr="00EF426B">
        <w:rPr>
          <w:color w:val="000000"/>
        </w:rPr>
        <w:t>Protein</w:t>
      </w:r>
      <w:r>
        <w:rPr>
          <w:color w:val="000000"/>
        </w:rPr>
        <w:t>-protein interactions will be returned for a “</w:t>
      </w:r>
      <w:r w:rsidRPr="00DD7F41">
        <w:rPr>
          <w:i/>
          <w:iCs/>
          <w:color w:val="000000"/>
        </w:rPr>
        <w:t>limited</w:t>
      </w:r>
      <w:r>
        <w:rPr>
          <w:color w:val="000000"/>
        </w:rPr>
        <w:t>” type of the network, which includes only genes presented in the list. Alternatively, it is possible to create a network of “</w:t>
      </w:r>
      <w:r w:rsidRPr="00DD7F41">
        <w:rPr>
          <w:i/>
          <w:iCs/>
          <w:color w:val="000000"/>
        </w:rPr>
        <w:t>induced</w:t>
      </w:r>
      <w:r>
        <w:rPr>
          <w:color w:val="000000"/>
        </w:rPr>
        <w:t xml:space="preserve">” type, when an expanded network including all possible interactors of the listed genes will be obtained from the database. The </w:t>
      </w:r>
      <w:r w:rsidRPr="00B2467D">
        <w:rPr>
          <w:i/>
          <w:iCs/>
          <w:color w:val="000000"/>
        </w:rPr>
        <w:t>BioNAR</w:t>
      </w:r>
      <w:r>
        <w:rPr>
          <w:color w:val="000000"/>
        </w:rPr>
        <w:t xml:space="preserve"> command </w:t>
      </w:r>
      <w:r w:rsidRPr="009608FF">
        <w:rPr>
          <w:rFonts w:ascii="Courier New" w:hAnsi="Courier New" w:cs="Courier New"/>
          <w:iCs/>
          <w:sz w:val="22"/>
          <w:szCs w:val="22"/>
        </w:rPr>
        <w:t>buildFromSynaptomeGeneTable</w:t>
      </w:r>
      <w:r>
        <w:rPr>
          <w:color w:val="000000"/>
        </w:rPr>
        <w:t xml:space="preserve"> create</w:t>
      </w:r>
      <w:r w:rsidR="005C545D">
        <w:rPr>
          <w:color w:val="000000"/>
        </w:rPr>
        <w:t>s</w:t>
      </w:r>
      <w:r>
        <w:rPr>
          <w:color w:val="000000"/>
        </w:rPr>
        <w:t xml:space="preserve"> a “</w:t>
      </w:r>
      <w:r w:rsidRPr="00DD7F41">
        <w:rPr>
          <w:i/>
          <w:iCs/>
          <w:color w:val="000000"/>
        </w:rPr>
        <w:t>limited</w:t>
      </w:r>
      <w:r>
        <w:rPr>
          <w:color w:val="000000"/>
        </w:rPr>
        <w:t>” type network and returns its Largest Connected Component. The “</w:t>
      </w:r>
      <w:r w:rsidRPr="00DD7F41">
        <w:rPr>
          <w:i/>
          <w:iCs/>
          <w:color w:val="000000"/>
        </w:rPr>
        <w:t>induced</w:t>
      </w:r>
      <w:r>
        <w:rPr>
          <w:color w:val="000000"/>
        </w:rPr>
        <w:t xml:space="preserve">” type could be created with </w:t>
      </w:r>
      <w:r w:rsidRPr="00B2467D">
        <w:rPr>
          <w:i/>
          <w:iCs/>
          <w:color w:val="000000"/>
        </w:rPr>
        <w:t>synaptome.db</w:t>
      </w:r>
      <w:r>
        <w:rPr>
          <w:color w:val="000000"/>
        </w:rPr>
        <w:t xml:space="preserve"> command </w:t>
      </w:r>
      <w:r w:rsidRPr="009608FF">
        <w:rPr>
          <w:rFonts w:ascii="Courier New" w:hAnsi="Courier New" w:cs="Courier New"/>
          <w:iCs/>
          <w:sz w:val="22"/>
          <w:szCs w:val="22"/>
        </w:rPr>
        <w:t xml:space="preserve">getIGraphFromPPI </w:t>
      </w:r>
      <w:r>
        <w:rPr>
          <w:color w:val="000000"/>
        </w:rPr>
        <w:t>and this functionality is out of scope of this paper</w:t>
      </w:r>
      <w:r w:rsidR="003708B9">
        <w:rPr>
          <w:color w:val="000000"/>
        </w:rPr>
        <w:t xml:space="preserve"> </w:t>
      </w:r>
      <w:r w:rsidR="003708B9" w:rsidRPr="00DC49BF">
        <w:rPr>
          <w:color w:val="000000"/>
        </w:rPr>
        <w:t xml:space="preserve"> </w:t>
      </w:r>
      <w:r w:rsidR="003708B9" w:rsidRPr="00DC49BF">
        <w:rPr>
          <w:color w:val="000000"/>
        </w:rPr>
        <w:fldChar w:fldCharType="begin"/>
      </w:r>
      <w:r w:rsidR="003708B9">
        <w:rPr>
          <w:color w:val="000000"/>
        </w:rPr>
        <w:instrText xml:space="preserve"> ADDIN EN.CITE &lt;EndNote&gt;&lt;Cite&gt;&lt;Author&gt;Sorokina&lt;/Author&gt;&lt;Year&gt;2022&lt;/Year&gt;&lt;IDText&gt;Synaptome.db: A Bioconductor package for synaptic proteomics data&lt;/IDText&gt;&lt;DisplayText&gt;(Sorokina et al., 2022)&lt;/DisplayText&gt;&lt;record&gt;&lt;urls&gt;&lt;related-urls&gt;&lt;url&gt;https://doi.org/10.1093/bioadv/vbac086&lt;/url&gt;&lt;/related-urls&gt;&lt;/urls&gt;&lt;isbn&gt;2635-0041&lt;/isbn&gt;&lt;custom1&gt;vbac086&lt;/custom1&gt;&lt;titles&gt;&lt;title&gt;Synaptome.db: A Bioconductor package for synaptic proteomics data&lt;/title&gt;&lt;secondary-title&gt;Bioinformatics Advances&lt;/secondary-title&gt;&lt;/titles&gt;&lt;access-date&gt;11/16/2022&lt;/access-date&gt;&lt;contributors&gt;&lt;authors&gt;&lt;author&gt;Sorokina, Oksana&lt;/author&gt;&lt;author&gt;Sorokin, Anatoly&lt;/author&gt;&lt;author&gt;Armstrong, J Douglas&lt;/author&gt;&lt;/authors&gt;&lt;/contributors&gt;&lt;added-date format="utc"&gt;1668608017&lt;/added-date&gt;&lt;ref-type name="Journal Article"&gt;17&lt;/ref-type&gt;&lt;dates&gt;&lt;year&gt;2022&lt;/year&gt;&lt;/dates&gt;&lt;rec-number&gt;294&lt;/rec-number&gt;&lt;last-updated-date format="utc"&gt;1668608017&lt;/last-updated-date&gt;&lt;electronic-resource-num&gt;10.1093/bioadv/vbac086&lt;/electronic-resource-num&gt;&lt;/record&gt;&lt;/Cite&gt;&lt;/EndNote&gt;</w:instrText>
      </w:r>
      <w:r w:rsidR="003708B9" w:rsidRPr="00DC49BF">
        <w:rPr>
          <w:color w:val="000000"/>
        </w:rPr>
        <w:fldChar w:fldCharType="separate"/>
      </w:r>
      <w:r w:rsidR="003708B9">
        <w:rPr>
          <w:noProof/>
          <w:color w:val="000000"/>
        </w:rPr>
        <w:t>(Sorokina et al., 2022)</w:t>
      </w:r>
      <w:r w:rsidR="003708B9" w:rsidRPr="00DC49BF">
        <w:rPr>
          <w:color w:val="000000"/>
        </w:rPr>
        <w:fldChar w:fldCharType="end"/>
      </w:r>
      <w:r>
        <w:rPr>
          <w:color w:val="000000"/>
        </w:rPr>
        <w:t xml:space="preserve">. The resulting graph contains the one connected component consisting of 2297 vertices and 9406 edges, which we saved in a </w:t>
      </w:r>
      <w:r w:rsidRPr="00DD7F41">
        <w:rPr>
          <w:rFonts w:ascii="Courier New" w:hAnsi="Courier New" w:cs="Courier New"/>
          <w:color w:val="000000"/>
        </w:rPr>
        <w:t>gml</w:t>
      </w:r>
      <w:r>
        <w:rPr>
          <w:color w:val="000000"/>
        </w:rPr>
        <w:t xml:space="preserve"> format to use for further analysis.</w:t>
      </w:r>
    </w:p>
    <w:p w14:paraId="6FAAE092" w14:textId="77777777" w:rsidR="007D0BBD" w:rsidRDefault="007D0BBD" w:rsidP="00062B2F">
      <w:pPr>
        <w:rPr>
          <w:b/>
        </w:rPr>
      </w:pPr>
    </w:p>
    <w:p w14:paraId="18E856E4" w14:textId="77777777" w:rsidR="007D0BBD" w:rsidRDefault="007D0BBD" w:rsidP="00062B2F">
      <w:pPr>
        <w:rPr>
          <w:b/>
        </w:rPr>
      </w:pPr>
    </w:p>
    <w:p w14:paraId="15B15C3B" w14:textId="097642AB" w:rsidR="00131818" w:rsidRPr="001A566F" w:rsidRDefault="00131818" w:rsidP="00062B2F">
      <w:pPr>
        <w:rPr>
          <w:b/>
        </w:rPr>
      </w:pPr>
      <w:r w:rsidRPr="001A566F">
        <w:rPr>
          <w:b/>
        </w:rPr>
        <w:t>BASIC PROTOCOL</w:t>
      </w:r>
      <w:r w:rsidR="00357B5A" w:rsidRPr="001A566F">
        <w:rPr>
          <w:b/>
        </w:rPr>
        <w:t xml:space="preserve"> </w:t>
      </w:r>
      <w:r w:rsidR="00527167">
        <w:rPr>
          <w:b/>
        </w:rPr>
        <w:t>2</w:t>
      </w:r>
    </w:p>
    <w:bookmarkEnd w:id="0"/>
    <w:p w14:paraId="08CC2FDC" w14:textId="77777777" w:rsidR="00A968C5" w:rsidRDefault="00A968C5" w:rsidP="006025FE">
      <w:pPr>
        <w:rPr>
          <w:sz w:val="18"/>
          <w:szCs w:val="18"/>
        </w:rPr>
      </w:pPr>
    </w:p>
    <w:p w14:paraId="042318AB" w14:textId="038A7817" w:rsidR="006025FE" w:rsidRDefault="00527167" w:rsidP="006025FE">
      <w:pPr>
        <w:rPr>
          <w:b/>
        </w:rPr>
      </w:pPr>
      <w:r w:rsidRPr="00527167">
        <w:rPr>
          <w:b/>
        </w:rPr>
        <w:t>Network properties and centrality.</w:t>
      </w:r>
    </w:p>
    <w:p w14:paraId="722DCDA3" w14:textId="77777777" w:rsidR="00A968C5" w:rsidRPr="00527167" w:rsidRDefault="00A968C5" w:rsidP="006025FE">
      <w:pPr>
        <w:rPr>
          <w:b/>
        </w:rPr>
      </w:pPr>
    </w:p>
    <w:p w14:paraId="09BF3548" w14:textId="3E2D9FBF" w:rsidR="00F53DE1" w:rsidRDefault="005258F4" w:rsidP="005258F4">
      <w:pPr>
        <w:spacing w:line="360" w:lineRule="auto"/>
      </w:pPr>
      <w:r w:rsidRPr="00DC49BF">
        <w:t xml:space="preserve">To </w:t>
      </w:r>
      <w:r w:rsidR="008C1F0C">
        <w:t>assess</w:t>
      </w:r>
      <w:r w:rsidRPr="00DC49BF">
        <w:t xml:space="preserve"> </w:t>
      </w:r>
      <w:sdt>
        <w:sdtPr>
          <w:tag w:val="goog_rdk_93"/>
          <w:id w:val="1933230605"/>
        </w:sdtPr>
        <w:sdtContent>
          <w:r w:rsidRPr="00DC49BF">
            <w:t>a</w:t>
          </w:r>
          <w:r w:rsidR="008C1F0C">
            <w:t>ny</w:t>
          </w:r>
          <w:r w:rsidRPr="00DC49BF">
            <w:t xml:space="preserve"> </w:t>
          </w:r>
        </w:sdtContent>
      </w:sdt>
      <w:r w:rsidRPr="00DC49BF">
        <w:t>network</w:t>
      </w:r>
      <w:r w:rsidR="008C1F0C">
        <w:t xml:space="preserve"> model</w:t>
      </w:r>
      <w:r w:rsidRPr="00DC49BF">
        <w:t xml:space="preserve"> for </w:t>
      </w:r>
      <w:r w:rsidR="00261237">
        <w:t>biological plausibility</w:t>
      </w:r>
      <w:r w:rsidRPr="00DC49BF">
        <w:t xml:space="preserve">, </w:t>
      </w:r>
      <w:r w:rsidR="00261237">
        <w:t>we often want to</w:t>
      </w:r>
      <w:r w:rsidR="00261237" w:rsidRPr="00DC49BF">
        <w:t xml:space="preserve"> </w:t>
      </w:r>
      <w:r w:rsidRPr="00DC49BF">
        <w:t xml:space="preserve">test </w:t>
      </w:r>
      <w:sdt>
        <w:sdtPr>
          <w:tag w:val="goog_rdk_96"/>
          <w:id w:val="-1222284923"/>
        </w:sdtPr>
        <w:sdtContent>
          <w:r w:rsidRPr="00DC49BF">
            <w:t xml:space="preserve">a </w:t>
          </w:r>
        </w:sdtContent>
      </w:sdt>
      <w:r w:rsidRPr="00DC49BF">
        <w:t xml:space="preserve">network's degree distribution for evidence of scale-free structure and compare it against </w:t>
      </w:r>
      <w:r>
        <w:t>an equivalent</w:t>
      </w:r>
      <w:r w:rsidRPr="00DC49BF">
        <w:t xml:space="preserve"> randomi</w:t>
      </w:r>
      <w:r>
        <w:t>s</w:t>
      </w:r>
      <w:r w:rsidRPr="00DC49BF">
        <w:t>ed network model</w:t>
      </w:r>
      <w:r w:rsidR="00261237">
        <w:t xml:space="preserve">. The assumption here is that a network based on </w:t>
      </w:r>
      <w:r w:rsidR="00D75B06">
        <w:t>noisy</w:t>
      </w:r>
      <w:r w:rsidR="00261237">
        <w:t xml:space="preserve"> data will </w:t>
      </w:r>
      <w:r w:rsidR="008C1F0C">
        <w:t>have</w:t>
      </w:r>
      <w:r w:rsidR="00261237">
        <w:t xml:space="preserve"> more random </w:t>
      </w:r>
      <w:r w:rsidR="008C1F0C">
        <w:t>architecture</w:t>
      </w:r>
      <w:r w:rsidR="00261237">
        <w:t xml:space="preserve"> </w:t>
      </w:r>
      <w:r w:rsidR="00D75B06">
        <w:t>whereas</w:t>
      </w:r>
      <w:r w:rsidR="00261237">
        <w:t xml:space="preserve"> biological networks</w:t>
      </w:r>
      <w:r w:rsidR="008C1F0C">
        <w:t xml:space="preserve"> typically</w:t>
      </w:r>
      <w:r w:rsidR="00261237">
        <w:t xml:space="preserve"> tend </w:t>
      </w:r>
      <w:r w:rsidR="008C1F0C">
        <w:t>towards a</w:t>
      </w:r>
      <w:r w:rsidR="00261237">
        <w:t xml:space="preserve"> more scale-free structure</w:t>
      </w:r>
      <w:r w:rsidRPr="00DC49BF">
        <w:t xml:space="preserve">. For this we use the R </w:t>
      </w:r>
      <w:r w:rsidRPr="00FE585F">
        <w:rPr>
          <w:i/>
          <w:iCs/>
        </w:rPr>
        <w:t>PoweRlaw</w:t>
      </w:r>
      <w:r w:rsidRPr="00DC49BF">
        <w:t xml:space="preserve"> package (version 0.50.0) </w:t>
      </w:r>
      <w:r w:rsidRPr="00DC49BF">
        <w:fldChar w:fldCharType="begin"/>
      </w:r>
      <w:r w:rsidR="0070475C">
        <w:instrText xml:space="preserve"> ADDIN EN.CITE &lt;EndNote&gt;&lt;Cite&gt;&lt;Author&gt;Gillespie&lt;/Author&gt;&lt;Year&gt;2015&lt;/Year&gt;&lt;IDText&gt;Fitting Heavy Tailed Distributions: The poweRlaw Package&lt;/IDText&gt;&lt;DisplayText&gt;(Gillespie, 2015)&lt;/DisplayText&gt;&lt;record&gt;&lt;titles&gt;&lt;title&gt;Fitting Heavy Tailed Distributions: The poweRlaw Package&lt;/title&gt;&lt;secondary-title&gt;Jaournal of Statistical Software&lt;/secondary-title&gt;&lt;/titles&gt;&lt;contributors&gt;&lt;authors&gt;&lt;author&gt;Gillespie, C.S&lt;/author&gt;&lt;/authors&gt;&lt;/contributors&gt;&lt;added-date format="utc"&gt;1668605732&lt;/added-date&gt;&lt;ref-type name="Journal Article"&gt;17&lt;/ref-type&gt;&lt;dates&gt;&lt;year&gt;2015&lt;/year&gt;&lt;/dates&gt;&lt;rec-number&gt;284&lt;/rec-number&gt;&lt;last-updated-date format="utc"&gt;1668605732&lt;/last-updated-date&gt;&lt;volume&gt;64&lt;/volume&gt;&lt;/record&gt;&lt;/Cite&gt;&lt;/EndNote&gt;</w:instrText>
      </w:r>
      <w:r w:rsidRPr="00DC49BF">
        <w:fldChar w:fldCharType="separate"/>
      </w:r>
      <w:r w:rsidR="0070475C">
        <w:rPr>
          <w:noProof/>
        </w:rPr>
        <w:t>(Gillespie, 2015)</w:t>
      </w:r>
      <w:r w:rsidRPr="00DC49BF">
        <w:fldChar w:fldCharType="end"/>
      </w:r>
      <w:r>
        <w:t xml:space="preserve">, which </w:t>
      </w:r>
      <w:r w:rsidR="00261237">
        <w:t xml:space="preserve">deploys </w:t>
      </w:r>
      <w:r>
        <w:t xml:space="preserve">a goodness-of-fit approach </w:t>
      </w:r>
      <w:r w:rsidRPr="00646144">
        <w:t xml:space="preserve">to estimate </w:t>
      </w:r>
      <w:r>
        <w:t xml:space="preserve">the </w:t>
      </w:r>
      <w:r w:rsidRPr="00646144">
        <w:t xml:space="preserve">lower bound and the scaling parameter of the discrete power-law distribution for the optimal </w:t>
      </w:r>
      <w:r>
        <w:t>description</w:t>
      </w:r>
      <w:r w:rsidRPr="00646144">
        <w:t xml:space="preserve"> of the graph degree distribution.</w:t>
      </w:r>
    </w:p>
    <w:p w14:paraId="5DB603FF" w14:textId="77777777" w:rsidR="00F53DE1" w:rsidRDefault="00F53DE1" w:rsidP="005258F4">
      <w:pPr>
        <w:spacing w:line="360" w:lineRule="auto"/>
      </w:pPr>
    </w:p>
    <w:p w14:paraId="20F180DA" w14:textId="4B4BBB8C" w:rsidR="00875534" w:rsidRDefault="00875534" w:rsidP="00875534">
      <w:pPr>
        <w:spacing w:line="360" w:lineRule="auto"/>
      </w:pPr>
      <w:r>
        <w:t xml:space="preserve">Although degree is the most commonly used vertex metric there </w:t>
      </w:r>
      <w:r w:rsidR="008C1F0C">
        <w:t xml:space="preserve">are </w:t>
      </w:r>
      <w:r>
        <w:t xml:space="preserve">other centrality metrics that can be estimated from the graph structure. </w:t>
      </w:r>
      <w:r w:rsidRPr="00D97FCD">
        <w:rPr>
          <w:i/>
          <w:iCs/>
        </w:rPr>
        <w:t>BioNAR</w:t>
      </w:r>
      <w:r w:rsidRPr="00DC49BF">
        <w:t xml:space="preserve"> </w:t>
      </w:r>
      <w:r>
        <w:t>directly supports</w:t>
      </w:r>
      <w:r w:rsidRPr="00DC49BF">
        <w:t xml:space="preserve"> </w:t>
      </w:r>
      <w:r>
        <w:t>the calculation</w:t>
      </w:r>
      <w:r w:rsidRPr="00DC49BF">
        <w:t xml:space="preserve"> </w:t>
      </w:r>
      <w:r>
        <w:t xml:space="preserve">of </w:t>
      </w:r>
      <w:r w:rsidRPr="00DC49BF">
        <w:t>the following network vertex centrality measures</w:t>
      </w:r>
      <w:r>
        <w:t xml:space="preserve">. Some are implemented via </w:t>
      </w:r>
      <w:r w:rsidRPr="00FE585F">
        <w:rPr>
          <w:i/>
          <w:iCs/>
        </w:rPr>
        <w:t>igraph</w:t>
      </w:r>
      <w:r>
        <w:t xml:space="preserve"> </w:t>
      </w:r>
      <w:r>
        <w:fldChar w:fldCharType="begin"/>
      </w:r>
      <w:r w:rsidR="0070475C">
        <w:instrText xml:space="preserve"> ADDIN EN.CITE &lt;EndNote&gt;&lt;Cite&gt;&lt;Author&gt;Csardi&lt;/Author&gt;&lt;Year&gt;2006&lt;/Year&gt;&lt;IDText&gt;The igraph software package for complex network research&lt;/IDText&gt;&lt;DisplayText&gt;(Gabor &amp;amp; Tamas, 2006)&lt;/DisplayText&gt;&lt;record&gt;&lt;titles&gt;&lt;title&gt;The igraph software package for complex network research&lt;/title&gt;&lt;secondary-title&gt;InterJournal&lt;/secondary-title&gt;&lt;/titles&gt;&lt;pages&gt;1695&lt;/pages&gt;&lt;contributors&gt;&lt;authors&gt;&lt;author&gt;Csardi Gabor&lt;/author&gt;&lt;author&gt;Nepusz Tamas&lt;/author&gt;&lt;/authors&gt;&lt;/contributors&gt;&lt;added-date format="utc"&gt;1610552608&lt;/added-date&gt;&lt;ref-type name="Journal Article"&gt;17&lt;/ref-type&gt;&lt;dates&gt;&lt;year&gt;2006&lt;/year&gt;&lt;/dates&gt;&lt;rec-number&gt;185&lt;/rec-number&gt;&lt;last-updated-date format="utc"&gt;1610552608&lt;/last-updated-date&gt;&lt;volume&gt;Complex Systems&lt;/volume&gt;&lt;/record&gt;&lt;/Cite&gt;&lt;/EndNote&gt;</w:instrText>
      </w:r>
      <w:r>
        <w:fldChar w:fldCharType="separate"/>
      </w:r>
      <w:r w:rsidR="0070475C">
        <w:rPr>
          <w:noProof/>
        </w:rPr>
        <w:t>(Gabor &amp; Tamas, 2006)</w:t>
      </w:r>
      <w:r>
        <w:fldChar w:fldCharType="end"/>
      </w:r>
      <w:r w:rsidRPr="00DC49BF">
        <w:t>: degree (</w:t>
      </w:r>
      <w:r w:rsidRPr="009608FF">
        <w:rPr>
          <w:rFonts w:ascii="Courier New" w:hAnsi="Courier New" w:cs="Courier New"/>
          <w:i/>
          <w:iCs/>
        </w:rPr>
        <w:t>DEG</w:t>
      </w:r>
      <w:r w:rsidRPr="00DC49BF">
        <w:t>), betweenness (</w:t>
      </w:r>
      <w:r w:rsidRPr="009608FF">
        <w:rPr>
          <w:rFonts w:ascii="Courier New" w:hAnsi="Courier New" w:cs="Courier New"/>
          <w:i/>
          <w:iCs/>
        </w:rPr>
        <w:t>BET</w:t>
      </w:r>
      <w:r w:rsidRPr="00DC49BF">
        <w:t>), clustering coefficient (</w:t>
      </w:r>
      <w:r w:rsidRPr="009608FF">
        <w:rPr>
          <w:rFonts w:ascii="Courier New" w:hAnsi="Courier New" w:cs="Courier New"/>
          <w:i/>
          <w:iCs/>
        </w:rPr>
        <w:t>CC</w:t>
      </w:r>
      <w:r w:rsidRPr="00DC49BF">
        <w:t>), page rank (</w:t>
      </w:r>
      <w:r w:rsidRPr="009608FF">
        <w:rPr>
          <w:rFonts w:ascii="Courier New" w:hAnsi="Courier New" w:cs="Courier New"/>
          <w:i/>
          <w:iCs/>
        </w:rPr>
        <w:t>PR</w:t>
      </w:r>
      <w:r w:rsidRPr="00DC49BF">
        <w:t>)</w:t>
      </w:r>
      <w:r>
        <w:t xml:space="preserve"> (see </w:t>
      </w:r>
      <w:r w:rsidRPr="00FE585F">
        <w:rPr>
          <w:i/>
          <w:iCs/>
        </w:rPr>
        <w:t xml:space="preserve">igraph </w:t>
      </w:r>
      <w:r>
        <w:t>manual for details). Other measures appear only in BioNAR:</w:t>
      </w:r>
      <w:r w:rsidRPr="00DC49BF">
        <w:t xml:space="preserve"> semilocal centrality (</w:t>
      </w:r>
      <w:r w:rsidRPr="009608FF">
        <w:rPr>
          <w:rFonts w:ascii="Courier New" w:hAnsi="Courier New" w:cs="Courier New"/>
          <w:i/>
          <w:iCs/>
        </w:rPr>
        <w:t>SL</w:t>
      </w:r>
      <w:r w:rsidRPr="00DC49BF">
        <w:t>), mean shortest path (</w:t>
      </w:r>
      <w:r w:rsidRPr="009608FF">
        <w:rPr>
          <w:rFonts w:ascii="Courier New" w:hAnsi="Courier New" w:cs="Courier New"/>
          <w:i/>
          <w:iCs/>
        </w:rPr>
        <w:t>mnSP</w:t>
      </w:r>
      <w:r w:rsidRPr="00DC49BF">
        <w:t>) and standard deviation of the shortest path (</w:t>
      </w:r>
      <w:r w:rsidRPr="009608FF">
        <w:rPr>
          <w:rFonts w:ascii="Courier New" w:hAnsi="Courier New" w:cs="Courier New"/>
          <w:i/>
          <w:iCs/>
        </w:rPr>
        <w:t>sdSP</w:t>
      </w:r>
      <w:r w:rsidRPr="00DC49BF">
        <w:t xml:space="preserve">). </w:t>
      </w:r>
    </w:p>
    <w:p w14:paraId="6BE8E75C" w14:textId="77777777" w:rsidR="00875534" w:rsidRDefault="00875534" w:rsidP="00875534">
      <w:pPr>
        <w:spacing w:line="360" w:lineRule="auto"/>
      </w:pPr>
      <w:r>
        <w:t>Calculated v</w:t>
      </w:r>
      <w:r w:rsidRPr="00DC49BF">
        <w:t>ertex centrality value</w:t>
      </w:r>
      <w:r>
        <w:t>s</w:t>
      </w:r>
      <w:r w:rsidRPr="00DC49BF">
        <w:t xml:space="preserve"> can be added as vertex attributes</w:t>
      </w:r>
      <w:r>
        <w:t xml:space="preserve"> (</w:t>
      </w:r>
      <w:r w:rsidRPr="009608FF">
        <w:rPr>
          <w:rFonts w:ascii="Courier New" w:hAnsi="Courier New" w:cs="Courier New"/>
          <w:i/>
          <w:iCs/>
        </w:rPr>
        <w:t>calcCentrality</w:t>
      </w:r>
      <w:r w:rsidRPr="005E19CC">
        <w:t>)</w:t>
      </w:r>
      <w:r w:rsidRPr="00DC49BF">
        <w:t xml:space="preserve"> or returned as </w:t>
      </w:r>
      <w:sdt>
        <w:sdtPr>
          <w:tag w:val="goog_rdk_85"/>
          <w:id w:val="1790625322"/>
        </w:sdtPr>
        <w:sdtContent>
          <w:r w:rsidRPr="005E19CC">
            <w:t xml:space="preserve">an </w:t>
          </w:r>
        </w:sdtContent>
      </w:sdt>
      <w:r w:rsidRPr="00DC49BF">
        <w:t>R matrix</w:t>
      </w:r>
      <w:r>
        <w:t xml:space="preserve"> (</w:t>
      </w:r>
      <w:r w:rsidRPr="009608FF">
        <w:rPr>
          <w:rFonts w:ascii="Courier New" w:hAnsi="Courier New" w:cs="Courier New"/>
          <w:i/>
          <w:iCs/>
        </w:rPr>
        <w:t>getCentralityMatrix</w:t>
      </w:r>
      <w:r w:rsidRPr="005E19CC">
        <w:t>)</w:t>
      </w:r>
      <w:r w:rsidRPr="00DC49BF">
        <w:t xml:space="preserve">, depending on user </w:t>
      </w:r>
      <w:r>
        <w:t>preference</w:t>
      </w:r>
      <w:r w:rsidRPr="00DC49BF">
        <w:t xml:space="preserve">. Any other numerical characteristics, calculated for </w:t>
      </w:r>
      <w:sdt>
        <w:sdtPr>
          <w:tag w:val="goog_rdk_86"/>
          <w:id w:val="-1459178371"/>
        </w:sdtPr>
        <w:sdtContent>
          <w:r w:rsidRPr="00DC49BF">
            <w:t>vertices</w:t>
          </w:r>
        </w:sdtContent>
      </w:sdt>
      <w:r>
        <w:t xml:space="preserve"> </w:t>
      </w:r>
      <w:r w:rsidRPr="00DC49BF">
        <w:t>and represented in a matrix form</w:t>
      </w:r>
      <w:sdt>
        <w:sdtPr>
          <w:tag w:val="goog_rdk_88"/>
          <w:id w:val="-1876377926"/>
        </w:sdtPr>
        <w:sdtContent>
          <w:r w:rsidRPr="00DC49BF">
            <w:t>,</w:t>
          </w:r>
        </w:sdtContent>
      </w:sdt>
      <w:r w:rsidRPr="00DC49BF">
        <w:t xml:space="preserve"> </w:t>
      </w:r>
      <w:sdt>
        <w:sdtPr>
          <w:tag w:val="goog_rdk_89"/>
          <w:id w:val="1425919978"/>
        </w:sdtPr>
        <w:sdtContent>
          <w:r w:rsidRPr="00DC49BF">
            <w:t xml:space="preserve">can </w:t>
          </w:r>
          <w:r>
            <w:t xml:space="preserve">also </w:t>
          </w:r>
        </w:sdtContent>
      </w:sdt>
      <w:r w:rsidRPr="00DC49BF">
        <w:t xml:space="preserve">be stored as </w:t>
      </w:r>
      <w:sdt>
        <w:sdtPr>
          <w:tag w:val="goog_rdk_91"/>
          <w:id w:val="-1299530435"/>
        </w:sdtPr>
        <w:sdtContent>
          <w:r w:rsidRPr="00DC49BF">
            <w:t xml:space="preserve">a </w:t>
          </w:r>
        </w:sdtContent>
      </w:sdt>
      <w:r w:rsidRPr="00DC49BF">
        <w:t>vertex attribute</w:t>
      </w:r>
      <w:r>
        <w:t xml:space="preserve"> (</w:t>
      </w:r>
      <w:r w:rsidRPr="009608FF">
        <w:rPr>
          <w:rFonts w:ascii="Courier New" w:hAnsi="Courier New" w:cs="Courier New"/>
          <w:i/>
          <w:iCs/>
        </w:rPr>
        <w:t>applyMatrixToGraph</w:t>
      </w:r>
      <w:r w:rsidRPr="005E19CC">
        <w:t>)</w:t>
      </w:r>
      <w:r w:rsidRPr="00DC49BF">
        <w:t>.</w:t>
      </w:r>
      <w:r>
        <w:t xml:space="preserve"> </w:t>
      </w:r>
    </w:p>
    <w:p w14:paraId="00BE27F3" w14:textId="26AB9284" w:rsidR="000629F6" w:rsidRDefault="00875534" w:rsidP="00875534">
      <w:pPr>
        <w:spacing w:line="360" w:lineRule="auto"/>
      </w:pPr>
      <w:r w:rsidRPr="00DC49BF">
        <w:rPr>
          <w:color w:val="000000"/>
        </w:rPr>
        <w:t xml:space="preserve">To </w:t>
      </w:r>
      <w:r>
        <w:rPr>
          <w:color w:val="000000"/>
        </w:rPr>
        <w:t xml:space="preserve">enable </w:t>
      </w:r>
      <w:r w:rsidRPr="00DC49BF">
        <w:rPr>
          <w:color w:val="000000"/>
        </w:rPr>
        <w:t>compar</w:t>
      </w:r>
      <w:r>
        <w:rPr>
          <w:color w:val="000000"/>
        </w:rPr>
        <w:t>ison of</w:t>
      </w:r>
      <w:r w:rsidRPr="00DC49BF">
        <w:rPr>
          <w:color w:val="000000"/>
        </w:rPr>
        <w:t xml:space="preserve"> an observed network</w:t>
      </w:r>
      <w:r>
        <w:rPr>
          <w:color w:val="000000"/>
        </w:rPr>
        <w:t>’</w:t>
      </w:r>
      <w:r w:rsidRPr="00DC49BF">
        <w:rPr>
          <w:color w:val="000000"/>
        </w:rPr>
        <w:t xml:space="preserve">s vertex centrality values </w:t>
      </w:r>
      <w:r>
        <w:rPr>
          <w:color w:val="000000"/>
        </w:rPr>
        <w:t>to</w:t>
      </w:r>
      <w:r w:rsidRPr="00DC49BF">
        <w:rPr>
          <w:color w:val="000000"/>
        </w:rPr>
        <w:t xml:space="preserve"> those of an equivalently sized randomised graph, we </w:t>
      </w:r>
      <w:r>
        <w:rPr>
          <w:color w:val="000000"/>
        </w:rPr>
        <w:t>enabled</w:t>
      </w:r>
      <w:r w:rsidRPr="00DC49BF">
        <w:rPr>
          <w:color w:val="000000"/>
        </w:rPr>
        <w:t xml:space="preserve"> three randomisation models including</w:t>
      </w:r>
      <w:r w:rsidRPr="00DC49BF">
        <w:t xml:space="preserve"> G(n,p) Erdos-Renyi model </w:t>
      </w:r>
      <w:r w:rsidRPr="00DC49BF">
        <w:fldChar w:fldCharType="begin"/>
      </w:r>
      <w:r w:rsidR="0070475C">
        <w:instrText xml:space="preserve"> ADDIN EN.CITE &lt;EndNote&gt;&lt;Cite&gt;&lt;Author&gt;Erdos&lt;/Author&gt;&lt;Year&gt;1959&lt;/Year&gt;&lt;IDText&gt;On random graphs&lt;/IDText&gt;&lt;DisplayText&gt;(Erdos &amp;amp; Renyi, 1959)&lt;/DisplayText&gt;&lt;record&gt;&lt;titles&gt;&lt;title&gt;On random graphs&lt;/title&gt;&lt;secondary-title&gt;Publicationes Mathematicae&lt;/secondary-title&gt;&lt;/titles&gt;&lt;pages&gt;290–297&lt;/pages&gt;&lt;contributors&gt;&lt;authors&gt;&lt;author&gt;Erdos, P&lt;/author&gt;&lt;author&gt;Renyi, A&lt;/author&gt;&lt;/authors&gt;&lt;/contributors&gt;&lt;added-date format="utc"&gt;1668777752&lt;/added-date&gt;&lt;ref-type name="Journal Article"&gt;17&lt;/ref-type&gt;&lt;dates&gt;&lt;year&gt;1959&lt;/year&gt;&lt;/dates&gt;&lt;rec-number&gt;298&lt;/rec-number&gt;&lt;last-updated-date format="utc"&gt;1668777752&lt;/last-updated-date&gt;&lt;volume&gt;6&lt;/volume&gt;&lt;/record&gt;&lt;/Cite&gt;&lt;/EndNote&gt;</w:instrText>
      </w:r>
      <w:r w:rsidRPr="00DC49BF">
        <w:fldChar w:fldCharType="separate"/>
      </w:r>
      <w:r w:rsidR="0070475C">
        <w:rPr>
          <w:noProof/>
        </w:rPr>
        <w:t>(Erdos &amp; Renyi, 1959)</w:t>
      </w:r>
      <w:r w:rsidRPr="00DC49BF">
        <w:fldChar w:fldCharType="end"/>
      </w:r>
      <w:r>
        <w:t xml:space="preserve"> (‘</w:t>
      </w:r>
      <w:r w:rsidRPr="009608FF">
        <w:rPr>
          <w:rFonts w:ascii="Courier New" w:hAnsi="Courier New" w:cs="Courier New"/>
          <w:i/>
          <w:iCs/>
        </w:rPr>
        <w:t>gnp</w:t>
      </w:r>
      <w:r>
        <w:t>’, illustrated in example below)</w:t>
      </w:r>
      <w:r w:rsidRPr="00DC49BF">
        <w:t xml:space="preserve">, Barabasi-Albert </w:t>
      </w:r>
      <w:r>
        <w:t xml:space="preserve">preferential attachment </w:t>
      </w:r>
      <w:r w:rsidRPr="00DC49BF">
        <w:t xml:space="preserve">model </w:t>
      </w:r>
      <w:r w:rsidRPr="00DC49BF">
        <w:fldChar w:fldCharType="begin"/>
      </w:r>
      <w:r w:rsidR="0070475C">
        <w:instrText xml:space="preserve"> ADDIN EN.CITE &lt;EndNote&gt;&lt;Cite&gt;&lt;Author&gt;Barabási&lt;/Author&gt;&lt;Year&gt;1999&lt;/Year&gt;&lt;IDText&gt;Emergence of Scaling in Random Networks&lt;/IDText&gt;&lt;DisplayText&gt;(Barabási &amp;amp; Albert, 1999)&lt;/DisplayText&gt;&lt;record&gt;&lt;titles&gt;&lt;title&gt;Emergence of Scaling in Random Networks&lt;/title&gt;&lt;secondary-title&gt;Science&lt;/secondary-title&gt;&lt;/titles&gt;&lt;pages&gt;509-512&lt;/pages&gt;&lt;number&gt;5439&lt;/number&gt;&lt;contributors&gt;&lt;authors&gt;&lt;author&gt;Barabási, A. L.&lt;/author&gt;&lt;author&gt;Albert, R.&lt;/author&gt;&lt;/authors&gt;&lt;/contributors&gt;&lt;added-date format="utc"&gt;1668777956&lt;/added-date&gt;&lt;ref-type name="Journal Article"&gt;17&lt;/ref-type&gt;&lt;dates&gt;&lt;year&gt;1999&lt;/year&gt;&lt;/dates&gt;&lt;rec-number&gt;299&lt;/rec-number&gt;&lt;last-updated-date format="utc"&gt;1668777956&lt;/last-updated-date&gt;&lt;volume&gt;286&lt;/volume&gt;&lt;/record&gt;&lt;/Cite&gt;&lt;/EndNote&gt;</w:instrText>
      </w:r>
      <w:r w:rsidRPr="00DC49BF">
        <w:fldChar w:fldCharType="separate"/>
      </w:r>
      <w:r w:rsidR="0070475C">
        <w:rPr>
          <w:noProof/>
        </w:rPr>
        <w:t>(Barabási &amp; Albert, 1999)</w:t>
      </w:r>
      <w:r w:rsidRPr="00DC49BF">
        <w:fldChar w:fldCharType="end"/>
      </w:r>
      <w:r>
        <w:t xml:space="preserve"> (</w:t>
      </w:r>
      <w:r w:rsidR="00975E43">
        <w:t>‘</w:t>
      </w:r>
      <w:r w:rsidRPr="009608FF">
        <w:rPr>
          <w:rFonts w:ascii="Courier New" w:hAnsi="Courier New" w:cs="Courier New"/>
          <w:i/>
          <w:iCs/>
        </w:rPr>
        <w:t>pa</w:t>
      </w:r>
      <w:r>
        <w:t>’)</w:t>
      </w:r>
      <w:r w:rsidRPr="00DC49BF">
        <w:t xml:space="preserve">, and </w:t>
      </w:r>
      <w:r>
        <w:t xml:space="preserve">the derivation of a </w:t>
      </w:r>
      <w:r w:rsidRPr="00DC49BF">
        <w:t>new random</w:t>
      </w:r>
      <w:r>
        <w:t>ised</w:t>
      </w:r>
      <w:r w:rsidRPr="00DC49BF">
        <w:t xml:space="preserve"> graph from a given graph by </w:t>
      </w:r>
      <w:r>
        <w:t xml:space="preserve">iteratively and </w:t>
      </w:r>
      <w:r w:rsidRPr="00DC49BF">
        <w:t xml:space="preserve">randomly adding/removing </w:t>
      </w:r>
      <w:r>
        <w:t>(‘</w:t>
      </w:r>
      <w:r w:rsidRPr="009608FF">
        <w:rPr>
          <w:rFonts w:ascii="Courier New" w:hAnsi="Courier New" w:cs="Courier New"/>
          <w:i/>
          <w:iCs/>
        </w:rPr>
        <w:t>cgnp</w:t>
      </w:r>
      <w:r>
        <w:t xml:space="preserve">’) or rewiring </w:t>
      </w:r>
      <w:r w:rsidRPr="00DC49BF">
        <w:t>edges</w:t>
      </w:r>
      <w:r>
        <w:t xml:space="preserve"> (</w:t>
      </w:r>
      <w:r w:rsidR="00975E43">
        <w:t>‘</w:t>
      </w:r>
      <w:r w:rsidRPr="009608FF">
        <w:rPr>
          <w:rFonts w:ascii="Courier New" w:hAnsi="Courier New" w:cs="Courier New"/>
          <w:i/>
          <w:iCs/>
        </w:rPr>
        <w:t>rw</w:t>
      </w:r>
      <w:r>
        <w:t>’).</w:t>
      </w:r>
    </w:p>
    <w:p w14:paraId="545A72AC" w14:textId="77777777" w:rsidR="00875534" w:rsidRDefault="00875534" w:rsidP="005258F4">
      <w:pPr>
        <w:spacing w:line="360" w:lineRule="auto"/>
      </w:pPr>
    </w:p>
    <w:p w14:paraId="26C46FFB" w14:textId="2DD9B83F" w:rsidR="004C4E9D" w:rsidRDefault="005258F4" w:rsidP="005258F4">
      <w:pPr>
        <w:spacing w:line="360" w:lineRule="auto"/>
      </w:pPr>
      <w:r>
        <w:t xml:space="preserve">For proteomic networks </w:t>
      </w:r>
      <w:r w:rsidR="00875534">
        <w:t>with</w:t>
      </w:r>
      <w:r>
        <w:t xml:space="preserve"> </w:t>
      </w:r>
      <w:r w:rsidR="00DB67CC">
        <w:t xml:space="preserve">matching </w:t>
      </w:r>
      <w:r>
        <w:t>multi-condition gene expression data</w:t>
      </w:r>
      <w:r w:rsidR="003F0562">
        <w:t>,</w:t>
      </w:r>
      <w:r w:rsidR="00F53DE1">
        <w:t xml:space="preserve"> </w:t>
      </w:r>
      <w:r w:rsidR="003F0562">
        <w:t>the</w:t>
      </w:r>
      <w:r>
        <w:t xml:space="preserve"> </w:t>
      </w:r>
      <w:r w:rsidRPr="00DC49BF">
        <w:t xml:space="preserve">scale-free structure </w:t>
      </w:r>
      <w:r w:rsidR="00875534">
        <w:t>has</w:t>
      </w:r>
      <w:r w:rsidR="00875534" w:rsidRPr="00DC49BF">
        <w:t xml:space="preserve"> </w:t>
      </w:r>
      <w:r w:rsidRPr="00DC49BF">
        <w:t xml:space="preserve">also </w:t>
      </w:r>
      <w:r w:rsidR="00875534">
        <w:t>been demonstrated by using the</w:t>
      </w:r>
      <w:r>
        <w:t xml:space="preserve"> expression data to </w:t>
      </w:r>
      <w:r w:rsidRPr="00DC49BF">
        <w:t xml:space="preserve">perform a perturbation analysis on </w:t>
      </w:r>
      <w:r>
        <w:t>the</w:t>
      </w:r>
      <w:r w:rsidRPr="00DC49BF">
        <w:t xml:space="preserve"> network to </w:t>
      </w:r>
      <w:r>
        <w:t>measure</w:t>
      </w:r>
      <w:r w:rsidRPr="00DC49BF">
        <w:t xml:space="preserve"> network entropy </w:t>
      </w:r>
      <w:r w:rsidRPr="00DC49BF">
        <w:fldChar w:fldCharType="begin">
          <w:fldData xml:space="preserve">PEVuZE5vdGU+PENpdGU+PEF1dGhvcj5UZXNjaGVuZG9yZmY8L0F1dGhvcj48WWVhcj4yMDE1PC9Z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==
</w:fldData>
        </w:fldChar>
      </w:r>
      <w:r w:rsidR="0070475C">
        <w:instrText xml:space="preserve"> ADDIN EN.CITE </w:instrText>
      </w:r>
      <w:r w:rsidR="0070475C">
        <w:fldChar w:fldCharType="begin">
          <w:fldData xml:space="preserve">PEVuZE5vdGU+PENpdGU+PEF1dGhvcj5UZXNjaGVuZG9yZmY8L0F1dGhvcj48WWVhcj4yMDE1PC9Z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==
</w:fldData>
        </w:fldChar>
      </w:r>
      <w:r w:rsidR="0070475C">
        <w:instrText xml:space="preserve"> ADDIN EN.CITE.DATA </w:instrText>
      </w:r>
      <w:r w:rsidR="0070475C">
        <w:fldChar w:fldCharType="end"/>
      </w:r>
      <w:r w:rsidRPr="00DC49BF">
        <w:fldChar w:fldCharType="separate"/>
      </w:r>
      <w:r w:rsidR="0070475C">
        <w:rPr>
          <w:noProof/>
        </w:rPr>
        <w:t>(Teschendorff et al., 2015)</w:t>
      </w:r>
      <w:r w:rsidRPr="00DC49BF">
        <w:fldChar w:fldCharType="end"/>
      </w:r>
      <w:r w:rsidRPr="00DC49BF">
        <w:t>.</w:t>
      </w:r>
      <w:r>
        <w:t xml:space="preserve"> </w:t>
      </w:r>
      <w:r w:rsidR="00972E7B">
        <w:t>Originally, t</w:t>
      </w:r>
      <w:r w:rsidR="004C4E9D" w:rsidRPr="00DC49BF">
        <w:t xml:space="preserve">his kind of analysis </w:t>
      </w:r>
      <w:r w:rsidR="008C1F0C">
        <w:t>was</w:t>
      </w:r>
      <w:r w:rsidR="004C4E9D" w:rsidRPr="00DC49BF">
        <w:t xml:space="preserve"> </w:t>
      </w:r>
      <w:r w:rsidR="00972E7B">
        <w:t>designed for</w:t>
      </w:r>
      <w:r w:rsidR="004C4E9D" w:rsidRPr="00DC49BF">
        <w:t xml:space="preserve"> comparing a control </w:t>
      </w:r>
      <w:r w:rsidR="00820AB1">
        <w:t>with</w:t>
      </w:r>
      <w:r w:rsidR="004C4E9D" w:rsidRPr="00DC49BF">
        <w:t xml:space="preserve"> a perturbed network (e.g., wild-type </w:t>
      </w:r>
      <w:r w:rsidR="004C4E9D" w:rsidRPr="00DC49BF">
        <w:lastRenderedPageBreak/>
        <w:t xml:space="preserve">vs </w:t>
      </w:r>
      <w:r w:rsidR="004C4E9D">
        <w:t>mutant</w:t>
      </w:r>
      <w:r w:rsidR="004C4E9D" w:rsidRPr="00DC49BF">
        <w:t>, untreated vs treated), where vertices with low entropy rate appear to be the most important players in disease propagation.</w:t>
      </w:r>
      <w:r w:rsidR="004C4E9D">
        <w:t xml:space="preserve"> </w:t>
      </w:r>
    </w:p>
    <w:p w14:paraId="640A4AFB" w14:textId="70BC3B79" w:rsidR="000E3CD2" w:rsidRDefault="00875534" w:rsidP="005258F4">
      <w:pPr>
        <w:spacing w:line="360" w:lineRule="auto"/>
      </w:pPr>
      <w:r>
        <w:t>However</w:t>
      </w:r>
      <w:r w:rsidR="00FA3F00">
        <w:t xml:space="preserve">, </w:t>
      </w:r>
      <w:r w:rsidR="008C1F0C">
        <w:t>for the assessment</w:t>
      </w:r>
      <w:r>
        <w:t xml:space="preserve"> </w:t>
      </w:r>
      <w:r w:rsidR="00FA3F00">
        <w:t xml:space="preserve">of scale-free structure </w:t>
      </w:r>
      <w:r w:rsidR="008C1F0C">
        <w:t>we do</w:t>
      </w:r>
      <w:r>
        <w:t xml:space="preserve"> not actually require gene expression data </w:t>
      </w:r>
      <w:r w:rsidR="00FA3F00">
        <w:t xml:space="preserve">as it based solely on the network topology. In </w:t>
      </w:r>
      <w:r w:rsidR="00FA3F00" w:rsidRPr="00975E43">
        <w:rPr>
          <w:i/>
          <w:iCs/>
        </w:rPr>
        <w:t>BioNAR</w:t>
      </w:r>
      <w:r w:rsidR="00FA3F00">
        <w:t xml:space="preserve">, following </w:t>
      </w:r>
      <w:r w:rsidR="00592360">
        <w:t xml:space="preserve">the </w:t>
      </w:r>
      <w:r w:rsidR="00FA3F00">
        <w:t xml:space="preserve">procedure described in </w:t>
      </w:r>
      <w:r w:rsidR="00FA3F00" w:rsidRPr="00DC49BF">
        <w:fldChar w:fldCharType="begin">
          <w:fldData xml:space="preserve">PEVuZE5vdGU+PENpdGU+PEF1dGhvcj5UZXNjaGVuZG9yZmY8L0F1dGhvcj48WWVhcj4yMDE1PC9Z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==
</w:fldData>
        </w:fldChar>
      </w:r>
      <w:r w:rsidR="00FA3F00">
        <w:instrText xml:space="preserve"> ADDIN EN.CITE </w:instrText>
      </w:r>
      <w:r w:rsidR="00FA3F00">
        <w:fldChar w:fldCharType="begin">
          <w:fldData xml:space="preserve">PEVuZE5vdGU+PENpdGU+PEF1dGhvcj5UZXNjaGVuZG9yZmY8L0F1dGhvcj48WWVhcj4yMDE1PC9Z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==
</w:fldData>
        </w:fldChar>
      </w:r>
      <w:r w:rsidR="00FA3F00">
        <w:instrText xml:space="preserve"> ADDIN EN.CITE.DATA </w:instrText>
      </w:r>
      <w:r w:rsidR="00FA3F00">
        <w:fldChar w:fldCharType="end"/>
      </w:r>
      <w:r w:rsidR="00FA3F00" w:rsidRPr="00DC49BF">
        <w:fldChar w:fldCharType="separate"/>
      </w:r>
      <w:r w:rsidR="00FA3F00">
        <w:rPr>
          <w:noProof/>
        </w:rPr>
        <w:t>(Teschendorff et al., 2015)</w:t>
      </w:r>
      <w:r w:rsidR="00FA3F00" w:rsidRPr="00DC49BF">
        <w:fldChar w:fldCharType="end"/>
      </w:r>
      <w:r w:rsidR="00FA3F00">
        <w:t>, a</w:t>
      </w:r>
      <w:r>
        <w:t>ll</w:t>
      </w:r>
      <w:r w:rsidR="005258F4" w:rsidRPr="00DC49BF">
        <w:t xml:space="preserve"> </w:t>
      </w:r>
      <w:r w:rsidR="0070475C">
        <w:t>vertexes</w:t>
      </w:r>
      <w:r w:rsidRPr="00DC49BF">
        <w:t xml:space="preserve"> </w:t>
      </w:r>
      <w:r>
        <w:t>are</w:t>
      </w:r>
      <w:r w:rsidRPr="00DC49BF">
        <w:t xml:space="preserve"> </w:t>
      </w:r>
      <w:r>
        <w:t xml:space="preserve">artificially assigned a uniform weight then sequentially perturbed </w:t>
      </w:r>
      <w:r w:rsidR="005258F4" w:rsidRPr="00DC49BF">
        <w:t>with the global entropy rate (</w:t>
      </w:r>
      <w:r w:rsidR="005258F4" w:rsidRPr="009608FF">
        <w:rPr>
          <w:rFonts w:ascii="Courier New" w:hAnsi="Courier New" w:cs="Courier New"/>
          <w:i/>
          <w:iCs/>
        </w:rPr>
        <w:t>SR</w:t>
      </w:r>
      <w:r w:rsidR="005258F4" w:rsidRPr="00DC49BF">
        <w:t>) after each protein</w:t>
      </w:r>
      <w:sdt>
        <w:sdtPr>
          <w:tag w:val="goog_rdk_97"/>
          <w:id w:val="1595124378"/>
        </w:sdtPr>
        <w:sdtContent>
          <w:r w:rsidR="005258F4" w:rsidRPr="00DC49BF">
            <w:t>’</w:t>
          </w:r>
        </w:sdtContent>
      </w:sdt>
      <w:r w:rsidR="005258F4" w:rsidRPr="00DC49BF">
        <w:t xml:space="preserve">s perturbation being </w:t>
      </w:r>
      <w:r w:rsidR="008525C1">
        <w:t xml:space="preserve">calculated and </w:t>
      </w:r>
      <w:r w:rsidR="005258F4" w:rsidRPr="00DC49BF">
        <w:t>plotted against the log of the protein</w:t>
      </w:r>
      <w:sdt>
        <w:sdtPr>
          <w:tag w:val="goog_rdk_98"/>
          <w:id w:val="814145749"/>
        </w:sdtPr>
        <w:sdtContent>
          <w:r w:rsidR="005258F4" w:rsidRPr="00DC49BF">
            <w:t>’</w:t>
          </w:r>
        </w:sdtContent>
      </w:sdt>
      <w:r w:rsidR="005258F4" w:rsidRPr="00DC49BF">
        <w:t>s degree</w:t>
      </w:r>
      <w:r w:rsidR="00FA3F00">
        <w:t xml:space="preserve"> (see Appendix for more detail)</w:t>
      </w:r>
      <w:r w:rsidR="005258F4" w:rsidRPr="00DC49BF">
        <w:t xml:space="preserve">. In </w:t>
      </w:r>
      <w:r w:rsidR="005258F4">
        <w:t xml:space="preserve">case </w:t>
      </w:r>
      <w:r w:rsidR="007C17C5">
        <w:t xml:space="preserve">of scale-free </w:t>
      </w:r>
      <w:r w:rsidR="007C17C5" w:rsidRPr="00DC49BF">
        <w:t>or approximate scale-free topolog</w:t>
      </w:r>
      <w:r>
        <w:t>ies</w:t>
      </w:r>
      <w:r w:rsidR="007C17C5">
        <w:t xml:space="preserve">, </w:t>
      </w:r>
      <w:r>
        <w:t xml:space="preserve">we see </w:t>
      </w:r>
      <w:r w:rsidR="007C17C5">
        <w:t xml:space="preserve">a </w:t>
      </w:r>
      <w:r>
        <w:t xml:space="preserve">clear </w:t>
      </w:r>
      <w:r w:rsidR="005258F4" w:rsidRPr="00DC49BF">
        <w:t>bi-modal response between over-</w:t>
      </w:r>
      <w:r>
        <w:t>weighted</w:t>
      </w:r>
      <w:r w:rsidRPr="00DC49BF">
        <w:t xml:space="preserve"> </w:t>
      </w:r>
      <w:r>
        <w:t>vertices</w:t>
      </w:r>
      <w:r w:rsidRPr="00DC49BF">
        <w:t xml:space="preserve"> </w:t>
      </w:r>
      <w:r w:rsidR="005258F4" w:rsidRPr="00DC49BF">
        <w:t xml:space="preserve">and their degree and </w:t>
      </w:r>
      <w:r w:rsidR="008C1F0C">
        <w:t xml:space="preserve">an </w:t>
      </w:r>
      <w:r w:rsidR="005258F4" w:rsidRPr="00DC49BF">
        <w:t xml:space="preserve">opposing bi-phasic response </w:t>
      </w:r>
      <w:r>
        <w:t xml:space="preserve">in </w:t>
      </w:r>
      <w:r w:rsidR="005258F4" w:rsidRPr="00DC49BF">
        <w:t>under-</w:t>
      </w:r>
      <w:r>
        <w:t>weighted</w:t>
      </w:r>
      <w:r w:rsidRPr="00DC49BF">
        <w:t xml:space="preserve"> </w:t>
      </w:r>
      <w:r>
        <w:t xml:space="preserve">vertices </w:t>
      </w:r>
      <w:r w:rsidR="005258F4" w:rsidRPr="00DC49BF">
        <w:t xml:space="preserve">and </w:t>
      </w:r>
      <w:r>
        <w:t xml:space="preserve">their </w:t>
      </w:r>
      <w:r w:rsidR="005258F4" w:rsidRPr="00DC49BF">
        <w:t>degree</w:t>
      </w:r>
      <w:r>
        <w:t>s</w:t>
      </w:r>
      <w:r w:rsidR="005258F4" w:rsidRPr="00701C88">
        <w:t>.</w:t>
      </w:r>
      <w:r w:rsidR="005258F4" w:rsidRPr="00DC49BF">
        <w:t xml:space="preserve"> </w:t>
      </w:r>
    </w:p>
    <w:p w14:paraId="52024499" w14:textId="6CFE3D4F" w:rsidR="000629F6" w:rsidRDefault="000629F6" w:rsidP="005258F4">
      <w:pPr>
        <w:spacing w:line="360" w:lineRule="auto"/>
        <w:rPr>
          <w:color w:val="000000"/>
        </w:rPr>
      </w:pPr>
      <w:r>
        <w:rPr>
          <w:color w:val="000000"/>
        </w:rPr>
        <w:t>Protocol 2 starts by estimating and fitting the observed graph degree distribution to a pawer law and comparing this against a random network. At the next step we estimate the graph entropy, again comparing it to the random graph. Finally, we estimate the range of centrality metrics for our graph and a randomly generated graph</w:t>
      </w:r>
      <w:r w:rsidR="00820AB1">
        <w:rPr>
          <w:color w:val="000000"/>
        </w:rPr>
        <w:t>s</w:t>
      </w:r>
      <w:r>
        <w:rPr>
          <w:color w:val="000000"/>
        </w:rPr>
        <w:t xml:space="preserve">, in our example we use the </w:t>
      </w:r>
      <w:r w:rsidRPr="00DC49BF">
        <w:t>Erdos-Renyi model</w:t>
      </w:r>
      <w:r>
        <w:rPr>
          <w:color w:val="000000"/>
        </w:rPr>
        <w:t>.</w:t>
      </w:r>
    </w:p>
    <w:p w14:paraId="05E07457" w14:textId="77777777" w:rsidR="000E1359" w:rsidRDefault="000E1359" w:rsidP="005258F4">
      <w:pPr>
        <w:spacing w:line="360" w:lineRule="auto"/>
      </w:pPr>
    </w:p>
    <w:p w14:paraId="7E12BFC0"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06C0076B" w14:textId="77777777" w:rsidR="003F0562" w:rsidRDefault="003F0562" w:rsidP="00F53DE1">
      <w:pPr>
        <w:spacing w:line="360" w:lineRule="auto"/>
      </w:pPr>
    </w:p>
    <w:p w14:paraId="0FE93E6F" w14:textId="77777777" w:rsidR="003F0562" w:rsidRDefault="003F0562" w:rsidP="00F53DE1">
      <w:pPr>
        <w:pStyle w:val="ListParagraph"/>
        <w:numPr>
          <w:ilvl w:val="0"/>
          <w:numId w:val="10"/>
        </w:numPr>
        <w:spacing w:line="360" w:lineRule="auto"/>
      </w:pPr>
      <w:r>
        <w:t>Check the network degree distribution.</w:t>
      </w:r>
    </w:p>
    <w:p w14:paraId="1B6FA530" w14:textId="77777777" w:rsidR="00327A8B" w:rsidRDefault="003F0562" w:rsidP="000966C5">
      <w:pPr>
        <w:pStyle w:val="ListParagraph"/>
        <w:rPr>
          <w:rFonts w:ascii="Courier New" w:hAnsi="Courier New" w:cs="Courier New"/>
          <w:iCs/>
          <w:sz w:val="18"/>
          <w:szCs w:val="18"/>
        </w:rPr>
      </w:pPr>
      <w:r w:rsidRPr="007A722F">
        <w:rPr>
          <w:rFonts w:ascii="Courier New" w:hAnsi="Courier New" w:cs="Courier New"/>
          <w:iCs/>
          <w:sz w:val="18"/>
          <w:szCs w:val="18"/>
        </w:rPr>
        <w:t>pFit &lt;- fitDegree(as.vector(igraph::degree(graph=g)),</w:t>
      </w:r>
      <w:r w:rsidR="004E743F" w:rsidRPr="004E743F">
        <w:rPr>
          <w:rFonts w:ascii="Courier New" w:hAnsi="Courier New" w:cs="Courier New"/>
          <w:iCs/>
          <w:sz w:val="18"/>
          <w:szCs w:val="18"/>
        </w:rPr>
        <w:t xml:space="preserve"> </w:t>
      </w:r>
      <w:r w:rsidR="004E743F" w:rsidRPr="000966C5">
        <w:rPr>
          <w:rFonts w:ascii="Courier New" w:hAnsi="Courier New" w:cs="Courier New"/>
          <w:iCs/>
          <w:sz w:val="18"/>
          <w:szCs w:val="18"/>
        </w:rPr>
        <w:t>Nsim=10</w:t>
      </w:r>
      <w:r w:rsidR="004E743F">
        <w:rPr>
          <w:rFonts w:ascii="Courier New" w:hAnsi="Courier New" w:cs="Courier New"/>
          <w:iCs/>
          <w:sz w:val="18"/>
          <w:szCs w:val="18"/>
        </w:rPr>
        <w:t>00</w:t>
      </w:r>
      <w:r w:rsidR="004E743F" w:rsidRPr="000966C5">
        <w:rPr>
          <w:rFonts w:ascii="Courier New" w:hAnsi="Courier New" w:cs="Courier New"/>
          <w:iCs/>
          <w:sz w:val="18"/>
          <w:szCs w:val="18"/>
        </w:rPr>
        <w:t>,</w:t>
      </w:r>
    </w:p>
    <w:p w14:paraId="020CE266" w14:textId="2520E4C0" w:rsidR="003F0562" w:rsidRPr="007A722F" w:rsidRDefault="003F0562" w:rsidP="00327A8B">
      <w:pPr>
        <w:pStyle w:val="ListParagraph"/>
        <w:ind w:left="2160" w:firstLine="720"/>
        <w:rPr>
          <w:rFonts w:ascii="Courier New" w:hAnsi="Courier New" w:cs="Courier New"/>
          <w:iCs/>
          <w:sz w:val="18"/>
          <w:szCs w:val="18"/>
        </w:rPr>
      </w:pPr>
      <w:r w:rsidRPr="007A722F">
        <w:rPr>
          <w:rFonts w:ascii="Courier New" w:hAnsi="Courier New" w:cs="Courier New"/>
          <w:iCs/>
          <w:sz w:val="18"/>
          <w:szCs w:val="18"/>
        </w:rPr>
        <w:t>plot=TRUE,WIDTH=2480, HEIGHT=2480)</w:t>
      </w:r>
    </w:p>
    <w:p w14:paraId="159CC753" w14:textId="23842C4E" w:rsidR="00D434D2" w:rsidRPr="007A722F" w:rsidRDefault="00D434D2" w:rsidP="000966C5">
      <w:pPr>
        <w:pStyle w:val="ListParagraph"/>
        <w:rPr>
          <w:rFonts w:ascii="Courier New" w:hAnsi="Courier New" w:cs="Courier New"/>
          <w:iCs/>
          <w:sz w:val="18"/>
          <w:szCs w:val="18"/>
        </w:rPr>
      </w:pPr>
      <w:r w:rsidRPr="000966C5">
        <w:rPr>
          <w:rFonts w:ascii="Courier New" w:hAnsi="Courier New" w:cs="Courier New"/>
          <w:iCs/>
          <w:sz w:val="18"/>
          <w:szCs w:val="18"/>
        </w:rPr>
        <w:t>pwr &lt;- slot(pFit,'alpha')</w:t>
      </w:r>
    </w:p>
    <w:p w14:paraId="1F715DEC" w14:textId="77777777" w:rsidR="004B0F01" w:rsidRDefault="004B0F01" w:rsidP="00F53DE1">
      <w:pPr>
        <w:pStyle w:val="ListParagraph"/>
        <w:rPr>
          <w:color w:val="000000"/>
        </w:rPr>
      </w:pPr>
    </w:p>
    <w:p w14:paraId="43560DC4" w14:textId="1E8BE008" w:rsidR="003F0562" w:rsidRDefault="003F0562" w:rsidP="00F53DE1">
      <w:pPr>
        <w:pStyle w:val="ListParagraph"/>
        <w:rPr>
          <w:color w:val="000000"/>
        </w:rPr>
      </w:pPr>
      <w:r w:rsidRPr="008525C1">
        <w:rPr>
          <w:color w:val="000000"/>
        </w:rPr>
        <w:t>This</w:t>
      </w:r>
      <w:r>
        <w:rPr>
          <w:color w:val="000000"/>
        </w:rPr>
        <w:t xml:space="preserve"> command will take the graph created in Protocol 1, fit it to </w:t>
      </w:r>
      <w:r w:rsidR="003802DC">
        <w:rPr>
          <w:color w:val="000000"/>
        </w:rPr>
        <w:t xml:space="preserve">a </w:t>
      </w:r>
      <w:r>
        <w:rPr>
          <w:color w:val="000000"/>
        </w:rPr>
        <w:t>power law distribution and return a figure of</w:t>
      </w:r>
      <w:r w:rsidRPr="001971DE">
        <w:rPr>
          <w:color w:val="000000"/>
        </w:rPr>
        <w:t xml:space="preserve"> log-log plot of the CDF of </w:t>
      </w:r>
      <w:sdt>
        <w:sdtPr>
          <w:rPr>
            <w:color w:val="000000"/>
          </w:rPr>
          <w:tag w:val="goog_rdk_238"/>
          <w:id w:val="-1265684284"/>
        </w:sdtPr>
        <w:sdtContent>
          <w:r>
            <w:rPr>
              <w:color w:val="000000"/>
            </w:rPr>
            <w:t xml:space="preserve">postsynaptic </w:t>
          </w:r>
        </w:sdtContent>
      </w:sdt>
      <w:r w:rsidRPr="001971DE">
        <w:rPr>
          <w:color w:val="000000"/>
        </w:rPr>
        <w:t>PPI network degree distribution</w:t>
      </w:r>
      <w:r w:rsidR="007A722F">
        <w:rPr>
          <w:color w:val="000000"/>
        </w:rPr>
        <w:t xml:space="preserve"> (Figure 2, A)</w:t>
      </w:r>
      <w:r>
        <w:rPr>
          <w:color w:val="000000"/>
        </w:rPr>
        <w:t>.</w:t>
      </w:r>
      <w:r w:rsidR="007A722F">
        <w:rPr>
          <w:color w:val="000000"/>
        </w:rPr>
        <w:t xml:space="preserve"> </w:t>
      </w:r>
      <w:r w:rsidR="000519CD">
        <w:rPr>
          <w:color w:val="000000"/>
        </w:rPr>
        <w:t>D</w:t>
      </w:r>
      <w:r w:rsidR="000519CD" w:rsidRPr="000519CD">
        <w:rPr>
          <w:color w:val="000000"/>
        </w:rPr>
        <w:t xml:space="preserve">uring fitting code performs a bootstrapping hypothesis test to determine whether a power law distribution is plausible. The number of bootstrapping rounds is defined by </w:t>
      </w:r>
      <w:r w:rsidR="000519CD" w:rsidRPr="009608FF">
        <w:rPr>
          <w:rFonts w:ascii="Courier New" w:hAnsi="Courier New" w:cs="Courier New"/>
          <w:i/>
          <w:iCs/>
        </w:rPr>
        <w:t>Nsim</w:t>
      </w:r>
      <w:r w:rsidR="000519CD" w:rsidRPr="000519CD">
        <w:rPr>
          <w:color w:val="000000"/>
        </w:rPr>
        <w:t xml:space="preserve"> parameter, which is set to 100 by default. </w:t>
      </w:r>
      <w:r w:rsidR="00733CFB">
        <w:rPr>
          <w:color w:val="000000"/>
        </w:rPr>
        <w:t xml:space="preserve">Setting </w:t>
      </w:r>
      <w:r w:rsidR="00733CFB" w:rsidRPr="009608FF">
        <w:rPr>
          <w:rFonts w:ascii="Courier New" w:hAnsi="Courier New" w:cs="Courier New"/>
          <w:i/>
          <w:iCs/>
        </w:rPr>
        <w:t>Nsim</w:t>
      </w:r>
      <w:r w:rsidR="00733CFB" w:rsidRPr="000519CD">
        <w:rPr>
          <w:color w:val="000000"/>
        </w:rPr>
        <w:t xml:space="preserve"> parameter</w:t>
      </w:r>
      <w:r w:rsidR="00733CFB">
        <w:rPr>
          <w:color w:val="000000"/>
        </w:rPr>
        <w:t xml:space="preserve"> to large values makes calculation slower, for example with </w:t>
      </w:r>
      <w:r w:rsidR="00733CFB" w:rsidRPr="009608FF">
        <w:rPr>
          <w:rFonts w:ascii="Courier New" w:hAnsi="Courier New" w:cs="Courier New"/>
          <w:i/>
          <w:iCs/>
        </w:rPr>
        <w:t>Nsim=1000</w:t>
      </w:r>
      <w:r w:rsidR="00733CFB">
        <w:rPr>
          <w:color w:val="000000"/>
        </w:rPr>
        <w:t xml:space="preserve"> it takes couple of minutes to get a fit. </w:t>
      </w:r>
      <w:r w:rsidR="007A722F">
        <w:rPr>
          <w:color w:val="000000"/>
        </w:rPr>
        <w:t xml:space="preserve">By using </w:t>
      </w:r>
      <w:r w:rsidR="007A722F" w:rsidRPr="000966C5">
        <w:rPr>
          <w:rFonts w:ascii="Courier New" w:hAnsi="Courier New" w:cs="Courier New"/>
          <w:color w:val="000000"/>
          <w:sz w:val="22"/>
          <w:szCs w:val="22"/>
        </w:rPr>
        <w:t>slot</w:t>
      </w:r>
      <w:r w:rsidR="007A722F">
        <w:rPr>
          <w:color w:val="000000"/>
        </w:rPr>
        <w:t xml:space="preserve"> </w:t>
      </w:r>
      <w:r w:rsidR="004E743F">
        <w:rPr>
          <w:color w:val="000000"/>
        </w:rPr>
        <w:t>function,</w:t>
      </w:r>
      <w:r w:rsidR="007A722F">
        <w:rPr>
          <w:color w:val="000000"/>
        </w:rPr>
        <w:t xml:space="preserve"> we extract </w:t>
      </w:r>
      <w:r w:rsidR="009241C7">
        <w:rPr>
          <w:color w:val="000000"/>
        </w:rPr>
        <w:t xml:space="preserve">scaling </w:t>
      </w:r>
      <w:r w:rsidR="007A722F">
        <w:rPr>
          <w:color w:val="000000"/>
        </w:rPr>
        <w:t>coefficient</w:t>
      </w:r>
      <w:r w:rsidR="009241C7">
        <w:rPr>
          <w:color w:val="000000"/>
        </w:rPr>
        <w:t xml:space="preserve"> </w:t>
      </w:r>
      <w:r w:rsidR="009241C7" w:rsidRPr="005574A5">
        <w:rPr>
          <w:bCs/>
          <w:szCs w:val="18"/>
        </w:rPr>
        <w:t>α</w:t>
      </w:r>
      <w:r w:rsidR="007A722F" w:rsidRPr="005574A5">
        <w:rPr>
          <w:color w:val="000000"/>
        </w:rPr>
        <w:t xml:space="preserve"> to</w:t>
      </w:r>
      <w:r w:rsidR="007A722F">
        <w:rPr>
          <w:color w:val="000000"/>
        </w:rPr>
        <w:t xml:space="preserve"> compare with the random graph results.</w:t>
      </w:r>
    </w:p>
    <w:p w14:paraId="310647D2" w14:textId="515C2953" w:rsidR="00D434D2" w:rsidRDefault="00D434D2" w:rsidP="00F53DE1">
      <w:pPr>
        <w:pStyle w:val="ListParagraph"/>
        <w:rPr>
          <w:color w:val="000000"/>
        </w:rPr>
      </w:pPr>
    </w:p>
    <w:p w14:paraId="7596E3FC" w14:textId="44223760" w:rsidR="007A722F" w:rsidRDefault="007A722F" w:rsidP="007A722F">
      <w:pPr>
        <w:pStyle w:val="ListParagraph"/>
        <w:numPr>
          <w:ilvl w:val="0"/>
          <w:numId w:val="10"/>
        </w:numPr>
        <w:spacing w:line="360" w:lineRule="auto"/>
      </w:pPr>
      <w:r>
        <w:t>Compare network degree distribution with a set of random graphs.</w:t>
      </w:r>
    </w:p>
    <w:p w14:paraId="604F2A8B" w14:textId="3C388A74" w:rsidR="007A722F" w:rsidRDefault="007A722F" w:rsidP="000966C5">
      <w:pPr>
        <w:pStyle w:val="ListParagraph"/>
        <w:rPr>
          <w:color w:val="000000"/>
        </w:rPr>
      </w:pPr>
      <w:r w:rsidRPr="008525C1">
        <w:rPr>
          <w:color w:val="000000"/>
        </w:rPr>
        <w:t>Th</w:t>
      </w:r>
      <w:r>
        <w:rPr>
          <w:color w:val="000000"/>
        </w:rPr>
        <w:t xml:space="preserve">e following commands will generate </w:t>
      </w:r>
      <w:r w:rsidR="003802DC">
        <w:rPr>
          <w:color w:val="000000"/>
        </w:rPr>
        <w:t xml:space="preserve">a sample </w:t>
      </w:r>
      <w:r>
        <w:rPr>
          <w:color w:val="000000"/>
        </w:rPr>
        <w:t xml:space="preserve">of </w:t>
      </w:r>
      <w:r w:rsidR="004B0F01">
        <w:rPr>
          <w:color w:val="000000"/>
        </w:rPr>
        <w:t xml:space="preserve">5000 </w:t>
      </w:r>
      <w:r>
        <w:rPr>
          <w:color w:val="000000"/>
        </w:rPr>
        <w:t xml:space="preserve">random </w:t>
      </w:r>
      <w:r w:rsidRPr="00DC49BF">
        <w:t xml:space="preserve">G(n,p) Erdos-Renyi </w:t>
      </w:r>
      <w:r>
        <w:t xml:space="preserve">graphs and </w:t>
      </w:r>
      <w:r w:rsidRPr="005574A5">
        <w:t xml:space="preserve">estimate </w:t>
      </w:r>
      <w:r w:rsidR="009241C7" w:rsidRPr="005574A5">
        <w:rPr>
          <w:bCs/>
          <w:szCs w:val="18"/>
        </w:rPr>
        <w:t>α</w:t>
      </w:r>
      <w:r>
        <w:t xml:space="preserve"> coefficients of their best fits to the power law distribution. </w:t>
      </w:r>
      <w:r w:rsidR="000519CD">
        <w:t xml:space="preserve">To save </w:t>
      </w:r>
      <w:r w:rsidR="008C1F0C">
        <w:t xml:space="preserve">compute time </w:t>
      </w:r>
      <w:r w:rsidR="000519CD">
        <w:t xml:space="preserve">we reduce the number of bootstrapping tests to 10 in this </w:t>
      </w:r>
      <w:r w:rsidR="008C1F0C">
        <w:t>example</w:t>
      </w:r>
      <w:r w:rsidR="00F10736">
        <w:t>, however it still takes about hour and a half to complete the task, replace 5000 with 500 to save time</w:t>
      </w:r>
      <w:r w:rsidR="000519CD">
        <w:t xml:space="preserve">. </w:t>
      </w:r>
      <w:r>
        <w:t xml:space="preserve">The histogram of obtained values is plotted on the Figure </w:t>
      </w:r>
      <w:r w:rsidR="005574A5">
        <w:t>2, B</w:t>
      </w:r>
      <w:r>
        <w:t xml:space="preserve">, where </w:t>
      </w:r>
      <w:r w:rsidR="003802DC">
        <w:t>the</w:t>
      </w:r>
      <w:r>
        <w:t xml:space="preserve"> vertical line</w:t>
      </w:r>
      <w:r w:rsidR="004E743F">
        <w:t xml:space="preserve"> on the left</w:t>
      </w:r>
      <w:r>
        <w:t xml:space="preserve"> indicates the value</w:t>
      </w:r>
      <w:r w:rsidR="004E743F">
        <w:t xml:space="preserve"> (2.63)</w:t>
      </w:r>
      <w:r>
        <w:t xml:space="preserve"> for the actual graph.</w:t>
      </w:r>
    </w:p>
    <w:p w14:paraId="57AA2B9E" w14:textId="77777777" w:rsidR="007A722F" w:rsidRPr="000966C5" w:rsidRDefault="007A722F" w:rsidP="000966C5">
      <w:pPr>
        <w:rPr>
          <w:color w:val="000000"/>
        </w:rPr>
      </w:pPr>
    </w:p>
    <w:p w14:paraId="450AFCB4" w14:textId="77777777" w:rsidR="00327A8B" w:rsidRDefault="00D434D2" w:rsidP="000966C5">
      <w:pPr>
        <w:pStyle w:val="ListParagraph"/>
        <w:rPr>
          <w:rFonts w:ascii="Courier New" w:hAnsi="Courier New" w:cs="Courier New"/>
          <w:iCs/>
          <w:sz w:val="18"/>
          <w:szCs w:val="18"/>
        </w:rPr>
      </w:pPr>
      <w:r w:rsidRPr="000966C5">
        <w:rPr>
          <w:rFonts w:ascii="Courier New" w:hAnsi="Courier New" w:cs="Courier New"/>
          <w:iCs/>
          <w:sz w:val="18"/>
          <w:szCs w:val="18"/>
        </w:rPr>
        <w:t>lrgnp&lt;-list()</w:t>
      </w:r>
      <w:r w:rsidRPr="000966C5">
        <w:rPr>
          <w:rFonts w:ascii="Courier New" w:hAnsi="Courier New" w:cs="Courier New"/>
          <w:iCs/>
          <w:sz w:val="18"/>
          <w:szCs w:val="18"/>
        </w:rPr>
        <w:br/>
        <w:t>alphaGNP&lt;-c()</w:t>
      </w:r>
      <w:r w:rsidRPr="000966C5">
        <w:rPr>
          <w:rFonts w:ascii="Courier New" w:hAnsi="Courier New" w:cs="Courier New"/>
          <w:iCs/>
          <w:sz w:val="18"/>
          <w:szCs w:val="18"/>
        </w:rPr>
        <w:br/>
        <w:t>for(i in 1:5000){</w:t>
      </w:r>
    </w:p>
    <w:p w14:paraId="6B684085" w14:textId="77777777" w:rsidR="00327A8B" w:rsidRDefault="00D434D2" w:rsidP="00327A8B">
      <w:pPr>
        <w:pStyle w:val="ListParagraph"/>
        <w:ind w:firstLine="720"/>
        <w:rPr>
          <w:rFonts w:ascii="Courier New" w:hAnsi="Courier New" w:cs="Courier New"/>
          <w:iCs/>
          <w:sz w:val="18"/>
          <w:szCs w:val="18"/>
        </w:rPr>
      </w:pPr>
      <w:r w:rsidRPr="000966C5">
        <w:rPr>
          <w:rFonts w:ascii="Courier New" w:hAnsi="Courier New" w:cs="Courier New"/>
          <w:iCs/>
          <w:sz w:val="18"/>
          <w:szCs w:val="18"/>
        </w:rPr>
        <w:t>rgnp&lt;-BioNAR:::getGNP(g)</w:t>
      </w:r>
    </w:p>
    <w:p w14:paraId="3608A9EC" w14:textId="77777777" w:rsidR="00327A8B" w:rsidRDefault="00D434D2" w:rsidP="00327A8B">
      <w:pPr>
        <w:pStyle w:val="ListParagraph"/>
        <w:ind w:firstLine="720"/>
        <w:rPr>
          <w:rFonts w:ascii="Courier New" w:hAnsi="Courier New" w:cs="Courier New"/>
          <w:iCs/>
          <w:sz w:val="18"/>
          <w:szCs w:val="18"/>
        </w:rPr>
      </w:pPr>
      <w:r w:rsidRPr="000966C5">
        <w:rPr>
          <w:rFonts w:ascii="Courier New" w:hAnsi="Courier New" w:cs="Courier New"/>
          <w:iCs/>
          <w:sz w:val="18"/>
          <w:szCs w:val="18"/>
        </w:rPr>
        <w:t>pFit &lt;- fitDegree( as.vector(igraph::degree(graph=rgnp)),</w:t>
      </w:r>
    </w:p>
    <w:p w14:paraId="32AC16B6" w14:textId="77777777" w:rsidR="00327A8B" w:rsidRDefault="00D434D2" w:rsidP="00327A8B">
      <w:pPr>
        <w:pStyle w:val="ListParagraph"/>
        <w:ind w:left="2880" w:firstLine="720"/>
        <w:rPr>
          <w:rFonts w:ascii="Courier New" w:hAnsi="Courier New" w:cs="Courier New"/>
          <w:iCs/>
          <w:sz w:val="18"/>
          <w:szCs w:val="18"/>
        </w:rPr>
      </w:pPr>
      <w:r w:rsidRPr="000966C5">
        <w:rPr>
          <w:rFonts w:ascii="Courier New" w:hAnsi="Courier New" w:cs="Courier New"/>
          <w:iCs/>
          <w:sz w:val="18"/>
          <w:szCs w:val="18"/>
        </w:rPr>
        <w:t>Nsim=10, plot=FALSE,threads=5</w:t>
      </w:r>
    </w:p>
    <w:p w14:paraId="2F5D8C1A" w14:textId="77777777" w:rsidR="00327A8B" w:rsidRDefault="00D434D2" w:rsidP="00327A8B">
      <w:pPr>
        <w:pStyle w:val="ListParagraph"/>
        <w:ind w:left="1440"/>
        <w:rPr>
          <w:rFonts w:ascii="Courier New" w:hAnsi="Courier New" w:cs="Courier New"/>
          <w:iCs/>
          <w:sz w:val="18"/>
          <w:szCs w:val="18"/>
        </w:rPr>
      </w:pPr>
      <w:r w:rsidRPr="00327A8B">
        <w:rPr>
          <w:rFonts w:ascii="Courier New" w:hAnsi="Courier New" w:cs="Courier New"/>
          <w:iCs/>
          <w:sz w:val="18"/>
          <w:szCs w:val="18"/>
        </w:rPr>
        <w:t>p &lt;- slot(pFit,'alpha')</w:t>
      </w:r>
    </w:p>
    <w:p w14:paraId="06C5C3AB" w14:textId="77777777" w:rsidR="00327A8B" w:rsidRDefault="00D434D2" w:rsidP="00327A8B">
      <w:pPr>
        <w:pStyle w:val="ListParagraph"/>
        <w:ind w:left="1440"/>
        <w:rPr>
          <w:rFonts w:ascii="Courier New" w:hAnsi="Courier New" w:cs="Courier New"/>
          <w:iCs/>
          <w:sz w:val="18"/>
          <w:szCs w:val="18"/>
        </w:rPr>
      </w:pPr>
      <w:r w:rsidRPr="00327A8B">
        <w:rPr>
          <w:rFonts w:ascii="Courier New" w:hAnsi="Courier New" w:cs="Courier New"/>
          <w:iCs/>
          <w:sz w:val="18"/>
          <w:szCs w:val="18"/>
        </w:rPr>
        <w:t>lrgnp[[i]]&lt;-rgnp</w:t>
      </w:r>
    </w:p>
    <w:p w14:paraId="4DDD4401" w14:textId="77777777" w:rsidR="00327A8B" w:rsidRDefault="00D434D2" w:rsidP="00327A8B">
      <w:pPr>
        <w:pStyle w:val="ListParagraph"/>
        <w:ind w:left="1440"/>
        <w:rPr>
          <w:rFonts w:ascii="Courier New" w:hAnsi="Courier New" w:cs="Courier New"/>
          <w:iCs/>
          <w:sz w:val="18"/>
          <w:szCs w:val="18"/>
        </w:rPr>
      </w:pPr>
      <w:r w:rsidRPr="00327A8B">
        <w:rPr>
          <w:rFonts w:ascii="Courier New" w:hAnsi="Courier New" w:cs="Courier New"/>
          <w:iCs/>
          <w:sz w:val="18"/>
          <w:szCs w:val="18"/>
        </w:rPr>
        <w:t>alphaGNP[i]&lt;-p</w:t>
      </w:r>
    </w:p>
    <w:p w14:paraId="603A96B3" w14:textId="61F9F949" w:rsidR="00D434D2" w:rsidRPr="00327A8B" w:rsidRDefault="00D434D2" w:rsidP="00327A8B">
      <w:pPr>
        <w:pStyle w:val="ListParagraph"/>
        <w:rPr>
          <w:rFonts w:ascii="Courier New" w:hAnsi="Courier New" w:cs="Courier New"/>
          <w:iCs/>
          <w:sz w:val="18"/>
          <w:szCs w:val="18"/>
        </w:rPr>
      </w:pPr>
      <w:r w:rsidRPr="00327A8B">
        <w:rPr>
          <w:rFonts w:ascii="Courier New" w:hAnsi="Courier New" w:cs="Courier New"/>
          <w:iCs/>
          <w:sz w:val="18"/>
          <w:szCs w:val="18"/>
        </w:rPr>
        <w:t>}</w:t>
      </w:r>
    </w:p>
    <w:p w14:paraId="42B43A87" w14:textId="77777777" w:rsidR="00D434D2" w:rsidRPr="000966C5" w:rsidRDefault="00D434D2" w:rsidP="000966C5">
      <w:pPr>
        <w:pStyle w:val="ListParagraph"/>
        <w:rPr>
          <w:rFonts w:ascii="Courier New" w:hAnsi="Courier New" w:cs="Courier New"/>
          <w:iCs/>
          <w:sz w:val="18"/>
          <w:szCs w:val="18"/>
        </w:rPr>
      </w:pPr>
      <w:r w:rsidRPr="000966C5">
        <w:rPr>
          <w:rFonts w:ascii="Courier New" w:hAnsi="Courier New" w:cs="Courier New"/>
          <w:iCs/>
          <w:sz w:val="18"/>
          <w:szCs w:val="18"/>
        </w:rPr>
        <w:t>qplot(alphaGNP)+geom_vline(xintercept = pwr)</w:t>
      </w:r>
    </w:p>
    <w:p w14:paraId="2606DFCD" w14:textId="77777777" w:rsidR="00D434D2" w:rsidRPr="000966C5" w:rsidRDefault="00D434D2" w:rsidP="00F53DE1">
      <w:pPr>
        <w:pStyle w:val="ListParagraph"/>
        <w:rPr>
          <w:rFonts w:ascii="Courier New" w:hAnsi="Courier New" w:cs="Courier New"/>
          <w:iCs/>
          <w:sz w:val="18"/>
          <w:szCs w:val="18"/>
        </w:rPr>
      </w:pPr>
    </w:p>
    <w:p w14:paraId="575AE036" w14:textId="7082DFD4" w:rsidR="003F0562" w:rsidRDefault="003F0562" w:rsidP="00F53DE1">
      <w:pPr>
        <w:pStyle w:val="ListParagraph"/>
        <w:spacing w:line="360" w:lineRule="auto"/>
        <w:rPr>
          <w:color w:val="000000"/>
        </w:rPr>
      </w:pPr>
    </w:p>
    <w:p w14:paraId="14030E33" w14:textId="77777777" w:rsidR="00F53DE1" w:rsidRPr="000966C5" w:rsidRDefault="00F53DE1" w:rsidP="000966C5">
      <w:pPr>
        <w:spacing w:line="360" w:lineRule="auto"/>
        <w:rPr>
          <w:color w:val="000000"/>
        </w:rPr>
      </w:pPr>
    </w:p>
    <w:p w14:paraId="6EFD1BA9" w14:textId="3AF7ED7D" w:rsidR="000D2154" w:rsidRDefault="000D2154" w:rsidP="003F0562">
      <w:pPr>
        <w:pStyle w:val="ListParagraph"/>
        <w:numPr>
          <w:ilvl w:val="0"/>
          <w:numId w:val="10"/>
        </w:numPr>
        <w:spacing w:line="360" w:lineRule="auto"/>
      </w:pPr>
      <w:r>
        <w:t>Calculate graph entropy</w:t>
      </w:r>
      <w:r w:rsidRPr="000D2154">
        <w:t>.</w:t>
      </w:r>
    </w:p>
    <w:p w14:paraId="0AAD00BC" w14:textId="0B6585C0" w:rsidR="000F24A1" w:rsidRPr="00327A8B" w:rsidRDefault="000F24A1" w:rsidP="00327A8B">
      <w:pPr>
        <w:pStyle w:val="ListParagraph"/>
        <w:rPr>
          <w:color w:val="000000"/>
        </w:rPr>
      </w:pPr>
      <w:r w:rsidRPr="000966C5">
        <w:rPr>
          <w:color w:val="000000"/>
        </w:rPr>
        <w:t xml:space="preserve">As we do not have actual expression data for our graph we </w:t>
      </w:r>
      <w:r w:rsidR="004C4E9D">
        <w:rPr>
          <w:color w:val="000000"/>
        </w:rPr>
        <w:t xml:space="preserve">can </w:t>
      </w:r>
      <w:r w:rsidRPr="000966C5">
        <w:rPr>
          <w:color w:val="000000"/>
        </w:rPr>
        <w:t>use simulated data, see more detail in the Appendix.</w:t>
      </w:r>
      <w:r>
        <w:rPr>
          <w:color w:val="000000"/>
        </w:rPr>
        <w:t xml:space="preserve"> </w:t>
      </w:r>
      <w:r w:rsidRPr="008525C1">
        <w:rPr>
          <w:color w:val="000000"/>
        </w:rPr>
        <w:t xml:space="preserve">Command </w:t>
      </w:r>
      <w:r w:rsidRPr="009608FF">
        <w:rPr>
          <w:rFonts w:ascii="Courier New" w:hAnsi="Courier New" w:cs="Courier New"/>
          <w:i/>
          <w:iCs/>
        </w:rPr>
        <w:t>getEntropy</w:t>
      </w:r>
      <w:r w:rsidR="00B706B8" w:rsidRPr="009608FF">
        <w:rPr>
          <w:rFonts w:ascii="Courier New" w:hAnsi="Courier New" w:cs="Courier New"/>
          <w:i/>
          <w:iCs/>
        </w:rPr>
        <w:t>Rate</w:t>
      </w:r>
      <w:r w:rsidRPr="008525C1">
        <w:rPr>
          <w:color w:val="000000"/>
        </w:rPr>
        <w:t xml:space="preserve"> estimate</w:t>
      </w:r>
      <w:r w:rsidR="001023C7">
        <w:rPr>
          <w:color w:val="000000"/>
        </w:rPr>
        <w:t>s</w:t>
      </w:r>
      <w:r w:rsidRPr="008525C1">
        <w:rPr>
          <w:color w:val="000000"/>
        </w:rPr>
        <w:t xml:space="preserve"> the global entropy rate for </w:t>
      </w:r>
      <w:r w:rsidR="00B706B8">
        <w:rPr>
          <w:color w:val="000000"/>
        </w:rPr>
        <w:t xml:space="preserve">the whole network, while </w:t>
      </w:r>
      <w:r w:rsidR="00B706B8" w:rsidRPr="009608FF">
        <w:rPr>
          <w:rFonts w:ascii="Courier New" w:hAnsi="Courier New" w:cs="Courier New"/>
          <w:i/>
          <w:iCs/>
        </w:rPr>
        <w:t xml:space="preserve">getEntropy </w:t>
      </w:r>
      <w:r w:rsidR="00B706B8">
        <w:rPr>
          <w:color w:val="000000"/>
        </w:rPr>
        <w:t>estimates entropy value for each network vertex</w:t>
      </w:r>
      <w:r w:rsidRPr="008525C1">
        <w:rPr>
          <w:color w:val="000000"/>
        </w:rPr>
        <w:t xml:space="preserve">. Command </w:t>
      </w:r>
      <w:r w:rsidRPr="009608FF">
        <w:rPr>
          <w:rFonts w:ascii="Courier New" w:hAnsi="Courier New" w:cs="Courier New"/>
          <w:i/>
          <w:iCs/>
        </w:rPr>
        <w:t>plotEntropy</w:t>
      </w:r>
      <w:r w:rsidRPr="008525C1">
        <w:rPr>
          <w:color w:val="000000"/>
        </w:rPr>
        <w:t xml:space="preserve"> visualise</w:t>
      </w:r>
      <w:r w:rsidR="001023C7">
        <w:rPr>
          <w:color w:val="000000"/>
        </w:rPr>
        <w:t>s</w:t>
      </w:r>
      <w:r w:rsidRPr="008525C1">
        <w:rPr>
          <w:color w:val="000000"/>
        </w:rPr>
        <w:t xml:space="preserve"> the results as a </w:t>
      </w:r>
      <w:r>
        <w:rPr>
          <w:color w:val="000000"/>
        </w:rPr>
        <w:t>plot</w:t>
      </w:r>
      <w:r w:rsidRPr="008525C1">
        <w:rPr>
          <w:color w:val="000000"/>
        </w:rPr>
        <w:t xml:space="preserve"> (Figure </w:t>
      </w:r>
      <w:r w:rsidR="00B706B8">
        <w:rPr>
          <w:color w:val="000000"/>
        </w:rPr>
        <w:t>3 A</w:t>
      </w:r>
      <w:r w:rsidRPr="008525C1">
        <w:rPr>
          <w:color w:val="000000"/>
        </w:rPr>
        <w:t>)</w:t>
      </w:r>
      <w:r>
        <w:rPr>
          <w:color w:val="000000"/>
        </w:rPr>
        <w:t>.</w:t>
      </w:r>
    </w:p>
    <w:p w14:paraId="00EE91FE" w14:textId="5B637E89" w:rsidR="001D2239" w:rsidRPr="000966C5" w:rsidRDefault="001D2239" w:rsidP="000966C5">
      <w:pPr>
        <w:pStyle w:val="ListParagraph"/>
        <w:rPr>
          <w:color w:val="000000"/>
        </w:rPr>
      </w:pPr>
    </w:p>
    <w:p w14:paraId="53A2AF9B" w14:textId="5B50DBE4" w:rsidR="001D2239" w:rsidRPr="001D2239" w:rsidRDefault="001D2239" w:rsidP="001D2239">
      <w:pPr>
        <w:pStyle w:val="ListParagraph"/>
        <w:rPr>
          <w:rFonts w:ascii="Courier New" w:eastAsia="Calibri" w:hAnsi="Courier New" w:cs="Courier New"/>
          <w:iCs/>
          <w:sz w:val="18"/>
          <w:szCs w:val="18"/>
        </w:rPr>
      </w:pPr>
      <w:r w:rsidRPr="001D2239">
        <w:rPr>
          <w:rFonts w:ascii="Courier New" w:eastAsia="Calibri" w:hAnsi="Courier New" w:cs="Courier New"/>
          <w:iCs/>
          <w:sz w:val="18"/>
          <w:szCs w:val="18"/>
        </w:rPr>
        <w:t>ent &lt;- getEntropyRate(g)</w:t>
      </w:r>
    </w:p>
    <w:p w14:paraId="2337B323" w14:textId="77777777" w:rsidR="001D2239" w:rsidRPr="001D2239" w:rsidRDefault="001D2239" w:rsidP="001D2239">
      <w:pPr>
        <w:pStyle w:val="ListParagraph"/>
        <w:rPr>
          <w:rFonts w:ascii="Courier New" w:eastAsia="Calibri" w:hAnsi="Courier New" w:cs="Courier New"/>
          <w:iCs/>
          <w:sz w:val="18"/>
          <w:szCs w:val="18"/>
        </w:rPr>
      </w:pPr>
      <w:r w:rsidRPr="001D2239">
        <w:rPr>
          <w:rFonts w:ascii="Courier New" w:eastAsia="Calibri" w:hAnsi="Courier New" w:cs="Courier New"/>
          <w:iCs/>
          <w:sz w:val="18"/>
          <w:szCs w:val="18"/>
        </w:rPr>
        <w:t>ent</w:t>
      </w:r>
    </w:p>
    <w:p w14:paraId="2AE019C9" w14:textId="4F8D856D" w:rsidR="001D2239" w:rsidRPr="001D2239" w:rsidRDefault="001D2239" w:rsidP="001D2239">
      <w:pPr>
        <w:pStyle w:val="ListParagraph"/>
        <w:rPr>
          <w:rFonts w:ascii="Courier New" w:eastAsia="Calibri" w:hAnsi="Courier New" w:cs="Courier New"/>
          <w:iCs/>
          <w:sz w:val="18"/>
          <w:szCs w:val="18"/>
        </w:rPr>
      </w:pPr>
      <w:r w:rsidRPr="001D2239">
        <w:rPr>
          <w:rFonts w:ascii="Courier New" w:eastAsia="Calibri" w:hAnsi="Courier New" w:cs="Courier New"/>
          <w:iCs/>
          <w:sz w:val="18"/>
          <w:szCs w:val="18"/>
        </w:rPr>
        <w:t xml:space="preserve">SRprime &lt;- getEntropy(g, maxSr = </w:t>
      </w:r>
      <w:r w:rsidR="00B706B8" w:rsidRPr="001D2239">
        <w:rPr>
          <w:rFonts w:ascii="Courier New" w:eastAsia="Calibri" w:hAnsi="Courier New" w:cs="Courier New"/>
          <w:iCs/>
          <w:sz w:val="18"/>
          <w:szCs w:val="18"/>
        </w:rPr>
        <w:t>ent$maxSr</w:t>
      </w:r>
      <w:r w:rsidRPr="001D2239">
        <w:rPr>
          <w:rFonts w:ascii="Courier New" w:eastAsia="Calibri" w:hAnsi="Courier New" w:cs="Courier New"/>
          <w:iCs/>
          <w:sz w:val="18"/>
          <w:szCs w:val="18"/>
        </w:rPr>
        <w:t>)</w:t>
      </w:r>
    </w:p>
    <w:p w14:paraId="724A0637" w14:textId="77777777" w:rsidR="001D2239" w:rsidRPr="001D2239" w:rsidRDefault="001D2239" w:rsidP="001D2239">
      <w:pPr>
        <w:pStyle w:val="ListParagraph"/>
        <w:rPr>
          <w:rFonts w:ascii="Courier New" w:eastAsia="Calibri" w:hAnsi="Courier New" w:cs="Courier New"/>
          <w:iCs/>
          <w:sz w:val="18"/>
          <w:szCs w:val="18"/>
        </w:rPr>
      </w:pPr>
      <w:r w:rsidRPr="001D2239">
        <w:rPr>
          <w:rFonts w:ascii="Courier New" w:eastAsia="Calibri" w:hAnsi="Courier New" w:cs="Courier New"/>
          <w:iCs/>
          <w:sz w:val="18"/>
          <w:szCs w:val="18"/>
        </w:rPr>
        <w:t>head(SRprime)</w:t>
      </w:r>
    </w:p>
    <w:p w14:paraId="12FA2FA1" w14:textId="40FA42DF" w:rsidR="001D2239" w:rsidRDefault="001D2239" w:rsidP="001D2239">
      <w:pPr>
        <w:pStyle w:val="ListParagraph"/>
        <w:rPr>
          <w:rFonts w:ascii="Courier New" w:hAnsi="Courier New" w:cs="Courier New"/>
          <w:iCs/>
          <w:sz w:val="18"/>
          <w:szCs w:val="18"/>
        </w:rPr>
      </w:pPr>
      <w:r w:rsidRPr="001D2239">
        <w:rPr>
          <w:rFonts w:ascii="Courier New" w:eastAsia="Calibri" w:hAnsi="Courier New" w:cs="Courier New"/>
          <w:iCs/>
          <w:sz w:val="18"/>
          <w:szCs w:val="18"/>
        </w:rPr>
        <w:t>plotEntropy(SRprime, subTIT = "Entropy", SRo = ent$SRo, maxSr = ent$maxSr)</w:t>
      </w:r>
    </w:p>
    <w:p w14:paraId="5BE443CB" w14:textId="5F09BA54" w:rsidR="001D2239" w:rsidRDefault="001D2239" w:rsidP="001D2239">
      <w:pPr>
        <w:pStyle w:val="ListParagraph"/>
        <w:rPr>
          <w:rFonts w:ascii="Courier New" w:hAnsi="Courier New" w:cs="Courier New"/>
          <w:iCs/>
          <w:sz w:val="18"/>
          <w:szCs w:val="18"/>
        </w:rPr>
      </w:pPr>
    </w:p>
    <w:p w14:paraId="21DE3AA9" w14:textId="77777777" w:rsidR="003F0562" w:rsidRPr="005425E4" w:rsidRDefault="003F0562" w:rsidP="009608FF"/>
    <w:p w14:paraId="657D2E73" w14:textId="494CD0A6" w:rsidR="003F0562" w:rsidRDefault="003F0562" w:rsidP="000966C5">
      <w:pPr>
        <w:pStyle w:val="ListParagraph"/>
        <w:numPr>
          <w:ilvl w:val="0"/>
          <w:numId w:val="10"/>
        </w:numPr>
        <w:spacing w:line="360" w:lineRule="auto"/>
      </w:pPr>
      <w:r>
        <w:t>Calculate the graph centrality measures</w:t>
      </w:r>
      <w:r w:rsidR="005E5C52">
        <w:t>.</w:t>
      </w:r>
    </w:p>
    <w:p w14:paraId="0E6BCF71" w14:textId="77777777" w:rsidR="003F0562" w:rsidRDefault="003F0562" w:rsidP="00F53DE1">
      <w:pPr>
        <w:pStyle w:val="ListParagraph"/>
        <w:spacing w:line="360" w:lineRule="auto"/>
        <w:rPr>
          <w:rFonts w:ascii="Courier New" w:hAnsi="Courier New" w:cs="Courier New"/>
          <w:sz w:val="18"/>
          <w:szCs w:val="18"/>
        </w:rPr>
      </w:pPr>
      <w:r w:rsidRPr="00682BD5">
        <w:rPr>
          <w:rFonts w:ascii="Courier New" w:hAnsi="Courier New" w:cs="Courier New"/>
          <w:sz w:val="18"/>
          <w:szCs w:val="18"/>
        </w:rPr>
        <w:t>g &lt;- calcCentrality(g)</w:t>
      </w:r>
    </w:p>
    <w:p w14:paraId="5901D779" w14:textId="68CD536B" w:rsidR="003F0562" w:rsidRPr="008525C1" w:rsidRDefault="003F0562" w:rsidP="00F53DE1">
      <w:pPr>
        <w:pStyle w:val="ListParagraph"/>
        <w:rPr>
          <w:color w:val="000000"/>
        </w:rPr>
      </w:pPr>
      <w:r>
        <w:rPr>
          <w:color w:val="000000"/>
        </w:rPr>
        <w:t>The command</w:t>
      </w:r>
      <w:r w:rsidRPr="001971DE">
        <w:rPr>
          <w:color w:val="000000"/>
        </w:rPr>
        <w:t xml:space="preserve"> </w:t>
      </w:r>
      <w:r w:rsidRPr="009608FF">
        <w:rPr>
          <w:rFonts w:ascii="Courier New" w:hAnsi="Courier New" w:cs="Courier New"/>
          <w:i/>
          <w:iCs/>
        </w:rPr>
        <w:t>calcCentrality</w:t>
      </w:r>
      <w:r>
        <w:rPr>
          <w:color w:val="000000"/>
        </w:rPr>
        <w:t xml:space="preserve"> assigns</w:t>
      </w:r>
      <w:r w:rsidRPr="001971DE">
        <w:rPr>
          <w:color w:val="000000"/>
        </w:rPr>
        <w:t xml:space="preserve"> centrality measures as following</w:t>
      </w:r>
      <w:r>
        <w:rPr>
          <w:color w:val="000000"/>
        </w:rPr>
        <w:t xml:space="preserve"> node attributes</w:t>
      </w:r>
      <w:r w:rsidRPr="001971DE">
        <w:rPr>
          <w:color w:val="000000"/>
        </w:rPr>
        <w:t xml:space="preserve">: </w:t>
      </w:r>
      <w:r w:rsidRPr="009608FF">
        <w:rPr>
          <w:rFonts w:ascii="Courier New" w:hAnsi="Courier New" w:cs="Courier New"/>
          <w:i/>
          <w:iCs/>
        </w:rPr>
        <w:t>DEG</w:t>
      </w:r>
      <w:r w:rsidRPr="008525C1">
        <w:rPr>
          <w:color w:val="000000"/>
        </w:rPr>
        <w:t xml:space="preserve"> - degree, </w:t>
      </w:r>
      <w:r w:rsidRPr="009608FF">
        <w:rPr>
          <w:rFonts w:ascii="Courier New" w:hAnsi="Courier New" w:cs="Courier New"/>
          <w:i/>
          <w:iCs/>
        </w:rPr>
        <w:t>BET</w:t>
      </w:r>
      <w:r w:rsidRPr="008525C1">
        <w:rPr>
          <w:color w:val="000000"/>
        </w:rPr>
        <w:t xml:space="preserve"> - betweenness, </w:t>
      </w:r>
      <w:r w:rsidRPr="009608FF">
        <w:rPr>
          <w:rFonts w:ascii="Courier New" w:hAnsi="Courier New" w:cs="Courier New"/>
          <w:i/>
          <w:iCs/>
        </w:rPr>
        <w:t xml:space="preserve">CC </w:t>
      </w:r>
      <w:r w:rsidRPr="008525C1">
        <w:rPr>
          <w:color w:val="000000"/>
        </w:rPr>
        <w:t xml:space="preserve">- clustering coefficient, </w:t>
      </w:r>
      <w:r w:rsidRPr="009608FF">
        <w:rPr>
          <w:rFonts w:ascii="Courier New" w:hAnsi="Courier New" w:cs="Courier New"/>
          <w:i/>
          <w:iCs/>
        </w:rPr>
        <w:t xml:space="preserve">SL </w:t>
      </w:r>
      <w:r w:rsidRPr="008525C1">
        <w:rPr>
          <w:color w:val="000000"/>
        </w:rPr>
        <w:t xml:space="preserve">- semilocal centrality, </w:t>
      </w:r>
      <w:r w:rsidRPr="009608FF">
        <w:rPr>
          <w:rFonts w:ascii="Courier New" w:hAnsi="Courier New" w:cs="Courier New"/>
          <w:i/>
          <w:iCs/>
        </w:rPr>
        <w:t xml:space="preserve">mnSP </w:t>
      </w:r>
      <w:r w:rsidRPr="008525C1">
        <w:rPr>
          <w:color w:val="000000"/>
        </w:rPr>
        <w:t xml:space="preserve">- mean shortest path, </w:t>
      </w:r>
      <w:r w:rsidRPr="009608FF">
        <w:rPr>
          <w:rFonts w:ascii="Courier New" w:hAnsi="Courier New" w:cs="Courier New"/>
          <w:i/>
          <w:iCs/>
        </w:rPr>
        <w:t>PR</w:t>
      </w:r>
      <w:r w:rsidRPr="00CE3238">
        <w:rPr>
          <w:rFonts w:ascii="Courier New" w:hAnsi="Courier New" w:cs="Courier New"/>
          <w:i/>
          <w:iCs/>
          <w:sz w:val="18"/>
          <w:szCs w:val="18"/>
        </w:rPr>
        <w:t xml:space="preserve"> </w:t>
      </w:r>
      <w:r w:rsidRPr="008525C1">
        <w:rPr>
          <w:color w:val="000000"/>
        </w:rPr>
        <w:t xml:space="preserve">- page rank, </w:t>
      </w:r>
      <w:r w:rsidRPr="009608FF">
        <w:rPr>
          <w:rFonts w:ascii="Courier New" w:hAnsi="Courier New" w:cs="Courier New"/>
          <w:i/>
          <w:iCs/>
        </w:rPr>
        <w:t xml:space="preserve">sdSP </w:t>
      </w:r>
      <w:r w:rsidRPr="008525C1">
        <w:rPr>
          <w:color w:val="000000"/>
        </w:rPr>
        <w:t xml:space="preserve">- standard deviation of the shortest </w:t>
      </w:r>
      <w:r w:rsidRPr="001971DE">
        <w:rPr>
          <w:color w:val="000000"/>
        </w:rPr>
        <w:t xml:space="preserve">path. </w:t>
      </w:r>
      <w:r w:rsidR="003802DC">
        <w:rPr>
          <w:color w:val="000000"/>
        </w:rPr>
        <w:t>Rather than</w:t>
      </w:r>
      <w:r w:rsidRPr="001971DE">
        <w:rPr>
          <w:color w:val="000000"/>
        </w:rPr>
        <w:t xml:space="preserve"> saving </w:t>
      </w:r>
      <w:r w:rsidR="003802DC">
        <w:rPr>
          <w:color w:val="000000"/>
        </w:rPr>
        <w:t xml:space="preserve">these </w:t>
      </w:r>
      <w:r>
        <w:rPr>
          <w:color w:val="000000"/>
        </w:rPr>
        <w:t>c</w:t>
      </w:r>
      <w:r w:rsidRPr="001971DE">
        <w:rPr>
          <w:color w:val="000000"/>
        </w:rPr>
        <w:t xml:space="preserve">entrality values on the graph, e.g., to provide different names for the vertex centrality attributes, they </w:t>
      </w:r>
      <w:r w:rsidR="003802DC">
        <w:rPr>
          <w:color w:val="000000"/>
        </w:rPr>
        <w:t>are</w:t>
      </w:r>
      <w:r w:rsidR="003802DC" w:rsidRPr="001971DE">
        <w:rPr>
          <w:color w:val="000000"/>
        </w:rPr>
        <w:t xml:space="preserve"> </w:t>
      </w:r>
      <w:r w:rsidRPr="001971DE">
        <w:rPr>
          <w:color w:val="000000"/>
        </w:rPr>
        <w:t>be obtained in a matrix form:</w:t>
      </w:r>
      <w:r w:rsidRPr="008525C1">
        <w:rPr>
          <w:color w:val="000000"/>
        </w:rPr>
        <w:t xml:space="preserve"> </w:t>
      </w:r>
    </w:p>
    <w:p w14:paraId="06152958" w14:textId="77777777" w:rsidR="00327A8B" w:rsidRDefault="00327A8B" w:rsidP="00327A8B">
      <w:pPr>
        <w:ind w:left="720"/>
        <w:rPr>
          <w:color w:val="000000"/>
          <w:sz w:val="22"/>
          <w:szCs w:val="22"/>
        </w:rPr>
      </w:pPr>
    </w:p>
    <w:p w14:paraId="38C9A007" w14:textId="3BA00CBB" w:rsidR="003F0562" w:rsidRPr="00327A8B" w:rsidRDefault="003F0562" w:rsidP="00327A8B">
      <w:pPr>
        <w:ind w:left="720"/>
        <w:rPr>
          <w:color w:val="000000"/>
          <w:sz w:val="22"/>
          <w:szCs w:val="22"/>
        </w:rPr>
      </w:pPr>
      <w:r w:rsidRPr="00682BD5">
        <w:rPr>
          <w:rFonts w:ascii="Courier New" w:hAnsi="Courier New" w:cs="Courier New"/>
          <w:sz w:val="18"/>
          <w:szCs w:val="18"/>
        </w:rPr>
        <w:t>mc &lt;- getCentralityMatrix(g)</w:t>
      </w:r>
    </w:p>
    <w:p w14:paraId="2A0D0483" w14:textId="03B294F2" w:rsidR="003F0562" w:rsidRDefault="003F0562" w:rsidP="00F53DE1">
      <w:pPr>
        <w:pStyle w:val="ListParagraph"/>
        <w:rPr>
          <w:color w:val="000000"/>
        </w:rPr>
      </w:pPr>
      <w:r w:rsidRPr="008525C1">
        <w:rPr>
          <w:color w:val="000000"/>
        </w:rPr>
        <w:t>The ma</w:t>
      </w:r>
      <w:r w:rsidRPr="001971DE">
        <w:rPr>
          <w:color w:val="000000"/>
        </w:rPr>
        <w:t>trix will contain eight columns for each of the measures above with the rows corresponding to each node’s database ID</w:t>
      </w:r>
      <w:r>
        <w:rPr>
          <w:color w:val="000000"/>
        </w:rPr>
        <w:t xml:space="preserve"> (2297 nodes in total</w:t>
      </w:r>
      <w:r w:rsidR="00563ABA">
        <w:rPr>
          <w:color w:val="000000"/>
        </w:rPr>
        <w:t xml:space="preserve">, </w:t>
      </w:r>
      <w:r w:rsidR="00F376C6">
        <w:rPr>
          <w:color w:val="000000"/>
        </w:rPr>
        <w:t>s</w:t>
      </w:r>
      <w:r w:rsidR="00563ABA">
        <w:rPr>
          <w:color w:val="000000"/>
        </w:rPr>
        <w:t xml:space="preserve">ynaptome.db </w:t>
      </w:r>
      <w:r w:rsidR="00F376C6">
        <w:rPr>
          <w:color w:val="242424"/>
          <w:highlight w:val="white"/>
        </w:rPr>
        <w:t xml:space="preserve">version </w:t>
      </w:r>
      <w:r w:rsidR="00F376C6" w:rsidRPr="009B2E05">
        <w:rPr>
          <w:color w:val="242424"/>
          <w:highlight w:val="white"/>
        </w:rPr>
        <w:t>0.99.12</w:t>
      </w:r>
      <w:r>
        <w:rPr>
          <w:color w:val="000000"/>
        </w:rPr>
        <w:t>)</w:t>
      </w:r>
      <w:r w:rsidRPr="001971DE">
        <w:rPr>
          <w:color w:val="000000"/>
        </w:rPr>
        <w:t xml:space="preserve">. </w:t>
      </w:r>
    </w:p>
    <w:p w14:paraId="5072D282" w14:textId="77777777" w:rsidR="003F0562" w:rsidRPr="001971DE" w:rsidRDefault="003F0562" w:rsidP="00F53DE1">
      <w:pPr>
        <w:pStyle w:val="ListParagraph"/>
        <w:rPr>
          <w:color w:val="000000"/>
        </w:rPr>
      </w:pPr>
    </w:p>
    <w:p w14:paraId="6002928D" w14:textId="41E8A933" w:rsidR="003F0562" w:rsidRDefault="003F0562" w:rsidP="000966C5">
      <w:pPr>
        <w:pStyle w:val="ListParagraph"/>
        <w:numPr>
          <w:ilvl w:val="0"/>
          <w:numId w:val="10"/>
        </w:numPr>
        <w:rPr>
          <w:color w:val="000000"/>
        </w:rPr>
      </w:pPr>
      <w:r w:rsidRPr="008525C1">
        <w:rPr>
          <w:color w:val="000000"/>
        </w:rPr>
        <w:t xml:space="preserve">Calculate the graph centrality measures for </w:t>
      </w:r>
      <w:r>
        <w:rPr>
          <w:color w:val="000000"/>
        </w:rPr>
        <w:t>a</w:t>
      </w:r>
      <w:r w:rsidRPr="008525C1">
        <w:rPr>
          <w:color w:val="000000"/>
        </w:rPr>
        <w:t xml:space="preserve"> randomised graph</w:t>
      </w:r>
      <w:r w:rsidR="00353B79">
        <w:rPr>
          <w:color w:val="000000"/>
        </w:rPr>
        <w:t>.</w:t>
      </w:r>
    </w:p>
    <w:p w14:paraId="5DBD1672" w14:textId="77777777" w:rsidR="003F0562" w:rsidRPr="008525C1" w:rsidRDefault="003F0562" w:rsidP="00F53DE1">
      <w:pPr>
        <w:pStyle w:val="ListParagraph"/>
        <w:rPr>
          <w:color w:val="000000"/>
        </w:rPr>
      </w:pPr>
    </w:p>
    <w:p w14:paraId="3A12EA7B" w14:textId="77777777" w:rsidR="003F0562" w:rsidRPr="001971DE" w:rsidRDefault="003F0562" w:rsidP="00F53DE1">
      <w:pPr>
        <w:pStyle w:val="ListParagraph"/>
        <w:spacing w:line="360" w:lineRule="auto"/>
        <w:rPr>
          <w:rFonts w:ascii="Courier New" w:hAnsi="Courier New" w:cs="Courier New"/>
          <w:sz w:val="18"/>
          <w:szCs w:val="18"/>
        </w:rPr>
      </w:pPr>
      <w:r w:rsidRPr="001971DE">
        <w:rPr>
          <w:rFonts w:ascii="Courier New" w:hAnsi="Courier New" w:cs="Courier New"/>
          <w:sz w:val="18"/>
          <w:szCs w:val="18"/>
        </w:rPr>
        <w:t>ggrm &lt;- getRandomGraphCentrality(g, type = c("cgnp"))</w:t>
      </w:r>
    </w:p>
    <w:p w14:paraId="02BA4D13" w14:textId="6C2704A9" w:rsidR="003F0562" w:rsidRDefault="005E5C52" w:rsidP="00F53DE1">
      <w:pPr>
        <w:pStyle w:val="paragraph"/>
        <w:spacing w:before="0" w:beforeAutospacing="0" w:after="0" w:afterAutospacing="0"/>
        <w:ind w:left="720"/>
        <w:textAlignment w:val="baseline"/>
        <w:rPr>
          <w:color w:val="000000"/>
        </w:rPr>
      </w:pPr>
      <w:r>
        <w:rPr>
          <w:color w:val="000000"/>
        </w:rPr>
        <w:t xml:space="preserve">We need to select the type of randomisation, </w:t>
      </w:r>
      <w:r w:rsidR="003F0562">
        <w:rPr>
          <w:color w:val="000000"/>
        </w:rPr>
        <w:t>“</w:t>
      </w:r>
      <w:r w:rsidR="003F0562" w:rsidRPr="009608FF">
        <w:rPr>
          <w:rFonts w:ascii="Courier New" w:hAnsi="Courier New" w:cs="Courier New"/>
          <w:i/>
          <w:iCs/>
        </w:rPr>
        <w:t>cgnp</w:t>
      </w:r>
      <w:r w:rsidR="003F0562">
        <w:rPr>
          <w:color w:val="000000"/>
        </w:rPr>
        <w:t>”</w:t>
      </w:r>
      <w:r w:rsidR="00327A8B">
        <w:rPr>
          <w:color w:val="000000"/>
        </w:rPr>
        <w:t xml:space="preserve"> </w:t>
      </w:r>
      <w:r>
        <w:rPr>
          <w:color w:val="000000"/>
        </w:rPr>
        <w:t xml:space="preserve">in our case, which </w:t>
      </w:r>
      <w:r w:rsidR="00256F39">
        <w:rPr>
          <w:color w:val="000000"/>
        </w:rPr>
        <w:t>c</w:t>
      </w:r>
      <w:r>
        <w:rPr>
          <w:color w:val="000000"/>
        </w:rPr>
        <w:t xml:space="preserve">orresponds to </w:t>
      </w:r>
      <w:r w:rsidR="003802DC">
        <w:rPr>
          <w:color w:val="000000"/>
        </w:rPr>
        <w:t xml:space="preserve">a </w:t>
      </w:r>
      <w:r w:rsidR="00256F39">
        <w:t>sampling algorithm</w:t>
      </w:r>
      <w:r w:rsidR="003F0562">
        <w:rPr>
          <w:color w:val="000000"/>
        </w:rPr>
        <w:t xml:space="preserve">, </w:t>
      </w:r>
      <w:r w:rsidR="003F0562" w:rsidRPr="008525C1">
        <w:rPr>
          <w:color w:val="000000"/>
        </w:rPr>
        <w:t xml:space="preserve">which </w:t>
      </w:r>
      <w:r>
        <w:rPr>
          <w:color w:val="000000"/>
        </w:rPr>
        <w:t>will randomly</w:t>
      </w:r>
      <w:r w:rsidR="003F0562" w:rsidRPr="008525C1">
        <w:rPr>
          <w:color w:val="000000"/>
        </w:rPr>
        <w:t xml:space="preserve"> perturb the graph adjacency </w:t>
      </w:r>
      <w:r w:rsidR="003F0562" w:rsidRPr="00027DC2">
        <w:rPr>
          <w:color w:val="000000"/>
        </w:rPr>
        <w:t>matrix and</w:t>
      </w:r>
      <w:r w:rsidR="00327A8B" w:rsidRPr="00027DC2">
        <w:rPr>
          <w:rStyle w:val="normaltextrun"/>
          <w:color w:val="D13438"/>
          <w:u w:val="single"/>
          <w:shd w:val="clear" w:color="auto" w:fill="FFFF00"/>
        </w:rPr>
        <w:t xml:space="preserve"> </w:t>
      </w:r>
      <w:r w:rsidR="003F0562" w:rsidRPr="00027DC2">
        <w:rPr>
          <w:color w:val="000000"/>
        </w:rPr>
        <w:t>shuffl</w:t>
      </w:r>
      <w:r w:rsidRPr="00027DC2">
        <w:rPr>
          <w:color w:val="000000"/>
        </w:rPr>
        <w:t>e</w:t>
      </w:r>
      <w:r w:rsidR="003F0562" w:rsidRPr="008525C1">
        <w:rPr>
          <w:color w:val="000000"/>
        </w:rPr>
        <w:t xml:space="preserve"> its vertices in such a way that the correlation between new and old </w:t>
      </w:r>
      <w:r w:rsidR="003F0562" w:rsidRPr="00027DC2">
        <w:rPr>
          <w:color w:val="000000"/>
        </w:rPr>
        <w:t>adjacency matrix is</w:t>
      </w:r>
      <w:r w:rsidR="003F0562" w:rsidRPr="008525C1">
        <w:rPr>
          <w:color w:val="000000"/>
        </w:rPr>
        <w:t xml:space="preserve"> 75%.</w:t>
      </w:r>
    </w:p>
    <w:p w14:paraId="43C65D1A" w14:textId="4C208898" w:rsidR="003F0562" w:rsidRDefault="003F0562" w:rsidP="00F53DE1">
      <w:pPr>
        <w:pStyle w:val="paragraph"/>
        <w:spacing w:before="0" w:beforeAutospacing="0" w:after="0" w:afterAutospacing="0"/>
        <w:ind w:left="720"/>
        <w:textAlignment w:val="baseline"/>
        <w:rPr>
          <w:color w:val="000000"/>
        </w:rPr>
      </w:pPr>
    </w:p>
    <w:p w14:paraId="17251A5E" w14:textId="77777777" w:rsidR="003F0562" w:rsidRPr="008525C1" w:rsidRDefault="003F0562" w:rsidP="00F53DE1">
      <w:pPr>
        <w:pStyle w:val="paragraph"/>
        <w:spacing w:before="0" w:beforeAutospacing="0" w:after="0" w:afterAutospacing="0"/>
        <w:ind w:left="720"/>
        <w:textAlignment w:val="baseline"/>
        <w:rPr>
          <w:color w:val="000000"/>
        </w:rPr>
      </w:pPr>
    </w:p>
    <w:p w14:paraId="442C8B41" w14:textId="78C8973A" w:rsidR="00BF4461" w:rsidRDefault="00BF4461" w:rsidP="00BF4461">
      <w:pPr>
        <w:rPr>
          <w:bCs/>
          <w:iCs/>
        </w:rPr>
      </w:pPr>
      <w:bookmarkStart w:id="1" w:name="_Hlk2609020"/>
      <w:r w:rsidRPr="001A566F">
        <w:rPr>
          <w:b/>
          <w:iCs/>
        </w:rPr>
        <w:t xml:space="preserve">BASIC PROTOCOL </w:t>
      </w:r>
      <w:r w:rsidR="00527167">
        <w:rPr>
          <w:b/>
          <w:iCs/>
        </w:rPr>
        <w:t>3</w:t>
      </w:r>
      <w:r w:rsidRPr="001A566F">
        <w:rPr>
          <w:b/>
          <w:iCs/>
        </w:rPr>
        <w:t xml:space="preserve"> </w:t>
      </w:r>
    </w:p>
    <w:p w14:paraId="425E7A5D" w14:textId="77777777" w:rsidR="00A968C5" w:rsidRPr="001A566F" w:rsidRDefault="00A968C5" w:rsidP="00BF4461">
      <w:pPr>
        <w:rPr>
          <w:bCs/>
          <w:iCs/>
        </w:rPr>
      </w:pPr>
    </w:p>
    <w:bookmarkEnd w:id="1"/>
    <w:p w14:paraId="33A2720B" w14:textId="658BECA8" w:rsidR="00527167" w:rsidRDefault="00527167" w:rsidP="00527167">
      <w:pPr>
        <w:jc w:val="both"/>
        <w:rPr>
          <w:b/>
          <w:iCs/>
        </w:rPr>
      </w:pPr>
      <w:r w:rsidRPr="00527167">
        <w:rPr>
          <w:b/>
          <w:iCs/>
        </w:rPr>
        <w:t>Identifying the network community structure with clustering</w:t>
      </w:r>
    </w:p>
    <w:p w14:paraId="4402C32C" w14:textId="77777777" w:rsidR="00A968C5" w:rsidRPr="00527167" w:rsidRDefault="00A968C5" w:rsidP="00527167">
      <w:pPr>
        <w:jc w:val="both"/>
        <w:rPr>
          <w:b/>
          <w:iCs/>
        </w:rPr>
      </w:pPr>
    </w:p>
    <w:p w14:paraId="60266DD8" w14:textId="65ED7393" w:rsidR="00C263E8" w:rsidRDefault="00C263E8" w:rsidP="009C6749">
      <w:pPr>
        <w:spacing w:line="360" w:lineRule="auto"/>
      </w:pPr>
      <w:r>
        <w:t xml:space="preserve">This protocol </w:t>
      </w:r>
      <w:r w:rsidR="003529EB">
        <w:t>splits the network into communities</w:t>
      </w:r>
      <w:r w:rsidR="008C1F0C">
        <w:t xml:space="preserve"> using </w:t>
      </w:r>
      <w:r w:rsidRPr="00DC49BF">
        <w:t>a non-exhaustive set of commonly used clustering algorithms</w:t>
      </w:r>
      <w:r w:rsidR="003529EB">
        <w:t xml:space="preserve"> for molecular networks</w:t>
      </w:r>
      <w:r w:rsidRPr="00DC49BF">
        <w:t xml:space="preserve">. These </w:t>
      </w:r>
      <w:r w:rsidR="003529EB">
        <w:t>include</w:t>
      </w:r>
      <w:r w:rsidR="003529EB" w:rsidRPr="00DC49BF">
        <w:t xml:space="preserve"> </w:t>
      </w:r>
      <w:r w:rsidRPr="00DC49BF">
        <w:t xml:space="preserve">Modularity-Maximisation based algorithms, </w:t>
      </w:r>
      <w:r w:rsidR="003529EB">
        <w:t>such as</w:t>
      </w:r>
      <w:r w:rsidR="003529EB" w:rsidRPr="00DC49BF">
        <w:t xml:space="preserve"> </w:t>
      </w:r>
      <w:r w:rsidRPr="00DC49BF">
        <w:t>the popular agglomerative 'Fast-Greedy Community' algorithm (</w:t>
      </w:r>
      <w:r w:rsidRPr="009608FF">
        <w:rPr>
          <w:rFonts w:ascii="Courier New" w:hAnsi="Courier New" w:cs="Courier New"/>
          <w:i/>
          <w:iCs/>
        </w:rPr>
        <w:t>fc</w:t>
      </w:r>
      <w:r w:rsidRPr="00DC49BF">
        <w:t xml:space="preserve">) </w:t>
      </w:r>
      <w:r w:rsidRPr="00DC49BF">
        <w:fldChar w:fldCharType="begin"/>
      </w:r>
      <w:r w:rsidR="0070475C">
        <w:instrText xml:space="preserve"> ADDIN EN.CITE &lt;EndNote&gt;&lt;Cite&gt;&lt;Author&gt;Clauset&lt;/Author&gt;&lt;Year&gt;2004&lt;/Year&gt;&lt;IDText&gt;Finding community structure in very large networks&lt;/IDText&gt;&lt;DisplayText&gt;(Clauset et al., 2004)&lt;/DisplayText&gt;&lt;record&gt;&lt;dates&gt;&lt;pub-dates&gt;&lt;date&gt;Dec&lt;/date&gt;&lt;/pub-dates&gt;&lt;year&gt;2004&lt;/year&gt;&lt;/dates&gt;&lt;isbn&gt;1539-3755 (Print)&amp;#xD;1539-3755&lt;/isbn&gt;&lt;titles&gt;&lt;title&gt;Finding community structure in very large networks&lt;/title&gt;&lt;secondary-title&gt;Phys Rev E Stat Nonlin Soft Matter Phys&lt;/secondary-title&gt;&lt;/titles&gt;&lt;pages&gt;066111&lt;/pages&gt;&lt;number&gt;6 Pt 2&lt;/number&gt;&lt;contributors&gt;&lt;authors&gt;&lt;author&gt;Clauset, A.&lt;/author&gt;&lt;author&gt;Newman, M. E.&lt;/author&gt;&lt;author&gt;Moore, C.&lt;/author&gt;&lt;/authors&gt;&lt;/contributors&gt;&lt;edition&gt;2005/02/09&lt;/edition&gt;&lt;language&gt;eng&lt;/language&gt;&lt;added-date format="utc"&gt;1668439586&lt;/added-date&gt;&lt;ref-type name="Journal Article"&gt;17&lt;/ref-type&gt;&lt;auth-address&gt;Department of Computer Science, University of New Mexico, Albuquerque, NM 87131, USA.&lt;/auth-address&gt;&lt;remote-database-provider&gt;NLM&lt;/remote-database-provider&gt;&lt;rec-number&gt;258&lt;/rec-number&gt;&lt;last-updated-date format="utc"&gt;1668439586&lt;/last-updated-date&gt;&lt;accession-num&gt;15697438&lt;/accession-num&gt;&lt;electronic-resource-num&gt;10.1103/PhysRevE.70.066111&lt;/electronic-resource-num&gt;&lt;volume&gt;70&lt;/volume&gt;&lt;/record&gt;&lt;/Cite&gt;&lt;/EndNote&gt;</w:instrText>
      </w:r>
      <w:r w:rsidRPr="00DC49BF">
        <w:fldChar w:fldCharType="separate"/>
      </w:r>
      <w:r w:rsidR="0070475C">
        <w:rPr>
          <w:noProof/>
        </w:rPr>
        <w:t>(Clauset et al., 2004)</w:t>
      </w:r>
      <w:r w:rsidRPr="00DC49BF">
        <w:fldChar w:fldCharType="end"/>
      </w:r>
      <w:r w:rsidRPr="00DC49BF">
        <w:t>, process driven agglomerative random walk algorithm 'Walktrap' (</w:t>
      </w:r>
      <w:r w:rsidRPr="009608FF">
        <w:rPr>
          <w:rFonts w:ascii="Courier New" w:hAnsi="Courier New" w:cs="Courier New"/>
          <w:i/>
          <w:iCs/>
        </w:rPr>
        <w:t>wt</w:t>
      </w:r>
      <w:r w:rsidRPr="00DC49BF">
        <w:t xml:space="preserve">) </w:t>
      </w:r>
      <w:r w:rsidRPr="00DC49BF">
        <w:fldChar w:fldCharType="begin"/>
      </w:r>
      <w:r w:rsidR="0070475C">
        <w:instrText xml:space="preserve"> ADDIN EN.CITE &lt;EndNote&gt;&lt;Cite&gt;&lt;Author&gt;Pons&lt;/Author&gt;&lt;Year&gt;2006&lt;/Year&gt;&lt;IDText&gt;Computing Communities in Large Networks Using Random Walks&lt;/IDText&gt;&lt;DisplayText&gt;(Pons &amp;amp; Latapy, 2006)&lt;/DisplayText&gt;&lt;record&gt;&lt;titles&gt;&lt;title&gt;Computing Communities in Large Networks Using Random Walks&lt;/title&gt;&lt;secondary-title&gt;Journal of Graph Algorithms and Applications&lt;/secondary-title&gt;&lt;/titles&gt;&lt;pages&gt;191-218&lt;/pages&gt;&lt;number&gt;2&lt;/number&gt;&lt;contributors&gt;&lt;authors&gt;&lt;author&gt;Pons, P&lt;/author&gt;&lt;author&gt;Latapy, M&lt;/author&gt;&lt;/authors&gt;&lt;/contributors&gt;&lt;added-date format="utc"&gt;1668439833&lt;/added-date&gt;&lt;ref-type name="Journal Article"&gt;17&lt;/ref-type&gt;&lt;dates&gt;&lt;year&gt;2006&lt;/year&gt;&lt;/dates&gt;&lt;rec-number&gt;259&lt;/rec-number&gt;&lt;last-updated-date format="utc"&gt;1668439833&lt;/last-updated-date&gt;&lt;volume&gt;10&lt;/volume&gt;&lt;/record&gt;&lt;/Cite&gt;&lt;/EndNote&gt;</w:instrText>
      </w:r>
      <w:r w:rsidRPr="00DC49BF">
        <w:fldChar w:fldCharType="separate"/>
      </w:r>
      <w:r w:rsidR="0070475C">
        <w:rPr>
          <w:noProof/>
        </w:rPr>
        <w:t>(Pons &amp; Latapy, 2006)</w:t>
      </w:r>
      <w:r w:rsidRPr="00DC49BF">
        <w:fldChar w:fldCharType="end"/>
      </w:r>
      <w:r w:rsidRPr="00DC49BF">
        <w:t>, and coupled Potts/Simulated Annealing algorithm 'SpinGlass' (</w:t>
      </w:r>
      <w:r w:rsidRPr="009608FF">
        <w:rPr>
          <w:rFonts w:ascii="Courier New" w:hAnsi="Courier New" w:cs="Courier New"/>
          <w:i/>
          <w:iCs/>
        </w:rPr>
        <w:t>sg</w:t>
      </w:r>
      <w:r w:rsidRPr="00DC49BF">
        <w:t xml:space="preserve">) </w:t>
      </w:r>
      <w:r w:rsidRPr="00DC49BF">
        <w:fldChar w:fldCharType="begin">
          <w:fldData xml:space="preserve">PEVuZE5vdGU+PENpdGU+PEF1dGhvcj5SZWljaGFyZHQ8L0F1dGhvcj48WWVhcj4yMDA2PC9ZZWFy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</w:fldData>
        </w:fldChar>
      </w:r>
      <w:r w:rsidR="0070475C">
        <w:instrText xml:space="preserve"> ADDIN EN.CITE </w:instrText>
      </w:r>
      <w:r w:rsidR="0070475C">
        <w:fldChar w:fldCharType="begin">
          <w:fldData xml:space="preserve">PEVuZE5vdGU+PENpdGU+PEF1dGhvcj5SZWljaGFyZHQ8L0F1dGhvcj48WWVhcj4yMDA2PC9ZZWFy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</w:fldData>
        </w:fldChar>
      </w:r>
      <w:r w:rsidR="0070475C">
        <w:instrText xml:space="preserve"> ADDIN EN.CITE.DATA </w:instrText>
      </w:r>
      <w:r w:rsidR="0070475C">
        <w:fldChar w:fldCharType="end"/>
      </w:r>
      <w:r w:rsidRPr="00DC49BF">
        <w:fldChar w:fldCharType="separate"/>
      </w:r>
      <w:r w:rsidR="0070475C">
        <w:rPr>
          <w:noProof/>
        </w:rPr>
        <w:t>(Reichardt &amp; Bornholdt, 2006; Traag &amp; Bruggeman, 2009)</w:t>
      </w:r>
      <w:r w:rsidRPr="00DC49BF">
        <w:fldChar w:fldCharType="end"/>
      </w:r>
      <w:r w:rsidRPr="00DC49BF">
        <w:t>, the divisive spectral based 'Leading-Eigenvector' (</w:t>
      </w:r>
      <w:r w:rsidRPr="009608FF">
        <w:rPr>
          <w:rFonts w:ascii="Courier New" w:hAnsi="Courier New" w:cs="Courier New"/>
          <w:i/>
          <w:iCs/>
        </w:rPr>
        <w:t>lec</w:t>
      </w:r>
      <w:r w:rsidRPr="00DC49BF">
        <w:t xml:space="preserve">) </w:t>
      </w:r>
      <w:r w:rsidRPr="00DC49BF">
        <w:fldChar w:fldCharType="begin"/>
      </w:r>
      <w:r w:rsidR="0070475C">
        <w:instrText xml:space="preserve"> ADDIN EN.CITE &lt;EndNote&gt;&lt;Cite&gt;&lt;Author&gt;Newman&lt;/Author&gt;&lt;Year&gt;2006&lt;/Year&gt;&lt;IDText&gt;Modularity and community structure in networks&lt;/IDText&gt;&lt;DisplayText&gt;(Newman, 2006)&lt;/DisplayText&gt;&lt;record&gt;&lt;dates&gt;&lt;pub-dates&gt;&lt;date&gt;Jun 6&lt;/date&gt;&lt;/pub-dates&gt;&lt;year&gt;2006&lt;/year&gt;&lt;/dates&gt;&lt;isbn&gt;0027-8424 (Print)&amp;#xD;0027-8424&lt;/isbn&gt;&lt;custom2&gt;PMC1482622&lt;/custom2&gt;&lt;titles&gt;&lt;title&gt;Modularity and community structure in networks&lt;/title&gt;&lt;secondary-title&gt;Proc Natl Acad Sci U S A&lt;/secondary-title&gt;&lt;/titles&gt;&lt;pages&gt;8577-82&lt;/pages&gt;&lt;number&gt;23&lt;/number&gt;&lt;contributors&gt;&lt;authors&gt;&lt;author&gt;Newman, M. E.&lt;/author&gt;&lt;/authors&gt;&lt;/contributors&gt;&lt;edition&gt;2006/05/26&lt;/edition&gt;&lt;language&gt;eng&lt;/language&gt;&lt;added-date format="utc"&gt;1601640892&lt;/added-date&gt;&lt;ref-type name="Journal Article"&gt;17&lt;/ref-type&gt;&lt;auth-address&gt;Department of Physics and Center for the Study of Complex Systems, University of Michigan, Ann Arbor, MI 48109, USA. mejn@umich.edu&lt;/auth-address&gt;&lt;remote-database-provider&gt;NLM&lt;/remote-database-provider&gt;&lt;rec-number&gt;93&lt;/rec-number&gt;&lt;last-updated-date format="utc"&gt;1601640892&lt;/last-updated-date&gt;&lt;accession-num&gt;16723398&lt;/accession-num&gt;&lt;electronic-resource-num&gt;10.1073/pnas.0601602103&lt;/electronic-resource-num&gt;&lt;volume&gt;103&lt;/volume&gt;&lt;/record&gt;&lt;/Cite&gt;&lt;/EndNote&gt;</w:instrText>
      </w:r>
      <w:r w:rsidRPr="00DC49BF">
        <w:fldChar w:fldCharType="separate"/>
      </w:r>
      <w:r w:rsidR="0070475C">
        <w:rPr>
          <w:noProof/>
        </w:rPr>
        <w:t>(Newman, 2006)</w:t>
      </w:r>
      <w:r w:rsidRPr="00DC49BF">
        <w:fldChar w:fldCharType="end"/>
      </w:r>
      <w:r w:rsidRPr="00DC49BF">
        <w:t xml:space="preserve"> and fine-tuning (</w:t>
      </w:r>
      <w:r w:rsidRPr="009608FF">
        <w:rPr>
          <w:rFonts w:ascii="Courier New" w:hAnsi="Courier New" w:cs="Courier New"/>
          <w:i/>
          <w:iCs/>
        </w:rPr>
        <w:t>Spectral</w:t>
      </w:r>
      <w:r w:rsidRPr="00DC49BF">
        <w:t xml:space="preserve">) </w:t>
      </w:r>
      <w:r w:rsidRPr="00DC49BF">
        <w:fldChar w:fldCharType="begin"/>
      </w:r>
      <w:r w:rsidR="0070475C">
        <w:instrText xml:space="preserve"> ADDIN EN.CITE &lt;EndNote&gt;&lt;Cite&gt;&lt;Author&gt;McLean&lt;/Author&gt;&lt;Year&gt;2016&lt;/Year&gt;&lt;IDText&gt;mproved Functional Enrichment Analysis of Biological Networks using Scalable Modularity Based Clustering&lt;/IDText&gt;&lt;DisplayText&gt;(McLean et al., 2016)&lt;/DisplayText&gt;&lt;record&gt;&lt;titles&gt;&lt;title&gt;mproved Functional Enrichment Analysis of Biological Networks using Scalable Modularity Based Clustering&lt;/title&gt;&lt;secondary-title&gt;Journal of Proteomics and Bioinformatics&lt;/secondary-title&gt;&lt;/titles&gt;&lt;pages&gt;9-18&lt;/pages&gt;&lt;number&gt;1&lt;/number&gt;&lt;contributors&gt;&lt;authors&gt;&lt;author&gt;McLean, C.&lt;/author&gt;&lt;author&gt;He, X.&lt;/author&gt;&lt;author&gt;Simpson, IT&lt;/author&gt;&lt;author&gt;Armstrong DJ&lt;/author&gt;&lt;/authors&gt;&lt;/contributors&gt;&lt;added-date format="utc"&gt;1601631511&lt;/added-date&gt;&lt;ref-type name="Journal Article"&gt;17&lt;/ref-type&gt;&lt;dates&gt;&lt;year&gt;2016&lt;/year&gt;&lt;/dates&gt;&lt;rec-number&gt;75&lt;/rec-number&gt;&lt;last-updated-date format="utc"&gt;1601640711&lt;/last-updated-date&gt;&lt;electronic-resource-num&gt;https://doi.org/10.4172/jpb.1000383&lt;/electronic-resource-num&gt;&lt;volume&gt;9&lt;/volume&gt;&lt;/record&gt;&lt;/Cite&gt;&lt;/EndNote&gt;</w:instrText>
      </w:r>
      <w:r w:rsidRPr="00DC49BF">
        <w:fldChar w:fldCharType="separate"/>
      </w:r>
      <w:r w:rsidR="0070475C">
        <w:rPr>
          <w:noProof/>
        </w:rPr>
        <w:t>(McLean et al., 2016)</w:t>
      </w:r>
      <w:r w:rsidRPr="00DC49BF">
        <w:fldChar w:fldCharType="end"/>
      </w:r>
      <w:r w:rsidRPr="00DC49BF">
        <w:t xml:space="preserve"> algorithms, and the hierarchical agglomerative 'Louvain' algorithm (</w:t>
      </w:r>
      <w:r w:rsidRPr="009608FF">
        <w:rPr>
          <w:rFonts w:ascii="Courier New" w:hAnsi="Courier New" w:cs="Courier New"/>
          <w:i/>
          <w:iCs/>
        </w:rPr>
        <w:t>louvain</w:t>
      </w:r>
      <w:r w:rsidRPr="00DC49BF">
        <w:t xml:space="preserve">) </w:t>
      </w:r>
      <w:r w:rsidRPr="00DC49BF">
        <w:fldChar w:fldCharType="begin"/>
      </w:r>
      <w:r w:rsidR="0070475C">
        <w:instrText xml:space="preserve"> ADDIN EN.CITE &lt;EndNote&gt;&lt;Cite&gt;&lt;Author&gt;Blondel&lt;/Author&gt;&lt;Year&gt;2008&lt;/Year&gt;&lt;IDText&gt;Fast unfolding of communities in large networks&lt;/IDText&gt;&lt;DisplayText&gt;(Blondel et al., 2008)&lt;/DisplayText&gt;&lt;record&gt;&lt;titles&gt;&lt;title&gt;Fast unfolding of communities in large networks&lt;/title&gt;&lt;secondary-title&gt;Journal of Statistical Mechanics: Theory and Experiment&lt;/secondary-title&gt;&lt;/titles&gt;&lt;contributors&gt;&lt;authors&gt;&lt;author&gt;Blondel, V&lt;/author&gt;&lt;author&gt;Guillaume, J&lt;/author&gt;&lt;author&gt;Lambiotte, R&lt;/author&gt;&lt;author&gt;Lefebvre, E&lt;/author&gt;&lt;/authors&gt;&lt;/contributors&gt;&lt;added-date format="utc"&gt;1668440271&lt;/added-date&gt;&lt;ref-type name="Journal Article"&gt;17&lt;/ref-type&gt;&lt;dates&gt;&lt;year&gt;2008&lt;/year&gt;&lt;/dates&gt;&lt;rec-number&gt;261&lt;/rec-number&gt;&lt;last-updated-date format="utc"&gt;1668440287&lt;/last-updated-date&gt;&lt;volume&gt;P10008&lt;/volume&gt;&lt;/record&gt;&lt;/Cite&gt;&lt;/EndNote&gt;</w:instrText>
      </w:r>
      <w:r w:rsidRPr="00DC49BF">
        <w:fldChar w:fldCharType="separate"/>
      </w:r>
      <w:r w:rsidR="0070475C">
        <w:rPr>
          <w:noProof/>
        </w:rPr>
        <w:t>(Blondel et al., 2008)</w:t>
      </w:r>
      <w:r w:rsidRPr="00DC49BF">
        <w:fldChar w:fldCharType="end"/>
      </w:r>
      <w:r w:rsidRPr="00DC49BF">
        <w:t xml:space="preserve">. We also </w:t>
      </w:r>
      <w:r>
        <w:t>included a</w:t>
      </w:r>
      <w:r w:rsidRPr="00DC49BF">
        <w:t xml:space="preserve"> non-</w:t>
      </w:r>
      <w:r w:rsidR="0063511B">
        <w:t>m</w:t>
      </w:r>
      <w:r w:rsidRPr="00DC49BF">
        <w:t>odularity information-theor</w:t>
      </w:r>
      <w:r>
        <w:t>y</w:t>
      </w:r>
      <w:r w:rsidRPr="00DC49BF">
        <w:t xml:space="preserve"> based algorithm ‘InfoMAP' (</w:t>
      </w:r>
      <w:r w:rsidRPr="009608FF">
        <w:rPr>
          <w:rFonts w:ascii="Courier New" w:hAnsi="Courier New" w:cs="Courier New"/>
          <w:i/>
          <w:iCs/>
        </w:rPr>
        <w:t>infomap</w:t>
      </w:r>
      <w:r w:rsidRPr="00DC49BF">
        <w:t xml:space="preserve">) </w:t>
      </w:r>
      <w:r w:rsidRPr="00DC49BF">
        <w:fldChar w:fldCharType="begin">
          <w:fldData xml:space="preserve">PEVuZE5vdGU+PENpdGU+PEF1dGhvcj5Sb3N2YWxsPC9BdXRob3I+PFllYXI+MjAwODwvWWVhcj48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=
</w:fldData>
        </w:fldChar>
      </w:r>
      <w:r w:rsidR="0070475C">
        <w:instrText xml:space="preserve"> ADDIN EN.CITE </w:instrText>
      </w:r>
      <w:r w:rsidR="0070475C">
        <w:fldChar w:fldCharType="begin">
          <w:fldData xml:space="preserve">PEVuZE5vdGU+PENpdGU+PEF1dGhvcj5Sb3N2YWxsPC9BdXRob3I+PFllYXI+MjAwODwvWWVhcj48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=
</w:fldData>
        </w:fldChar>
      </w:r>
      <w:r w:rsidR="0070475C">
        <w:instrText xml:space="preserve"> ADDIN EN.CITE.DATA </w:instrText>
      </w:r>
      <w:r w:rsidR="0070475C">
        <w:fldChar w:fldCharType="end"/>
      </w:r>
      <w:r w:rsidRPr="00DC49BF">
        <w:fldChar w:fldCharType="separate"/>
      </w:r>
      <w:r w:rsidR="0070475C">
        <w:rPr>
          <w:noProof/>
        </w:rPr>
        <w:t>(Rosvall et al., 2009; Rosvall &amp; Bergstrom, 2008)</w:t>
      </w:r>
      <w:r w:rsidRPr="00DC49BF">
        <w:fldChar w:fldCharType="end"/>
      </w:r>
      <w:r w:rsidRPr="00DC49BF">
        <w:t>.</w:t>
      </w:r>
      <w:r>
        <w:t xml:space="preserve"> </w:t>
      </w:r>
      <w:r w:rsidRPr="00DC49BF">
        <w:t xml:space="preserve">All algorithm implementations, apart from Spectral, </w:t>
      </w:r>
      <w:r w:rsidR="00261237">
        <w:t>are</w:t>
      </w:r>
      <w:r w:rsidR="00261237" w:rsidRPr="00DC49BF">
        <w:t xml:space="preserve"> </w:t>
      </w:r>
      <w:r>
        <w:t>imported</w:t>
      </w:r>
      <w:r w:rsidRPr="00DC49BF">
        <w:t xml:space="preserve"> from R</w:t>
      </w:r>
      <w:sdt>
        <w:sdtPr>
          <w:tag w:val="goog_rdk_100"/>
          <w:id w:val="1096445751"/>
        </w:sdtPr>
        <w:sdtContent>
          <w:r w:rsidRPr="00DC49BF">
            <w:t>’s</w:t>
          </w:r>
        </w:sdtContent>
      </w:sdt>
      <w:r w:rsidRPr="00DC49BF">
        <w:t xml:space="preserve"> </w:t>
      </w:r>
      <w:r w:rsidRPr="006C7098">
        <w:rPr>
          <w:i/>
          <w:iCs/>
        </w:rPr>
        <w:t xml:space="preserve">igraph </w:t>
      </w:r>
      <w:r w:rsidRPr="00DC49BF">
        <w:t xml:space="preserve">package </w:t>
      </w:r>
      <w:r w:rsidRPr="00DC49BF">
        <w:fldChar w:fldCharType="begin"/>
      </w:r>
      <w:r w:rsidR="0070475C">
        <w:instrText xml:space="preserve"> ADDIN EN.CITE &lt;EndNote&gt;&lt;Cite&gt;&lt;Author&gt;Csardi&lt;/Author&gt;&lt;Year&gt;2006&lt;/Year&gt;&lt;IDText&gt;The igraph software package for complex network research&lt;/IDText&gt;&lt;DisplayText&gt;(Gabor &amp;amp; Tamas, 2006)&lt;/DisplayText&gt;&lt;record&gt;&lt;titles&gt;&lt;title&gt;The igraph software package for complex network research&lt;/title&gt;&lt;secondary-title&gt;InterJournal&lt;/secondary-title&gt;&lt;/titles&gt;&lt;pages&gt;1695&lt;/pages&gt;&lt;contributors&gt;&lt;authors&gt;&lt;author&gt;Csardi Gabor&lt;/author&gt;&lt;author&gt;Nepusz Tamas&lt;/author&gt;&lt;/authors&gt;&lt;/contributors&gt;&lt;added-date format="utc"&gt;1610552608&lt;/added-date&gt;&lt;ref-type name="Journal Article"&gt;17&lt;/ref-type&gt;&lt;dates&gt;&lt;year&gt;2006&lt;/year&gt;&lt;/dates&gt;&lt;rec-number&gt;185&lt;/rec-number&gt;&lt;last-updated-date format="utc"&gt;1610552608&lt;/last-updated-date&gt;&lt;volume&gt;Complex Systems&lt;/volume&gt;&lt;/record&gt;&lt;/Cite&gt;&lt;/EndNote&gt;</w:instrText>
      </w:r>
      <w:r w:rsidRPr="00DC49BF">
        <w:fldChar w:fldCharType="separate"/>
      </w:r>
      <w:r w:rsidR="0070475C">
        <w:rPr>
          <w:noProof/>
        </w:rPr>
        <w:t>(Gabor &amp; Tamas, 2006)</w:t>
      </w:r>
      <w:r w:rsidRPr="00DC49BF">
        <w:fldChar w:fldCharType="end"/>
      </w:r>
      <w:r w:rsidRPr="00DC49BF">
        <w:t xml:space="preserve">. The Spectral algorithm </w:t>
      </w:r>
      <w:r w:rsidRPr="00DC49BF">
        <w:fldChar w:fldCharType="begin"/>
      </w:r>
      <w:r w:rsidR="0070475C">
        <w:instrText xml:space="preserve"> ADDIN EN.CITE &lt;EndNote&gt;&lt;Cite&gt;&lt;Author&gt;McLean&lt;/Author&gt;&lt;Year&gt;2016&lt;/Year&gt;&lt;IDText&gt;mproved Functional Enrichment Analysis of Biological Networks using Scalable Modularity Based Clustering&lt;/IDText&gt;&lt;DisplayText&gt;(McLean et al., 2016)&lt;/DisplayText&gt;&lt;record&gt;&lt;titles&gt;&lt;title&gt;mproved Functional Enrichment Analysis of Biological Networks using Scalable Modularity Based Clustering&lt;/title&gt;&lt;secondary-title&gt;Journal of Proteomics and Bioinformatics&lt;/secondary-title&gt;&lt;/titles&gt;&lt;pages&gt;9-18&lt;/pages&gt;&lt;number&gt;1&lt;/number&gt;&lt;contributors&gt;&lt;authors&gt;&lt;author&gt;McLean, C.&lt;/author&gt;&lt;author&gt;He, X.&lt;/author&gt;&lt;author&gt;Simpson, IT&lt;/author&gt;&lt;author&gt;Armstrong DJ&lt;/author&gt;&lt;/authors&gt;&lt;/contributors&gt;&lt;added-date format="utc"&gt;1601631511&lt;/added-date&gt;&lt;ref-type name="Journal Article"&gt;17&lt;/ref-type&gt;&lt;dates&gt;&lt;year&gt;2016&lt;/year&gt;&lt;/dates&gt;&lt;rec-number&gt;75&lt;/rec-number&gt;&lt;last-updated-date format="utc"&gt;1601640711&lt;/last-updated-date&gt;&lt;electronic-resource-num&gt;https://doi.org/10.4172/jpb.1000383&lt;/electronic-resource-num&gt;&lt;volume&gt;9&lt;/volume&gt;&lt;/record&gt;&lt;/Cite&gt;&lt;/EndNote&gt;</w:instrText>
      </w:r>
      <w:r w:rsidRPr="00DC49BF">
        <w:fldChar w:fldCharType="separate"/>
      </w:r>
      <w:r w:rsidR="0070475C">
        <w:rPr>
          <w:noProof/>
        </w:rPr>
        <w:t>(McLean et al., 2016)</w:t>
      </w:r>
      <w:r w:rsidRPr="00DC49BF">
        <w:fldChar w:fldCharType="end"/>
      </w:r>
      <w:r>
        <w:t xml:space="preserve"> was written in </w:t>
      </w:r>
      <w:r w:rsidRPr="00DC49BF">
        <w:t xml:space="preserve"> C++ and wrapped in R </w:t>
      </w:r>
      <w:r>
        <w:t>within</w:t>
      </w:r>
      <w:r w:rsidRPr="00DC49BF">
        <w:t xml:space="preserve"> a satellite CRAN package </w:t>
      </w:r>
      <w:r w:rsidRPr="006C7098">
        <w:rPr>
          <w:i/>
          <w:iCs/>
        </w:rPr>
        <w:t>rSpectral</w:t>
      </w:r>
      <w:r w:rsidRPr="00DC49BF">
        <w:rPr>
          <w:color w:val="000000"/>
        </w:rPr>
        <w:t>,</w:t>
      </w:r>
      <w:r w:rsidRPr="00DC49BF">
        <w:t xml:space="preserve"> </w:t>
      </w:r>
      <w:r>
        <w:t>(</w:t>
      </w:r>
      <w:r w:rsidRPr="0063511B">
        <w:rPr>
          <w:i/>
          <w:iCs/>
          <w:color w:val="000000"/>
        </w:rPr>
        <w:t>https://cran.r-project.org/web/packages/rSpectral/index.html</w:t>
      </w:r>
      <w:r>
        <w:t>)</w:t>
      </w:r>
      <w:r w:rsidRPr="00DC49BF">
        <w:t xml:space="preserve">, linked to </w:t>
      </w:r>
      <w:r w:rsidRPr="0063511B">
        <w:rPr>
          <w:i/>
          <w:iCs/>
        </w:rPr>
        <w:t>BioNAR</w:t>
      </w:r>
      <w:r>
        <w:t xml:space="preserve"> (see Supplementary Methods).</w:t>
      </w:r>
      <w:r w:rsidR="009C6749">
        <w:t xml:space="preserve"> </w:t>
      </w:r>
      <w:r w:rsidR="00261237">
        <w:t>Default p</w:t>
      </w:r>
      <w:r w:rsidR="009C6749" w:rsidRPr="009C6749">
        <w:t xml:space="preserve">arameters used in the </w:t>
      </w:r>
      <w:r w:rsidR="009C6749" w:rsidRPr="009608FF">
        <w:rPr>
          <w:rFonts w:ascii="Courier New" w:hAnsi="Courier New" w:cs="Courier New"/>
        </w:rPr>
        <w:t>fc</w:t>
      </w:r>
      <w:r w:rsidR="009C6749" w:rsidRPr="009C6749">
        <w:t xml:space="preserve">, </w:t>
      </w:r>
      <w:r w:rsidR="009C6749" w:rsidRPr="009608FF">
        <w:rPr>
          <w:rFonts w:ascii="Courier New" w:hAnsi="Courier New" w:cs="Courier New"/>
        </w:rPr>
        <w:t>lec</w:t>
      </w:r>
      <w:r w:rsidR="009C6749" w:rsidRPr="009C6749">
        <w:t xml:space="preserve">, </w:t>
      </w:r>
      <w:r w:rsidR="009C6749" w:rsidRPr="009608FF">
        <w:rPr>
          <w:rFonts w:ascii="Courier New" w:hAnsi="Courier New" w:cs="Courier New"/>
        </w:rPr>
        <w:t>sg</w:t>
      </w:r>
      <w:r w:rsidR="009C6749" w:rsidRPr="009C6749">
        <w:t xml:space="preserve">, </w:t>
      </w:r>
      <w:r w:rsidR="009C6749" w:rsidRPr="009608FF">
        <w:rPr>
          <w:rFonts w:ascii="Courier New" w:hAnsi="Courier New" w:cs="Courier New"/>
        </w:rPr>
        <w:t>wt</w:t>
      </w:r>
      <w:r w:rsidR="009C6749" w:rsidRPr="009C6749">
        <w:t xml:space="preserve"> and </w:t>
      </w:r>
      <w:r w:rsidR="009C6749" w:rsidRPr="009608FF">
        <w:rPr>
          <w:rFonts w:ascii="Courier New" w:hAnsi="Courier New" w:cs="Courier New"/>
        </w:rPr>
        <w:t>louvain</w:t>
      </w:r>
      <w:r w:rsidR="009C6749" w:rsidRPr="009C6749">
        <w:t xml:space="preserve"> algorithms were chosen to maximise the measure Modularity (Newman &amp; Girvan, 2004); </w:t>
      </w:r>
      <w:r w:rsidR="009C6749" w:rsidRPr="009608FF">
        <w:rPr>
          <w:rFonts w:ascii="Courier New" w:hAnsi="Courier New" w:cs="Courier New"/>
        </w:rPr>
        <w:t>infomap</w:t>
      </w:r>
      <w:r w:rsidR="009C6749" w:rsidRPr="009C6749">
        <w:t xml:space="preserve"> seeks the optimal community structure in the data by maximising the objective function called the Minimum Description Length (Rissanen, 1978; Grwald et al., 2005)</w:t>
      </w:r>
      <w:r w:rsidR="00A968C5">
        <w:t>.</w:t>
      </w:r>
    </w:p>
    <w:p w14:paraId="5CA4A80A" w14:textId="77777777" w:rsidR="006672AA" w:rsidRDefault="006672AA" w:rsidP="00C263E8">
      <w:pPr>
        <w:spacing w:line="360" w:lineRule="auto"/>
      </w:pPr>
    </w:p>
    <w:p w14:paraId="7CB0170C" w14:textId="0F1A4E60" w:rsidR="00EB188B" w:rsidRDefault="00C263E8" w:rsidP="00C263E8">
      <w:pPr>
        <w:spacing w:line="360" w:lineRule="auto"/>
      </w:pPr>
      <w:r>
        <w:t xml:space="preserve">The protocol </w:t>
      </w:r>
      <w:r w:rsidR="006672AA">
        <w:t>first</w:t>
      </w:r>
      <w:r>
        <w:t xml:space="preserve"> obtain</w:t>
      </w:r>
      <w:r w:rsidR="006672AA">
        <w:t xml:space="preserve">s </w:t>
      </w:r>
      <w:r>
        <w:t>community structure</w:t>
      </w:r>
      <w:r w:rsidR="006672AA">
        <w:t>s</w:t>
      </w:r>
      <w:r>
        <w:t xml:space="preserve"> </w:t>
      </w:r>
      <w:r w:rsidR="006672AA">
        <w:t xml:space="preserve">for </w:t>
      </w:r>
      <w:r>
        <w:t xml:space="preserve">the </w:t>
      </w:r>
      <w:r w:rsidR="0070475C">
        <w:t>network</w:t>
      </w:r>
      <w:r w:rsidR="005574A5">
        <w:t xml:space="preserve"> used in previous protocol</w:t>
      </w:r>
      <w:r w:rsidR="0070475C">
        <w:t>.</w:t>
      </w:r>
      <w:r w:rsidR="003529EB">
        <w:t xml:space="preserve"> The user can select some or </w:t>
      </w:r>
      <w:r w:rsidR="005574A5">
        <w:t>all</w:t>
      </w:r>
      <w:r w:rsidR="003529EB">
        <w:t xml:space="preserve"> the available</w:t>
      </w:r>
      <w:r>
        <w:t xml:space="preserve"> clustering algorithm</w:t>
      </w:r>
      <w:r w:rsidR="003529EB">
        <w:t>s</w:t>
      </w:r>
      <w:r>
        <w:t xml:space="preserve"> </w:t>
      </w:r>
      <w:r w:rsidR="003529EB">
        <w:t>to run</w:t>
      </w:r>
      <w:r>
        <w:t xml:space="preserve"> simultaneously. </w:t>
      </w:r>
      <w:r w:rsidR="007C0B78">
        <w:t>This community structure</w:t>
      </w:r>
      <w:r w:rsidR="003529EB">
        <w:t>(s)</w:t>
      </w:r>
      <w:r w:rsidR="007C0B78">
        <w:t xml:space="preserve"> can </w:t>
      </w:r>
      <w:r w:rsidR="003529EB">
        <w:t xml:space="preserve">then </w:t>
      </w:r>
      <w:r w:rsidR="007C0B78">
        <w:t xml:space="preserve">be visualised. </w:t>
      </w:r>
      <w:r w:rsidR="006672AA">
        <w:t>The p</w:t>
      </w:r>
      <w:r>
        <w:t xml:space="preserve">rotocol </w:t>
      </w:r>
      <w:r w:rsidR="006672AA">
        <w:t xml:space="preserve">can </w:t>
      </w:r>
      <w:r w:rsidR="003529EB">
        <w:t xml:space="preserve">also </w:t>
      </w:r>
      <w:r w:rsidR="006672AA">
        <w:t xml:space="preserve">iterate by </w:t>
      </w:r>
      <w:r>
        <w:t>re</w:t>
      </w:r>
      <w:r w:rsidR="003529EB">
        <w:t>-</w:t>
      </w:r>
      <w:r>
        <w:t xml:space="preserve">clustering </w:t>
      </w:r>
      <w:r w:rsidR="006672AA">
        <w:t xml:space="preserve">the </w:t>
      </w:r>
      <w:r>
        <w:t>large</w:t>
      </w:r>
      <w:r w:rsidR="006672AA">
        <w:t>st</w:t>
      </w:r>
      <w:r>
        <w:t xml:space="preserve"> communities</w:t>
      </w:r>
      <w:r w:rsidR="00DB67CC">
        <w:t xml:space="preserve"> after each cycle</w:t>
      </w:r>
      <w:r w:rsidR="006672AA">
        <w:t xml:space="preserve"> (</w:t>
      </w:r>
      <w:r w:rsidR="00DB67CC">
        <w:t>threshold for communities to be re</w:t>
      </w:r>
      <w:r w:rsidR="003529EB">
        <w:t>-</w:t>
      </w:r>
      <w:r w:rsidR="00DB67CC">
        <w:t xml:space="preserve">clustered can be </w:t>
      </w:r>
      <w:r w:rsidR="0070475C">
        <w:t>defined)</w:t>
      </w:r>
      <w:r w:rsidR="00DB67CC">
        <w:t xml:space="preserve">. </w:t>
      </w:r>
      <w:r w:rsidR="000F24A1">
        <w:t>Finally,</w:t>
      </w:r>
      <w:r w:rsidR="00DB67CC">
        <w:t xml:space="preserve"> we extract a </w:t>
      </w:r>
      <w:r w:rsidR="005574A5">
        <w:t xml:space="preserve">summarising </w:t>
      </w:r>
      <w:r w:rsidR="00DB67CC">
        <w:t xml:space="preserve">table that compares across </w:t>
      </w:r>
      <w:r w:rsidR="003529EB">
        <w:t xml:space="preserve">all </w:t>
      </w:r>
      <w:r w:rsidR="00DB67CC">
        <w:t>the clustering algorithms used</w:t>
      </w:r>
      <w:r w:rsidR="003529EB">
        <w:t xml:space="preserve"> in the analysis</w:t>
      </w:r>
      <w:r w:rsidR="00DB67CC">
        <w:t>.</w:t>
      </w:r>
    </w:p>
    <w:p w14:paraId="7F3D63CF" w14:textId="77777777" w:rsidR="0081357F" w:rsidRDefault="0081357F" w:rsidP="00C263E8">
      <w:pPr>
        <w:spacing w:line="360" w:lineRule="auto"/>
      </w:pPr>
    </w:p>
    <w:p w14:paraId="0858A877"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187B75B9" w14:textId="77777777" w:rsidR="000E1359" w:rsidRPr="00DC49BF" w:rsidRDefault="000E1359" w:rsidP="00C263E8">
      <w:pPr>
        <w:spacing w:line="360" w:lineRule="auto"/>
      </w:pPr>
    </w:p>
    <w:p w14:paraId="1E35229E" w14:textId="192EC086" w:rsidR="00C263E8" w:rsidRDefault="00C263E8" w:rsidP="00C263E8">
      <w:pPr>
        <w:pStyle w:val="ListParagraph"/>
        <w:numPr>
          <w:ilvl w:val="0"/>
          <w:numId w:val="15"/>
        </w:numPr>
        <w:spacing w:line="360" w:lineRule="auto"/>
      </w:pPr>
      <w:r>
        <w:lastRenderedPageBreak/>
        <w:t xml:space="preserve">Use the network </w:t>
      </w:r>
      <w:r w:rsidR="009A29F1" w:rsidRPr="00665036">
        <w:rPr>
          <w:i/>
          <w:iCs/>
        </w:rPr>
        <w:t>g</w:t>
      </w:r>
      <w:r w:rsidR="009A29F1">
        <w:t xml:space="preserve"> </w:t>
      </w:r>
      <w:r w:rsidR="009C6749">
        <w:t>obtained with previous protocols.</w:t>
      </w:r>
    </w:p>
    <w:p w14:paraId="0CF665EC" w14:textId="77777777" w:rsidR="009C6749" w:rsidRDefault="009C6749" w:rsidP="009C6749">
      <w:pPr>
        <w:pStyle w:val="ListParagraph"/>
        <w:numPr>
          <w:ilvl w:val="0"/>
          <w:numId w:val="15"/>
        </w:numPr>
        <w:spacing w:line="360" w:lineRule="auto"/>
      </w:pPr>
      <w:r>
        <w:t>Cluster the network.</w:t>
      </w:r>
    </w:p>
    <w:p w14:paraId="02B3E7F5" w14:textId="1DFADE47" w:rsidR="009C6749" w:rsidRPr="009A29F1" w:rsidRDefault="00B60307" w:rsidP="00610E5F">
      <w:pPr>
        <w:pStyle w:val="ListParagraph"/>
      </w:pPr>
      <w:r>
        <w:t>We</w:t>
      </w:r>
      <w:r w:rsidR="009C6749" w:rsidRPr="009A29F1">
        <w:t xml:space="preserve"> provide two functions: `</w:t>
      </w:r>
      <w:r w:rsidR="009C6749" w:rsidRPr="009608FF">
        <w:rPr>
          <w:rFonts w:ascii="Courier New" w:hAnsi="Courier New" w:cs="Courier New"/>
        </w:rPr>
        <w:t>calcClustering</w:t>
      </w:r>
      <w:r w:rsidR="009C6749" w:rsidRPr="009A29F1">
        <w:t>` and `</w:t>
      </w:r>
      <w:r w:rsidR="009C6749" w:rsidRPr="009608FF">
        <w:rPr>
          <w:rFonts w:ascii="Courier New" w:hAnsi="Courier New" w:cs="Courier New"/>
        </w:rPr>
        <w:t>calcAllClustering</w:t>
      </w:r>
      <w:r w:rsidR="009C6749" w:rsidRPr="009A29F1">
        <w:t xml:space="preserve">` that use </w:t>
      </w:r>
      <w:r w:rsidR="009C6749" w:rsidRPr="009608FF">
        <w:rPr>
          <w:rFonts w:ascii="Courier New" w:hAnsi="Courier New" w:cs="Courier New"/>
        </w:rPr>
        <w:t>calcMembership</w:t>
      </w:r>
      <w:r w:rsidR="009C6749" w:rsidRPr="009A29F1">
        <w:t xml:space="preserve"> to calculate community memberships and store them within the graph vertices attributes named after the algorithm. The difference between them is that `</w:t>
      </w:r>
      <w:r w:rsidR="009C6749" w:rsidRPr="009608FF">
        <w:rPr>
          <w:rFonts w:ascii="Courier New" w:hAnsi="Courier New" w:cs="Courier New"/>
        </w:rPr>
        <w:t>calcAllClustering</w:t>
      </w:r>
      <w:r w:rsidR="009C6749" w:rsidRPr="0063511B">
        <w:t>`</w:t>
      </w:r>
      <w:r w:rsidR="0063511B">
        <w:t xml:space="preserve"> </w:t>
      </w:r>
      <w:r w:rsidR="009C6749" w:rsidRPr="0063511B">
        <w:t>allows</w:t>
      </w:r>
      <w:r w:rsidR="009C6749" w:rsidRPr="009A29F1">
        <w:t xml:space="preserve"> </w:t>
      </w:r>
      <w:r w:rsidR="003529EB">
        <w:t xml:space="preserve">the user </w:t>
      </w:r>
      <w:r w:rsidR="009C6749" w:rsidRPr="009A29F1">
        <w:t>to calculate memberships for all clustering algorithms simultaneously (</w:t>
      </w:r>
      <w:r w:rsidR="00261237">
        <w:t>this can be slow</w:t>
      </w:r>
      <w:r w:rsidR="00665036">
        <w:t xml:space="preserve"> especially on large</w:t>
      </w:r>
      <w:r w:rsidR="00261237">
        <w:t>r</w:t>
      </w:r>
      <w:r w:rsidR="00665036">
        <w:t xml:space="preserve"> graph</w:t>
      </w:r>
      <w:r w:rsidR="00261237">
        <w:t>s</w:t>
      </w:r>
      <w:r w:rsidR="003529EB">
        <w:t xml:space="preserve">, </w:t>
      </w:r>
      <w:r w:rsidR="005574A5">
        <w:t>e.g.,</w:t>
      </w:r>
      <w:r w:rsidR="00356FF5">
        <w:t xml:space="preserve"> up to 30 min for </w:t>
      </w:r>
      <w:r w:rsidR="006344DE">
        <w:t xml:space="preserve">our full </w:t>
      </w:r>
      <w:r w:rsidR="00356FF5">
        <w:t>example network</w:t>
      </w:r>
      <w:r w:rsidR="009C6749" w:rsidRPr="009A29F1">
        <w:t>), and store them as graph vertices attributes, while `</w:t>
      </w:r>
      <w:r w:rsidR="009C6749" w:rsidRPr="009608FF">
        <w:rPr>
          <w:rFonts w:ascii="Courier New" w:hAnsi="Courier New" w:cs="Courier New"/>
        </w:rPr>
        <w:t>calcClustering</w:t>
      </w:r>
      <w:r w:rsidR="009C6749" w:rsidRPr="009A29F1">
        <w:t>`</w:t>
      </w:r>
      <w:r w:rsidR="0063511B">
        <w:t xml:space="preserve"> </w:t>
      </w:r>
      <w:r w:rsidR="009C6749" w:rsidRPr="009A29F1">
        <w:t xml:space="preserve">command </w:t>
      </w:r>
      <w:r w:rsidR="00665036">
        <w:t xml:space="preserve">allows </w:t>
      </w:r>
      <w:r w:rsidR="00261237">
        <w:t xml:space="preserve">users </w:t>
      </w:r>
      <w:r w:rsidR="00665036">
        <w:t>to select</w:t>
      </w:r>
      <w:r w:rsidR="009C6749" w:rsidRPr="009A29F1">
        <w:t xml:space="preserve"> </w:t>
      </w:r>
      <w:r w:rsidR="00261237">
        <w:t xml:space="preserve">a </w:t>
      </w:r>
      <w:r w:rsidR="009C6749" w:rsidRPr="009A29F1">
        <w:t xml:space="preserve">specific algorithm. </w:t>
      </w:r>
    </w:p>
    <w:p w14:paraId="2024C5C0" w14:textId="77777777" w:rsidR="00610E5F" w:rsidRPr="009A29F1" w:rsidRDefault="00610E5F" w:rsidP="00610E5F">
      <w:pPr>
        <w:pStyle w:val="ListParagraph"/>
      </w:pPr>
    </w:p>
    <w:p w14:paraId="25AEBFB0" w14:textId="77777777" w:rsidR="009C6749" w:rsidRPr="009C6749" w:rsidRDefault="009C6749" w:rsidP="009C6749">
      <w:pPr>
        <w:pStyle w:val="ListParagraph"/>
        <w:rPr>
          <w:rFonts w:ascii="Courier New" w:eastAsia="Calibri" w:hAnsi="Courier New" w:cs="Courier New"/>
          <w:iCs/>
          <w:sz w:val="18"/>
          <w:szCs w:val="18"/>
        </w:rPr>
      </w:pPr>
      <w:r w:rsidRPr="009C6749">
        <w:rPr>
          <w:rFonts w:ascii="Courier New" w:eastAsia="Calibri" w:hAnsi="Courier New" w:cs="Courier New"/>
          <w:iCs/>
          <w:sz w:val="18"/>
          <w:szCs w:val="18"/>
        </w:rPr>
        <w:t>g &lt;- calcAllClustering(g)</w:t>
      </w:r>
    </w:p>
    <w:p w14:paraId="5BFB0289" w14:textId="74B52B10" w:rsidR="00E34856" w:rsidRDefault="009C6749" w:rsidP="00E34856">
      <w:pPr>
        <w:pStyle w:val="ListParagraph"/>
        <w:rPr>
          <w:rFonts w:ascii="Courier New" w:hAnsi="Courier New" w:cs="Courier New"/>
          <w:iCs/>
          <w:sz w:val="18"/>
          <w:szCs w:val="18"/>
        </w:rPr>
      </w:pPr>
      <w:r w:rsidRPr="009C6749">
        <w:rPr>
          <w:rFonts w:ascii="Courier New" w:eastAsia="Calibri" w:hAnsi="Courier New" w:cs="Courier New"/>
          <w:iCs/>
          <w:sz w:val="18"/>
          <w:szCs w:val="18"/>
        </w:rPr>
        <w:t>summary(g)</w:t>
      </w:r>
    </w:p>
    <w:p w14:paraId="654201DE" w14:textId="6A9A4898" w:rsidR="00E34856" w:rsidRDefault="00E34856" w:rsidP="00E34856">
      <w:pPr>
        <w:pStyle w:val="ListParagraph"/>
        <w:rPr>
          <w:rFonts w:ascii="Courier New" w:hAnsi="Courier New" w:cs="Courier New"/>
          <w:iCs/>
          <w:sz w:val="18"/>
          <w:szCs w:val="18"/>
        </w:rPr>
      </w:pPr>
    </w:p>
    <w:p w14:paraId="3BDFDBB7" w14:textId="32A9E29B" w:rsidR="00E34856" w:rsidRPr="009A249F" w:rsidRDefault="00E34856" w:rsidP="00E34856">
      <w:pPr>
        <w:pStyle w:val="ListParagraph"/>
      </w:pPr>
      <w:r w:rsidRPr="009A29F1">
        <w:t xml:space="preserve">The resulting graph summary </w:t>
      </w:r>
      <w:r w:rsidR="003529EB">
        <w:t xml:space="preserve">in the example </w:t>
      </w:r>
      <w:r>
        <w:t xml:space="preserve">will contain the graph memberships for </w:t>
      </w:r>
      <w:r w:rsidR="00B60307">
        <w:t>all nine</w:t>
      </w:r>
      <w:r>
        <w:t xml:space="preserve"> clustering algorithms: </w:t>
      </w:r>
      <w:r w:rsidR="00382EBA">
        <w:t>‘</w:t>
      </w:r>
      <w:r w:rsidRPr="00DC49BF">
        <w:t>Fast-Greedy Community</w:t>
      </w:r>
      <w:r w:rsidR="00382EBA">
        <w:t>’</w:t>
      </w:r>
      <w:r w:rsidRPr="00DC49BF">
        <w:t xml:space="preserve"> algorithm (</w:t>
      </w:r>
      <w:r w:rsidRPr="009608FF">
        <w:rPr>
          <w:rFonts w:ascii="Courier New" w:hAnsi="Courier New" w:cs="Courier New"/>
        </w:rPr>
        <w:t>fc</w:t>
      </w:r>
      <w:r w:rsidR="009964F8" w:rsidRPr="00DC49BF">
        <w:t>)</w:t>
      </w:r>
      <w:r w:rsidR="009964F8">
        <w:t>, ‘</w:t>
      </w:r>
      <w:r w:rsidRPr="00DC49BF">
        <w:t>Leading-Eigenvector</w:t>
      </w:r>
      <w:r w:rsidR="00382EBA">
        <w:t>’</w:t>
      </w:r>
      <w:r w:rsidRPr="00DC49BF">
        <w:t xml:space="preserve"> (</w:t>
      </w:r>
      <w:r w:rsidRPr="009608FF">
        <w:rPr>
          <w:rFonts w:ascii="Courier New" w:hAnsi="Courier New" w:cs="Courier New"/>
        </w:rPr>
        <w:t>lec</w:t>
      </w:r>
      <w:r w:rsidR="005574A5" w:rsidRPr="00CE3238">
        <w:t>)</w:t>
      </w:r>
      <w:r w:rsidR="005574A5">
        <w:t xml:space="preserve">, </w:t>
      </w:r>
      <w:r w:rsidR="00382EBA">
        <w:t>‘</w:t>
      </w:r>
      <w:r w:rsidRPr="00DC49BF">
        <w:t>Walktrap</w:t>
      </w:r>
      <w:r w:rsidR="00382EBA">
        <w:t>’</w:t>
      </w:r>
      <w:r w:rsidRPr="00DC49BF">
        <w:t xml:space="preserve"> (</w:t>
      </w:r>
      <w:r w:rsidRPr="009608FF">
        <w:rPr>
          <w:rFonts w:ascii="Courier New" w:hAnsi="Courier New" w:cs="Courier New"/>
        </w:rPr>
        <w:t>wt</w:t>
      </w:r>
      <w:r w:rsidRPr="00DC49BF">
        <w:t xml:space="preserve">), </w:t>
      </w:r>
      <w:r w:rsidR="00FE40B4">
        <w:rPr>
          <w:lang w:val="en-US"/>
        </w:rPr>
        <w:t>‘</w:t>
      </w:r>
      <w:r w:rsidRPr="00DC49BF">
        <w:t>SpinGlass</w:t>
      </w:r>
      <w:r w:rsidR="00FE40B4">
        <w:t>’</w:t>
      </w:r>
      <w:r w:rsidRPr="00DC49BF">
        <w:t xml:space="preserve"> (</w:t>
      </w:r>
      <w:r w:rsidRPr="009608FF">
        <w:rPr>
          <w:rFonts w:ascii="Courier New" w:hAnsi="Courier New" w:cs="Courier New"/>
        </w:rPr>
        <w:t>sg</w:t>
      </w:r>
      <w:r w:rsidRPr="00DC49BF">
        <w:t>)</w:t>
      </w:r>
      <w:r>
        <w:t xml:space="preserve">, </w:t>
      </w:r>
      <w:r w:rsidR="00382EBA">
        <w:t>‘</w:t>
      </w:r>
      <w:r w:rsidRPr="00DC49BF">
        <w:t>Spectral</w:t>
      </w:r>
      <w:r w:rsidR="00382EBA">
        <w:t>’</w:t>
      </w:r>
      <w:r>
        <w:t xml:space="preserve"> (</w:t>
      </w:r>
      <w:r w:rsidRPr="009608FF">
        <w:rPr>
          <w:rFonts w:ascii="Courier New" w:hAnsi="Courier New" w:cs="Courier New"/>
        </w:rPr>
        <w:t>spectral</w:t>
      </w:r>
      <w:r>
        <w:t>),</w:t>
      </w:r>
      <w:r w:rsidRPr="00DC49BF">
        <w:t xml:space="preserve"> </w:t>
      </w:r>
      <w:r w:rsidR="00FE40B4">
        <w:t>‘</w:t>
      </w:r>
      <w:r w:rsidRPr="00DC49BF">
        <w:t>Louvain</w:t>
      </w:r>
      <w:r w:rsidR="00FE40B4">
        <w:t>’</w:t>
      </w:r>
      <w:r w:rsidRPr="00DC49BF">
        <w:t xml:space="preserve"> (</w:t>
      </w:r>
      <w:r w:rsidRPr="009608FF">
        <w:rPr>
          <w:rFonts w:ascii="Courier New" w:hAnsi="Courier New" w:cs="Courier New"/>
        </w:rPr>
        <w:t>louvain</w:t>
      </w:r>
      <w:r w:rsidRPr="00DC49BF">
        <w:t xml:space="preserve">) </w:t>
      </w:r>
      <w:r>
        <w:t xml:space="preserve">and </w:t>
      </w:r>
      <w:r w:rsidRPr="00DC49BF">
        <w:t>‘InfoMAP</w:t>
      </w:r>
      <w:r w:rsidR="00382EBA">
        <w:t>’</w:t>
      </w:r>
      <w:r w:rsidRPr="00DC49BF">
        <w:t xml:space="preserve"> (</w:t>
      </w:r>
      <w:r w:rsidRPr="009608FF">
        <w:rPr>
          <w:rFonts w:ascii="Courier New" w:hAnsi="Courier New" w:cs="Courier New"/>
        </w:rPr>
        <w:t>infomap</w:t>
      </w:r>
      <w:r w:rsidRPr="00DC49BF">
        <w:t>)</w:t>
      </w:r>
      <w:r>
        <w:t xml:space="preserve">. SpinGlass algorithm is </w:t>
      </w:r>
      <w:r w:rsidRPr="009A249F">
        <w:t xml:space="preserve">implemented </w:t>
      </w:r>
      <w:r w:rsidR="003529EB">
        <w:t>as</w:t>
      </w:r>
      <w:r w:rsidR="003529EB" w:rsidRPr="009A249F">
        <w:t xml:space="preserve"> </w:t>
      </w:r>
      <w:r w:rsidRPr="009A249F">
        <w:t>three instances</w:t>
      </w:r>
      <w:r w:rsidR="009A249F" w:rsidRPr="009A249F">
        <w:t xml:space="preserve"> (</w:t>
      </w:r>
      <w:r w:rsidR="009A249F" w:rsidRPr="009608FF">
        <w:rPr>
          <w:rFonts w:ascii="Courier New" w:hAnsi="Courier New" w:cs="Courier New"/>
        </w:rPr>
        <w:t>sgG1</w:t>
      </w:r>
      <w:r w:rsidR="009A249F" w:rsidRPr="009A249F">
        <w:t xml:space="preserve">, </w:t>
      </w:r>
      <w:r w:rsidR="009A249F" w:rsidRPr="009608FF">
        <w:rPr>
          <w:rFonts w:ascii="Courier New" w:hAnsi="Courier New" w:cs="Courier New"/>
        </w:rPr>
        <w:t>sgG2</w:t>
      </w:r>
      <w:r w:rsidR="009A249F" w:rsidRPr="009A249F">
        <w:t xml:space="preserve">, and </w:t>
      </w:r>
      <w:r w:rsidR="009A249F" w:rsidRPr="009608FF">
        <w:rPr>
          <w:rFonts w:ascii="Courier New" w:hAnsi="Courier New" w:cs="Courier New"/>
        </w:rPr>
        <w:t>sgG5</w:t>
      </w:r>
      <w:r w:rsidR="009A249F" w:rsidRPr="009A249F">
        <w:t xml:space="preserve">) </w:t>
      </w:r>
      <w:r w:rsidR="003529EB">
        <w:t>each based</w:t>
      </w:r>
      <w:r w:rsidR="003529EB" w:rsidRPr="009A249F">
        <w:t xml:space="preserve"> </w:t>
      </w:r>
      <w:r w:rsidR="009A249F" w:rsidRPr="009A249F">
        <w:t xml:space="preserve">on </w:t>
      </w:r>
      <w:r w:rsidR="003529EB">
        <w:t>a selected</w:t>
      </w:r>
      <w:r w:rsidR="003529EB" w:rsidRPr="009A249F">
        <w:t xml:space="preserve"> </w:t>
      </w:r>
      <w:r w:rsidR="009A249F" w:rsidRPr="009A249F">
        <w:t xml:space="preserve">gamma value (1, 2, and 5 </w:t>
      </w:r>
      <w:r w:rsidR="003529EB">
        <w:t>respectively</w:t>
      </w:r>
      <w:r w:rsidR="009A249F" w:rsidRPr="009A249F">
        <w:t>)</w:t>
      </w:r>
      <w:r w:rsidR="009A249F">
        <w:t xml:space="preserve"> </w:t>
      </w:r>
      <w:r w:rsidR="00356FF5">
        <w:t>to</w:t>
      </w:r>
      <w:r w:rsidR="00356FF5" w:rsidRPr="009A249F">
        <w:t xml:space="preserve"> specify</w:t>
      </w:r>
      <w:r w:rsidRPr="009A249F">
        <w:t xml:space="preserve"> the desired cluster size.</w:t>
      </w:r>
    </w:p>
    <w:p w14:paraId="37F9ADFD" w14:textId="77777777" w:rsidR="00E34856" w:rsidRPr="00E34856" w:rsidRDefault="00E34856" w:rsidP="009C6749">
      <w:pPr>
        <w:pStyle w:val="ListParagraph"/>
        <w:rPr>
          <w:sz w:val="22"/>
          <w:szCs w:val="22"/>
        </w:rPr>
      </w:pPr>
    </w:p>
    <w:p w14:paraId="7AB92512" w14:textId="46B3290F" w:rsidR="009C6749" w:rsidRPr="003F69D9" w:rsidRDefault="009C6749" w:rsidP="00E34856">
      <w:pPr>
        <w:pStyle w:val="ListParagraph"/>
      </w:pPr>
      <w:r w:rsidRPr="003F69D9">
        <w:t xml:space="preserve">The user </w:t>
      </w:r>
      <w:sdt>
        <w:sdtPr>
          <w:tag w:val="goog_rdk_101"/>
          <w:id w:val="2063752178"/>
        </w:sdtPr>
        <w:sdtContent>
          <w:r w:rsidRPr="003F69D9">
            <w:t xml:space="preserve">also </w:t>
          </w:r>
        </w:sdtContent>
      </w:sdt>
      <w:r w:rsidRPr="003F69D9">
        <w:t xml:space="preserve">has the option to select </w:t>
      </w:r>
      <w:r w:rsidR="003529EB" w:rsidRPr="003F69D9">
        <w:t>one or more</w:t>
      </w:r>
      <w:r w:rsidR="00B60307" w:rsidRPr="003F69D9">
        <w:t xml:space="preserve"> </w:t>
      </w:r>
      <w:r w:rsidR="004960F6" w:rsidRPr="003F69D9">
        <w:t>specific clustering algorithm</w:t>
      </w:r>
      <w:r w:rsidRPr="003F69D9">
        <w:t xml:space="preserve"> to run over their network, since running all clustering algorithms over the large network might be time consuming. </w:t>
      </w:r>
      <w:r w:rsidR="00E34856" w:rsidRPr="003F69D9">
        <w:t xml:space="preserve">For instance, </w:t>
      </w:r>
      <w:r w:rsidR="00DB67CC" w:rsidRPr="003F69D9">
        <w:t xml:space="preserve">to cluster the network </w:t>
      </w:r>
      <w:r w:rsidR="00DB67CC" w:rsidRPr="009608FF">
        <w:rPr>
          <w:rFonts w:ascii="Courier New" w:hAnsi="Courier New" w:cs="Courier New"/>
          <w:i/>
          <w:iCs/>
        </w:rPr>
        <w:t>g</w:t>
      </w:r>
      <w:r w:rsidR="00DB67CC" w:rsidRPr="003F69D9">
        <w:t xml:space="preserve"> using</w:t>
      </w:r>
      <w:r w:rsidR="003529EB" w:rsidRPr="003F69D9">
        <w:t xml:space="preserve"> only</w:t>
      </w:r>
      <w:r w:rsidR="00DB67CC" w:rsidRPr="003F69D9">
        <w:t xml:space="preserve"> the </w:t>
      </w:r>
      <w:r w:rsidR="00382EBA" w:rsidRPr="003F69D9">
        <w:t>‘</w:t>
      </w:r>
      <w:r w:rsidR="002F7B93" w:rsidRPr="009608FF">
        <w:rPr>
          <w:rFonts w:ascii="Courier New" w:hAnsi="Courier New" w:cs="Courier New"/>
        </w:rPr>
        <w:t>louvain</w:t>
      </w:r>
      <w:r w:rsidR="00382EBA" w:rsidRPr="003F69D9">
        <w:t>’</w:t>
      </w:r>
      <w:r w:rsidR="00DB67CC" w:rsidRPr="003F69D9">
        <w:t xml:space="preserve"> algorithm</w:t>
      </w:r>
      <w:r w:rsidR="002F7B93" w:rsidRPr="003F69D9">
        <w:t xml:space="preserve">, the command </w:t>
      </w:r>
      <w:r w:rsidR="00DB67CC" w:rsidRPr="003F69D9">
        <w:t xml:space="preserve">would </w:t>
      </w:r>
      <w:r w:rsidR="002F7B93" w:rsidRPr="003F69D9">
        <w:t>look like:</w:t>
      </w:r>
    </w:p>
    <w:p w14:paraId="34298FA5" w14:textId="39787998" w:rsidR="002F7B93" w:rsidRDefault="002F7B93" w:rsidP="00E34856">
      <w:pPr>
        <w:pStyle w:val="ListParagraph"/>
      </w:pPr>
    </w:p>
    <w:p w14:paraId="328D9CA1" w14:textId="39190C4E" w:rsidR="002F7B93" w:rsidRPr="009C6749" w:rsidRDefault="002F7B93" w:rsidP="002F7B93">
      <w:pPr>
        <w:pStyle w:val="ListParagraph"/>
        <w:rPr>
          <w:rFonts w:ascii="Courier New" w:eastAsia="Calibri" w:hAnsi="Courier New" w:cs="Courier New"/>
          <w:iCs/>
          <w:sz w:val="18"/>
          <w:szCs w:val="18"/>
        </w:rPr>
      </w:pPr>
      <w:r w:rsidRPr="009C6749">
        <w:rPr>
          <w:rFonts w:ascii="Courier New" w:eastAsia="Calibri" w:hAnsi="Courier New" w:cs="Courier New"/>
          <w:iCs/>
          <w:sz w:val="18"/>
          <w:szCs w:val="18"/>
        </w:rPr>
        <w:t>g</w:t>
      </w:r>
      <w:r w:rsidR="00F10736">
        <w:rPr>
          <w:rFonts w:ascii="Courier New" w:hAnsi="Courier New" w:cs="Courier New"/>
          <w:iCs/>
          <w:sz w:val="18"/>
          <w:szCs w:val="18"/>
        </w:rPr>
        <w:t>l</w:t>
      </w:r>
      <w:r w:rsidRPr="009C6749">
        <w:rPr>
          <w:rFonts w:ascii="Courier New" w:eastAsia="Calibri" w:hAnsi="Courier New" w:cs="Courier New"/>
          <w:iCs/>
          <w:sz w:val="18"/>
          <w:szCs w:val="18"/>
        </w:rPr>
        <w:t xml:space="preserve"> &lt;- calcClustering(g</w:t>
      </w:r>
      <w:r>
        <w:rPr>
          <w:rFonts w:ascii="Courier New" w:hAnsi="Courier New" w:cs="Courier New"/>
          <w:iCs/>
          <w:sz w:val="18"/>
          <w:szCs w:val="18"/>
        </w:rPr>
        <w:t>, alg = “louvain”</w:t>
      </w:r>
      <w:r w:rsidRPr="009C6749">
        <w:rPr>
          <w:rFonts w:ascii="Courier New" w:eastAsia="Calibri" w:hAnsi="Courier New" w:cs="Courier New"/>
          <w:iCs/>
          <w:sz w:val="18"/>
          <w:szCs w:val="18"/>
        </w:rPr>
        <w:t>)</w:t>
      </w:r>
    </w:p>
    <w:p w14:paraId="7DBE96BD" w14:textId="08946F65" w:rsidR="002F7B93" w:rsidRDefault="002F7B93" w:rsidP="002F7B93">
      <w:pPr>
        <w:pStyle w:val="ListParagraph"/>
        <w:rPr>
          <w:rFonts w:ascii="Courier New" w:hAnsi="Courier New" w:cs="Courier New"/>
          <w:iCs/>
          <w:sz w:val="18"/>
          <w:szCs w:val="18"/>
        </w:rPr>
      </w:pPr>
      <w:r w:rsidRPr="009C6749">
        <w:rPr>
          <w:rFonts w:ascii="Courier New" w:eastAsia="Calibri" w:hAnsi="Courier New" w:cs="Courier New"/>
          <w:iCs/>
          <w:sz w:val="18"/>
          <w:szCs w:val="18"/>
        </w:rPr>
        <w:t>summary(g</w:t>
      </w:r>
      <w:r w:rsidR="00F10736">
        <w:rPr>
          <w:rFonts w:ascii="Courier New" w:eastAsia="Calibri" w:hAnsi="Courier New" w:cs="Courier New"/>
          <w:iCs/>
          <w:sz w:val="18"/>
          <w:szCs w:val="18"/>
        </w:rPr>
        <w:t>l</w:t>
      </w:r>
      <w:r w:rsidRPr="009C6749">
        <w:rPr>
          <w:rFonts w:ascii="Courier New" w:eastAsia="Calibri" w:hAnsi="Courier New" w:cs="Courier New"/>
          <w:iCs/>
          <w:sz w:val="18"/>
          <w:szCs w:val="18"/>
        </w:rPr>
        <w:t>)</w:t>
      </w:r>
    </w:p>
    <w:p w14:paraId="5DDD8F17" w14:textId="277904A5" w:rsidR="002F7B93" w:rsidRDefault="002F7B93" w:rsidP="00E34856">
      <w:pPr>
        <w:pStyle w:val="ListParagraph"/>
      </w:pPr>
    </w:p>
    <w:p w14:paraId="58938F44" w14:textId="18DA25AC" w:rsidR="002F7B93" w:rsidRDefault="002F7B93" w:rsidP="002F7B93">
      <w:pPr>
        <w:pStyle w:val="ListParagraph"/>
        <w:numPr>
          <w:ilvl w:val="0"/>
          <w:numId w:val="15"/>
        </w:numPr>
        <w:spacing w:line="360" w:lineRule="auto"/>
      </w:pPr>
      <w:r>
        <w:t xml:space="preserve">Compare the </w:t>
      </w:r>
      <w:r w:rsidR="008C1F0C">
        <w:t>output</w:t>
      </w:r>
      <w:r>
        <w:t xml:space="preserve"> of clustering algorithms.</w:t>
      </w:r>
    </w:p>
    <w:p w14:paraId="7F5F51EE" w14:textId="0A99614F" w:rsidR="002F7B93" w:rsidRPr="002F7B93" w:rsidRDefault="002F7B93" w:rsidP="002F7B93">
      <w:pPr>
        <w:pStyle w:val="ListParagraph"/>
      </w:pPr>
      <w:r w:rsidRPr="002F7B93">
        <w:t xml:space="preserve">To </w:t>
      </w:r>
      <w:r w:rsidR="0018136E">
        <w:t>c</w:t>
      </w:r>
      <w:r w:rsidRPr="002F7B93">
        <w:t xml:space="preserve">ompare </w:t>
      </w:r>
      <w:r w:rsidR="00B60307">
        <w:t>across</w:t>
      </w:r>
      <w:r w:rsidRPr="002F7B93">
        <w:t xml:space="preserve"> different clustering algorithms on a network, a summary matrix </w:t>
      </w:r>
      <w:r w:rsidR="003529EB">
        <w:t>is</w:t>
      </w:r>
      <w:r w:rsidRPr="002F7B93">
        <w:t xml:space="preserve"> created, consisting of: the maximum Modularity obtained (</w:t>
      </w:r>
      <w:r w:rsidRPr="009608FF">
        <w:rPr>
          <w:rFonts w:ascii="Courier New" w:hAnsi="Courier New" w:cs="Courier New"/>
        </w:rPr>
        <w:t>mod</w:t>
      </w:r>
      <w:r w:rsidRPr="002F7B93">
        <w:t>), the number of detected communities (</w:t>
      </w:r>
      <w:r w:rsidRPr="009608FF">
        <w:rPr>
          <w:rFonts w:ascii="Courier New" w:hAnsi="Courier New" w:cs="Courier New"/>
        </w:rPr>
        <w:t>C</w:t>
      </w:r>
      <w:r w:rsidRPr="002F7B93">
        <w:t>), the number of singlet communities (</w:t>
      </w:r>
      <w:r w:rsidRPr="009608FF">
        <w:rPr>
          <w:rFonts w:ascii="Courier New" w:hAnsi="Courier New" w:cs="Courier New"/>
        </w:rPr>
        <w:t>Cn1</w:t>
      </w:r>
      <w:r w:rsidRPr="002F7B93">
        <w:t>), the number of communities with size &gt;= 100 (</w:t>
      </w:r>
      <w:r w:rsidRPr="009608FF">
        <w:rPr>
          <w:rFonts w:ascii="Courier New" w:hAnsi="Courier New" w:cs="Courier New"/>
        </w:rPr>
        <w:t>Cn100</w:t>
      </w:r>
      <w:r w:rsidRPr="002F7B93">
        <w:t>), the fraction of edges lying between communities (</w:t>
      </w:r>
      <w:r w:rsidRPr="009608FF">
        <w:rPr>
          <w:rFonts w:ascii="Courier New" w:hAnsi="Courier New" w:cs="Courier New"/>
        </w:rPr>
        <w:t>mu</w:t>
      </w:r>
      <w:r w:rsidRPr="002F7B93">
        <w:t>), the size of the smallest community (</w:t>
      </w:r>
      <w:r w:rsidRPr="009608FF">
        <w:rPr>
          <w:rFonts w:ascii="Courier New" w:hAnsi="Courier New" w:cs="Courier New"/>
        </w:rPr>
        <w:t>Min. C</w:t>
      </w:r>
      <w:r w:rsidRPr="002F7B93">
        <w:t>) and the largest community (</w:t>
      </w:r>
      <w:r w:rsidRPr="009608FF">
        <w:rPr>
          <w:rFonts w:ascii="Courier New" w:hAnsi="Courier New" w:cs="Courier New"/>
        </w:rPr>
        <w:t>Max. C</w:t>
      </w:r>
      <w:r w:rsidRPr="002F7B93">
        <w:t>), the average (</w:t>
      </w:r>
      <w:r w:rsidRPr="009608FF">
        <w:rPr>
          <w:rFonts w:ascii="Courier New" w:hAnsi="Courier New" w:cs="Courier New"/>
        </w:rPr>
        <w:t>Mean C</w:t>
      </w:r>
      <w:r w:rsidRPr="002F7B93">
        <w:t>), median (</w:t>
      </w:r>
      <w:r w:rsidRPr="009608FF">
        <w:rPr>
          <w:rFonts w:ascii="Courier New" w:hAnsi="Courier New" w:cs="Courier New"/>
        </w:rPr>
        <w:t>Median C</w:t>
      </w:r>
      <w:r w:rsidRPr="002F7B93">
        <w:t>), first quartile (</w:t>
      </w:r>
      <w:r w:rsidRPr="009608FF">
        <w:rPr>
          <w:rFonts w:ascii="Courier New" w:hAnsi="Courier New" w:cs="Courier New"/>
        </w:rPr>
        <w:t>1st Qu. C</w:t>
      </w:r>
      <w:r w:rsidRPr="002F7B93">
        <w:t>), and third quartile (</w:t>
      </w:r>
      <w:r w:rsidRPr="009608FF">
        <w:rPr>
          <w:rFonts w:ascii="Courier New" w:hAnsi="Courier New" w:cs="Courier New"/>
        </w:rPr>
        <w:t>3rd Qu. C</w:t>
      </w:r>
      <w:r w:rsidRPr="002F7B93">
        <w:t xml:space="preserve">) of community size (Table </w:t>
      </w:r>
      <w:r w:rsidR="005649CD">
        <w:t>1</w:t>
      </w:r>
      <w:r w:rsidRPr="002F7B93">
        <w:t>).</w:t>
      </w:r>
    </w:p>
    <w:p w14:paraId="3AF5B64C" w14:textId="77777777" w:rsidR="002F7B93" w:rsidRDefault="002F7B93" w:rsidP="002F7B93">
      <w:pPr>
        <w:pStyle w:val="ListParagraph"/>
      </w:pPr>
    </w:p>
    <w:p w14:paraId="108CBE5F" w14:textId="77777777" w:rsidR="00F42EEA" w:rsidRDefault="00F42EEA" w:rsidP="00F42EEA">
      <w:pPr>
        <w:pStyle w:val="ListParagraph"/>
        <w:rPr>
          <w:rFonts w:ascii="Courier New" w:hAnsi="Courier New" w:cs="Courier New"/>
          <w:sz w:val="18"/>
          <w:szCs w:val="18"/>
        </w:rPr>
      </w:pPr>
      <w:r w:rsidRPr="002F7B93">
        <w:rPr>
          <w:rFonts w:ascii="Courier New" w:hAnsi="Courier New" w:cs="Courier New"/>
          <w:sz w:val="18"/>
          <w:szCs w:val="18"/>
        </w:rPr>
        <w:t>m</w:t>
      </w:r>
      <w:r>
        <w:rPr>
          <w:rFonts w:ascii="Courier New" w:hAnsi="Courier New" w:cs="Courier New"/>
          <w:sz w:val="18"/>
          <w:szCs w:val="18"/>
        </w:rPr>
        <w:t xml:space="preserve"> </w:t>
      </w:r>
      <w:r w:rsidRPr="002F7B93">
        <w:rPr>
          <w:rFonts w:ascii="Courier New" w:hAnsi="Courier New" w:cs="Courier New"/>
          <w:sz w:val="18"/>
          <w:szCs w:val="18"/>
        </w:rPr>
        <w:t>&lt;-</w:t>
      </w:r>
      <w:r>
        <w:rPr>
          <w:rFonts w:ascii="Courier New" w:hAnsi="Courier New" w:cs="Courier New"/>
          <w:sz w:val="18"/>
          <w:szCs w:val="18"/>
        </w:rPr>
        <w:t xml:space="preserve"> </w:t>
      </w:r>
      <w:r w:rsidRPr="002F7B93">
        <w:rPr>
          <w:rFonts w:ascii="Courier New" w:hAnsi="Courier New" w:cs="Courier New"/>
          <w:sz w:val="18"/>
          <w:szCs w:val="18"/>
        </w:rPr>
        <w:t>clusteringSummary(g)</w:t>
      </w:r>
    </w:p>
    <w:p w14:paraId="7AE8276D" w14:textId="5FA6AEDD" w:rsidR="002F7B93" w:rsidRPr="002F7B93" w:rsidRDefault="00F42EEA" w:rsidP="002F7B93">
      <w:pPr>
        <w:pStyle w:val="ListParagraph"/>
        <w:rPr>
          <w:rFonts w:ascii="Courier New" w:eastAsia="Calibri" w:hAnsi="Courier New" w:cs="Courier New"/>
          <w:iCs/>
          <w:sz w:val="18"/>
          <w:szCs w:val="18"/>
        </w:rPr>
      </w:pPr>
      <w:r>
        <w:rPr>
          <w:rFonts w:ascii="Courier New" w:eastAsia="Calibri" w:hAnsi="Courier New" w:cs="Courier New"/>
          <w:iCs/>
          <w:sz w:val="18"/>
          <w:szCs w:val="18"/>
        </w:rPr>
        <w:t>View(m</w:t>
      </w:r>
      <w:r w:rsidR="002F7B93" w:rsidRPr="002F7B93">
        <w:rPr>
          <w:rFonts w:ascii="Courier New" w:eastAsia="Calibri" w:hAnsi="Courier New" w:cs="Courier New"/>
          <w:iCs/>
          <w:sz w:val="18"/>
          <w:szCs w:val="18"/>
        </w:rPr>
        <w:t>)</w:t>
      </w:r>
    </w:p>
    <w:p w14:paraId="275783B9" w14:textId="77777777" w:rsidR="00C263E8" w:rsidRPr="00DC49BF" w:rsidRDefault="00C263E8" w:rsidP="00C263E8">
      <w:pPr>
        <w:spacing w:line="360" w:lineRule="auto"/>
      </w:pPr>
    </w:p>
    <w:p w14:paraId="196BF501" w14:textId="77777777" w:rsidR="00F569B2" w:rsidRDefault="00F569B2" w:rsidP="00790B3A">
      <w:pPr>
        <w:rPr>
          <w:bCs/>
          <w:i/>
        </w:rPr>
      </w:pPr>
    </w:p>
    <w:p w14:paraId="234D177A" w14:textId="027FBB38" w:rsidR="00075FEF" w:rsidRDefault="00075FEF" w:rsidP="00075FEF">
      <w:pPr>
        <w:pStyle w:val="ListParagraph"/>
        <w:numPr>
          <w:ilvl w:val="0"/>
          <w:numId w:val="15"/>
        </w:numPr>
        <w:spacing w:line="360" w:lineRule="auto"/>
      </w:pPr>
      <w:r>
        <w:t>Visualise the community structure results.</w:t>
      </w:r>
    </w:p>
    <w:p w14:paraId="5953D812" w14:textId="7B3EE9B8" w:rsidR="007C0B78" w:rsidRDefault="007C0B78" w:rsidP="000966C5">
      <w:pPr>
        <w:pStyle w:val="ListParagraph"/>
      </w:pPr>
      <w:r w:rsidRPr="00EB188B">
        <w:t xml:space="preserve">The </w:t>
      </w:r>
      <w:r w:rsidRPr="0063511B">
        <w:rPr>
          <w:i/>
          <w:iCs/>
        </w:rPr>
        <w:t>BioNAR</w:t>
      </w:r>
      <w:r w:rsidRPr="00EB188B">
        <w:t xml:space="preserve"> package provides functionality to visualise a network</w:t>
      </w:r>
      <w:sdt>
        <w:sdtPr>
          <w:tag w:val="goog_rdk_103"/>
          <w:id w:val="406498717"/>
        </w:sdtPr>
        <w:sdtContent>
          <w:r w:rsidRPr="00EB188B">
            <w:t>’</w:t>
          </w:r>
        </w:sdtContent>
      </w:sdt>
      <w:r w:rsidRPr="00EB188B">
        <w:t xml:space="preserve">s community structure </w:t>
      </w:r>
      <w:r w:rsidRPr="00DC49BF">
        <w:t xml:space="preserve">with </w:t>
      </w:r>
      <w:r w:rsidR="003529EB">
        <w:t>an in-built</w:t>
      </w:r>
      <w:r w:rsidR="003529EB" w:rsidRPr="00DC49BF">
        <w:t xml:space="preserve"> </w:t>
      </w:r>
      <w:r w:rsidRPr="00DC49BF">
        <w:t>cluster-driven layout</w:t>
      </w:r>
      <w:r w:rsidR="0003539E">
        <w:t xml:space="preserve"> algorithm</w:t>
      </w:r>
      <w:r w:rsidRPr="00DC49BF">
        <w:t xml:space="preserve">, which is suitable for </w:t>
      </w:r>
      <w:r>
        <w:t>networks up to</w:t>
      </w:r>
      <w:r w:rsidRPr="00EB188B">
        <w:t xml:space="preserve"> tens of thousands of vertices and millions of edges. This layout splits the network into </w:t>
      </w:r>
      <w:r w:rsidRPr="00EB188B">
        <w:lastRenderedPageBreak/>
        <w:t xml:space="preserve">clusters, lays out each cluster individually, and then combines individual layouts with the </w:t>
      </w:r>
      <w:r w:rsidRPr="0063511B">
        <w:rPr>
          <w:i/>
          <w:iCs/>
        </w:rPr>
        <w:t xml:space="preserve">igraph </w:t>
      </w:r>
      <w:r w:rsidRPr="0063511B">
        <w:t>function</w:t>
      </w:r>
      <w:r w:rsidRPr="00EB188B">
        <w:t xml:space="preserve"> </w:t>
      </w:r>
      <w:r w:rsidRPr="009608FF">
        <w:rPr>
          <w:rFonts w:ascii="Courier New" w:hAnsi="Courier New" w:cs="Courier New"/>
        </w:rPr>
        <w:t>merge_coords</w:t>
      </w:r>
      <w:r w:rsidRPr="00EB188B">
        <w:t xml:space="preserve">, so that </w:t>
      </w:r>
      <w:r w:rsidRPr="00DC49BF">
        <w:t>each distinct community</w:t>
      </w:r>
      <w:r>
        <w:t xml:space="preserve"> is shown</w:t>
      </w:r>
      <w:r w:rsidRPr="00DC49BF">
        <w:t xml:space="preserve"> independently</w:t>
      </w:r>
      <w:r>
        <w:t xml:space="preserve"> and</w:t>
      </w:r>
      <w:r w:rsidRPr="00DC49BF">
        <w:t xml:space="preserve"> paint</w:t>
      </w:r>
      <w:r>
        <w:t>ed</w:t>
      </w:r>
      <w:r w:rsidRPr="00DC49BF">
        <w:t xml:space="preserve"> </w:t>
      </w:r>
      <w:r>
        <w:t>in</w:t>
      </w:r>
      <w:r w:rsidRPr="00DC49BF">
        <w:t xml:space="preserve"> a unique colour.</w:t>
      </w:r>
      <w:r>
        <w:t xml:space="preserve"> In our example case we show the community structure for the results obtained by “louvain” clustering algorithm,</w:t>
      </w:r>
    </w:p>
    <w:p w14:paraId="793E15A7" w14:textId="596B5E02" w:rsidR="00596B02" w:rsidRDefault="00596B02" w:rsidP="000966C5">
      <w:pPr>
        <w:ind w:left="720"/>
      </w:pPr>
      <w:r>
        <w:t xml:space="preserve">which resulted in 15 communities (see Table 1). For </w:t>
      </w:r>
      <w:r w:rsidR="00E02D2B">
        <w:t>visualisation</w:t>
      </w:r>
      <w:r>
        <w:t xml:space="preserve"> purposes we need to extract the membership in a form of a data frame.</w:t>
      </w:r>
      <w:r w:rsidR="007C0B78">
        <w:t xml:space="preserve"> Palette is provided using </w:t>
      </w:r>
      <w:r w:rsidR="005B702F" w:rsidRPr="009608FF">
        <w:rPr>
          <w:rFonts w:ascii="Courier New" w:hAnsi="Courier New" w:cs="Courier New"/>
        </w:rPr>
        <w:t>d</w:t>
      </w:r>
      <w:r w:rsidR="007C0B78" w:rsidRPr="009608FF">
        <w:rPr>
          <w:rFonts w:ascii="Courier New" w:hAnsi="Courier New" w:cs="Courier New"/>
        </w:rPr>
        <w:t>istinctColorPalette</w:t>
      </w:r>
      <w:r w:rsidR="007C0B78" w:rsidRPr="007C0B78">
        <w:rPr>
          <w:rFonts w:ascii="Courier New" w:eastAsia="Calibri" w:hAnsi="Courier New" w:cs="Courier New"/>
          <w:iCs/>
          <w:sz w:val="18"/>
          <w:szCs w:val="18"/>
        </w:rPr>
        <w:t xml:space="preserve"> </w:t>
      </w:r>
      <w:r w:rsidR="007C0B78" w:rsidRPr="000966C5">
        <w:t>command</w:t>
      </w:r>
      <w:r w:rsidR="005B702F">
        <w:t xml:space="preserve"> from the package</w:t>
      </w:r>
      <w:r w:rsidR="005B702F" w:rsidRPr="0063511B">
        <w:rPr>
          <w:i/>
          <w:iCs/>
        </w:rPr>
        <w:t xml:space="preserve"> randomcoloR</w:t>
      </w:r>
      <w:r w:rsidR="007C0B78" w:rsidRPr="000966C5">
        <w:t xml:space="preserve">, which </w:t>
      </w:r>
      <w:r w:rsidR="004E743F">
        <w:t>defined</w:t>
      </w:r>
      <w:r w:rsidR="0003539E">
        <w:t xml:space="preserve"> an</w:t>
      </w:r>
      <w:r w:rsidR="0003539E" w:rsidRPr="000966C5">
        <w:t xml:space="preserve"> </w:t>
      </w:r>
      <w:r w:rsidR="007C0B78" w:rsidRPr="000966C5">
        <w:t xml:space="preserve">individual </w:t>
      </w:r>
      <w:r w:rsidR="007C0B78" w:rsidRPr="007C0B78">
        <w:t>colour</w:t>
      </w:r>
      <w:r w:rsidR="007C0B78" w:rsidRPr="000966C5">
        <w:t xml:space="preserve"> for </w:t>
      </w:r>
      <w:r w:rsidR="007C0B78" w:rsidRPr="007C0B78">
        <w:t>each</w:t>
      </w:r>
      <w:r w:rsidR="007C0B78" w:rsidRPr="000966C5">
        <w:t xml:space="preserve"> community</w:t>
      </w:r>
      <w:r w:rsidR="007C0B78">
        <w:t xml:space="preserve">; </w:t>
      </w:r>
      <w:r w:rsidR="007C0B78" w:rsidRPr="009608FF">
        <w:rPr>
          <w:rFonts w:ascii="Courier New" w:hAnsi="Courier New" w:cs="Courier New"/>
        </w:rPr>
        <w:t>layoutByCluster</w:t>
      </w:r>
      <w:r w:rsidR="007C0B78" w:rsidRPr="007C0B78">
        <w:rPr>
          <w:rFonts w:ascii="Courier New" w:eastAsia="Calibri" w:hAnsi="Courier New" w:cs="Courier New"/>
          <w:iCs/>
          <w:sz w:val="18"/>
          <w:szCs w:val="18"/>
        </w:rPr>
        <w:t xml:space="preserve"> </w:t>
      </w:r>
      <w:r w:rsidR="007C0B78" w:rsidRPr="000966C5">
        <w:t xml:space="preserve">command </w:t>
      </w:r>
      <w:r w:rsidR="0063511B">
        <w:t>calculates</w:t>
      </w:r>
      <w:r w:rsidR="007C0B78" w:rsidRPr="000966C5">
        <w:t xml:space="preserve"> the layout</w:t>
      </w:r>
      <w:r w:rsidR="007C0B78">
        <w:t>. Additionally, you can define edge color, size of the node and position of the legend</w:t>
      </w:r>
      <w:r w:rsidR="00CD5F26">
        <w:t xml:space="preserve"> (Figure 4A)</w:t>
      </w:r>
      <w:r w:rsidR="007C0B78">
        <w:t>.</w:t>
      </w:r>
    </w:p>
    <w:p w14:paraId="63DA87D2" w14:textId="7F02D723" w:rsidR="00EB188B" w:rsidRDefault="00EB188B" w:rsidP="00596B02">
      <w:pPr>
        <w:pStyle w:val="ListParagraph"/>
      </w:pPr>
    </w:p>
    <w:p w14:paraId="309C1486" w14:textId="58C61917" w:rsidR="00EB188B" w:rsidRPr="00EB188B" w:rsidRDefault="00EB188B" w:rsidP="00EB188B">
      <w:pPr>
        <w:pStyle w:val="ListParagraph"/>
        <w:rPr>
          <w:rFonts w:ascii="Courier New" w:eastAsia="Calibri" w:hAnsi="Courier New" w:cs="Courier New"/>
          <w:iCs/>
          <w:sz w:val="18"/>
          <w:szCs w:val="18"/>
        </w:rPr>
      </w:pPr>
      <w:r w:rsidRPr="00EB188B">
        <w:rPr>
          <w:rFonts w:ascii="Courier New" w:eastAsia="Calibri" w:hAnsi="Courier New" w:cs="Courier New"/>
          <w:iCs/>
          <w:sz w:val="18"/>
          <w:szCs w:val="18"/>
        </w:rPr>
        <w:t>library(randomcoloR)</w:t>
      </w:r>
    </w:p>
    <w:p w14:paraId="6D28353E" w14:textId="77777777" w:rsidR="00EB188B" w:rsidRPr="00EB188B" w:rsidRDefault="00EB188B" w:rsidP="00EB188B">
      <w:pPr>
        <w:pStyle w:val="ListParagraph"/>
        <w:rPr>
          <w:rFonts w:ascii="Courier New" w:eastAsia="Calibri" w:hAnsi="Courier New" w:cs="Courier New"/>
          <w:iCs/>
          <w:sz w:val="18"/>
          <w:szCs w:val="18"/>
        </w:rPr>
      </w:pPr>
      <w:r w:rsidRPr="00EB188B">
        <w:rPr>
          <w:rFonts w:ascii="Courier New" w:eastAsia="Calibri" w:hAnsi="Courier New" w:cs="Courier New"/>
          <w:iCs/>
          <w:sz w:val="18"/>
          <w:szCs w:val="18"/>
        </w:rPr>
        <w:t>mem.df&lt;-data.frame(names=V(g)$name,membership=as.numeric(V(g)$louvain))</w:t>
      </w:r>
    </w:p>
    <w:p w14:paraId="42BD6611" w14:textId="38325D6F" w:rsidR="00EB188B" w:rsidRPr="00EB188B" w:rsidRDefault="00EB188B" w:rsidP="00EB188B">
      <w:pPr>
        <w:pStyle w:val="ListParagraph"/>
        <w:rPr>
          <w:rFonts w:ascii="Courier New" w:eastAsia="Calibri" w:hAnsi="Courier New" w:cs="Courier New"/>
          <w:iCs/>
          <w:sz w:val="18"/>
          <w:szCs w:val="18"/>
        </w:rPr>
      </w:pPr>
      <w:r w:rsidRPr="00EB188B">
        <w:rPr>
          <w:rFonts w:ascii="Courier New" w:eastAsia="Calibri" w:hAnsi="Courier New" w:cs="Courier New"/>
          <w:iCs/>
          <w:sz w:val="18"/>
          <w:szCs w:val="18"/>
        </w:rPr>
        <w:t>palette &lt;- distinctColorPalette(max(as.numeric(mem.df$membership)))</w:t>
      </w:r>
    </w:p>
    <w:p w14:paraId="430900E3" w14:textId="77777777" w:rsidR="00EB188B" w:rsidRPr="00EB188B" w:rsidRDefault="00EB188B" w:rsidP="00EB188B">
      <w:pPr>
        <w:pStyle w:val="ListParagraph"/>
        <w:rPr>
          <w:rFonts w:ascii="Courier New" w:eastAsia="Calibri" w:hAnsi="Courier New" w:cs="Courier New"/>
          <w:iCs/>
          <w:sz w:val="18"/>
          <w:szCs w:val="18"/>
        </w:rPr>
      </w:pPr>
      <w:r w:rsidRPr="00EB188B">
        <w:rPr>
          <w:rFonts w:ascii="Courier New" w:eastAsia="Calibri" w:hAnsi="Courier New" w:cs="Courier New"/>
          <w:iCs/>
          <w:sz w:val="18"/>
          <w:szCs w:val="18"/>
        </w:rPr>
        <w:t>lay&lt;-layoutByCluster(g,mem.df,layout = layout_nicely)</w:t>
      </w:r>
    </w:p>
    <w:p w14:paraId="25094A63" w14:textId="6EF43059" w:rsidR="00EB188B" w:rsidRPr="00EB188B" w:rsidRDefault="00EB188B" w:rsidP="00EB188B">
      <w:pPr>
        <w:pStyle w:val="ListParagraph"/>
        <w:rPr>
          <w:rFonts w:ascii="Courier New" w:eastAsia="Calibri" w:hAnsi="Courier New" w:cs="Courier New"/>
          <w:iCs/>
          <w:sz w:val="18"/>
          <w:szCs w:val="18"/>
        </w:rPr>
      </w:pPr>
      <w:r w:rsidRPr="00EB188B">
        <w:rPr>
          <w:rFonts w:ascii="Courier New" w:eastAsia="Calibri" w:hAnsi="Courier New" w:cs="Courier New"/>
          <w:iCs/>
          <w:sz w:val="18"/>
          <w:szCs w:val="18"/>
        </w:rPr>
        <w:t>plot(g,vertex.size=3,layout=lay, vertex.label=NA,  vertex.color=palette[as.numeric(mem.df$membership)],edge.color='grey95')</w:t>
      </w:r>
    </w:p>
    <w:p w14:paraId="7F373593" w14:textId="59EBB2FC" w:rsidR="00EB188B" w:rsidRDefault="00EB188B" w:rsidP="00EB188B">
      <w:pPr>
        <w:pStyle w:val="ListParagraph"/>
        <w:rPr>
          <w:rFonts w:ascii="Courier New" w:eastAsia="Calibri" w:hAnsi="Courier New" w:cs="Courier New"/>
          <w:iCs/>
          <w:sz w:val="18"/>
          <w:szCs w:val="18"/>
        </w:rPr>
      </w:pPr>
      <w:r w:rsidRPr="00EB188B">
        <w:rPr>
          <w:rFonts w:ascii="Courier New" w:eastAsia="Calibri" w:hAnsi="Courier New" w:cs="Courier New"/>
          <w:iCs/>
          <w:sz w:val="18"/>
          <w:szCs w:val="18"/>
        </w:rPr>
        <w:t xml:space="preserve">      legend('topright',legend=names(table(mem.df$membership)),  col=palette,pch=19,ncol = 2)</w:t>
      </w:r>
    </w:p>
    <w:p w14:paraId="423E437D" w14:textId="77777777" w:rsidR="00D04C66" w:rsidRPr="00EB188B" w:rsidRDefault="00D04C66" w:rsidP="00EB188B">
      <w:pPr>
        <w:pStyle w:val="ListParagraph"/>
        <w:rPr>
          <w:rFonts w:ascii="Courier New" w:eastAsia="Calibri" w:hAnsi="Courier New" w:cs="Courier New"/>
          <w:iCs/>
          <w:sz w:val="18"/>
          <w:szCs w:val="18"/>
        </w:rPr>
      </w:pPr>
    </w:p>
    <w:p w14:paraId="554FB87C" w14:textId="4119CC42" w:rsidR="00027DC2" w:rsidRDefault="00027DC2" w:rsidP="0081357F">
      <w:pPr>
        <w:pStyle w:val="ListParagraph"/>
        <w:spacing w:line="360" w:lineRule="auto"/>
      </w:pPr>
    </w:p>
    <w:p w14:paraId="527EF21A" w14:textId="490A3766" w:rsidR="004960F6" w:rsidRDefault="00EB188B" w:rsidP="00027DC2">
      <w:pPr>
        <w:pStyle w:val="ListParagraph"/>
        <w:numPr>
          <w:ilvl w:val="0"/>
          <w:numId w:val="15"/>
        </w:numPr>
        <w:spacing w:line="360" w:lineRule="auto"/>
      </w:pPr>
      <w:r>
        <w:t>Recluster the obtained community structure</w:t>
      </w:r>
      <w:r w:rsidR="004960F6">
        <w:t xml:space="preserve"> (optional) </w:t>
      </w:r>
    </w:p>
    <w:p w14:paraId="32472796" w14:textId="361A73F5" w:rsidR="00EB188B" w:rsidRDefault="00EB188B" w:rsidP="000F24A1">
      <w:pPr>
        <w:pStyle w:val="ListParagraph"/>
      </w:pPr>
      <w:r w:rsidRPr="00DC49BF">
        <w:t xml:space="preserve">A common phenomenon when applying Modularity based clustering algorithms over networks of a large size, is to end with </w:t>
      </w:r>
      <w:r w:rsidR="0003539E">
        <w:t xml:space="preserve">a small number of </w:t>
      </w:r>
      <w:r w:rsidRPr="00DC49BF">
        <w:t>large</w:t>
      </w:r>
      <w:r w:rsidR="0003539E">
        <w:t>r</w:t>
      </w:r>
      <w:r w:rsidRPr="00DC49BF">
        <w:t xml:space="preserve">, or ‘super’, communities which masks </w:t>
      </w:r>
      <w:r w:rsidR="00085A42">
        <w:t xml:space="preserve">any </w:t>
      </w:r>
      <w:r w:rsidRPr="00DC49BF">
        <w:t>substructure</w:t>
      </w:r>
      <w:r w:rsidR="00085A42">
        <w:t>s</w:t>
      </w:r>
      <w:r w:rsidR="00DB67CC">
        <w:t xml:space="preserve"> within these super communities</w:t>
      </w:r>
      <w:r w:rsidRPr="00DC49BF">
        <w:t>. In this situation we provide the user the facility to re</w:t>
      </w:r>
      <w:r>
        <w:t>-</w:t>
      </w:r>
      <w:r w:rsidRPr="00DC49BF">
        <w:t xml:space="preserve">cluster these </w:t>
      </w:r>
      <w:r>
        <w:t xml:space="preserve">large/super </w:t>
      </w:r>
      <w:r w:rsidRPr="00DC49BF">
        <w:t>communities</w:t>
      </w:r>
      <w:r>
        <w:t xml:space="preserve"> </w:t>
      </w:r>
      <w:r w:rsidRPr="00DC49BF">
        <w:t xml:space="preserve">in a hierarchical manner, applying the same, or </w:t>
      </w:r>
      <w:r>
        <w:t xml:space="preserve">potentially </w:t>
      </w:r>
      <w:r w:rsidRPr="00DC49BF">
        <w:t>a differ</w:t>
      </w:r>
      <w:r w:rsidR="00E53A35">
        <w:t>ent</w:t>
      </w:r>
      <w:r w:rsidRPr="00DC49BF">
        <w:t>, clustering algorithm at each iteration</w:t>
      </w:r>
      <w:r>
        <w:t xml:space="preserve"> (</w:t>
      </w:r>
      <w:r w:rsidRPr="009608FF">
        <w:rPr>
          <w:rFonts w:ascii="Courier New" w:hAnsi="Courier New" w:cs="Courier New"/>
        </w:rPr>
        <w:t>recluster</w:t>
      </w:r>
      <w:r w:rsidRPr="0015455D">
        <w:t>)</w:t>
      </w:r>
      <w:r w:rsidR="0093239C">
        <w:t xml:space="preserve">. </w:t>
      </w:r>
      <w:r w:rsidR="0011726D">
        <w:t xml:space="preserve">We </w:t>
      </w:r>
      <w:r w:rsidR="0093239C">
        <w:t xml:space="preserve">also </w:t>
      </w:r>
      <w:r w:rsidR="0011726D">
        <w:t>need to specify the threshold for cluster size, which will be retained during reclustering procedure, which is 10 in our case</w:t>
      </w:r>
      <w:r w:rsidR="00085A42">
        <w:t>, and we use the same algorithm again</w:t>
      </w:r>
      <w:r w:rsidR="0011726D">
        <w:t xml:space="preserve">. </w:t>
      </w:r>
    </w:p>
    <w:p w14:paraId="1027B3D7" w14:textId="5E2B017E" w:rsidR="00747EB2" w:rsidRDefault="00747EB2" w:rsidP="00EB188B">
      <w:pPr>
        <w:pStyle w:val="ListParagraph"/>
      </w:pPr>
    </w:p>
    <w:p w14:paraId="0525B7C7" w14:textId="77777777" w:rsidR="00747EB2" w:rsidRPr="00587965" w:rsidRDefault="00747EB2" w:rsidP="00747EB2">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remem&lt;-calcReclusterMatrix(g,mem.df,alg = "louvain",10)</w:t>
      </w:r>
    </w:p>
    <w:p w14:paraId="32E51611" w14:textId="28F2E5C6" w:rsidR="00747EB2" w:rsidRPr="00587965" w:rsidRDefault="00747EB2"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head(remem)</w:t>
      </w:r>
    </w:p>
    <w:p w14:paraId="487D5DCB" w14:textId="0C8408F8" w:rsidR="00747EB2" w:rsidRDefault="00747EB2" w:rsidP="00747EB2">
      <w:pPr>
        <w:ind w:firstLine="720"/>
      </w:pPr>
    </w:p>
    <w:p w14:paraId="4058CBDD" w14:textId="49E71830" w:rsidR="00747EB2" w:rsidRDefault="00747EB2" w:rsidP="00747EB2">
      <w:pPr>
        <w:ind w:left="720"/>
      </w:pPr>
      <w:r>
        <w:t>This will return a table where each vertex name (1</w:t>
      </w:r>
      <w:r w:rsidRPr="00747EB2">
        <w:rPr>
          <w:vertAlign w:val="superscript"/>
        </w:rPr>
        <w:t>st</w:t>
      </w:r>
      <w:r>
        <w:t xml:space="preserve"> column) will be assigned </w:t>
      </w:r>
      <w:r w:rsidR="0003539E">
        <w:t xml:space="preserve">a cluster </w:t>
      </w:r>
      <w:r w:rsidR="00164D34">
        <w:t>membership</w:t>
      </w:r>
      <w:r>
        <w:t xml:space="preserve"> in the original graph (2</w:t>
      </w:r>
      <w:r w:rsidRPr="00747EB2">
        <w:rPr>
          <w:vertAlign w:val="superscript"/>
        </w:rPr>
        <w:t>nd</w:t>
      </w:r>
      <w:r>
        <w:t xml:space="preserve"> column) and </w:t>
      </w:r>
      <w:r w:rsidR="0003539E">
        <w:t xml:space="preserve">another cluster membership </w:t>
      </w:r>
      <w:r>
        <w:t>in the reclustered graph (3</w:t>
      </w:r>
      <w:r w:rsidRPr="00747EB2">
        <w:rPr>
          <w:vertAlign w:val="superscript"/>
        </w:rPr>
        <w:t>rd</w:t>
      </w:r>
      <w:r>
        <w:rPr>
          <w:vertAlign w:val="superscript"/>
        </w:rPr>
        <w:t xml:space="preserve"> </w:t>
      </w:r>
      <w:r>
        <w:t xml:space="preserve">column). In the example case of Louvain clustering results, the original clustered graph had 15 communities, and </w:t>
      </w:r>
      <w:r w:rsidR="0003539E">
        <w:t xml:space="preserve">the </w:t>
      </w:r>
      <w:r>
        <w:t xml:space="preserve">reclustered </w:t>
      </w:r>
      <w:r w:rsidR="0003539E">
        <w:t>graph had</w:t>
      </w:r>
      <w:r>
        <w:t xml:space="preserve"> 127.</w:t>
      </w:r>
    </w:p>
    <w:p w14:paraId="27487911" w14:textId="4C589A91" w:rsidR="00587965" w:rsidRDefault="00587965" w:rsidP="00747EB2">
      <w:pPr>
        <w:ind w:left="720"/>
      </w:pPr>
    </w:p>
    <w:p w14:paraId="59D77387" w14:textId="45FA1FE1" w:rsidR="00587965" w:rsidRDefault="00587965" w:rsidP="00587965">
      <w:pPr>
        <w:pStyle w:val="ListParagraph"/>
        <w:numPr>
          <w:ilvl w:val="0"/>
          <w:numId w:val="15"/>
        </w:numPr>
        <w:spacing w:line="360" w:lineRule="auto"/>
      </w:pPr>
      <w:r>
        <w:t>Visualise the reclustered community structure.</w:t>
      </w:r>
    </w:p>
    <w:p w14:paraId="1C2C8470" w14:textId="23973F9B" w:rsidR="00587965" w:rsidRPr="00587965" w:rsidRDefault="00587965"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lay&lt;-layoutByRecluster(g,remem,layout_nicely)</w:t>
      </w:r>
    </w:p>
    <w:p w14:paraId="72E18D88" w14:textId="7C6FF426" w:rsidR="00587965" w:rsidRPr="00587965" w:rsidRDefault="00587965"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plot(g,vertex.size=3,layout=lay,</w:t>
      </w:r>
    </w:p>
    <w:p w14:paraId="51FF9A3C" w14:textId="77777777" w:rsidR="00587965" w:rsidRPr="00587965" w:rsidRDefault="00587965"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 xml:space="preserve">        vertex.label=NA,</w:t>
      </w:r>
    </w:p>
    <w:p w14:paraId="55CCC524" w14:textId="77777777" w:rsidR="00587965" w:rsidRPr="00587965" w:rsidRDefault="00587965"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 xml:space="preserve">        vertex.color=palette[as.numeric(mem.df$membership)],</w:t>
      </w:r>
    </w:p>
    <w:p w14:paraId="2BB3CBA6" w14:textId="1F6E0B18" w:rsidR="00587965" w:rsidRPr="00587965" w:rsidRDefault="00587965"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 xml:space="preserve">        edge.color='grey95')</w:t>
      </w:r>
    </w:p>
    <w:p w14:paraId="2B98636B" w14:textId="77777777" w:rsidR="00587965" w:rsidRPr="00587965" w:rsidRDefault="00587965" w:rsidP="00587965">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legend('topright',legend=names(table(mem.df$membership)),</w:t>
      </w:r>
    </w:p>
    <w:p w14:paraId="5490D859" w14:textId="48E8C2AA" w:rsidR="007C0B78" w:rsidRDefault="00587965" w:rsidP="00CD5F26">
      <w:pPr>
        <w:pStyle w:val="ListParagraph"/>
        <w:rPr>
          <w:rFonts w:ascii="Courier New" w:eastAsia="Calibri" w:hAnsi="Courier New" w:cs="Courier New"/>
          <w:iCs/>
          <w:sz w:val="18"/>
          <w:szCs w:val="18"/>
        </w:rPr>
      </w:pPr>
      <w:r w:rsidRPr="00587965">
        <w:rPr>
          <w:rFonts w:ascii="Courier New" w:eastAsia="Calibri" w:hAnsi="Courier New" w:cs="Courier New"/>
          <w:iCs/>
          <w:sz w:val="18"/>
          <w:szCs w:val="18"/>
        </w:rPr>
        <w:t xml:space="preserve">        col=palette,pch=19,ncol = 2)</w:t>
      </w:r>
    </w:p>
    <w:p w14:paraId="2480DEC2" w14:textId="7EEE7AA2" w:rsidR="00CD5F26" w:rsidRDefault="00CD5F26" w:rsidP="00CD5F26">
      <w:pPr>
        <w:pStyle w:val="ListParagraph"/>
        <w:rPr>
          <w:rFonts w:ascii="Courier New" w:eastAsia="Calibri" w:hAnsi="Courier New" w:cs="Courier New"/>
          <w:iCs/>
          <w:sz w:val="18"/>
          <w:szCs w:val="18"/>
        </w:rPr>
      </w:pPr>
    </w:p>
    <w:p w14:paraId="1DE3A7F8" w14:textId="774256F5" w:rsidR="00CD5F26" w:rsidRPr="00CD5F26" w:rsidRDefault="00CD5F26" w:rsidP="00CD5F26">
      <w:pPr>
        <w:pStyle w:val="ListParagraph"/>
      </w:pPr>
      <w:r w:rsidRPr="00CD5F26">
        <w:t>The reclustered graph is shown at Figure 4 B.</w:t>
      </w:r>
    </w:p>
    <w:p w14:paraId="5F0C6FD7" w14:textId="53C8A553" w:rsidR="00610E5F" w:rsidRPr="00D04C66" w:rsidRDefault="00610E5F" w:rsidP="00260638">
      <w:pPr>
        <w:ind w:firstLine="360"/>
        <w:rPr>
          <w:bCs/>
          <w:i/>
        </w:rPr>
      </w:pPr>
    </w:p>
    <w:p w14:paraId="7620DF6C" w14:textId="3CBC5D76" w:rsidR="00BF4461" w:rsidRDefault="00BF4461" w:rsidP="00BF4461">
      <w:pPr>
        <w:rPr>
          <w:b/>
          <w:i/>
        </w:rPr>
      </w:pPr>
    </w:p>
    <w:p w14:paraId="22C669DD" w14:textId="70FA2B38" w:rsidR="00C77562" w:rsidRDefault="00C77562" w:rsidP="00C77562">
      <w:pPr>
        <w:rPr>
          <w:bCs/>
          <w:iCs/>
        </w:rPr>
      </w:pPr>
      <w:r w:rsidRPr="001A566F">
        <w:rPr>
          <w:b/>
          <w:iCs/>
        </w:rPr>
        <w:t xml:space="preserve">BASIC PROTOCOL </w:t>
      </w:r>
      <w:r>
        <w:rPr>
          <w:b/>
          <w:iCs/>
        </w:rPr>
        <w:t>4</w:t>
      </w:r>
    </w:p>
    <w:p w14:paraId="30D8199B" w14:textId="77777777" w:rsidR="00C77562" w:rsidRPr="001A566F" w:rsidRDefault="00C77562" w:rsidP="00C77562">
      <w:pPr>
        <w:rPr>
          <w:bCs/>
          <w:iCs/>
        </w:rPr>
      </w:pPr>
    </w:p>
    <w:p w14:paraId="6D5B0C5F" w14:textId="3544808E" w:rsidR="00C77562" w:rsidRDefault="00C77562" w:rsidP="00C77562">
      <w:pPr>
        <w:jc w:val="both"/>
        <w:rPr>
          <w:b/>
          <w:iCs/>
        </w:rPr>
      </w:pPr>
      <w:r w:rsidRPr="00527167">
        <w:rPr>
          <w:b/>
          <w:iCs/>
        </w:rPr>
        <w:t xml:space="preserve">Identifying the </w:t>
      </w:r>
      <w:r>
        <w:rPr>
          <w:b/>
          <w:iCs/>
        </w:rPr>
        <w:t>optimal clustering algorithm</w:t>
      </w:r>
    </w:p>
    <w:p w14:paraId="2004A5EC" w14:textId="6D5E1C82" w:rsidR="00C77562" w:rsidRDefault="00C77562" w:rsidP="00C77562">
      <w:pPr>
        <w:jc w:val="both"/>
        <w:rPr>
          <w:b/>
          <w:iCs/>
        </w:rPr>
      </w:pPr>
    </w:p>
    <w:p w14:paraId="15470A8D" w14:textId="01D78AB0" w:rsidR="005574A5" w:rsidRDefault="00A23D3C" w:rsidP="009252CF">
      <w:pPr>
        <w:spacing w:line="360" w:lineRule="auto"/>
      </w:pPr>
      <w:r>
        <w:t>The a</w:t>
      </w:r>
      <w:r w:rsidR="00C77562" w:rsidRPr="00C77562">
        <w:t xml:space="preserve">lgorithms considered in </w:t>
      </w:r>
      <w:r>
        <w:t>Basic P</w:t>
      </w:r>
      <w:r w:rsidR="00C77562" w:rsidRPr="00C77562">
        <w:t>rotocol</w:t>
      </w:r>
      <w:r>
        <w:t xml:space="preserve"> 3</w:t>
      </w:r>
      <w:r w:rsidR="00C77562" w:rsidRPr="00C77562">
        <w:t xml:space="preserve"> are based on </w:t>
      </w:r>
      <w:r>
        <w:t xml:space="preserve">a range of </w:t>
      </w:r>
      <w:r w:rsidR="00C77562" w:rsidRPr="00C77562">
        <w:t xml:space="preserve">different mathematical approaches and </w:t>
      </w:r>
      <w:r w:rsidR="00EA742A">
        <w:t>will</w:t>
      </w:r>
      <w:r w:rsidR="00DD4CC6" w:rsidRPr="00C77562">
        <w:t xml:space="preserve"> </w:t>
      </w:r>
      <w:r w:rsidR="00C77562" w:rsidRPr="00C77562">
        <w:t>give different</w:t>
      </w:r>
      <w:r w:rsidR="00DD4CC6">
        <w:t xml:space="preserve"> </w:t>
      </w:r>
      <w:r w:rsidR="00C77562" w:rsidRPr="00C77562">
        <w:t>results for the same network</w:t>
      </w:r>
      <w:r w:rsidR="00DD4CC6">
        <w:t xml:space="preserve"> (</w:t>
      </w:r>
      <w:r w:rsidR="00C77562" w:rsidRPr="00C77562">
        <w:t xml:space="preserve">which we </w:t>
      </w:r>
      <w:r w:rsidR="00EA742A">
        <w:t xml:space="preserve">can </w:t>
      </w:r>
      <w:r w:rsidR="00C77562" w:rsidRPr="00C77562">
        <w:t xml:space="preserve">clearly see </w:t>
      </w:r>
      <w:r w:rsidR="00EA742A">
        <w:t>in</w:t>
      </w:r>
      <w:r w:rsidR="00EA742A" w:rsidRPr="00C77562">
        <w:t xml:space="preserve"> </w:t>
      </w:r>
      <w:r w:rsidR="00E00F3F">
        <w:t>T</w:t>
      </w:r>
      <w:r w:rsidR="00C77562" w:rsidRPr="00C77562">
        <w:t xml:space="preserve">able </w:t>
      </w:r>
      <w:r w:rsidR="005649CD">
        <w:t>1</w:t>
      </w:r>
      <w:r w:rsidR="00DD4CC6">
        <w:t>)</w:t>
      </w:r>
      <w:r w:rsidR="00C77562" w:rsidRPr="00C77562">
        <w:t xml:space="preserve">. </w:t>
      </w:r>
      <w:r w:rsidR="00C77562">
        <w:t>However, for further analysis</w:t>
      </w:r>
      <w:r w:rsidR="00085A42">
        <w:t>, presentation or publication,</w:t>
      </w:r>
      <w:r w:rsidR="00C77562">
        <w:t xml:space="preserve"> one usually needs to selec</w:t>
      </w:r>
      <w:r w:rsidR="001E0F9B">
        <w:t xml:space="preserve">t </w:t>
      </w:r>
      <w:r w:rsidR="0003539E">
        <w:t>one</w:t>
      </w:r>
      <w:r w:rsidR="001E0F9B">
        <w:t xml:space="preserve"> </w:t>
      </w:r>
      <w:r w:rsidR="0003539E">
        <w:t xml:space="preserve">clustered network model based on a single </w:t>
      </w:r>
      <w:r w:rsidR="001E0F9B">
        <w:t>algorithm</w:t>
      </w:r>
      <w:r w:rsidR="00C77562">
        <w:t>.</w:t>
      </w:r>
      <w:r w:rsidR="00DD4CC6">
        <w:t xml:space="preserve"> </w:t>
      </w:r>
      <w:r w:rsidR="00EA742A">
        <w:t>In most cases, t</w:t>
      </w:r>
      <w:r w:rsidR="00DD4CC6">
        <w:t>here is no ground truth</w:t>
      </w:r>
      <w:r w:rsidR="00772527">
        <w:t>,</w:t>
      </w:r>
      <w:r w:rsidR="00DD4CC6">
        <w:t xml:space="preserve"> and </w:t>
      </w:r>
      <w:r w:rsidR="001E0F9B">
        <w:t>th</w:t>
      </w:r>
      <w:r w:rsidR="00DD4CC6">
        <w:t>e</w:t>
      </w:r>
      <w:r w:rsidR="001E0F9B">
        <w:t xml:space="preserve"> choice </w:t>
      </w:r>
      <w:r w:rsidR="00DD4CC6">
        <w:t xml:space="preserve">of </w:t>
      </w:r>
      <w:r w:rsidR="00EA742A">
        <w:t>‘correct’ or ‘</w:t>
      </w:r>
      <w:r w:rsidR="00DD4CC6">
        <w:t>best</w:t>
      </w:r>
      <w:r w:rsidR="00EA742A">
        <w:t>’</w:t>
      </w:r>
      <w:r w:rsidR="00DD4CC6">
        <w:t xml:space="preserve"> clustering algorithm </w:t>
      </w:r>
      <w:r w:rsidR="001E0F9B">
        <w:t>is subjective</w:t>
      </w:r>
      <w:r w:rsidR="00DD4CC6">
        <w:t xml:space="preserve">. </w:t>
      </w:r>
      <w:r w:rsidR="00EA742A">
        <w:t>While accepting that</w:t>
      </w:r>
      <w:r w:rsidR="00DD4CC6">
        <w:t xml:space="preserve"> there is no ‘correct</w:t>
      </w:r>
      <w:r w:rsidR="00EA742A">
        <w:t>’ or ‘best</w:t>
      </w:r>
      <w:r w:rsidR="00DD4CC6">
        <w:t xml:space="preserve">’ clustering approach we can at least </w:t>
      </w:r>
      <w:r w:rsidR="0003539E">
        <w:t xml:space="preserve">assess which algorithms identify </w:t>
      </w:r>
      <w:r w:rsidR="00DD4CC6">
        <w:t xml:space="preserve">‘useful’ clusters. To </w:t>
      </w:r>
      <w:r w:rsidR="0003539E">
        <w:t>do this</w:t>
      </w:r>
      <w:r w:rsidR="00DD4CC6">
        <w:t xml:space="preserve"> we </w:t>
      </w:r>
      <w:r w:rsidR="0003539E">
        <w:t>rely on</w:t>
      </w:r>
      <w:r w:rsidR="00DD4CC6">
        <w:t xml:space="preserve"> an assumption that proteins</w:t>
      </w:r>
      <w:r w:rsidR="00EA742A">
        <w:t>/molecules</w:t>
      </w:r>
      <w:r w:rsidR="00DD4CC6">
        <w:t xml:space="preserve"> that are </w:t>
      </w:r>
      <w:r w:rsidR="0003539E">
        <w:t xml:space="preserve">well </w:t>
      </w:r>
      <w:r w:rsidR="00DD4CC6">
        <w:t xml:space="preserve">known to cooperate in the same complex/molecular pathways should be more likely to be found together in the same cluster. </w:t>
      </w:r>
      <w:r w:rsidR="00356FF5">
        <w:t>Thus,</w:t>
      </w:r>
      <w:r w:rsidR="00DD4CC6">
        <w:t xml:space="preserve"> we can use our functional annotations</w:t>
      </w:r>
      <w:r w:rsidR="00085A42">
        <w:t xml:space="preserve"> (e.g. GO)</w:t>
      </w:r>
      <w:r w:rsidR="00DD4CC6">
        <w:t xml:space="preserve"> to help identify cluster</w:t>
      </w:r>
      <w:r w:rsidR="00085A42">
        <w:t>ing methods that fit</w:t>
      </w:r>
      <w:r w:rsidR="00DD4CC6">
        <w:t xml:space="preserve"> that assumption. </w:t>
      </w:r>
    </w:p>
    <w:p w14:paraId="18D6256B" w14:textId="77777777" w:rsidR="005574A5" w:rsidRDefault="005574A5" w:rsidP="009252CF">
      <w:pPr>
        <w:spacing w:line="360" w:lineRule="auto"/>
      </w:pPr>
    </w:p>
    <w:p w14:paraId="03CB8196" w14:textId="4A3CB05F" w:rsidR="009252CF" w:rsidRDefault="0049331B" w:rsidP="009252CF">
      <w:pPr>
        <w:spacing w:line="360" w:lineRule="auto"/>
      </w:pPr>
      <w:r>
        <w:t>To achieve this,</w:t>
      </w:r>
      <w:r w:rsidR="009252CF">
        <w:t xml:space="preserve"> we will estimate the number of enriched communities for each </w:t>
      </w:r>
      <w:r w:rsidR="00DC4F04">
        <w:t>algorithm</w:t>
      </w:r>
      <w:r w:rsidR="009252CF">
        <w:t xml:space="preserve"> and </w:t>
      </w:r>
      <w:r w:rsidR="00DD4CC6">
        <w:t xml:space="preserve">for </w:t>
      </w:r>
      <w:r w:rsidR="009252CF">
        <w:t xml:space="preserve">each annotation term, </w:t>
      </w:r>
      <w:r w:rsidR="009964F8">
        <w:t>considering</w:t>
      </w:r>
      <w:r w:rsidR="009252CF">
        <w:t xml:space="preserve"> the</w:t>
      </w:r>
      <w:r>
        <w:t xml:space="preserve"> </w:t>
      </w:r>
      <w:r w:rsidR="009252CF">
        <w:t>network</w:t>
      </w:r>
      <w:r>
        <w:t>’s size</w:t>
      </w:r>
      <w:r w:rsidR="009252CF">
        <w:t xml:space="preserve">, size of </w:t>
      </w:r>
      <w:r>
        <w:t>each</w:t>
      </w:r>
      <w:r w:rsidR="009252CF">
        <w:t xml:space="preserve"> cluster, </w:t>
      </w:r>
      <w:r>
        <w:t xml:space="preserve">the </w:t>
      </w:r>
      <w:r w:rsidR="009252CF">
        <w:t>number of annotated genes in the network and in the clusters</w:t>
      </w:r>
      <w:r w:rsidR="005A4DAC">
        <w:t xml:space="preserve"> (see Appendix for </w:t>
      </w:r>
      <w:r w:rsidR="00EA742A">
        <w:t xml:space="preserve">background </w:t>
      </w:r>
      <w:r w:rsidR="005A4DAC">
        <w:t xml:space="preserve">details </w:t>
      </w:r>
      <w:r w:rsidR="00EA742A">
        <w:t xml:space="preserve">that underpin </w:t>
      </w:r>
      <w:r w:rsidR="005A4DAC">
        <w:t>the method).</w:t>
      </w:r>
    </w:p>
    <w:p w14:paraId="6E4DD0D6" w14:textId="77777777" w:rsidR="005574A5" w:rsidRDefault="005574A5" w:rsidP="005A4DAC">
      <w:pPr>
        <w:spacing w:line="360" w:lineRule="auto"/>
      </w:pPr>
    </w:p>
    <w:p w14:paraId="087B5536" w14:textId="1770AD64" w:rsidR="0049331B" w:rsidRPr="00DC49BF" w:rsidRDefault="005A4DAC" w:rsidP="005A4DAC">
      <w:pPr>
        <w:spacing w:line="360" w:lineRule="auto"/>
      </w:pPr>
      <w:r>
        <w:t xml:space="preserve">The protocol starts </w:t>
      </w:r>
      <w:r w:rsidR="0049331B">
        <w:t>by</w:t>
      </w:r>
      <w:r>
        <w:t xml:space="preserve"> estimati</w:t>
      </w:r>
      <w:r w:rsidR="0049331B">
        <w:t>ng</w:t>
      </w:r>
      <w:r>
        <w:t xml:space="preserve"> </w:t>
      </w:r>
      <w:r w:rsidR="0049331B">
        <w:t>the</w:t>
      </w:r>
      <w:r>
        <w:t xml:space="preserve"> overrepresentation of </w:t>
      </w:r>
      <w:r w:rsidR="0049331B">
        <w:t xml:space="preserve">annotation terms in each community discovered by </w:t>
      </w:r>
      <w:r w:rsidR="0003539E">
        <w:t xml:space="preserve">each </w:t>
      </w:r>
      <w:r>
        <w:t xml:space="preserve">clustering algorithm. </w:t>
      </w:r>
      <w:r w:rsidRPr="00DC49BF">
        <w:t xml:space="preserve">Over-representation analysis (ORA) is a common approach to identify </w:t>
      </w:r>
      <w:r>
        <w:t>annotation</w:t>
      </w:r>
      <w:r w:rsidRPr="00DC49BF">
        <w:t xml:space="preserve"> term</w:t>
      </w:r>
      <w:r>
        <w:t>s</w:t>
      </w:r>
      <w:r w:rsidRPr="00DC49BF">
        <w:t xml:space="preserve"> </w:t>
      </w:r>
      <w:r>
        <w:t>that are</w:t>
      </w:r>
      <w:r w:rsidRPr="00DC49BF">
        <w:t xml:space="preserve"> significantly over- or under</w:t>
      </w:r>
      <w:sdt>
        <w:sdtPr>
          <w:tag w:val="goog_rdk_160"/>
          <w:id w:val="1852296417"/>
        </w:sdtPr>
        <w:sdtContent>
          <w:r w:rsidRPr="00DC49BF">
            <w:t>-</w:t>
          </w:r>
        </w:sdtContent>
      </w:sdt>
      <w:r w:rsidRPr="00DC49BF">
        <w:t xml:space="preserve">represented in a </w:t>
      </w:r>
      <w:r>
        <w:t xml:space="preserve">given </w:t>
      </w:r>
      <w:r w:rsidRPr="00DC49BF">
        <w:t xml:space="preserve">set of </w:t>
      </w:r>
      <w:r>
        <w:t>vertices compared to a random distribution</w:t>
      </w:r>
      <w:r w:rsidRPr="00DC49BF">
        <w:t>.</w:t>
      </w:r>
      <w:r>
        <w:t xml:space="preserve"> In biological networks</w:t>
      </w:r>
      <w:r w:rsidRPr="00DC49BF">
        <w:t xml:space="preserve"> Gene</w:t>
      </w:r>
      <w:r w:rsidR="001C257E">
        <w:t xml:space="preserve"> </w:t>
      </w:r>
      <w:r w:rsidRPr="00DC49BF">
        <w:t>Ontology terms and Pathway names are among</w:t>
      </w:r>
      <w:r>
        <w:t>st the</w:t>
      </w:r>
      <w:r w:rsidRPr="00DC49BF">
        <w:t xml:space="preserve"> most frequently used. ORA differs from Gene Set Enrichment Analysis (GSEA) as the latter use numerical values associated with genes, such as expression value, while the former relies on </w:t>
      </w:r>
      <w:sdt>
        <w:sdtPr>
          <w:tag w:val="goog_rdk_161"/>
          <w:id w:val="1250007213"/>
        </w:sdtPr>
        <w:sdtContent>
          <w:r w:rsidR="0049331B" w:rsidRPr="0049331B">
            <w:t xml:space="preserve">presence/absence data </w:t>
          </w:r>
          <w:r w:rsidR="0049331B">
            <w:t>utilising</w:t>
          </w:r>
          <w:r w:rsidR="0049331B" w:rsidRPr="0049331B">
            <w:t xml:space="preserve"> </w:t>
          </w:r>
          <w:r w:rsidRPr="00DC49BF">
            <w:t xml:space="preserve">null hypothesis tests, such as the </w:t>
          </w:r>
        </w:sdtContent>
      </w:sdt>
      <w:r w:rsidRPr="00DC49BF">
        <w:t xml:space="preserve">hypergeometric test. </w:t>
      </w:r>
      <w:r>
        <w:t>To</w:t>
      </w:r>
      <w:r w:rsidRPr="00DC49BF">
        <w:t xml:space="preserve"> keep the package as general purpose as possible, </w:t>
      </w:r>
      <w:r>
        <w:t>we</w:t>
      </w:r>
      <w:r w:rsidRPr="00DC49BF">
        <w:t xml:space="preserve"> used the Bioconductor package </w:t>
      </w:r>
      <w:r w:rsidRPr="005C52DA">
        <w:rPr>
          <w:i/>
          <w:iCs/>
        </w:rPr>
        <w:t>fgsea</w:t>
      </w:r>
      <w:r w:rsidRPr="00DC49BF">
        <w:t xml:space="preserve"> to implement ORA functionality on top of arbitrary string vertex annotation and vertex grouping, obtained </w:t>
      </w:r>
      <w:r>
        <w:t>by</w:t>
      </w:r>
      <w:r w:rsidRPr="00DC49BF">
        <w:t xml:space="preserve"> clustering</w:t>
      </w:r>
      <w:r w:rsidR="00F233FF">
        <w:t xml:space="preserve"> (but not limited by it)</w:t>
      </w:r>
      <w:r w:rsidRPr="00DC49BF">
        <w:t xml:space="preserve">. </w:t>
      </w:r>
      <w:sdt>
        <w:sdtPr>
          <w:tag w:val="goog_rdk_163"/>
          <w:id w:val="795491801"/>
        </w:sdtPr>
        <w:sdtContent>
          <w:sdt>
            <w:sdtPr>
              <w:tag w:val="goog_rdk_164"/>
              <w:id w:val="1681858061"/>
            </w:sdtPr>
            <w:sdtContent/>
          </w:sdt>
          <w:r w:rsidRPr="00DC49BF">
            <w:t>We represent the r</w:t>
          </w:r>
        </w:sdtContent>
      </w:sdt>
      <w:r w:rsidRPr="00DC49BF">
        <w:t>esult</w:t>
      </w:r>
      <w:sdt>
        <w:sdtPr>
          <w:tag w:val="goog_rdk_166"/>
          <w:id w:val="2013873854"/>
        </w:sdtPr>
        <w:sdtContent>
          <w:r w:rsidRPr="00DC49BF">
            <w:t>s</w:t>
          </w:r>
        </w:sdtContent>
      </w:sdt>
      <w:r w:rsidRPr="00DC49BF">
        <w:t xml:space="preserve"> of ORA as </w:t>
      </w:r>
      <w:sdt>
        <w:sdtPr>
          <w:tag w:val="goog_rdk_169"/>
          <w:id w:val="-1933421107"/>
        </w:sdtPr>
        <w:sdtContent>
          <w:r w:rsidRPr="00DC49BF">
            <w:t>a</w:t>
          </w:r>
          <w:r w:rsidR="00DD4CC6">
            <w:t>n</w:t>
          </w:r>
          <w:r w:rsidRPr="00DC49BF">
            <w:t xml:space="preserve"> R </w:t>
          </w:r>
        </w:sdtContent>
      </w:sdt>
      <w:r w:rsidRPr="00DC49BF">
        <w:t>data frame</w:t>
      </w:r>
      <w:sdt>
        <w:sdtPr>
          <w:tag w:val="goog_rdk_170"/>
          <w:id w:val="-42685147"/>
        </w:sdtPr>
        <w:sdtContent>
          <w:r w:rsidRPr="00DC49BF">
            <w:t>,</w:t>
          </w:r>
        </w:sdtContent>
      </w:sdt>
      <w:r w:rsidRPr="00DC49BF">
        <w:t xml:space="preserve"> with rows representing the </w:t>
      </w:r>
      <w:r w:rsidR="0049331B">
        <w:t>combination of annotation</w:t>
      </w:r>
      <w:r w:rsidR="00E53A35">
        <w:t xml:space="preserve"> term</w:t>
      </w:r>
      <w:r w:rsidR="0049331B">
        <w:t xml:space="preserve"> and cluster and</w:t>
      </w:r>
      <w:r w:rsidRPr="00DC49BF">
        <w:t xml:space="preserve"> columns</w:t>
      </w:r>
      <w:r w:rsidR="0049331B">
        <w:t xml:space="preserve"> – the enrichment characteristics, including </w:t>
      </w:r>
      <w:r w:rsidR="0049331B" w:rsidRPr="0049331B">
        <w:t>size of the cluster (</w:t>
      </w:r>
      <w:r w:rsidR="0049331B" w:rsidRPr="009608FF">
        <w:rPr>
          <w:rFonts w:ascii="Courier New" w:hAnsi="Courier New" w:cs="Courier New"/>
        </w:rPr>
        <w:t>Cn</w:t>
      </w:r>
      <w:r w:rsidR="0049331B" w:rsidRPr="0049331B">
        <w:t xml:space="preserve">), </w:t>
      </w:r>
      <w:r w:rsidR="0049331B" w:rsidRPr="0049331B">
        <w:lastRenderedPageBreak/>
        <w:t>number of annotated vertices in the graph (</w:t>
      </w:r>
      <w:r w:rsidR="0049331B" w:rsidRPr="009608FF">
        <w:rPr>
          <w:rFonts w:ascii="Courier New" w:hAnsi="Courier New" w:cs="Courier New"/>
        </w:rPr>
        <w:t>Fn</w:t>
      </w:r>
      <w:r w:rsidR="0049331B" w:rsidRPr="0049331B">
        <w:t>), number of annotated vertices in the cluster (</w:t>
      </w:r>
      <w:r w:rsidR="0049331B" w:rsidRPr="009608FF">
        <w:rPr>
          <w:rFonts w:ascii="Courier New" w:hAnsi="Courier New" w:cs="Courier New"/>
        </w:rPr>
        <w:t>Mu</w:t>
      </w:r>
      <w:r w:rsidR="0049331B" w:rsidRPr="0049331B">
        <w:t>), odds ratio (</w:t>
      </w:r>
      <w:r w:rsidR="0049331B" w:rsidRPr="009608FF">
        <w:rPr>
          <w:rFonts w:ascii="Courier New" w:hAnsi="Courier New" w:cs="Courier New"/>
        </w:rPr>
        <w:t>OR</w:t>
      </w:r>
      <w:r w:rsidR="0049331B" w:rsidRPr="0049331B">
        <w:t>) and its 95% Confidence interval (</w:t>
      </w:r>
      <w:r w:rsidR="0049331B" w:rsidRPr="009608FF">
        <w:rPr>
          <w:rFonts w:ascii="Courier New" w:hAnsi="Courier New" w:cs="Courier New"/>
        </w:rPr>
        <w:t>CIl</w:t>
      </w:r>
      <w:r w:rsidR="0049331B" w:rsidRPr="0049331B">
        <w:t xml:space="preserve"> and </w:t>
      </w:r>
      <w:r w:rsidR="0049331B" w:rsidRPr="009608FF">
        <w:rPr>
          <w:rFonts w:ascii="Courier New" w:hAnsi="Courier New" w:cs="Courier New"/>
        </w:rPr>
        <w:t>CIu</w:t>
      </w:r>
      <w:r w:rsidR="0049331B" w:rsidRPr="0049331B">
        <w:t>), Fold enrichment (</w:t>
      </w:r>
      <w:r w:rsidR="0049331B" w:rsidRPr="009608FF">
        <w:rPr>
          <w:rFonts w:ascii="Courier New" w:hAnsi="Courier New" w:cs="Courier New"/>
        </w:rPr>
        <w:t>Fe</w:t>
      </w:r>
      <w:r w:rsidR="0049331B" w:rsidRPr="0049331B">
        <w:t xml:space="preserve"> and </w:t>
      </w:r>
      <w:r w:rsidR="0049331B" w:rsidRPr="009608FF">
        <w:rPr>
          <w:rFonts w:ascii="Courier New" w:hAnsi="Courier New" w:cs="Courier New"/>
        </w:rPr>
        <w:t>FC</w:t>
      </w:r>
      <w:r w:rsidR="0049331B" w:rsidRPr="0049331B">
        <w:t>)</w:t>
      </w:r>
      <w:r w:rsidRPr="00DC49BF">
        <w:t xml:space="preserve">. We also provide p-value, adjusted p-value, size of overlap and </w:t>
      </w:r>
      <w:r w:rsidR="00DD4CC6">
        <w:t xml:space="preserve">the </w:t>
      </w:r>
      <w:r w:rsidRPr="00DC49BF">
        <w:t xml:space="preserve">list of vertices </w:t>
      </w:r>
      <w:r w:rsidR="00E53A35">
        <w:t xml:space="preserve">from the cluster </w:t>
      </w:r>
      <w:r w:rsidRPr="00DC49BF">
        <w:t xml:space="preserve">that contribute to the annotation term. </w:t>
      </w:r>
      <w:r w:rsidR="00DD4CC6">
        <w:t>Using</w:t>
      </w:r>
      <w:r w:rsidR="0049331B" w:rsidRPr="0049331B">
        <w:t xml:space="preserve"> the </w:t>
      </w:r>
      <w:r w:rsidR="0049331B">
        <w:t>o</w:t>
      </w:r>
      <w:r w:rsidR="0049331B" w:rsidRPr="0049331B">
        <w:t xml:space="preserve">dds </w:t>
      </w:r>
      <w:r w:rsidR="0049331B">
        <w:t>r</w:t>
      </w:r>
      <w:r w:rsidR="0049331B" w:rsidRPr="0049331B">
        <w:t xml:space="preserve">atio </w:t>
      </w:r>
      <w:r w:rsidR="00DD4CC6">
        <w:t>allows us</w:t>
      </w:r>
      <w:r w:rsidR="00DD4CC6" w:rsidRPr="0049331B">
        <w:t xml:space="preserve"> </w:t>
      </w:r>
      <w:r w:rsidR="0049331B" w:rsidRPr="0049331B">
        <w:t>to distinguish functionally enriched communities relative to functionally depleted communities.  </w:t>
      </w:r>
    </w:p>
    <w:p w14:paraId="2DE9167F" w14:textId="70EE4138" w:rsidR="005A4DAC" w:rsidRDefault="005A4DAC" w:rsidP="00C77562">
      <w:pPr>
        <w:jc w:val="both"/>
      </w:pPr>
    </w:p>
    <w:p w14:paraId="5B98DA7A" w14:textId="38BC75A3" w:rsidR="00A74CB1" w:rsidRPr="00A74CB1" w:rsidRDefault="00A74CB1" w:rsidP="00A74CB1">
      <w:pPr>
        <w:spacing w:line="360" w:lineRule="auto"/>
        <w:rPr>
          <w:rStyle w:val="mi"/>
        </w:rPr>
      </w:pPr>
      <w:r w:rsidRPr="00A74CB1">
        <w:t xml:space="preserve">If we were to rank algorithms </w:t>
      </w:r>
      <w:r w:rsidR="006344DE">
        <w:t xml:space="preserve">simply </w:t>
      </w:r>
      <w:r w:rsidRPr="00A74CB1">
        <w:t xml:space="preserve">according to the percentage of functionally enriched communities, it would not tell us anything about the size of community the enrichment originates from, </w:t>
      </w:r>
      <w:r w:rsidR="003E66BB" w:rsidRPr="00A74CB1">
        <w:t>i.e.,</w:t>
      </w:r>
      <w:r w:rsidRPr="00A74CB1">
        <w:t xml:space="preserve"> if enrichment occurs within extreme</w:t>
      </w:r>
      <w:r w:rsidR="006344DE">
        <w:t>ly large or small</w:t>
      </w:r>
      <w:r w:rsidRPr="00A74CB1">
        <w:t xml:space="preserve"> communities. </w:t>
      </w:r>
      <w:r w:rsidR="009964F8" w:rsidRPr="00A74CB1">
        <w:t>Therefore,</w:t>
      </w:r>
      <w:r w:rsidR="005A4DAC">
        <w:t xml:space="preserve"> </w:t>
      </w:r>
      <w:r w:rsidR="009252CF" w:rsidRPr="009252CF">
        <w:t>we plot the fraction of functionally enriched communities greater or equal to the log of its Fold-enrichment (</w:t>
      </w:r>
      <w:r w:rsidR="009252CF" w:rsidRPr="009608FF">
        <w:rPr>
          <w:rFonts w:ascii="Courier New" w:hAnsi="Courier New" w:cs="Courier New"/>
        </w:rPr>
        <w:t>Fe</w:t>
      </w:r>
      <w:r w:rsidR="009252CF" w:rsidRPr="009252CF">
        <w:t>) value, measured at 100 intervals taken from 0 to the maximum Fe value (the maximum found from all algorithms studied)</w:t>
      </w:r>
      <w:r w:rsidR="00B87AA9">
        <w:t>.</w:t>
      </w:r>
      <w:r w:rsidR="00260638">
        <w:t xml:space="preserve"> </w:t>
      </w:r>
      <w:r w:rsidRPr="00A74CB1">
        <w:t xml:space="preserve">Since Fe values take into consideration the size of communities, </w:t>
      </w:r>
      <w:r w:rsidR="0043356F">
        <w:t xml:space="preserve">at this step </w:t>
      </w:r>
      <w:r w:rsidRPr="00A74CB1">
        <w:t xml:space="preserve">we can </w:t>
      </w:r>
      <w:r w:rsidR="006C71B4">
        <w:t>ex</w:t>
      </w:r>
      <w:r w:rsidR="00E53A35">
        <w:t>c</w:t>
      </w:r>
      <w:r w:rsidR="006C71B4">
        <w:t>lude</w:t>
      </w:r>
      <w:r w:rsidR="00300545">
        <w:t xml:space="preserve"> </w:t>
      </w:r>
      <w:r w:rsidRPr="00A74CB1">
        <w:t>enrichment</w:t>
      </w:r>
      <w:r w:rsidR="00300545">
        <w:t xml:space="preserve"> from communities at the </w:t>
      </w:r>
      <w:r w:rsidRPr="00A74CB1">
        <w:t xml:space="preserve">extreme </w:t>
      </w:r>
      <w:r w:rsidR="00300545">
        <w:t>sizes</w:t>
      </w:r>
      <w:r w:rsidRPr="00A74CB1">
        <w:t>.  </w:t>
      </w:r>
      <w:r w:rsidR="00772527">
        <w:t>I</w:t>
      </w:r>
      <w:r w:rsidR="003E66BB">
        <w:t xml:space="preserve">n </w:t>
      </w:r>
      <w:r w:rsidRPr="00A74CB1">
        <w:t>general, functional enrichment of non-extreme communities is observed by those clustering algorithms following a sigmoid distribution</w:t>
      </w:r>
      <w:r w:rsidR="00772527">
        <w:t xml:space="preserve"> (see Figure </w:t>
      </w:r>
      <w:r w:rsidR="00556F03">
        <w:t>5</w:t>
      </w:r>
      <w:r w:rsidR="00772527">
        <w:t>, A)</w:t>
      </w:r>
      <w:r w:rsidRPr="00A74CB1">
        <w:t>.</w:t>
      </w:r>
      <w:r w:rsidR="002C2130">
        <w:t xml:space="preserve"> T</w:t>
      </w:r>
      <w:r w:rsidR="0093239C">
        <w:t xml:space="preserve">hus, </w:t>
      </w:r>
      <w:r w:rsidR="002C2130">
        <w:t xml:space="preserve">we </w:t>
      </w:r>
      <w:r w:rsidRPr="009252CF">
        <w:t>test</w:t>
      </w:r>
      <w:r w:rsidR="009252CF" w:rsidRPr="009252CF">
        <w:t xml:space="preserve"> how well each </w:t>
      </w:r>
      <w:r w:rsidR="007D0ADD" w:rsidRPr="009252CF">
        <w:t>distribution</w:t>
      </w:r>
      <w:r w:rsidR="009252CF" w:rsidRPr="009252CF">
        <w:t xml:space="preserve"> </w:t>
      </w:r>
      <w:r>
        <w:t>fits</w:t>
      </w:r>
      <w:r w:rsidR="009252CF" w:rsidRPr="009252CF">
        <w:t xml:space="preserve"> to a generalised sigmoid function</w:t>
      </w:r>
      <w:r>
        <w:t xml:space="preserve"> us</w:t>
      </w:r>
      <w:r w:rsidR="007F4C1D">
        <w:t>ing</w:t>
      </w:r>
      <w:r>
        <w:t xml:space="preserve"> the two-sample Kolmogorov-Smirnov (KS) test to the goodness of fit of each distribution to our set of five idealised sigmoid curves (</w:t>
      </w:r>
      <w:r w:rsidR="003E66BB">
        <w:t>s</w:t>
      </w:r>
      <w:r>
        <w:t xml:space="preserve">ee Appendix for </w:t>
      </w:r>
      <w:r w:rsidR="007F4C1D">
        <w:t xml:space="preserve">technical </w:t>
      </w:r>
      <w:r>
        <w:t>detail).</w:t>
      </w:r>
    </w:p>
    <w:p w14:paraId="61A95D56" w14:textId="174A6261" w:rsidR="003E66BB" w:rsidRDefault="003E66BB" w:rsidP="009252CF">
      <w:pPr>
        <w:spacing w:line="360" w:lineRule="auto"/>
      </w:pPr>
      <w:r w:rsidRPr="003E66BB">
        <w:t xml:space="preserve">To reproduce clustering results </w:t>
      </w:r>
      <w:r w:rsidR="005574A5">
        <w:t xml:space="preserve">analysed </w:t>
      </w:r>
      <w:r w:rsidRPr="003E66BB">
        <w:t xml:space="preserve">in this step we recommend using the </w:t>
      </w:r>
      <w:r w:rsidR="00300545">
        <w:t xml:space="preserve">example </w:t>
      </w:r>
      <w:r w:rsidRPr="003E66BB">
        <w:t>network, built and stored in the external file “</w:t>
      </w:r>
      <w:r w:rsidRPr="00F957CA">
        <w:rPr>
          <w:rFonts w:ascii="Courier New" w:hAnsi="Courier New" w:cs="Courier New"/>
          <w:sz w:val="22"/>
          <w:szCs w:val="22"/>
        </w:rPr>
        <w:t>PSD_annot_cls.gml</w:t>
      </w:r>
      <w:r w:rsidRPr="003E66BB">
        <w:t xml:space="preserve">” in </w:t>
      </w:r>
      <w:r w:rsidRPr="00F957CA">
        <w:rPr>
          <w:i/>
          <w:iCs/>
        </w:rPr>
        <w:t>BioNAR</w:t>
      </w:r>
      <w:r w:rsidRPr="003E66BB">
        <w:t>. The network in this file is the same as</w:t>
      </w:r>
      <w:r w:rsidR="0043356F">
        <w:t xml:space="preserve"> in previous protocols b</w:t>
      </w:r>
      <w:r w:rsidRPr="003E66BB">
        <w:t xml:space="preserve">ut contains the clustering results </w:t>
      </w:r>
      <w:r w:rsidR="0043356F">
        <w:t xml:space="preserve">already </w:t>
      </w:r>
      <w:r w:rsidRPr="003E66BB">
        <w:t>assigned to each node.</w:t>
      </w:r>
    </w:p>
    <w:p w14:paraId="3336A286"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78310856" w14:textId="77777777" w:rsidR="000E1359" w:rsidRDefault="000E1359" w:rsidP="009252CF">
      <w:pPr>
        <w:spacing w:line="360" w:lineRule="auto"/>
      </w:pPr>
    </w:p>
    <w:p w14:paraId="4CD2B90E" w14:textId="6037DC91" w:rsidR="009A29F1" w:rsidRDefault="009A29F1" w:rsidP="00DC4F04">
      <w:pPr>
        <w:pStyle w:val="ListParagraph"/>
        <w:numPr>
          <w:ilvl w:val="0"/>
          <w:numId w:val="20"/>
        </w:numPr>
        <w:spacing w:line="360" w:lineRule="auto"/>
        <w:rPr>
          <w:lang w:val="en-US"/>
        </w:rPr>
      </w:pPr>
      <w:r>
        <w:rPr>
          <w:lang w:val="en-US"/>
        </w:rPr>
        <w:t xml:space="preserve">Load the network from </w:t>
      </w:r>
      <w:r w:rsidRPr="00F957CA">
        <w:rPr>
          <w:i/>
          <w:iCs/>
          <w:lang w:val="en-US"/>
        </w:rPr>
        <w:t>BioNAR</w:t>
      </w:r>
      <w:r>
        <w:rPr>
          <w:lang w:val="en-US"/>
        </w:rPr>
        <w:t>.</w:t>
      </w:r>
    </w:p>
    <w:p w14:paraId="18B6D6F0" w14:textId="77777777" w:rsidR="009A29F1" w:rsidRPr="009A29F1" w:rsidRDefault="009A29F1" w:rsidP="009A29F1">
      <w:pPr>
        <w:pStyle w:val="ListParagraph"/>
        <w:rPr>
          <w:rFonts w:ascii="Courier New" w:eastAsia="Calibri" w:hAnsi="Courier New" w:cs="Courier New"/>
          <w:iCs/>
          <w:sz w:val="18"/>
          <w:szCs w:val="18"/>
        </w:rPr>
      </w:pPr>
      <w:r w:rsidRPr="009A29F1">
        <w:rPr>
          <w:rFonts w:ascii="Courier New" w:eastAsia="Calibri" w:hAnsi="Courier New" w:cs="Courier New"/>
          <w:iCs/>
          <w:sz w:val="18"/>
          <w:szCs w:val="18"/>
        </w:rPr>
        <w:t>file &lt;- system.file("extdata", "PSD_annot_cls.gml", package = "BioNAR")</w:t>
      </w:r>
      <w:r w:rsidRPr="009A29F1">
        <w:rPr>
          <w:rFonts w:ascii="Courier New" w:eastAsia="Calibri" w:hAnsi="Courier New" w:cs="Courier New"/>
          <w:iCs/>
          <w:sz w:val="18"/>
          <w:szCs w:val="18"/>
        </w:rPr>
        <w:br/>
        <w:t xml:space="preserve">gg &lt;- igraph::read.graph(file,format="gml") </w:t>
      </w:r>
      <w:r w:rsidRPr="009A29F1">
        <w:rPr>
          <w:rFonts w:ascii="Courier New" w:eastAsia="Calibri" w:hAnsi="Courier New" w:cs="Courier New"/>
          <w:i/>
          <w:iCs/>
          <w:sz w:val="18"/>
          <w:szCs w:val="18"/>
        </w:rPr>
        <w:t>#graph from gml</w:t>
      </w:r>
      <w:r w:rsidRPr="009A29F1">
        <w:rPr>
          <w:rFonts w:ascii="Courier New" w:eastAsia="Calibri" w:hAnsi="Courier New" w:cs="Courier New"/>
          <w:iCs/>
          <w:sz w:val="18"/>
          <w:szCs w:val="18"/>
        </w:rPr>
        <w:br/>
        <w:t>summary(gg)</w:t>
      </w:r>
    </w:p>
    <w:p w14:paraId="5A158F93" w14:textId="77777777" w:rsidR="009A29F1" w:rsidRDefault="009A29F1" w:rsidP="009A29F1">
      <w:pPr>
        <w:pStyle w:val="ListParagraph"/>
        <w:spacing w:line="360" w:lineRule="auto"/>
        <w:rPr>
          <w:lang w:val="en-US"/>
        </w:rPr>
      </w:pPr>
    </w:p>
    <w:p w14:paraId="77032F91" w14:textId="6D5D17C6" w:rsidR="00361C44" w:rsidRDefault="00361C44" w:rsidP="00361C44">
      <w:pPr>
        <w:pStyle w:val="ListParagraph"/>
        <w:numPr>
          <w:ilvl w:val="0"/>
          <w:numId w:val="20"/>
        </w:numPr>
        <w:spacing w:line="360" w:lineRule="auto"/>
        <w:rPr>
          <w:lang w:val="en-US"/>
        </w:rPr>
      </w:pPr>
      <w:r>
        <w:rPr>
          <w:lang w:val="en-US"/>
        </w:rPr>
        <w:t>Estimate enrichment for the one clustering algorithm and one annotation</w:t>
      </w:r>
      <w:r w:rsidR="0069780A">
        <w:rPr>
          <w:lang w:val="en-US"/>
        </w:rPr>
        <w:t>.</w:t>
      </w:r>
    </w:p>
    <w:p w14:paraId="5044C842" w14:textId="780CA34F" w:rsidR="00361C44" w:rsidRDefault="00361C44" w:rsidP="00361C44">
      <w:pPr>
        <w:ind w:left="720"/>
      </w:pPr>
      <w:r>
        <w:t>If we want to ta</w:t>
      </w:r>
      <w:r w:rsidR="006C71B4">
        <w:t>k</w:t>
      </w:r>
      <w:r>
        <w:t>e a look at overrepres</w:t>
      </w:r>
      <w:r w:rsidR="006C71B4">
        <w:t>e</w:t>
      </w:r>
      <w:r>
        <w:t>ntation for specific algorithm, we</w:t>
      </w:r>
      <w:r w:rsidRPr="00F71F09">
        <w:t xml:space="preserve"> need to select the algorithm,</w:t>
      </w:r>
      <w:r>
        <w:t xml:space="preserve"> and </w:t>
      </w:r>
      <w:r w:rsidRPr="00F71F09">
        <w:t>us</w:t>
      </w:r>
      <w:r w:rsidR="0086043E">
        <w:t>e the</w:t>
      </w:r>
      <w:r w:rsidRPr="00F71F09">
        <w:t xml:space="preserve"> function </w:t>
      </w:r>
      <w:r w:rsidRPr="009608FF">
        <w:rPr>
          <w:rFonts w:ascii="Courier New" w:hAnsi="Courier New" w:cs="Courier New"/>
        </w:rPr>
        <w:t xml:space="preserve">clusterORA </w:t>
      </w:r>
      <w:r w:rsidR="0086043E">
        <w:t xml:space="preserve">to </w:t>
      </w:r>
      <w:r w:rsidRPr="00F71F09">
        <w:t xml:space="preserve">perform overrepresentation analysis for the results obtained with specified algorithm. </w:t>
      </w:r>
      <w:r>
        <w:t xml:space="preserve">We </w:t>
      </w:r>
      <w:r w:rsidR="005574A5">
        <w:t>also need to</w:t>
      </w:r>
      <w:r>
        <w:t xml:space="preserve"> specify the annotation</w:t>
      </w:r>
      <w:r w:rsidR="0086043E">
        <w:t xml:space="preserve"> set</w:t>
      </w:r>
      <w:r>
        <w:t xml:space="preserve"> that we will use for assessing the clustering results. Here we use GO </w:t>
      </w:r>
      <w:r>
        <w:lastRenderedPageBreak/>
        <w:t>Molecular function annotation (</w:t>
      </w:r>
      <w:r w:rsidR="00EC13B3">
        <w:t>‘</w:t>
      </w:r>
      <w:r w:rsidRPr="009608FF">
        <w:rPr>
          <w:rFonts w:ascii="Courier New" w:hAnsi="Courier New" w:cs="Courier New"/>
        </w:rPr>
        <w:t>GOMFID</w:t>
      </w:r>
      <w:r w:rsidR="00EC13B3">
        <w:t>’</w:t>
      </w:r>
      <w:r>
        <w:t>), but it could be Biological Process or any other annotation, stored as a node attribute in our graph.</w:t>
      </w:r>
    </w:p>
    <w:p w14:paraId="79C36C1B" w14:textId="77777777" w:rsidR="00361C44" w:rsidRDefault="00361C44" w:rsidP="00361C44">
      <w:pPr>
        <w:ind w:left="720"/>
        <w:rPr>
          <w:lang w:val="en-US"/>
        </w:rPr>
      </w:pPr>
    </w:p>
    <w:p w14:paraId="591749BC" w14:textId="77777777" w:rsidR="00361C44" w:rsidRPr="00C45250" w:rsidRDefault="00361C44" w:rsidP="00361C44">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 xml:space="preserve">ora&lt;- clusterORA(gg, 'louvain', name = 'GOMFID', </w:t>
      </w:r>
    </w:p>
    <w:p w14:paraId="6D7489EF" w14:textId="7827A669" w:rsidR="00361C44" w:rsidRPr="00C45250" w:rsidRDefault="00361C44" w:rsidP="00361C44">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 xml:space="preserve">                         vid = "name",</w:t>
      </w:r>
      <w:r w:rsidR="00DD2DC2">
        <w:rPr>
          <w:rFonts w:ascii="Courier New" w:eastAsia="Calibri" w:hAnsi="Courier New" w:cs="Courier New"/>
          <w:iCs/>
          <w:sz w:val="18"/>
          <w:szCs w:val="18"/>
        </w:rPr>
        <w:t xml:space="preserve"> </w:t>
      </w:r>
      <w:r w:rsidRPr="00C45250">
        <w:rPr>
          <w:rFonts w:ascii="Courier New" w:eastAsia="Calibri" w:hAnsi="Courier New" w:cs="Courier New"/>
          <w:iCs/>
          <w:sz w:val="18"/>
          <w:szCs w:val="18"/>
        </w:rPr>
        <w:t>alpha = 1, col = COLLAPSE)</w:t>
      </w:r>
    </w:p>
    <w:p w14:paraId="79A84E81" w14:textId="77777777" w:rsidR="00361C44" w:rsidRPr="00361C44" w:rsidRDefault="00361C44" w:rsidP="000966C5">
      <w:pPr>
        <w:spacing w:line="360" w:lineRule="auto"/>
        <w:rPr>
          <w:lang w:val="en-US"/>
        </w:rPr>
      </w:pPr>
    </w:p>
    <w:p w14:paraId="246EB049" w14:textId="11F36A3A" w:rsidR="009252CF" w:rsidRDefault="00DC4F04" w:rsidP="00DC4F04">
      <w:pPr>
        <w:pStyle w:val="ListParagraph"/>
        <w:numPr>
          <w:ilvl w:val="0"/>
          <w:numId w:val="20"/>
        </w:numPr>
        <w:spacing w:line="360" w:lineRule="auto"/>
        <w:rPr>
          <w:lang w:val="en-US"/>
        </w:rPr>
      </w:pPr>
      <w:r>
        <w:rPr>
          <w:lang w:val="en-US"/>
        </w:rPr>
        <w:t xml:space="preserve">Estimate enrichment for </w:t>
      </w:r>
      <w:r w:rsidR="00361C44">
        <w:rPr>
          <w:lang w:val="en-US"/>
        </w:rPr>
        <w:t xml:space="preserve">all </w:t>
      </w:r>
      <w:r w:rsidR="007F4C1D">
        <w:rPr>
          <w:lang w:val="en-US"/>
        </w:rPr>
        <w:t xml:space="preserve">selected </w:t>
      </w:r>
      <w:r w:rsidR="003E66BB">
        <w:rPr>
          <w:lang w:val="en-US"/>
        </w:rPr>
        <w:t>clustering algorithm</w:t>
      </w:r>
      <w:r w:rsidR="007F4C1D">
        <w:rPr>
          <w:lang w:val="en-US"/>
        </w:rPr>
        <w:t>s</w:t>
      </w:r>
      <w:r w:rsidR="003E66BB">
        <w:rPr>
          <w:lang w:val="en-US"/>
        </w:rPr>
        <w:t xml:space="preserve"> </w:t>
      </w:r>
      <w:r w:rsidR="007F4C1D">
        <w:rPr>
          <w:lang w:val="en-US"/>
        </w:rPr>
        <w:t xml:space="preserve">against the </w:t>
      </w:r>
      <w:r w:rsidR="003E66BB">
        <w:rPr>
          <w:lang w:val="en-US"/>
        </w:rPr>
        <w:t>annotation set.</w:t>
      </w:r>
    </w:p>
    <w:p w14:paraId="2F7BFBCB" w14:textId="204EBD0A" w:rsidR="00F71F09" w:rsidRPr="0032521B" w:rsidRDefault="00361C44" w:rsidP="00F71F09">
      <w:pPr>
        <w:ind w:left="720"/>
      </w:pPr>
      <w:r>
        <w:rPr>
          <w:lang w:val="en-US"/>
        </w:rPr>
        <w:t xml:space="preserve">To compare all the </w:t>
      </w:r>
      <w:r w:rsidR="0086043E">
        <w:rPr>
          <w:lang w:val="en-US"/>
        </w:rPr>
        <w:t xml:space="preserve">clustering </w:t>
      </w:r>
      <w:r w:rsidR="005574A5">
        <w:rPr>
          <w:lang w:val="en-US"/>
        </w:rPr>
        <w:t>results,</w:t>
      </w:r>
      <w:r>
        <w:rPr>
          <w:lang w:val="en-US"/>
        </w:rPr>
        <w:t xml:space="preserve"> we</w:t>
      </w:r>
      <w:r w:rsidR="00F71F09" w:rsidRPr="00F71F09">
        <w:t xml:space="preserve"> </w:t>
      </w:r>
      <w:r>
        <w:t xml:space="preserve">need to </w:t>
      </w:r>
      <w:r w:rsidR="00F71F09" w:rsidRPr="00F71F09">
        <w:t xml:space="preserve">select </w:t>
      </w:r>
      <w:r>
        <w:t xml:space="preserve">all </w:t>
      </w:r>
      <w:r w:rsidR="00F71F09" w:rsidRPr="00F71F09">
        <w:t>algorithm</w:t>
      </w:r>
      <w:r w:rsidR="00E53A35">
        <w:t>s</w:t>
      </w:r>
      <w:r w:rsidR="00F71F09" w:rsidRPr="00F71F09">
        <w:t xml:space="preserve">, which we </w:t>
      </w:r>
      <w:r w:rsidR="0032521B">
        <w:t>want</w:t>
      </w:r>
      <w:r w:rsidR="003E66BB">
        <w:t xml:space="preserve"> to </w:t>
      </w:r>
      <w:r w:rsidR="0032521B">
        <w:t>compare</w:t>
      </w:r>
      <w:r w:rsidR="00F71F09" w:rsidRPr="00F71F09">
        <w:t xml:space="preserve">. Then, using function </w:t>
      </w:r>
      <w:r w:rsidR="00F71F09" w:rsidRPr="009608FF">
        <w:rPr>
          <w:rFonts w:ascii="Courier New" w:hAnsi="Courier New" w:cs="Courier New"/>
        </w:rPr>
        <w:t>clusterORA</w:t>
      </w:r>
      <w:r w:rsidR="00F71F09" w:rsidRPr="00F71F09">
        <w:t xml:space="preserve"> we perform </w:t>
      </w:r>
      <w:r w:rsidR="003E66BB">
        <w:t xml:space="preserve">the </w:t>
      </w:r>
      <w:r w:rsidR="00F71F09" w:rsidRPr="00F71F09">
        <w:t xml:space="preserve">overrepresentation analysis </w:t>
      </w:r>
      <w:r w:rsidR="003E66BB">
        <w:t>on</w:t>
      </w:r>
      <w:r w:rsidR="00F71F09" w:rsidRPr="00F71F09">
        <w:t xml:space="preserve"> the results obtained with specified algorithms. </w:t>
      </w:r>
      <w:r>
        <w:t>As before, w</w:t>
      </w:r>
      <w:r w:rsidR="005C5513">
        <w:t xml:space="preserve">e </w:t>
      </w:r>
      <w:r>
        <w:t xml:space="preserve">specify the annotation: </w:t>
      </w:r>
      <w:r w:rsidR="005C5513">
        <w:t>GOMFID</w:t>
      </w:r>
      <w:r>
        <w:t xml:space="preserve">. </w:t>
      </w:r>
      <w:r w:rsidR="00F71F09" w:rsidRPr="00F71F09">
        <w:t xml:space="preserve">Finally, </w:t>
      </w:r>
      <w:r w:rsidR="00F71F09" w:rsidRPr="0032521B">
        <w:t xml:space="preserve">we </w:t>
      </w:r>
      <w:r w:rsidR="0032521B" w:rsidRPr="0032521B">
        <w:t xml:space="preserve">need to calculate </w:t>
      </w:r>
      <w:r w:rsidR="00F71F09" w:rsidRPr="009608FF">
        <w:rPr>
          <w:rFonts w:ascii="Courier New" w:hAnsi="Courier New" w:cs="Courier New"/>
        </w:rPr>
        <w:t>FeMax</w:t>
      </w:r>
      <w:r w:rsidR="00F71F09" w:rsidRPr="0032521B">
        <w:t xml:space="preserve">, which corresponds to the maximum Fe value, and </w:t>
      </w:r>
      <w:r w:rsidR="00F71F09" w:rsidRPr="009608FF">
        <w:rPr>
          <w:rFonts w:ascii="Courier New" w:hAnsi="Courier New" w:cs="Courier New"/>
        </w:rPr>
        <w:t>FcMax</w:t>
      </w:r>
      <w:r w:rsidR="00F71F09" w:rsidRPr="0032521B">
        <w:t>, which corresponds to</w:t>
      </w:r>
      <w:r w:rsidR="0032521B">
        <w:t xml:space="preserve"> maximum of </w:t>
      </w:r>
      <w:r w:rsidR="0032521B" w:rsidRPr="009608FF">
        <w:rPr>
          <w:rFonts w:ascii="Courier New" w:hAnsi="Courier New" w:cs="Courier New"/>
        </w:rPr>
        <w:t>Fc</w:t>
      </w:r>
      <w:r w:rsidR="0032521B">
        <w:t xml:space="preserve"> value. </w:t>
      </w:r>
      <w:r w:rsidR="0032521B" w:rsidRPr="0032521B">
        <w:t xml:space="preserve">These values will be needed for further analysis to specify the required range of </w:t>
      </w:r>
      <w:r w:rsidR="0032521B" w:rsidRPr="009608FF">
        <w:rPr>
          <w:rFonts w:ascii="Courier New" w:hAnsi="Courier New" w:cs="Courier New"/>
        </w:rPr>
        <w:t>Fe</w:t>
      </w:r>
      <w:r w:rsidR="0032521B" w:rsidRPr="0032521B">
        <w:t xml:space="preserve"> and </w:t>
      </w:r>
      <w:r w:rsidR="0032521B" w:rsidRPr="009608FF">
        <w:rPr>
          <w:rFonts w:ascii="Courier New" w:hAnsi="Courier New" w:cs="Courier New"/>
        </w:rPr>
        <w:t>Fc</w:t>
      </w:r>
      <w:r w:rsidR="0032521B" w:rsidRPr="0032521B">
        <w:t xml:space="preserve"> values.</w:t>
      </w:r>
    </w:p>
    <w:p w14:paraId="7FFC3188" w14:textId="77777777" w:rsidR="00F71F09" w:rsidRPr="00F71F09" w:rsidRDefault="00F71F09" w:rsidP="00F71F09">
      <w:pPr>
        <w:ind w:left="720"/>
      </w:pPr>
    </w:p>
    <w:p w14:paraId="0176AA16" w14:textId="77777777" w:rsidR="00830818" w:rsidRDefault="00C45250" w:rsidP="00C45250">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 xml:space="preserve">algs&lt;-c('lec', 'wt', 'fc', 'infomap', 'louvain', </w:t>
      </w:r>
    </w:p>
    <w:p w14:paraId="0D89598B" w14:textId="31C58471" w:rsidR="00C45250" w:rsidRPr="00C45250" w:rsidRDefault="00C45250" w:rsidP="00830818">
      <w:pPr>
        <w:pStyle w:val="ListParagraph"/>
        <w:ind w:left="1440" w:firstLine="720"/>
        <w:rPr>
          <w:rFonts w:ascii="Courier New" w:eastAsia="Calibri" w:hAnsi="Courier New" w:cs="Courier New"/>
          <w:iCs/>
          <w:sz w:val="18"/>
          <w:szCs w:val="18"/>
        </w:rPr>
      </w:pPr>
      <w:r w:rsidRPr="00C45250">
        <w:rPr>
          <w:rFonts w:ascii="Courier New" w:eastAsia="Calibri" w:hAnsi="Courier New" w:cs="Courier New"/>
          <w:iCs/>
          <w:sz w:val="18"/>
          <w:szCs w:val="18"/>
        </w:rPr>
        <w:t>'sgG1', 'sgG2', 'sgG5', 'spectral')</w:t>
      </w:r>
    </w:p>
    <w:p w14:paraId="5D4F8123" w14:textId="1BF576F8" w:rsidR="00C45250" w:rsidRPr="00C45250" w:rsidRDefault="00C45250" w:rsidP="00C45250">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 xml:space="preserve">ora&lt;-lapply(algs, function(alg){clusterORA(gg, alg, name = 'GOMFID', </w:t>
      </w:r>
    </w:p>
    <w:p w14:paraId="4E1A1373" w14:textId="74D5502B" w:rsidR="00C45250" w:rsidRPr="00C45250" w:rsidRDefault="00C45250" w:rsidP="00830818">
      <w:pPr>
        <w:pStyle w:val="ListParagraph"/>
        <w:ind w:left="1440" w:firstLine="720"/>
        <w:rPr>
          <w:rFonts w:ascii="Courier New" w:eastAsia="Calibri" w:hAnsi="Courier New" w:cs="Courier New"/>
          <w:iCs/>
          <w:sz w:val="18"/>
          <w:szCs w:val="18"/>
        </w:rPr>
      </w:pPr>
      <w:r w:rsidRPr="00C45250">
        <w:rPr>
          <w:rFonts w:ascii="Courier New" w:eastAsia="Calibri" w:hAnsi="Courier New" w:cs="Courier New"/>
          <w:iCs/>
          <w:sz w:val="18"/>
          <w:szCs w:val="18"/>
        </w:rPr>
        <w:t>vid = "name",alpha = 1, col = COLLAPSE)})</w:t>
      </w:r>
    </w:p>
    <w:p w14:paraId="596906A8" w14:textId="77777777" w:rsidR="00C45250" w:rsidRPr="00C45250" w:rsidRDefault="00C45250" w:rsidP="00C45250">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names(ora)&lt;-algs</w:t>
      </w:r>
    </w:p>
    <w:p w14:paraId="2D3139BE" w14:textId="77777777" w:rsidR="00C45250" w:rsidRPr="00C45250" w:rsidRDefault="00C45250" w:rsidP="00C45250">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FeMax&lt;-log2(max(sapply(ora,function(d){max(d$Fe)})))</w:t>
      </w:r>
    </w:p>
    <w:p w14:paraId="5480F847" w14:textId="77777777" w:rsidR="00C45250" w:rsidRPr="00C45250" w:rsidRDefault="00C45250" w:rsidP="00C45250">
      <w:pPr>
        <w:pStyle w:val="ListParagraph"/>
        <w:rPr>
          <w:rFonts w:ascii="Courier New" w:eastAsia="Calibri" w:hAnsi="Courier New" w:cs="Courier New"/>
          <w:iCs/>
          <w:sz w:val="18"/>
          <w:szCs w:val="18"/>
        </w:rPr>
      </w:pPr>
      <w:r w:rsidRPr="00C45250">
        <w:rPr>
          <w:rFonts w:ascii="Courier New" w:eastAsia="Calibri" w:hAnsi="Courier New" w:cs="Courier New"/>
          <w:iCs/>
          <w:sz w:val="18"/>
          <w:szCs w:val="18"/>
        </w:rPr>
        <w:t>FcMax&lt;-log2(max(sapply(ora,function(d){max(d$Fc)})))</w:t>
      </w:r>
    </w:p>
    <w:p w14:paraId="7C29AC39" w14:textId="65C11226" w:rsidR="00C45250" w:rsidRDefault="00C45250" w:rsidP="00C45250">
      <w:pPr>
        <w:pStyle w:val="ListParagraph"/>
        <w:rPr>
          <w:rFonts w:ascii="Courier New" w:eastAsia="Calibri" w:hAnsi="Courier New" w:cs="Courier New"/>
          <w:iCs/>
          <w:sz w:val="18"/>
          <w:szCs w:val="18"/>
        </w:rPr>
      </w:pPr>
    </w:p>
    <w:p w14:paraId="3F0AAC47" w14:textId="45905ABE" w:rsidR="00C45250" w:rsidRDefault="00F71F09" w:rsidP="00C45250">
      <w:pPr>
        <w:pStyle w:val="ListParagraph"/>
        <w:numPr>
          <w:ilvl w:val="0"/>
          <w:numId w:val="20"/>
        </w:numPr>
        <w:spacing w:line="360" w:lineRule="auto"/>
        <w:rPr>
          <w:lang w:val="en-US"/>
        </w:rPr>
      </w:pPr>
      <w:r>
        <w:rPr>
          <w:lang w:val="en-US"/>
        </w:rPr>
        <w:t>Analyze</w:t>
      </w:r>
      <w:r w:rsidR="00C45250">
        <w:rPr>
          <w:lang w:val="en-US"/>
        </w:rPr>
        <w:t xml:space="preserve"> unadjusted p-value</w:t>
      </w:r>
      <w:r>
        <w:rPr>
          <w:lang w:val="en-US"/>
        </w:rPr>
        <w:t>s</w:t>
      </w:r>
      <w:r w:rsidR="00C45250">
        <w:rPr>
          <w:lang w:val="en-US"/>
        </w:rPr>
        <w:t xml:space="preserve"> for enrichment and print summary table</w:t>
      </w:r>
      <w:r w:rsidR="000519CD">
        <w:rPr>
          <w:lang w:val="en-US"/>
        </w:rPr>
        <w:t xml:space="preserve"> (optional)</w:t>
      </w:r>
      <w:r w:rsidR="006C71B4">
        <w:rPr>
          <w:lang w:val="en-US"/>
        </w:rPr>
        <w:t>.</w:t>
      </w:r>
    </w:p>
    <w:p w14:paraId="5E4C9521" w14:textId="2DC86CEC" w:rsidR="007F4C1D" w:rsidRDefault="005C5513" w:rsidP="000966C5">
      <w:pPr>
        <w:ind w:left="720"/>
      </w:pPr>
      <w:r w:rsidRPr="00164D34">
        <w:t xml:space="preserve">The command </w:t>
      </w:r>
      <w:r w:rsidRPr="009608FF">
        <w:rPr>
          <w:rFonts w:ascii="Courier New" w:hAnsi="Courier New" w:cs="Courier New"/>
        </w:rPr>
        <w:t xml:space="preserve">summaryStats </w:t>
      </w:r>
      <w:r w:rsidRPr="00164D34">
        <w:t xml:space="preserve">will combine the results of enrichment obtained in the step 1, which will produce a list of tables: </w:t>
      </w:r>
      <w:r w:rsidR="003F69D9">
        <w:rPr>
          <w:rStyle w:val="normaltextrun"/>
        </w:rPr>
        <w:t>‘</w:t>
      </w:r>
      <w:r w:rsidR="0032521B" w:rsidRPr="009608FF">
        <w:rPr>
          <w:rFonts w:ascii="Courier New" w:hAnsi="Courier New" w:cs="Courier New"/>
        </w:rPr>
        <w:t>SUM</w:t>
      </w:r>
      <w:r w:rsidR="003F69D9">
        <w:t>’</w:t>
      </w:r>
      <w:r w:rsidR="0032521B" w:rsidRPr="0032521B">
        <w:t xml:space="preserve">, </w:t>
      </w:r>
      <w:r w:rsidR="003F69D9">
        <w:t>‘</w:t>
      </w:r>
      <w:r w:rsidR="0032521B" w:rsidRPr="009608FF">
        <w:rPr>
          <w:rFonts w:ascii="Courier New" w:hAnsi="Courier New" w:cs="Courier New"/>
        </w:rPr>
        <w:t>SUM2</w:t>
      </w:r>
      <w:r w:rsidR="003F69D9">
        <w:t>’</w:t>
      </w:r>
      <w:r w:rsidR="0032521B" w:rsidRPr="0032521B">
        <w:t xml:space="preserve">, </w:t>
      </w:r>
      <w:r w:rsidR="003F69D9">
        <w:t>‘</w:t>
      </w:r>
      <w:r w:rsidR="0032521B" w:rsidRPr="009608FF">
        <w:rPr>
          <w:rFonts w:ascii="Courier New" w:hAnsi="Courier New" w:cs="Courier New"/>
        </w:rPr>
        <w:t>SUM3</w:t>
      </w:r>
      <w:r w:rsidR="003F69D9">
        <w:t>’</w:t>
      </w:r>
      <w:r w:rsidR="0032521B" w:rsidRPr="0032521B">
        <w:t xml:space="preserve">, </w:t>
      </w:r>
      <w:r w:rsidR="003F69D9">
        <w:t>‘</w:t>
      </w:r>
      <w:r w:rsidR="0032521B" w:rsidRPr="009608FF">
        <w:rPr>
          <w:rFonts w:ascii="Courier New" w:hAnsi="Courier New" w:cs="Courier New"/>
        </w:rPr>
        <w:t>SUM4</w:t>
      </w:r>
      <w:r w:rsidR="003F69D9">
        <w:t>’</w:t>
      </w:r>
      <w:r w:rsidR="0032521B" w:rsidRPr="0032521B">
        <w:t xml:space="preserve"> and </w:t>
      </w:r>
      <w:r w:rsidR="003F69D9">
        <w:t>‘</w:t>
      </w:r>
      <w:r w:rsidR="0032521B" w:rsidRPr="009608FF">
        <w:rPr>
          <w:rFonts w:ascii="Courier New" w:hAnsi="Courier New" w:cs="Courier New"/>
        </w:rPr>
        <w:t>CAN</w:t>
      </w:r>
      <w:r w:rsidR="003F69D9">
        <w:t>’</w:t>
      </w:r>
      <w:r w:rsidR="0032521B" w:rsidRPr="0032521B">
        <w:t xml:space="preserve">, where </w:t>
      </w:r>
      <w:r w:rsidR="003F69D9">
        <w:t>‘</w:t>
      </w:r>
      <w:r w:rsidR="0032521B" w:rsidRPr="009608FF">
        <w:rPr>
          <w:rFonts w:ascii="Courier New" w:hAnsi="Courier New" w:cs="Courier New"/>
        </w:rPr>
        <w:t>SUM</w:t>
      </w:r>
      <w:r w:rsidR="003F69D9">
        <w:t>’</w:t>
      </w:r>
      <w:r w:rsidR="0032521B" w:rsidRPr="0032521B">
        <w:t xml:space="preserve"> table contains main summary</w:t>
      </w:r>
      <w:r w:rsidR="006C71B4">
        <w:t xml:space="preserve"> that can be used for </w:t>
      </w:r>
      <w:r w:rsidR="00AC2FE3">
        <w:t>detailed analysis of algorithm/term pairs</w:t>
      </w:r>
      <w:r w:rsidR="0032521B" w:rsidRPr="0032521B">
        <w:t xml:space="preserve">, </w:t>
      </w:r>
      <w:r w:rsidR="00AC2FE3">
        <w:t xml:space="preserve">which is outside the scope of this protocol; </w:t>
      </w:r>
      <w:r w:rsidR="003F69D9">
        <w:t>‘</w:t>
      </w:r>
      <w:r w:rsidR="00B87AA9" w:rsidRPr="009608FF">
        <w:rPr>
          <w:rFonts w:ascii="Courier New" w:hAnsi="Courier New" w:cs="Courier New"/>
        </w:rPr>
        <w:t>SUM2</w:t>
      </w:r>
      <w:r w:rsidR="003F69D9">
        <w:t>’</w:t>
      </w:r>
      <w:r w:rsidR="00B87AA9">
        <w:t xml:space="preserve">, </w:t>
      </w:r>
      <w:r w:rsidR="003F69D9">
        <w:t>‘</w:t>
      </w:r>
      <w:r w:rsidR="00B87AA9" w:rsidRPr="009608FF">
        <w:rPr>
          <w:rFonts w:ascii="Courier New" w:hAnsi="Courier New" w:cs="Courier New"/>
        </w:rPr>
        <w:t>SUM3</w:t>
      </w:r>
      <w:r w:rsidR="003F69D9">
        <w:t>’</w:t>
      </w:r>
      <w:r w:rsidR="00B87AA9">
        <w:t xml:space="preserve"> and </w:t>
      </w:r>
      <w:r w:rsidR="003F69D9">
        <w:t>‘</w:t>
      </w:r>
      <w:r w:rsidR="00B87AA9" w:rsidRPr="009608FF">
        <w:rPr>
          <w:rFonts w:ascii="Courier New" w:hAnsi="Courier New" w:cs="Courier New"/>
        </w:rPr>
        <w:t>SUM4</w:t>
      </w:r>
      <w:r w:rsidR="003F69D9">
        <w:t>’</w:t>
      </w:r>
      <w:r w:rsidR="00B87AA9">
        <w:t xml:space="preserve"> contain the auxiliary values for further fitting to sigmoid </w:t>
      </w:r>
      <w:r w:rsidR="0070475C">
        <w:t>curves.</w:t>
      </w:r>
      <w:r w:rsidR="00AC2FE3">
        <w:t xml:space="preserve"> </w:t>
      </w:r>
    </w:p>
    <w:p w14:paraId="1B2FDE5E" w14:textId="40907F2B" w:rsidR="0032521B" w:rsidRPr="0032521B" w:rsidRDefault="007F4C1D" w:rsidP="000966C5">
      <w:pPr>
        <w:ind w:left="720"/>
      </w:pPr>
      <w:r>
        <w:t xml:space="preserve">The key table for the enrichment analysis is </w:t>
      </w:r>
      <w:r w:rsidR="003F69D9">
        <w:t>‘</w:t>
      </w:r>
      <w:r w:rsidR="0032521B" w:rsidRPr="009608FF">
        <w:rPr>
          <w:rFonts w:ascii="Courier New" w:hAnsi="Courier New" w:cs="Courier New"/>
        </w:rPr>
        <w:t>CAN</w:t>
      </w:r>
      <w:r w:rsidR="003F69D9">
        <w:t>’</w:t>
      </w:r>
      <w:r>
        <w:t xml:space="preserve"> which </w:t>
      </w:r>
      <w:r w:rsidR="0032521B" w:rsidRPr="0032521B">
        <w:t>records the annotation-term-to-cluster-association data for each clustering algorithm</w:t>
      </w:r>
      <w:r>
        <w:t>. This shows the</w:t>
      </w:r>
      <w:r w:rsidR="0032521B" w:rsidRPr="0032521B">
        <w:t xml:space="preserve"> user which clusters </w:t>
      </w:r>
      <w:r>
        <w:t>an enriched</w:t>
      </w:r>
      <w:r w:rsidR="0032521B" w:rsidRPr="0032521B">
        <w:t xml:space="preserve"> annotated term is associated with. It can be seen from the example below that table </w:t>
      </w:r>
      <w:r w:rsidR="003F69D9">
        <w:t>‘</w:t>
      </w:r>
      <w:r w:rsidR="0032521B" w:rsidRPr="009608FF">
        <w:rPr>
          <w:rFonts w:ascii="Courier New" w:hAnsi="Courier New" w:cs="Courier New"/>
        </w:rPr>
        <w:t>CAN</w:t>
      </w:r>
      <w:r w:rsidR="003F69D9">
        <w:t>’</w:t>
      </w:r>
      <w:r w:rsidR="0032521B" w:rsidRPr="0032521B">
        <w:t xml:space="preserve"> consists of 4 columns, where </w:t>
      </w:r>
      <w:r w:rsidR="003F69D9">
        <w:t>‘</w:t>
      </w:r>
      <w:r w:rsidR="0032521B" w:rsidRPr="009608FF">
        <w:rPr>
          <w:rFonts w:ascii="Courier New" w:hAnsi="Courier New" w:cs="Courier New"/>
        </w:rPr>
        <w:t>ALG</w:t>
      </w:r>
      <w:r w:rsidR="003F69D9">
        <w:t>’</w:t>
      </w:r>
      <w:r w:rsidR="0032521B" w:rsidRPr="0032521B">
        <w:t xml:space="preserve"> corresponds to the name of the algorithm, </w:t>
      </w:r>
      <w:r w:rsidR="003F69D9">
        <w:t>‘</w:t>
      </w:r>
      <w:r w:rsidR="0032521B" w:rsidRPr="009608FF">
        <w:rPr>
          <w:rFonts w:ascii="Courier New" w:hAnsi="Courier New" w:cs="Courier New"/>
        </w:rPr>
        <w:t>Fn</w:t>
      </w:r>
      <w:r w:rsidR="003F69D9">
        <w:t>’</w:t>
      </w:r>
      <w:r w:rsidR="0032521B" w:rsidRPr="0032521B">
        <w:t xml:space="preserve"> – to the respective GO term ID, </w:t>
      </w:r>
      <w:r w:rsidR="003F69D9">
        <w:t>‘</w:t>
      </w:r>
      <w:r w:rsidR="0032521B" w:rsidRPr="009608FF">
        <w:rPr>
          <w:rFonts w:ascii="Courier New" w:hAnsi="Courier New" w:cs="Courier New"/>
        </w:rPr>
        <w:t>C</w:t>
      </w:r>
      <w:r w:rsidR="003F69D9">
        <w:t>’</w:t>
      </w:r>
      <w:r w:rsidR="0032521B" w:rsidRPr="0032521B">
        <w:t xml:space="preserve">- number of the cluster, and </w:t>
      </w:r>
      <w:r w:rsidR="003F69D9">
        <w:t>‘</w:t>
      </w:r>
      <w:r w:rsidR="0032521B" w:rsidRPr="009608FF">
        <w:rPr>
          <w:rFonts w:ascii="Courier New" w:hAnsi="Courier New" w:cs="Courier New"/>
        </w:rPr>
        <w:t>Mu</w:t>
      </w:r>
      <w:r w:rsidR="003F69D9">
        <w:t>’</w:t>
      </w:r>
      <w:r w:rsidR="0032521B" w:rsidRPr="0032521B">
        <w:t xml:space="preserve"> – </w:t>
      </w:r>
      <w:r w:rsidR="00457C78">
        <w:t>n</w:t>
      </w:r>
      <w:r w:rsidR="0032521B" w:rsidRPr="0032521B">
        <w:t>umber of the genes in the cluster annotated with this term (cardinality of the pair)</w:t>
      </w:r>
      <w:r w:rsidR="00745931">
        <w:t xml:space="preserve"> (see Table 2 for the first six rows of ‘CAN’ table.</w:t>
      </w:r>
    </w:p>
    <w:p w14:paraId="16728C53" w14:textId="77777777" w:rsidR="0032521B" w:rsidRDefault="0032521B" w:rsidP="0032521B">
      <w:pPr>
        <w:pStyle w:val="paragraph"/>
        <w:spacing w:before="0" w:beforeAutospacing="0" w:after="0" w:afterAutospacing="0"/>
        <w:ind w:left="720"/>
        <w:textAlignment w:val="baseline"/>
        <w:rPr>
          <w:rFonts w:ascii="Segoe UI" w:hAnsi="Segoe UI" w:cs="Segoe UI"/>
          <w:sz w:val="18"/>
          <w:szCs w:val="18"/>
        </w:rPr>
      </w:pPr>
      <w:r>
        <w:rPr>
          <w:rStyle w:val="normaltextrun"/>
        </w:rPr>
        <w:t>    </w:t>
      </w:r>
      <w:r>
        <w:rPr>
          <w:rStyle w:val="eop"/>
        </w:rPr>
        <w:t> </w:t>
      </w:r>
    </w:p>
    <w:p w14:paraId="0E98EA4A" w14:textId="3F219903" w:rsidR="00C45250" w:rsidRPr="000966C5" w:rsidRDefault="00C45250" w:rsidP="000966C5">
      <w:pPr>
        <w:ind w:left="720"/>
        <w:rPr>
          <w:rFonts w:ascii="Courier New" w:eastAsia="Calibri" w:hAnsi="Courier New" w:cs="Courier New"/>
          <w:iCs/>
          <w:sz w:val="18"/>
          <w:szCs w:val="18"/>
        </w:rPr>
      </w:pPr>
      <w:r w:rsidRPr="000966C5">
        <w:rPr>
          <w:rFonts w:ascii="Courier New" w:eastAsia="Calibri" w:hAnsi="Courier New" w:cs="Courier New"/>
          <w:iCs/>
          <w:sz w:val="18"/>
          <w:szCs w:val="18"/>
        </w:rPr>
        <w:t>statsR1 &lt;- summaryStats(ora, 0.1, usePadj=FALSE, FeMAX=FeMax, FcMAX=FcMax).</w:t>
      </w:r>
    </w:p>
    <w:p w14:paraId="06F7DBB7" w14:textId="64766B86" w:rsidR="005C5513" w:rsidRPr="00C45250" w:rsidRDefault="00830818" w:rsidP="00C45250">
      <w:pPr>
        <w:pStyle w:val="ListParagraph"/>
        <w:rPr>
          <w:rFonts w:ascii="Courier New" w:eastAsia="Calibri" w:hAnsi="Courier New" w:cs="Courier New"/>
          <w:iCs/>
          <w:sz w:val="18"/>
          <w:szCs w:val="18"/>
        </w:rPr>
      </w:pPr>
      <w:r>
        <w:rPr>
          <w:rFonts w:ascii="Courier New" w:eastAsia="Calibri" w:hAnsi="Courier New" w:cs="Courier New"/>
          <w:iCs/>
          <w:sz w:val="18"/>
          <w:szCs w:val="18"/>
        </w:rPr>
        <w:t>n</w:t>
      </w:r>
      <w:r w:rsidR="005C5513">
        <w:rPr>
          <w:rFonts w:ascii="Courier New" w:eastAsia="Calibri" w:hAnsi="Courier New" w:cs="Courier New"/>
          <w:iCs/>
          <w:sz w:val="18"/>
          <w:szCs w:val="18"/>
        </w:rPr>
        <w:t>ames(statsR</w:t>
      </w:r>
      <w:r w:rsidR="00DA6483">
        <w:rPr>
          <w:rFonts w:ascii="Courier New" w:eastAsia="Calibri" w:hAnsi="Courier New" w:cs="Courier New"/>
          <w:iCs/>
          <w:sz w:val="18"/>
          <w:szCs w:val="18"/>
        </w:rPr>
        <w:t>1</w:t>
      </w:r>
      <w:r w:rsidR="005C5513">
        <w:rPr>
          <w:rFonts w:ascii="Courier New" w:eastAsia="Calibri" w:hAnsi="Courier New" w:cs="Courier New"/>
          <w:iCs/>
          <w:sz w:val="18"/>
          <w:szCs w:val="18"/>
        </w:rPr>
        <w:t>)</w:t>
      </w:r>
    </w:p>
    <w:p w14:paraId="3F688B66" w14:textId="44AF6F68" w:rsidR="00B87AA9" w:rsidRDefault="00AC2FE3" w:rsidP="00C45250">
      <w:pPr>
        <w:pStyle w:val="ListParagraph"/>
        <w:rPr>
          <w:rFonts w:ascii="Courier New" w:eastAsia="Calibri" w:hAnsi="Courier New" w:cs="Courier New"/>
          <w:iCs/>
          <w:sz w:val="18"/>
          <w:szCs w:val="18"/>
        </w:rPr>
      </w:pPr>
      <w:r>
        <w:rPr>
          <w:rFonts w:ascii="Courier New" w:eastAsia="Calibri" w:hAnsi="Courier New" w:cs="Courier New"/>
          <w:iCs/>
          <w:sz w:val="18"/>
          <w:szCs w:val="18"/>
        </w:rPr>
        <w:t>V</w:t>
      </w:r>
      <w:r w:rsidR="00772527">
        <w:rPr>
          <w:rFonts w:ascii="Courier New" w:eastAsia="Calibri" w:hAnsi="Courier New" w:cs="Courier New"/>
          <w:iCs/>
          <w:sz w:val="18"/>
          <w:szCs w:val="18"/>
        </w:rPr>
        <w:t>iew</w:t>
      </w:r>
      <w:r w:rsidR="00B87AA9" w:rsidRPr="00B87AA9">
        <w:rPr>
          <w:rFonts w:ascii="Courier New" w:eastAsia="Calibri" w:hAnsi="Courier New" w:cs="Courier New"/>
          <w:iCs/>
          <w:sz w:val="18"/>
          <w:szCs w:val="18"/>
        </w:rPr>
        <w:t>(head(statsR1$CAN))</w:t>
      </w:r>
    </w:p>
    <w:p w14:paraId="5C7CCDAC" w14:textId="3AEB1B59" w:rsidR="00B87AA9" w:rsidRDefault="00B87AA9" w:rsidP="00C45250">
      <w:pPr>
        <w:pStyle w:val="ListParagraph"/>
        <w:rPr>
          <w:rFonts w:ascii="Courier New" w:eastAsia="Calibri" w:hAnsi="Courier New" w:cs="Courier New"/>
          <w:iCs/>
          <w:sz w:val="18"/>
          <w:szCs w:val="18"/>
        </w:rPr>
      </w:pPr>
    </w:p>
    <w:p w14:paraId="6884F355" w14:textId="77777777" w:rsidR="00B87AA9" w:rsidRPr="00F6522B" w:rsidRDefault="00B87AA9" w:rsidP="00C45250">
      <w:pPr>
        <w:pStyle w:val="ListParagraph"/>
        <w:rPr>
          <w:rFonts w:eastAsia="Calibri"/>
          <w:iCs/>
          <w:sz w:val="18"/>
          <w:szCs w:val="18"/>
        </w:rPr>
      </w:pPr>
    </w:p>
    <w:p w14:paraId="0488E6F1" w14:textId="77777777" w:rsidR="005C5513" w:rsidRDefault="005C5513" w:rsidP="00C45250">
      <w:pPr>
        <w:pStyle w:val="ListParagraph"/>
        <w:rPr>
          <w:rFonts w:ascii="Courier New" w:eastAsia="Calibri" w:hAnsi="Courier New" w:cs="Courier New"/>
          <w:iCs/>
          <w:sz w:val="18"/>
          <w:szCs w:val="18"/>
        </w:rPr>
      </w:pPr>
    </w:p>
    <w:p w14:paraId="1298D4BD" w14:textId="08A539F4" w:rsidR="00C45250" w:rsidRDefault="00C45250" w:rsidP="00C45250">
      <w:pPr>
        <w:pStyle w:val="ListParagraph"/>
        <w:numPr>
          <w:ilvl w:val="0"/>
          <w:numId w:val="20"/>
        </w:numPr>
        <w:spacing w:line="360" w:lineRule="auto"/>
        <w:rPr>
          <w:lang w:val="en-US"/>
        </w:rPr>
      </w:pPr>
      <w:r>
        <w:rPr>
          <w:lang w:val="en-US"/>
        </w:rPr>
        <w:t xml:space="preserve">Plot the fraction of enriched </w:t>
      </w:r>
      <w:r w:rsidR="00F71F09">
        <w:rPr>
          <w:lang w:val="en-US"/>
        </w:rPr>
        <w:t>communities</w:t>
      </w:r>
      <w:r w:rsidR="00392A32">
        <w:rPr>
          <w:lang w:val="en-US"/>
        </w:rPr>
        <w:t xml:space="preserve"> and rank the algorithms.</w:t>
      </w:r>
    </w:p>
    <w:p w14:paraId="4BD87285" w14:textId="145DD8A4" w:rsidR="00F6522B" w:rsidRPr="00BA020D" w:rsidRDefault="007F4C1D" w:rsidP="00BA020D">
      <w:pPr>
        <w:pStyle w:val="paragraph"/>
        <w:spacing w:before="0" w:beforeAutospacing="0" w:after="0" w:afterAutospacing="0"/>
        <w:ind w:left="720"/>
        <w:textAlignment w:val="baseline"/>
      </w:pPr>
      <w:r>
        <w:t>The c</w:t>
      </w:r>
      <w:r w:rsidR="00BA020D" w:rsidRPr="00BA020D">
        <w:t xml:space="preserve">ommand </w:t>
      </w:r>
      <w:r w:rsidR="00BA020D" w:rsidRPr="009608FF">
        <w:rPr>
          <w:rFonts w:ascii="Courier New" w:hAnsi="Courier New" w:cs="Courier New"/>
        </w:rPr>
        <w:t>plotRatio</w:t>
      </w:r>
      <w:r w:rsidR="00BA020D" w:rsidRPr="00BA020D">
        <w:t xml:space="preserve"> creates</w:t>
      </w:r>
      <w:r w:rsidR="0086043E">
        <w:t xml:space="preserve"> a rank table for the </w:t>
      </w:r>
      <w:r w:rsidR="00BA020D" w:rsidRPr="00BA020D">
        <w:t>algorithm</w:t>
      </w:r>
      <w:r w:rsidR="00E41435">
        <w:t>s</w:t>
      </w:r>
      <w:r w:rsidR="00BA020D" w:rsidRPr="00BA020D">
        <w:t xml:space="preserve"> and four plots: p1-4, all showing the distribution of Fraction of enriched communities against Fe </w:t>
      </w:r>
      <w:r w:rsidR="00E41435">
        <w:t>(</w:t>
      </w:r>
      <w:r w:rsidR="00BA020D" w:rsidRPr="00BA020D">
        <w:t xml:space="preserve">Fold-enrichment). p1 and p3 show the distribution </w:t>
      </w:r>
      <w:r w:rsidR="001543C1">
        <w:t xml:space="preserve">plotted </w:t>
      </w:r>
      <w:r w:rsidR="00BA020D" w:rsidRPr="00BA020D">
        <w:t xml:space="preserve">against Log2(Fe), while p2 and p4 use Log(Log2(Fe)). p1 and p2 highlight the </w:t>
      </w:r>
      <w:r w:rsidR="001543C1">
        <w:t>top</w:t>
      </w:r>
      <w:r w:rsidR="001543C1" w:rsidRPr="00BA020D">
        <w:t xml:space="preserve"> </w:t>
      </w:r>
      <w:r w:rsidR="00BA020D" w:rsidRPr="00BA020D">
        <w:t>three distribution</w:t>
      </w:r>
      <w:r w:rsidR="001543C1">
        <w:t>s</w:t>
      </w:r>
      <w:r w:rsidR="00BA020D" w:rsidRPr="00BA020D">
        <w:t xml:space="preserve">, while p3 and p4 </w:t>
      </w:r>
      <w:r w:rsidR="00BA020D" w:rsidRPr="00BA020D">
        <w:lastRenderedPageBreak/>
        <w:t xml:space="preserve">(shown on Figure </w:t>
      </w:r>
      <w:r w:rsidR="00556F03">
        <w:t>5</w:t>
      </w:r>
      <w:r w:rsidR="00392A32">
        <w:t>, B</w:t>
      </w:r>
      <w:r w:rsidR="005860C9" w:rsidRPr="005860C9">
        <w:t xml:space="preserve">) </w:t>
      </w:r>
      <w:r w:rsidR="001543C1">
        <w:t xml:space="preserve">plot all </w:t>
      </w:r>
      <w:r w:rsidR="0093239C">
        <w:t>algorithms</w:t>
      </w:r>
      <w:r w:rsidR="001543C1">
        <w:t xml:space="preserve"> each with a</w:t>
      </w:r>
      <w:r w:rsidR="001543C1" w:rsidRPr="005860C9">
        <w:t xml:space="preserve"> </w:t>
      </w:r>
      <w:r w:rsidR="001543C1">
        <w:t>different</w:t>
      </w:r>
      <w:r w:rsidR="001543C1" w:rsidRPr="005860C9">
        <w:t xml:space="preserve"> </w:t>
      </w:r>
      <w:r w:rsidR="00287612" w:rsidRPr="005860C9">
        <w:t>colour</w:t>
      </w:r>
      <w:r w:rsidR="005860C9" w:rsidRPr="005860C9">
        <w:t>.</w:t>
      </w:r>
      <w:r w:rsidR="003D6072">
        <w:t xml:space="preserve"> From the</w:t>
      </w:r>
      <w:r w:rsidR="00E41435">
        <w:t xml:space="preserve"> </w:t>
      </w:r>
      <w:r w:rsidR="005649CD">
        <w:t>Table 3</w:t>
      </w:r>
      <w:r w:rsidR="00E41435">
        <w:t xml:space="preserve"> </w:t>
      </w:r>
      <w:r w:rsidR="005649CD">
        <w:t xml:space="preserve"> </w:t>
      </w:r>
      <w:r w:rsidR="00E41435">
        <w:t>and</w:t>
      </w:r>
      <w:r w:rsidR="003D6072">
        <w:t xml:space="preserve"> Figure </w:t>
      </w:r>
      <w:r w:rsidR="00556F03">
        <w:t>5</w:t>
      </w:r>
      <w:r w:rsidR="00392A32">
        <w:t>, B</w:t>
      </w:r>
      <w:r w:rsidR="003D6072">
        <w:t xml:space="preserve"> it </w:t>
      </w:r>
      <w:r>
        <w:t xml:space="preserve">can </w:t>
      </w:r>
      <w:r w:rsidR="003D6072">
        <w:t xml:space="preserve">be seen that Louvain algorithm gives the </w:t>
      </w:r>
      <w:r w:rsidR="001543C1">
        <w:t xml:space="preserve">most useful </w:t>
      </w:r>
      <w:r w:rsidR="003D6072">
        <w:t>distribution, followed by sgG</w:t>
      </w:r>
      <w:r w:rsidR="00BA020D">
        <w:t>2</w:t>
      </w:r>
      <w:r w:rsidR="003D6072">
        <w:t xml:space="preserve"> and fc</w:t>
      </w:r>
      <w:r w:rsidR="001543C1">
        <w:t xml:space="preserve"> </w:t>
      </w:r>
      <w:r w:rsidR="002C2130">
        <w:t>(</w:t>
      </w:r>
      <w:r w:rsidR="001543C1">
        <w:t xml:space="preserve">for the example </w:t>
      </w:r>
      <w:r w:rsidR="002C2130">
        <w:t>given).</w:t>
      </w:r>
    </w:p>
    <w:p w14:paraId="4CA0DB71" w14:textId="77777777" w:rsidR="005860C9" w:rsidRPr="005860C9" w:rsidRDefault="005860C9" w:rsidP="00F6522B">
      <w:pPr>
        <w:pStyle w:val="ListParagraph"/>
        <w:spacing w:line="360" w:lineRule="auto"/>
      </w:pPr>
    </w:p>
    <w:p w14:paraId="44F6775F" w14:textId="5BA33374" w:rsidR="00F74E61" w:rsidRDefault="00F74E61" w:rsidP="00F74E61">
      <w:pPr>
        <w:pStyle w:val="ListParagraph"/>
        <w:rPr>
          <w:rFonts w:ascii="Courier New" w:eastAsia="Calibri" w:hAnsi="Courier New" w:cs="Courier New"/>
          <w:iCs/>
          <w:sz w:val="18"/>
          <w:szCs w:val="18"/>
        </w:rPr>
      </w:pPr>
      <w:r w:rsidRPr="00F74E61">
        <w:rPr>
          <w:rFonts w:ascii="Courier New" w:eastAsia="Calibri" w:hAnsi="Courier New" w:cs="Courier New"/>
          <w:iCs/>
          <w:sz w:val="18"/>
          <w:szCs w:val="18"/>
        </w:rPr>
        <w:t>plots&lt;-plotRatio(x=statsR1, desc="p.values",LEGtextSize=0.75, LEGlineSize=2)</w:t>
      </w:r>
    </w:p>
    <w:p w14:paraId="33EE24A4" w14:textId="5A3497E2" w:rsidR="00F74E61" w:rsidRPr="009608FF" w:rsidRDefault="00DA6483" w:rsidP="00745931">
      <w:pPr>
        <w:pStyle w:val="ListParagraph"/>
        <w:rPr>
          <w:rFonts w:ascii="Courier New" w:eastAsia="Calibri" w:hAnsi="Courier New" w:cs="Courier New"/>
          <w:iCs/>
          <w:sz w:val="18"/>
          <w:szCs w:val="18"/>
        </w:rPr>
      </w:pPr>
      <w:r>
        <w:rPr>
          <w:rStyle w:val="normaltextrun"/>
          <w:rFonts w:ascii="Courier New" w:hAnsi="Courier New" w:cs="Courier New"/>
          <w:color w:val="D13438"/>
          <w:sz w:val="18"/>
          <w:szCs w:val="18"/>
          <w:u w:val="single"/>
          <w:shd w:val="clear" w:color="auto" w:fill="FFFFFF"/>
        </w:rPr>
        <w:t>View</w:t>
      </w:r>
      <w:r w:rsidR="00BA020D">
        <w:rPr>
          <w:rStyle w:val="normaltextrun"/>
          <w:rFonts w:ascii="Courier New" w:hAnsi="Courier New" w:cs="Courier New"/>
          <w:color w:val="D13438"/>
          <w:sz w:val="18"/>
          <w:szCs w:val="18"/>
          <w:u w:val="single"/>
          <w:shd w:val="clear" w:color="auto" w:fill="FFFFFF"/>
        </w:rPr>
        <w:t>(plots$ranktable)</w:t>
      </w:r>
      <w:r w:rsidR="00BA020D">
        <w:rPr>
          <w:rStyle w:val="eop"/>
          <w:rFonts w:ascii="Courier New" w:hAnsi="Courier New" w:cs="Courier New"/>
          <w:color w:val="000000"/>
          <w:sz w:val="18"/>
          <w:szCs w:val="18"/>
          <w:shd w:val="clear" w:color="auto" w:fill="FFFFFF"/>
        </w:rPr>
        <w:t> </w:t>
      </w:r>
      <w:r w:rsidR="00F74E61" w:rsidRPr="009608FF">
        <w:rPr>
          <w:rFonts w:ascii="Courier New" w:eastAsia="Calibri" w:hAnsi="Courier New" w:cs="Courier New"/>
          <w:iCs/>
          <w:sz w:val="18"/>
          <w:szCs w:val="18"/>
        </w:rPr>
        <w:t>print(plots$p3)</w:t>
      </w:r>
    </w:p>
    <w:p w14:paraId="5DC2CE0E" w14:textId="6F7A2D8C" w:rsidR="00392A32" w:rsidRDefault="00392A32" w:rsidP="00F569B2">
      <w:pPr>
        <w:spacing w:line="360" w:lineRule="auto"/>
        <w:rPr>
          <w:i/>
          <w:iCs/>
          <w:lang w:val="en-US"/>
        </w:rPr>
      </w:pPr>
    </w:p>
    <w:p w14:paraId="61BAFCA7" w14:textId="0CEA1753" w:rsidR="00F74E61" w:rsidRDefault="00F74E61" w:rsidP="00F74E61">
      <w:pPr>
        <w:pStyle w:val="ListParagraph"/>
        <w:numPr>
          <w:ilvl w:val="0"/>
          <w:numId w:val="20"/>
        </w:numPr>
        <w:spacing w:line="360" w:lineRule="auto"/>
        <w:rPr>
          <w:lang w:val="en-US"/>
        </w:rPr>
      </w:pPr>
      <w:r>
        <w:rPr>
          <w:lang w:val="en-US"/>
        </w:rPr>
        <w:t>Fit sigmoid function.</w:t>
      </w:r>
    </w:p>
    <w:p w14:paraId="605898DB" w14:textId="3A25D357" w:rsidR="00D63742" w:rsidRPr="00BA020D" w:rsidRDefault="002C2130" w:rsidP="00D63742">
      <w:pPr>
        <w:ind w:left="720"/>
      </w:pPr>
      <w:r>
        <w:t>This c</w:t>
      </w:r>
      <w:r w:rsidR="00BA020D" w:rsidRPr="00BA020D">
        <w:t>ommand fits a sigmoid distribution</w:t>
      </w:r>
      <w:r w:rsidR="009A4D40">
        <w:t xml:space="preserve"> (described in Appendix)</w:t>
      </w:r>
      <w:r w:rsidR="00BA020D" w:rsidRPr="00BA020D">
        <w:t xml:space="preserve"> </w:t>
      </w:r>
      <w:r w:rsidR="00DC6F68">
        <w:t>to</w:t>
      </w:r>
      <w:r w:rsidR="00BA020D" w:rsidRPr="00BA020D">
        <w:t xml:space="preserve"> the fraction of </w:t>
      </w:r>
      <w:r w:rsidR="006E521C" w:rsidRPr="00BA020D">
        <w:t>enriched</w:t>
      </w:r>
      <w:r w:rsidR="00BA020D" w:rsidRPr="00BA020D">
        <w:t xml:space="preserve"> communities against Fe values for each clustering algorithm</w:t>
      </w:r>
      <w:r w:rsidR="00DC6F68">
        <w:t xml:space="preserve"> (Figure </w:t>
      </w:r>
      <w:r w:rsidR="00556F03">
        <w:t>6</w:t>
      </w:r>
      <w:r w:rsidR="00DC6F68">
        <w:t>)</w:t>
      </w:r>
      <w:r w:rsidR="00BA020D" w:rsidRPr="00BA020D">
        <w:t xml:space="preserve">. The function creates a list called </w:t>
      </w:r>
      <w:r w:rsidR="00BA020D" w:rsidRPr="009608FF">
        <w:rPr>
          <w:rFonts w:ascii="Courier New" w:hAnsi="Courier New" w:cs="Courier New"/>
        </w:rPr>
        <w:t>fitres</w:t>
      </w:r>
      <w:r w:rsidR="00BA020D" w:rsidRPr="00BA020D">
        <w:t xml:space="preserve">, which contains the fitting results. To visualize the fitting results the user needs to print </w:t>
      </w:r>
      <w:r w:rsidR="00BA020D" w:rsidRPr="009608FF">
        <w:rPr>
          <w:rFonts w:ascii="Courier New" w:hAnsi="Courier New" w:cs="Courier New"/>
        </w:rPr>
        <w:t>gridplot</w:t>
      </w:r>
      <w:r w:rsidR="00DC6F68">
        <w:t xml:space="preserve">, which is the part of </w:t>
      </w:r>
      <w:r w:rsidR="00DC6F68" w:rsidRPr="009608FF">
        <w:rPr>
          <w:rFonts w:ascii="Courier New" w:hAnsi="Courier New" w:cs="Courier New"/>
        </w:rPr>
        <w:t>fitres</w:t>
      </w:r>
      <w:r w:rsidR="00BA020D" w:rsidRPr="00BA020D">
        <w:t xml:space="preserve">. </w:t>
      </w:r>
    </w:p>
    <w:p w14:paraId="75500AD9" w14:textId="77777777" w:rsidR="00BA020D" w:rsidRPr="00D63742" w:rsidRDefault="00BA020D" w:rsidP="00D63742">
      <w:pPr>
        <w:ind w:left="720"/>
        <w:rPr>
          <w:rFonts w:ascii="Courier New" w:hAnsi="Courier New" w:cs="Courier New"/>
          <w:sz w:val="22"/>
          <w:szCs w:val="22"/>
          <w:highlight w:val="yellow"/>
        </w:rPr>
      </w:pPr>
    </w:p>
    <w:p w14:paraId="5A0F7029" w14:textId="3EA1C4A5" w:rsidR="00F74E61" w:rsidRPr="00F74E61" w:rsidRDefault="00F74E61" w:rsidP="00F74E61">
      <w:pPr>
        <w:pStyle w:val="ListParagraph"/>
        <w:rPr>
          <w:rFonts w:ascii="Courier New" w:eastAsia="Calibri" w:hAnsi="Courier New" w:cs="Courier New"/>
          <w:iCs/>
          <w:sz w:val="18"/>
          <w:szCs w:val="18"/>
        </w:rPr>
      </w:pPr>
      <w:r w:rsidRPr="00F74E61">
        <w:rPr>
          <w:rFonts w:ascii="Courier New" w:eastAsia="Calibri" w:hAnsi="Courier New" w:cs="Courier New"/>
          <w:iCs/>
          <w:sz w:val="18"/>
          <w:szCs w:val="18"/>
        </w:rPr>
        <w:t>fitres&lt;-fitSigmoid(statsR1)</w:t>
      </w:r>
    </w:p>
    <w:p w14:paraId="1998C198" w14:textId="77777777" w:rsidR="005860C9" w:rsidRPr="00287612" w:rsidRDefault="005860C9" w:rsidP="005860C9">
      <w:pPr>
        <w:pStyle w:val="ListParagraph"/>
        <w:rPr>
          <w:rFonts w:ascii="Courier New" w:eastAsia="Calibri" w:hAnsi="Courier New" w:cs="Courier New"/>
          <w:iCs/>
          <w:sz w:val="18"/>
          <w:szCs w:val="18"/>
        </w:rPr>
      </w:pPr>
      <w:r w:rsidRPr="005860C9">
        <w:rPr>
          <w:rFonts w:ascii="Courier New" w:eastAsia="Calibri" w:hAnsi="Courier New" w:cs="Courier New"/>
          <w:iCs/>
          <w:sz w:val="18"/>
          <w:szCs w:val="18"/>
        </w:rPr>
        <w:t>print(fitres[['0']]$gridplot)</w:t>
      </w:r>
    </w:p>
    <w:p w14:paraId="388909F8" w14:textId="7C503765" w:rsidR="00D63742" w:rsidRDefault="00D63742" w:rsidP="00C83369">
      <w:pPr>
        <w:pStyle w:val="ListParagraph"/>
        <w:rPr>
          <w:rFonts w:ascii="Courier New" w:eastAsia="Calibri" w:hAnsi="Courier New" w:cs="Courier New"/>
          <w:iCs/>
          <w:sz w:val="18"/>
          <w:szCs w:val="18"/>
        </w:rPr>
      </w:pPr>
    </w:p>
    <w:p w14:paraId="1EBE741D" w14:textId="52C4F394" w:rsidR="003D6072" w:rsidRPr="00BA020D" w:rsidRDefault="00BA020D" w:rsidP="00BA020D">
      <w:pPr>
        <w:ind w:left="720"/>
      </w:pPr>
      <w:r w:rsidRPr="00BA020D">
        <w:t xml:space="preserve">To view the fitting </w:t>
      </w:r>
      <w:r w:rsidR="00F45B4C" w:rsidRPr="00BA020D">
        <w:t>results,</w:t>
      </w:r>
      <w:r w:rsidRPr="00BA020D">
        <w:t xml:space="preserve"> you will need to select </w:t>
      </w:r>
      <w:r w:rsidRPr="009608FF">
        <w:rPr>
          <w:rFonts w:ascii="Courier New" w:hAnsi="Courier New" w:cs="Courier New"/>
        </w:rPr>
        <w:t>fitInfo</w:t>
      </w:r>
      <w:r w:rsidRPr="00BA020D">
        <w:t xml:space="preserve">. They will be presented in a form of table with columns: </w:t>
      </w:r>
      <w:r w:rsidR="003F69D9">
        <w:t>‘</w:t>
      </w:r>
      <w:r w:rsidRPr="009608FF">
        <w:rPr>
          <w:rFonts w:ascii="Courier New" w:hAnsi="Courier New" w:cs="Courier New"/>
        </w:rPr>
        <w:t>alg</w:t>
      </w:r>
      <w:r w:rsidR="003F69D9">
        <w:t>’</w:t>
      </w:r>
      <w:r w:rsidRPr="00BA020D">
        <w:t xml:space="preserve">, corresponding to algorithm’s name, </w:t>
      </w:r>
      <w:r w:rsidR="003F69D9">
        <w:t>‘</w:t>
      </w:r>
      <w:r w:rsidRPr="009608FF">
        <w:rPr>
          <w:rFonts w:ascii="Courier New" w:hAnsi="Courier New" w:cs="Courier New"/>
        </w:rPr>
        <w:t>isConv</w:t>
      </w:r>
      <w:r w:rsidR="003F69D9">
        <w:t>’</w:t>
      </w:r>
      <w:r w:rsidRPr="00BA020D">
        <w:t xml:space="preserve"> – if the fit has converged, </w:t>
      </w:r>
      <w:r w:rsidR="003F69D9">
        <w:t>‘</w:t>
      </w:r>
      <w:r w:rsidRPr="009608FF">
        <w:rPr>
          <w:rFonts w:ascii="Courier New" w:hAnsi="Courier New" w:cs="Courier New"/>
        </w:rPr>
        <w:t>finTol</w:t>
      </w:r>
      <w:r w:rsidR="003F69D9">
        <w:t>’</w:t>
      </w:r>
      <w:r w:rsidRPr="00BA020D">
        <w:t xml:space="preserve"> – to final fitting error, </w:t>
      </w:r>
      <w:r w:rsidR="003F69D9">
        <w:t>‘</w:t>
      </w:r>
      <w:r w:rsidRPr="009608FF">
        <w:rPr>
          <w:rFonts w:ascii="Courier New" w:hAnsi="Courier New" w:cs="Courier New"/>
        </w:rPr>
        <w:t>stopMessage</w:t>
      </w:r>
      <w:r w:rsidR="003F69D9">
        <w:t>’</w:t>
      </w:r>
      <w:r w:rsidRPr="00BA020D">
        <w:t>- message describing the reason to stop fitting. You can also assess the results of two-sample Kolmogorov-Smirnov (KS) test by sel</w:t>
      </w:r>
      <w:r w:rsidR="00AC2FE3">
        <w:t>e</w:t>
      </w:r>
      <w:r w:rsidRPr="00BA020D">
        <w:t xml:space="preserve">cting </w:t>
      </w:r>
      <w:r w:rsidRPr="009608FF">
        <w:rPr>
          <w:rFonts w:ascii="Courier New" w:hAnsi="Courier New" w:cs="Courier New"/>
        </w:rPr>
        <w:t>ks</w:t>
      </w:r>
      <w:r w:rsidRPr="00BA020D">
        <w:t xml:space="preserve"> below. Here the columns will correspond to the p-values from Kolmogorov-Smirnov test of correspondence between F</w:t>
      </w:r>
      <w:r w:rsidR="00830818">
        <w:t>e</w:t>
      </w:r>
      <w:r w:rsidRPr="00BA020D">
        <w:t xml:space="preserve"> distribution and sigmoid function</w:t>
      </w:r>
      <w:r w:rsidR="00F45B4C">
        <w:t xml:space="preserve"> </w:t>
      </w:r>
      <w:r w:rsidRPr="00BA020D">
        <w:t>rates.</w:t>
      </w:r>
    </w:p>
    <w:p w14:paraId="0F641917" w14:textId="77777777" w:rsidR="00BA020D" w:rsidRDefault="00BA020D" w:rsidP="00BA020D">
      <w:pPr>
        <w:ind w:left="720"/>
        <w:rPr>
          <w:highlight w:val="yellow"/>
        </w:rPr>
      </w:pPr>
    </w:p>
    <w:p w14:paraId="1DEADEF4" w14:textId="1BFED1B3" w:rsidR="003D6072" w:rsidRDefault="00DA6483" w:rsidP="003D6072">
      <w:pPr>
        <w:pStyle w:val="ListParagraph"/>
        <w:rPr>
          <w:rFonts w:ascii="Courier New" w:eastAsia="Calibri" w:hAnsi="Courier New" w:cs="Courier New"/>
          <w:iCs/>
          <w:sz w:val="18"/>
          <w:szCs w:val="18"/>
        </w:rPr>
      </w:pPr>
      <w:r>
        <w:rPr>
          <w:rStyle w:val="normaltextrun"/>
          <w:rFonts w:ascii="Courier New" w:hAnsi="Courier New" w:cs="Courier New"/>
          <w:color w:val="D13438"/>
          <w:sz w:val="18"/>
          <w:szCs w:val="18"/>
          <w:u w:val="single"/>
          <w:shd w:val="clear" w:color="auto" w:fill="FFFFFF"/>
        </w:rPr>
        <w:t>View</w:t>
      </w:r>
      <w:r w:rsidR="003D6072" w:rsidRPr="005860C9">
        <w:rPr>
          <w:rFonts w:ascii="Courier New" w:eastAsia="Calibri" w:hAnsi="Courier New" w:cs="Courier New"/>
          <w:iCs/>
          <w:sz w:val="18"/>
          <w:szCs w:val="18"/>
        </w:rPr>
        <w:t>(fitres[['0']]$fitInfo,caption = 'Summary of the fitting results')</w:t>
      </w:r>
    </w:p>
    <w:p w14:paraId="3A5B53BC" w14:textId="6F724870" w:rsidR="003D6072" w:rsidRDefault="00DA6483" w:rsidP="003D6072">
      <w:pPr>
        <w:pStyle w:val="ListParagraph"/>
        <w:rPr>
          <w:rFonts w:ascii="Courier New" w:eastAsia="Calibri" w:hAnsi="Courier New" w:cs="Courier New"/>
          <w:iCs/>
          <w:sz w:val="18"/>
          <w:szCs w:val="18"/>
        </w:rPr>
      </w:pPr>
      <w:r>
        <w:rPr>
          <w:rStyle w:val="normaltextrun"/>
          <w:rFonts w:ascii="Courier New" w:hAnsi="Courier New" w:cs="Courier New"/>
          <w:color w:val="D13438"/>
          <w:sz w:val="18"/>
          <w:szCs w:val="18"/>
          <w:u w:val="single"/>
          <w:shd w:val="clear" w:color="auto" w:fill="FFFFFF"/>
        </w:rPr>
        <w:t>View</w:t>
      </w:r>
      <w:r w:rsidR="003D6072" w:rsidRPr="00C83369">
        <w:rPr>
          <w:rFonts w:ascii="Courier New" w:eastAsia="Calibri" w:hAnsi="Courier New" w:cs="Courier New"/>
          <w:iCs/>
          <w:sz w:val="18"/>
          <w:szCs w:val="18"/>
        </w:rPr>
        <w:t>(fitres[['0']]$ks,caption = 'Summary of the Kolmogorov-Smirnov test')</w:t>
      </w:r>
    </w:p>
    <w:p w14:paraId="2215D363" w14:textId="77777777" w:rsidR="003D6072" w:rsidRDefault="003D6072" w:rsidP="003D6072">
      <w:pPr>
        <w:pStyle w:val="ListParagraph"/>
        <w:rPr>
          <w:rFonts w:ascii="Courier New" w:eastAsia="Calibri" w:hAnsi="Courier New" w:cs="Courier New"/>
          <w:iCs/>
          <w:sz w:val="18"/>
          <w:szCs w:val="18"/>
        </w:rPr>
      </w:pPr>
    </w:p>
    <w:p w14:paraId="68FE5D44" w14:textId="014CDC17" w:rsidR="00D63742" w:rsidRDefault="00D63742" w:rsidP="000966C5">
      <w:pPr>
        <w:rPr>
          <w:rFonts w:ascii="Courier New" w:hAnsi="Courier New" w:cs="Courier New"/>
          <w:sz w:val="22"/>
          <w:szCs w:val="22"/>
          <w:highlight w:val="yellow"/>
        </w:rPr>
      </w:pPr>
    </w:p>
    <w:p w14:paraId="5FA22CC8" w14:textId="53870B4E" w:rsidR="00835DD2" w:rsidRDefault="00835DD2" w:rsidP="00835DD2">
      <w:pPr>
        <w:pStyle w:val="ListParagraph"/>
        <w:numPr>
          <w:ilvl w:val="0"/>
          <w:numId w:val="20"/>
        </w:numPr>
        <w:spacing w:line="360" w:lineRule="auto"/>
        <w:rPr>
          <w:lang w:val="en-US"/>
        </w:rPr>
      </w:pPr>
      <w:r>
        <w:rPr>
          <w:lang w:val="en-US"/>
        </w:rPr>
        <w:t xml:space="preserve">Test the robustness of </w:t>
      </w:r>
      <w:r w:rsidR="00657701">
        <w:rPr>
          <w:lang w:val="en-US"/>
        </w:rPr>
        <w:t xml:space="preserve">obtained </w:t>
      </w:r>
      <w:r>
        <w:rPr>
          <w:lang w:val="en-US"/>
        </w:rPr>
        <w:t>fitting results</w:t>
      </w:r>
      <w:r w:rsidR="001547C7">
        <w:rPr>
          <w:lang w:val="en-US"/>
        </w:rPr>
        <w:t>.</w:t>
      </w:r>
    </w:p>
    <w:p w14:paraId="13357FCD" w14:textId="41EEF66D" w:rsidR="00F45B4C" w:rsidRPr="00F45B4C" w:rsidRDefault="00F45B4C" w:rsidP="00F45B4C">
      <w:pPr>
        <w:ind w:left="720"/>
      </w:pPr>
      <w:r w:rsidRPr="00F45B4C">
        <w:t>To test the robustness of fitting</w:t>
      </w:r>
      <w:r w:rsidR="00DC6F68">
        <w:t>,</w:t>
      </w:r>
      <w:r w:rsidRPr="00F45B4C">
        <w:t xml:space="preserve"> </w:t>
      </w:r>
      <w:r w:rsidR="00DC6F68">
        <w:t xml:space="preserve">we </w:t>
      </w:r>
      <w:r w:rsidR="004C24F2">
        <w:t xml:space="preserve">can </w:t>
      </w:r>
      <w:r w:rsidRPr="00F45B4C">
        <w:t xml:space="preserve">add some noise to results obtained in previous step. We added noise to each data point by randomly sampling from a Gaussian distribution with mean zero, and standard deviation of [0.01, 0.05, 0.1, 0.5]. For this we must specify the level of noise (‘0.05’ here) whilst </w:t>
      </w:r>
      <w:r w:rsidR="00D04C66" w:rsidRPr="00F45B4C">
        <w:t>executing</w:t>
      </w:r>
      <w:r w:rsidRPr="00F45B4C">
        <w:t xml:space="preserve"> the in the commands in step 4. The resulting fitting results with </w:t>
      </w:r>
      <w:r w:rsidR="00D04C66" w:rsidRPr="00F45B4C">
        <w:t>noise and</w:t>
      </w:r>
      <w:r w:rsidRPr="00F45B4C">
        <w:t xml:space="preserve"> values can be assessed in similar way (Figure </w:t>
      </w:r>
      <w:r w:rsidR="00556F03">
        <w:t>7</w:t>
      </w:r>
      <w:r w:rsidRPr="00F45B4C">
        <w:t xml:space="preserve">). It could be seen that fc, Louvain and sgG1 algorithms give the </w:t>
      </w:r>
      <w:r w:rsidR="004C24F2">
        <w:t>more</w:t>
      </w:r>
      <w:r w:rsidR="004C24F2" w:rsidRPr="00F45B4C">
        <w:t xml:space="preserve"> </w:t>
      </w:r>
      <w:r w:rsidRPr="00F45B4C">
        <w:t>robust results. </w:t>
      </w:r>
    </w:p>
    <w:p w14:paraId="561720B9" w14:textId="76DCDB3C" w:rsidR="00835DD2" w:rsidRPr="00027DC2" w:rsidRDefault="00F45B4C" w:rsidP="00027DC2">
      <w:pPr>
        <w:pStyle w:val="paragraph"/>
        <w:spacing w:before="0" w:beforeAutospacing="0" w:after="0" w:afterAutospacing="0"/>
        <w:ind w:left="720"/>
        <w:textAlignment w:val="baseline"/>
        <w:rPr>
          <w:rFonts w:ascii="Segoe UI" w:hAnsi="Segoe UI" w:cs="Segoe UI"/>
          <w:sz w:val="18"/>
          <w:szCs w:val="18"/>
        </w:rPr>
      </w:pPr>
      <w:r>
        <w:rPr>
          <w:rStyle w:val="eop"/>
        </w:rPr>
        <w:t> </w:t>
      </w:r>
    </w:p>
    <w:p w14:paraId="7DEDDFA8" w14:textId="77777777" w:rsidR="00DA6483" w:rsidRPr="00247317" w:rsidRDefault="00DA6483" w:rsidP="00DA6483">
      <w:pPr>
        <w:pStyle w:val="ListParagraph"/>
        <w:rPr>
          <w:rFonts w:ascii="Courier New" w:eastAsia="Calibri" w:hAnsi="Courier New" w:cs="Courier New"/>
          <w:iCs/>
          <w:sz w:val="18"/>
          <w:szCs w:val="18"/>
        </w:rPr>
      </w:pPr>
      <w:r w:rsidRPr="00247317">
        <w:rPr>
          <w:rFonts w:ascii="Courier New" w:eastAsia="Calibri" w:hAnsi="Courier New" w:cs="Courier New"/>
          <w:iCs/>
          <w:sz w:val="18"/>
          <w:szCs w:val="18"/>
        </w:rPr>
        <w:t>print(fitres[['0.05']]$gridplot)</w:t>
      </w:r>
    </w:p>
    <w:p w14:paraId="29AA1FFA" w14:textId="3B642280" w:rsidR="00DA6483" w:rsidRPr="00247317" w:rsidRDefault="00DA6483" w:rsidP="00DA6483">
      <w:pPr>
        <w:pStyle w:val="ListParagraph"/>
        <w:rPr>
          <w:rFonts w:ascii="Courier New" w:eastAsia="Calibri" w:hAnsi="Courier New" w:cs="Courier New"/>
          <w:iCs/>
          <w:sz w:val="18"/>
          <w:szCs w:val="18"/>
        </w:rPr>
      </w:pPr>
      <w:r>
        <w:rPr>
          <w:rStyle w:val="normaltextrun"/>
          <w:rFonts w:ascii="Courier New" w:hAnsi="Courier New" w:cs="Courier New"/>
          <w:color w:val="D13438"/>
          <w:sz w:val="18"/>
          <w:szCs w:val="18"/>
          <w:u w:val="single"/>
          <w:shd w:val="clear" w:color="auto" w:fill="FFFFFF"/>
        </w:rPr>
        <w:t>View</w:t>
      </w:r>
      <w:r w:rsidRPr="00247317">
        <w:rPr>
          <w:rFonts w:ascii="Courier New" w:eastAsia="Calibri" w:hAnsi="Courier New" w:cs="Courier New"/>
          <w:iCs/>
          <w:sz w:val="18"/>
          <w:szCs w:val="18"/>
        </w:rPr>
        <w:t>(fitres[['0.05']]$fitInfo,align = 'lllrrrl',landscape = TRUE,</w:t>
      </w:r>
    </w:p>
    <w:p w14:paraId="7E997BAE" w14:textId="77777777" w:rsidR="00DA6483" w:rsidRPr="00247317" w:rsidRDefault="00DA6483" w:rsidP="00DA6483">
      <w:pPr>
        <w:pStyle w:val="ListParagraph"/>
        <w:ind w:firstLine="720"/>
        <w:rPr>
          <w:rFonts w:ascii="Courier New" w:eastAsia="Calibri" w:hAnsi="Courier New" w:cs="Courier New"/>
          <w:iCs/>
          <w:sz w:val="18"/>
          <w:szCs w:val="18"/>
        </w:rPr>
      </w:pPr>
      <w:r w:rsidRPr="00247317">
        <w:rPr>
          <w:rFonts w:ascii="Courier New" w:eastAsia="Calibri" w:hAnsi="Courier New" w:cs="Courier New"/>
          <w:iCs/>
          <w:sz w:val="18"/>
          <w:szCs w:val="18"/>
        </w:rPr>
        <w:t>main = 'Summary of the fitting results')</w:t>
      </w:r>
    </w:p>
    <w:p w14:paraId="612AB573" w14:textId="23E1EC39" w:rsidR="00DA6483" w:rsidRPr="00247317" w:rsidRDefault="00DA6483" w:rsidP="00DA6483">
      <w:pPr>
        <w:pStyle w:val="ListParagraph"/>
        <w:rPr>
          <w:rFonts w:ascii="Courier New" w:eastAsia="Calibri" w:hAnsi="Courier New" w:cs="Courier New"/>
          <w:iCs/>
          <w:sz w:val="18"/>
          <w:szCs w:val="18"/>
        </w:rPr>
      </w:pPr>
      <w:r>
        <w:rPr>
          <w:rStyle w:val="normaltextrun"/>
          <w:rFonts w:ascii="Courier New" w:hAnsi="Courier New" w:cs="Courier New"/>
          <w:color w:val="D13438"/>
          <w:sz w:val="18"/>
          <w:szCs w:val="18"/>
          <w:u w:val="single"/>
          <w:shd w:val="clear" w:color="auto" w:fill="FFFFFF"/>
        </w:rPr>
        <w:t>View</w:t>
      </w:r>
      <w:r w:rsidRPr="00247317">
        <w:rPr>
          <w:rFonts w:ascii="Courier New" w:eastAsia="Calibri" w:hAnsi="Courier New" w:cs="Courier New"/>
          <w:iCs/>
          <w:sz w:val="18"/>
          <w:szCs w:val="18"/>
        </w:rPr>
        <w:t>(fitres[['0.05']]$ks,align = 'lllrrrl',landscape = TRUE,</w:t>
      </w:r>
    </w:p>
    <w:p w14:paraId="3E7FE4B4" w14:textId="77777777" w:rsidR="00DA6483" w:rsidRPr="00247317" w:rsidRDefault="00DA6483" w:rsidP="00DA6483">
      <w:pPr>
        <w:pStyle w:val="ListParagraph"/>
        <w:ind w:firstLine="720"/>
        <w:rPr>
          <w:rFonts w:ascii="Courier New" w:eastAsia="Calibri" w:hAnsi="Courier New" w:cs="Courier New"/>
          <w:iCs/>
          <w:sz w:val="18"/>
          <w:szCs w:val="18"/>
        </w:rPr>
      </w:pPr>
      <w:r w:rsidRPr="00247317">
        <w:rPr>
          <w:rFonts w:ascii="Courier New" w:eastAsia="Calibri" w:hAnsi="Courier New" w:cs="Courier New"/>
          <w:iCs/>
          <w:sz w:val="18"/>
          <w:szCs w:val="18"/>
        </w:rPr>
        <w:t>main = 'Summary of the Kolmogorov-Smirnov test')</w:t>
      </w:r>
    </w:p>
    <w:p w14:paraId="13F5C1F6" w14:textId="77777777" w:rsidR="00835DD2" w:rsidRPr="00F74E61" w:rsidRDefault="00835DD2" w:rsidP="00835DD2">
      <w:pPr>
        <w:pStyle w:val="ListParagraph"/>
        <w:rPr>
          <w:rFonts w:ascii="Courier New" w:eastAsia="Calibri" w:hAnsi="Courier New" w:cs="Courier New"/>
          <w:iCs/>
          <w:sz w:val="18"/>
          <w:szCs w:val="18"/>
        </w:rPr>
      </w:pPr>
    </w:p>
    <w:p w14:paraId="561EC020" w14:textId="77777777" w:rsidR="00835DD2" w:rsidRPr="00F74E61" w:rsidRDefault="00835DD2" w:rsidP="00835DD2">
      <w:pPr>
        <w:pStyle w:val="ListParagraph"/>
        <w:rPr>
          <w:rFonts w:ascii="Courier New" w:eastAsia="Calibri" w:hAnsi="Courier New" w:cs="Courier New"/>
          <w:iCs/>
          <w:sz w:val="18"/>
          <w:szCs w:val="18"/>
        </w:rPr>
      </w:pPr>
    </w:p>
    <w:p w14:paraId="7237C3A8" w14:textId="2F0CFBB9" w:rsidR="00D04C66" w:rsidRPr="00D04C66" w:rsidRDefault="003E5C06" w:rsidP="00D04C66">
      <w:pPr>
        <w:ind w:left="720"/>
        <w:rPr>
          <w:i/>
          <w:iCs/>
        </w:rPr>
      </w:pPr>
      <w:r>
        <w:rPr>
          <w:i/>
          <w:iCs/>
          <w:lang w:val="en-US"/>
        </w:rPr>
        <w:t>.</w:t>
      </w:r>
    </w:p>
    <w:p w14:paraId="5227A261" w14:textId="605A0342" w:rsidR="00835DD2" w:rsidRDefault="00835DD2" w:rsidP="00EA742A">
      <w:pPr>
        <w:spacing w:line="360" w:lineRule="auto"/>
      </w:pPr>
    </w:p>
    <w:p w14:paraId="2FE3E95F" w14:textId="0609EC1D" w:rsidR="00EA742A" w:rsidRDefault="00EA742A" w:rsidP="00EA742A">
      <w:pPr>
        <w:spacing w:line="360" w:lineRule="auto"/>
      </w:pPr>
      <w:r>
        <w:lastRenderedPageBreak/>
        <w:t xml:space="preserve">We should note here that users should be cautious </w:t>
      </w:r>
      <w:r w:rsidR="00E5494C">
        <w:t xml:space="preserve">not use the </w:t>
      </w:r>
      <w:r>
        <w:t>same datasets</w:t>
      </w:r>
      <w:r w:rsidR="008E7166">
        <w:t xml:space="preserve"> (directly or indirectly)</w:t>
      </w:r>
      <w:r>
        <w:t xml:space="preserve"> for generating the clustered network and testing it. In our example here we used Gene</w:t>
      </w:r>
      <w:r w:rsidR="001C257E">
        <w:t xml:space="preserve"> </w:t>
      </w:r>
      <w:r>
        <w:t xml:space="preserve">Ontology terms which are not linked to the methods </w:t>
      </w:r>
      <w:r w:rsidR="008E7166">
        <w:t xml:space="preserve">or datasets </w:t>
      </w:r>
      <w:r>
        <w:t>used in either the clustering methods or the construction of the network architecture</w:t>
      </w:r>
      <w:r w:rsidR="008E7166">
        <w:t xml:space="preserve"> including selection of nodes and edges</w:t>
      </w:r>
      <w:r>
        <w:t xml:space="preserve">. </w:t>
      </w:r>
    </w:p>
    <w:p w14:paraId="239ADECB" w14:textId="77777777" w:rsidR="00EA742A" w:rsidRPr="00835DD2" w:rsidRDefault="00EA742A" w:rsidP="000966C5">
      <w:pPr>
        <w:spacing w:line="360" w:lineRule="auto"/>
      </w:pPr>
    </w:p>
    <w:p w14:paraId="7D0DEEFA" w14:textId="2710E2B8" w:rsidR="00EC423D" w:rsidRDefault="00EC423D" w:rsidP="00EC423D">
      <w:pPr>
        <w:rPr>
          <w:bCs/>
          <w:iCs/>
        </w:rPr>
      </w:pPr>
      <w:r w:rsidRPr="001A566F">
        <w:rPr>
          <w:b/>
          <w:iCs/>
        </w:rPr>
        <w:t xml:space="preserve">BASIC PROTOCOL </w:t>
      </w:r>
      <w:r w:rsidR="00C77562">
        <w:rPr>
          <w:b/>
          <w:iCs/>
        </w:rPr>
        <w:t>5</w:t>
      </w:r>
    </w:p>
    <w:p w14:paraId="1A95E7EE" w14:textId="77777777" w:rsidR="00EC423D" w:rsidRPr="001A566F" w:rsidRDefault="00EC423D" w:rsidP="00EC423D">
      <w:pPr>
        <w:rPr>
          <w:bCs/>
          <w:iCs/>
        </w:rPr>
      </w:pPr>
    </w:p>
    <w:p w14:paraId="03EF59B9" w14:textId="6B170F0E" w:rsidR="00EC423D" w:rsidRPr="000A3BF7" w:rsidRDefault="00EC423D" w:rsidP="00EC423D">
      <w:pPr>
        <w:jc w:val="both"/>
        <w:rPr>
          <w:b/>
          <w:iCs/>
        </w:rPr>
      </w:pPr>
      <w:r w:rsidRPr="000A3BF7">
        <w:rPr>
          <w:b/>
          <w:iCs/>
        </w:rPr>
        <w:t xml:space="preserve">Identifying the </w:t>
      </w:r>
      <w:r w:rsidR="00AC2FE3">
        <w:rPr>
          <w:b/>
          <w:iCs/>
        </w:rPr>
        <w:t>influential</w:t>
      </w:r>
      <w:r w:rsidR="00AC2FE3" w:rsidRPr="000A3BF7">
        <w:rPr>
          <w:b/>
          <w:iCs/>
        </w:rPr>
        <w:t xml:space="preserve"> </w:t>
      </w:r>
      <w:r w:rsidRPr="000A3BF7">
        <w:rPr>
          <w:b/>
          <w:iCs/>
        </w:rPr>
        <w:t>proteins with bridgeness.</w:t>
      </w:r>
    </w:p>
    <w:p w14:paraId="1736209E" w14:textId="128E1362" w:rsidR="00EC423D" w:rsidRDefault="00EC423D" w:rsidP="00EC423D">
      <w:pPr>
        <w:jc w:val="both"/>
        <w:rPr>
          <w:b/>
          <w:iCs/>
        </w:rPr>
      </w:pPr>
    </w:p>
    <w:p w14:paraId="58B0454D" w14:textId="17A96860" w:rsidR="002B249F" w:rsidRDefault="002B249F" w:rsidP="002B249F">
      <w:pPr>
        <w:spacing w:line="360" w:lineRule="auto"/>
      </w:pPr>
      <w:r w:rsidRPr="00DC49BF">
        <w:rPr>
          <w:color w:val="242424"/>
          <w:highlight w:val="white"/>
        </w:rPr>
        <w:t>Not all proteins act similarly in propagating signals, or information, through the network. It is often assumed that proteins that interact with lots of partners have more significant impact on signal propagation or on disease mechanisms when perturbe</w:t>
      </w:r>
      <w:r w:rsidR="004E32E0">
        <w:rPr>
          <w:color w:val="242424"/>
          <w:highlight w:val="white"/>
        </w:rPr>
        <w:t>d</w:t>
      </w:r>
      <w:r>
        <w:rPr>
          <w:color w:val="242424"/>
          <w:highlight w:val="white"/>
        </w:rPr>
        <w:t xml:space="preserve">. It is also generally found that </w:t>
      </w:r>
      <w:r w:rsidRPr="00DC49BF">
        <w:rPr>
          <w:color w:val="242424"/>
          <w:highlight w:val="white"/>
        </w:rPr>
        <w:t xml:space="preserve">the majority of proteins interact with just a few neighbours and </w:t>
      </w:r>
      <w:r>
        <w:rPr>
          <w:color w:val="242424"/>
          <w:highlight w:val="white"/>
        </w:rPr>
        <w:t xml:space="preserve">thus </w:t>
      </w:r>
      <w:r w:rsidRPr="00DC49BF">
        <w:rPr>
          <w:color w:val="242424"/>
          <w:highlight w:val="white"/>
        </w:rPr>
        <w:t xml:space="preserve">their contribution is </w:t>
      </w:r>
      <w:r>
        <w:rPr>
          <w:color w:val="242424"/>
          <w:highlight w:val="white"/>
        </w:rPr>
        <w:t>generally predicted</w:t>
      </w:r>
      <w:r w:rsidRPr="00DC49BF">
        <w:rPr>
          <w:color w:val="242424"/>
          <w:highlight w:val="white"/>
        </w:rPr>
        <w:t xml:space="preserve"> to be less </w:t>
      </w:r>
      <w:r>
        <w:rPr>
          <w:color w:val="242424"/>
          <w:highlight w:val="white"/>
        </w:rPr>
        <w:t>impactful</w:t>
      </w:r>
      <w:r w:rsidR="005F1B44">
        <w:rPr>
          <w:color w:val="242424"/>
          <w:highlight w:val="white"/>
        </w:rPr>
        <w:t xml:space="preserve"> </w:t>
      </w:r>
      <w:r w:rsidR="004E32E0" w:rsidRPr="00DC49BF">
        <w:rPr>
          <w:color w:val="242424"/>
          <w:highlight w:val="white"/>
        </w:rPr>
        <w:fldChar w:fldCharType="begin"/>
      </w:r>
      <w:r w:rsidR="004E32E0">
        <w:rPr>
          <w:color w:val="242424"/>
          <w:highlight w:val="white"/>
        </w:rPr>
        <w:instrText xml:space="preserve"> ADDIN EN.CITE &lt;EndNote&gt;&lt;Cite&gt;&lt;Author&gt;Vidal&lt;/Author&gt;&lt;Year&gt;2011&lt;/Year&gt;&lt;IDText&gt;Interactome networks and human disease&lt;/IDText&gt;&lt;DisplayText&gt;(Vidal et al., 2011)&lt;/DisplayText&gt;&lt;record&gt;&lt;dates&gt;&lt;pub-dates&gt;&lt;date&gt;Mar 18&lt;/date&gt;&lt;/pub-dates&gt;&lt;year&gt;2011&lt;/year&gt;&lt;/dates&gt;&lt;keywords&gt;&lt;keyword&gt;Disease/*genetics&lt;/keyword&gt;&lt;keyword&gt;Gene Regulatory Networks&lt;/keyword&gt;&lt;keyword&gt;Humans&lt;/keyword&gt;&lt;keyword&gt;*Metabolic Networks and Pathways&lt;/keyword&gt;&lt;keyword&gt;Protein Interaction Mapping&lt;/keyword&gt;&lt;keyword&gt;Proteins/*metabolism&lt;/keyword&gt;&lt;keyword&gt;Systems Biology&lt;/keyword&gt;&lt;/keywords&gt;&lt;isbn&gt;0092-8674&lt;/isbn&gt;&lt;custom2&gt;PMC3102045&lt;/custom2&gt;&lt;titles&gt;&lt;title&gt;Interactome networks and human disease&lt;/title&gt;&lt;secondary-title&gt;Cell&lt;/secondary-title&gt;&lt;/titles&gt;&lt;pages&gt;986-98&lt;/pages&gt;&lt;number&gt;6&lt;/number&gt;&lt;contributors&gt;&lt;authors&gt;&lt;author&gt;Vidal, M.&lt;/author&gt;&lt;author&gt;Cusick, M. E.&lt;/author&gt;&lt;author&gt;Barabasi, A. L.&lt;/author&gt;&lt;/authors&gt;&lt;/contributors&gt;&lt;edition&gt;2011/03/19&lt;/edition&gt;&lt;language&gt;eng&lt;/language&gt;&lt;added-date format="utc"&gt;1602580660&lt;/added-date&gt;&lt;ref-type name="Journal Article"&gt;17&lt;/ref-type&gt;&lt;auth-address&gt;Center for Cancer Systems Biology and Department of Cancer Biology, Dana-Farber Cancer Institute, Boston, MA 02215, USA. marc_vidal@dfci.harvard.edu&lt;/auth-address&gt;&lt;remote-database-provider&gt;NLM&lt;/remote-database-provider&gt;&lt;rec-number&gt;165&lt;/rec-number&gt;&lt;last-updated-date format="utc"&gt;1602580660&lt;/last-updated-date&gt;&lt;accession-num&gt;21414488&lt;/accession-num&gt;&lt;custom6&gt;NIHMS283518&lt;/custom6&gt;&lt;electronic-resource-num&gt;10.1016/j.cell.2011.02.016&lt;/electronic-resource-num&gt;&lt;volume&gt;144&lt;/volume&gt;&lt;/record&gt;&lt;/Cite&gt;&lt;/EndNote&gt;</w:instrText>
      </w:r>
      <w:r w:rsidR="004E32E0" w:rsidRPr="00DC49BF">
        <w:rPr>
          <w:color w:val="242424"/>
          <w:highlight w:val="white"/>
        </w:rPr>
        <w:fldChar w:fldCharType="separate"/>
      </w:r>
      <w:r w:rsidR="004E32E0">
        <w:rPr>
          <w:noProof/>
          <w:color w:val="242424"/>
          <w:highlight w:val="white"/>
        </w:rPr>
        <w:t>(Vidal et al., 2011)</w:t>
      </w:r>
      <w:r w:rsidR="004E32E0" w:rsidRPr="00DC49BF">
        <w:rPr>
          <w:color w:val="242424"/>
          <w:highlight w:val="white"/>
        </w:rPr>
        <w:fldChar w:fldCharType="end"/>
      </w:r>
      <w:r w:rsidRPr="00DC49BF">
        <w:rPr>
          <w:color w:val="242424"/>
          <w:highlight w:val="white"/>
        </w:rPr>
        <w:t xml:space="preserve">. The importance of a protein in propagating information </w:t>
      </w:r>
      <w:r>
        <w:rPr>
          <w:color w:val="242424"/>
          <w:highlight w:val="white"/>
        </w:rPr>
        <w:t xml:space="preserve">appears to be </w:t>
      </w:r>
      <w:r w:rsidRPr="00DC49BF">
        <w:rPr>
          <w:color w:val="242424"/>
          <w:highlight w:val="white"/>
        </w:rPr>
        <w:t xml:space="preserve">dependent on its nearest neighbours, as well as its ability to influence other communities relative to the one it </w:t>
      </w:r>
      <w:r>
        <w:rPr>
          <w:color w:val="242424"/>
          <w:highlight w:val="white"/>
        </w:rPr>
        <w:t xml:space="preserve">most </w:t>
      </w:r>
      <w:r w:rsidRPr="00DC49BF">
        <w:rPr>
          <w:color w:val="242424"/>
          <w:highlight w:val="white"/>
        </w:rPr>
        <w:t>likely belongs</w:t>
      </w:r>
      <w:r w:rsidR="00CE427D">
        <w:rPr>
          <w:color w:val="242424"/>
        </w:rPr>
        <w:t xml:space="preserve"> </w:t>
      </w:r>
      <w:r w:rsidR="00CE427D" w:rsidRPr="00DC49BF">
        <w:fldChar w:fldCharType="begin">
          <w:fldData xml:space="preserve">PEVuZE5vdGU+PENpdGU+PEF1dGhvcj5OZXB1c3o8L0F1dGhvcj48WWVhcj4yMDA4PC9ZZWFyPjxJ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</w:fldData>
        </w:fldChar>
      </w:r>
      <w:r w:rsidR="00CE427D">
        <w:instrText xml:space="preserve"> ADDIN EN.CITE </w:instrText>
      </w:r>
      <w:r w:rsidR="00CE427D">
        <w:fldChar w:fldCharType="begin">
          <w:fldData xml:space="preserve">PEVuZE5vdGU+PENpdGU+PEF1dGhvcj5OZXB1c3o8L0F1dGhvcj48WWVhcj4yMDA4PC9ZZWFyPjxJ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</w:fldData>
        </w:fldChar>
      </w:r>
      <w:r w:rsidR="00CE427D">
        <w:instrText xml:space="preserve"> ADDIN EN.CITE.DATA </w:instrText>
      </w:r>
      <w:r w:rsidR="00CE427D">
        <w:fldChar w:fldCharType="end"/>
      </w:r>
      <w:r w:rsidR="00CE427D" w:rsidRPr="00DC49BF">
        <w:fldChar w:fldCharType="separate"/>
      </w:r>
      <w:r w:rsidR="00CE427D">
        <w:rPr>
          <w:noProof/>
        </w:rPr>
        <w:t>(Nepusz et al., 2008; Nepusz et al., 2012)</w:t>
      </w:r>
      <w:r w:rsidR="00CE427D" w:rsidRPr="00DC49BF">
        <w:fldChar w:fldCharType="end"/>
      </w:r>
      <w:r>
        <w:rPr>
          <w:color w:val="242424"/>
        </w:rPr>
        <w:t xml:space="preserve">. </w:t>
      </w:r>
      <w:r w:rsidR="006E521C" w:rsidRPr="006E521C">
        <w:t xml:space="preserve">Bridgeness </w:t>
      </w:r>
      <w:r w:rsidRPr="00DC49BF">
        <w:t>metric</w:t>
      </w:r>
      <w:r>
        <w:t>, reflects</w:t>
      </w:r>
      <w:r w:rsidRPr="00DC49BF">
        <w:t xml:space="preserve"> the probability </w:t>
      </w:r>
      <w:sdt>
        <w:sdtPr>
          <w:tag w:val="goog_rdk_108"/>
          <w:id w:val="1559829102"/>
        </w:sdtPr>
        <w:sdtContent>
          <w:r w:rsidRPr="00DC49BF">
            <w:t xml:space="preserve">that </w:t>
          </w:r>
        </w:sdtContent>
      </w:sdt>
      <w:r w:rsidRPr="00DC49BF">
        <w:t xml:space="preserve">a </w:t>
      </w:r>
      <w:r>
        <w:t>vertex</w:t>
      </w:r>
      <w:r w:rsidRPr="00DC49BF">
        <w:t xml:space="preserve"> </w:t>
      </w:r>
      <w:r w:rsidR="000A2F73">
        <w:t xml:space="preserve">could </w:t>
      </w:r>
      <w:r w:rsidRPr="00DC49BF">
        <w:t>belong to more than one community at the same time</w:t>
      </w:r>
      <w:r>
        <w:t>, thus providing</w:t>
      </w:r>
      <w:r w:rsidR="006E521C">
        <w:t xml:space="preserve"> a useful measure to</w:t>
      </w:r>
      <w:r w:rsidR="006E521C" w:rsidRPr="006E521C">
        <w:t xml:space="preserve"> rank the vertices based on their topological </w:t>
      </w:r>
      <w:r w:rsidR="008E7166">
        <w:t>influence</w:t>
      </w:r>
      <w:r w:rsidR="008E7166" w:rsidRPr="006E521C">
        <w:t xml:space="preserve"> </w:t>
      </w:r>
      <w:r>
        <w:t xml:space="preserve">and </w:t>
      </w:r>
      <w:r w:rsidR="006E521C">
        <w:t>form</w:t>
      </w:r>
      <w:r w:rsidR="006E521C" w:rsidRPr="006E521C">
        <w:t xml:space="preserve"> linkages between </w:t>
      </w:r>
      <w:r w:rsidR="008E7166">
        <w:t>clusters</w:t>
      </w:r>
      <w:r w:rsidR="006E521C" w:rsidRPr="006E521C">
        <w:t xml:space="preserve"> in the </w:t>
      </w:r>
      <w:r w:rsidR="006E521C">
        <w:t xml:space="preserve">network </w:t>
      </w:r>
      <w:r w:rsidR="006E521C" w:rsidRPr="006E521C">
        <w:t>model</w:t>
      </w:r>
      <w:r>
        <w:t xml:space="preserve"> </w:t>
      </w:r>
      <w:r w:rsidRPr="00DC49BF">
        <w:fldChar w:fldCharType="begin">
          <w:fldData xml:space="preserve">PEVuZE5vdGU+PENpdGU+PEF1dGhvcj5OZXB1c3o8L0F1dGhvcj48WWVhcj4yMDA4PC9ZZWFyPjxJ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</w:fldData>
        </w:fldChar>
      </w:r>
      <w:r>
        <w:instrText xml:space="preserve"> ADDIN EN.CITE </w:instrText>
      </w:r>
      <w:r>
        <w:fldChar w:fldCharType="begin">
          <w:fldData xml:space="preserve">PEVuZE5vdGU+PENpdGU+PEF1dGhvcj5OZXB1c3o8L0F1dGhvcj48WWVhcj4yMDA4PC9ZZWFyPjxJ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</w:fldData>
        </w:fldChar>
      </w:r>
      <w:r>
        <w:instrText xml:space="preserve"> ADDIN EN.CITE.DATA </w:instrText>
      </w:r>
      <w:r>
        <w:fldChar w:fldCharType="end"/>
      </w:r>
      <w:r w:rsidRPr="00DC49BF">
        <w:fldChar w:fldCharType="separate"/>
      </w:r>
      <w:r>
        <w:rPr>
          <w:noProof/>
        </w:rPr>
        <w:t>(Nepusz et al., 2008; Nepusz et al., 2012)</w:t>
      </w:r>
      <w:r w:rsidRPr="00DC49BF">
        <w:fldChar w:fldCharType="end"/>
      </w:r>
      <w:r>
        <w:t>.</w:t>
      </w:r>
    </w:p>
    <w:p w14:paraId="7FC869F6" w14:textId="7D5F81C6" w:rsidR="006E521C" w:rsidRDefault="006E521C" w:rsidP="00491308">
      <w:pPr>
        <w:spacing w:line="360" w:lineRule="auto"/>
      </w:pPr>
    </w:p>
    <w:p w14:paraId="0AE3A210" w14:textId="38EB7E41" w:rsidR="00EC423D" w:rsidRDefault="00491308" w:rsidP="00EC423D">
      <w:pPr>
        <w:spacing w:line="360" w:lineRule="auto"/>
      </w:pPr>
      <w:r>
        <w:t>The protocol starts from the testing of the robustness of communities obtained in</w:t>
      </w:r>
      <w:r w:rsidR="00EC423D">
        <w:t xml:space="preserve"> </w:t>
      </w:r>
      <w:r w:rsidR="00104A95">
        <w:t xml:space="preserve">the “most useful” algorithm, obtained in </w:t>
      </w:r>
      <w:r w:rsidR="00EC423D">
        <w:t xml:space="preserve">Protocol </w:t>
      </w:r>
      <w:r w:rsidR="00657701">
        <w:t>3</w:t>
      </w:r>
      <w:r>
        <w:t>. For this, the consensus matrix is produced</w:t>
      </w:r>
      <w:r w:rsidRPr="00DC49BF">
        <w:t xml:space="preserve"> by </w:t>
      </w:r>
      <w:r w:rsidR="005553A8">
        <w:t xml:space="preserve">creating smaller network by </w:t>
      </w:r>
      <w:r w:rsidRPr="00DC49BF">
        <w:t xml:space="preserve">randomly </w:t>
      </w:r>
      <w:r w:rsidR="005B702F">
        <w:t>keeping</w:t>
      </w:r>
      <w:r w:rsidR="005B702F" w:rsidRPr="00DC49BF">
        <w:t xml:space="preserve"> </w:t>
      </w:r>
      <w:r w:rsidRPr="00DC49BF">
        <w:t xml:space="preserve">a proportion (by default 80%) of the network </w:t>
      </w:r>
      <w:r w:rsidR="005B702F">
        <w:t>edges (</w:t>
      </w:r>
      <w:r w:rsidR="005B702F" w:rsidRPr="009608FF">
        <w:rPr>
          <w:rFonts w:ascii="Courier New" w:hAnsi="Courier New" w:cs="Courier New"/>
          <w:i/>
          <w:iCs/>
        </w:rPr>
        <w:t>type</w:t>
      </w:r>
      <w:r w:rsidR="005B702F">
        <w:t xml:space="preserve">=1) or </w:t>
      </w:r>
      <w:r w:rsidRPr="00DC49BF">
        <w:t>vertices</w:t>
      </w:r>
      <w:r w:rsidR="005B702F">
        <w:t xml:space="preserve"> (</w:t>
      </w:r>
      <w:r w:rsidR="005B702F" w:rsidRPr="009608FF">
        <w:rPr>
          <w:rFonts w:ascii="Courier New" w:hAnsi="Courier New" w:cs="Courier New"/>
          <w:i/>
          <w:iCs/>
        </w:rPr>
        <w:t>type</w:t>
      </w:r>
      <w:r w:rsidR="005B702F">
        <w:t>=2)</w:t>
      </w:r>
      <w:r w:rsidRPr="00DC49BF">
        <w:t xml:space="preserve"> and rerunning the clustering algorithm</w:t>
      </w:r>
      <w:r w:rsidR="005B702F">
        <w:t xml:space="preserve"> on largest connected componen</w:t>
      </w:r>
      <w:r w:rsidR="005553A8">
        <w:t>t</w:t>
      </w:r>
      <w:r w:rsidR="005B702F">
        <w:t xml:space="preserve"> of </w:t>
      </w:r>
      <w:r w:rsidR="005553A8">
        <w:t>that network</w:t>
      </w:r>
      <w:r w:rsidR="008E7166">
        <w:t xml:space="preserve">. This is then </w:t>
      </w:r>
      <w:r w:rsidR="005553A8">
        <w:t xml:space="preserve">repeated </w:t>
      </w:r>
      <w:r w:rsidR="008E7166">
        <w:t>to produce a distribution (matrix)</w:t>
      </w:r>
      <w:r w:rsidRPr="00DC49BF">
        <w:t xml:space="preserve"> </w:t>
      </w:r>
      <w:r w:rsidR="008E7166">
        <w:t>of clustered networks (</w:t>
      </w:r>
      <w:r w:rsidRPr="00DC49BF">
        <w:t>by default set to 5</w:t>
      </w:r>
      <w:r>
        <w:t>00</w:t>
      </w:r>
      <w:r w:rsidRPr="00DC49BF">
        <w:t xml:space="preserve"> times)</w:t>
      </w:r>
      <w:r>
        <w:t>.</w:t>
      </w:r>
      <w:r w:rsidR="002B249F">
        <w:t xml:space="preserve"> </w:t>
      </w:r>
      <w:r>
        <w:t xml:space="preserve">This </w:t>
      </w:r>
      <w:r w:rsidR="006E521C">
        <w:t xml:space="preserve">new </w:t>
      </w:r>
      <w:r>
        <w:t xml:space="preserve">matrix </w:t>
      </w:r>
      <w:r w:rsidR="006E521C">
        <w:t>is used to</w:t>
      </w:r>
      <w:r>
        <w:t xml:space="preserve"> estimat</w:t>
      </w:r>
      <w:r w:rsidR="006E521C">
        <w:t>e</w:t>
      </w:r>
      <w:r>
        <w:t xml:space="preserve"> the b</w:t>
      </w:r>
      <w:r w:rsidRPr="00DC49BF">
        <w:t>ridgeness</w:t>
      </w:r>
      <w:r w:rsidR="002B249F">
        <w:t>, which</w:t>
      </w:r>
      <w:r w:rsidRPr="00DC49BF">
        <w:t xml:space="preserve"> </w:t>
      </w:r>
      <w:r>
        <w:t>takes the</w:t>
      </w:r>
      <w:r w:rsidRPr="00DC49BF">
        <w:t xml:space="preserve"> value</w:t>
      </w:r>
      <w:sdt>
        <w:sdtPr>
          <w:tag w:val="goog_rdk_122"/>
          <w:id w:val="142856336"/>
        </w:sdtPr>
        <w:sdtContent>
          <w:r w:rsidRPr="00DC49BF">
            <w:t>s</w:t>
          </w:r>
        </w:sdtContent>
      </w:sdt>
      <w:r w:rsidRPr="00DC49BF">
        <w:t xml:space="preserve"> between 0 </w:t>
      </w:r>
      <w:sdt>
        <w:sdtPr>
          <w:tag w:val="goog_rdk_124"/>
          <w:id w:val="-1884786468"/>
        </w:sdtPr>
        <w:sdtContent>
          <w:r w:rsidRPr="00DC49BF">
            <w:t xml:space="preserve">- </w:t>
          </w:r>
        </w:sdtContent>
      </w:sdt>
      <w:r w:rsidRPr="00DC49BF">
        <w:t xml:space="preserve">implying a vertex clearly belongs </w:t>
      </w:r>
      <w:r w:rsidR="006E521C">
        <w:t>to</w:t>
      </w:r>
      <w:r w:rsidRPr="00DC49BF">
        <w:t xml:space="preserve"> a single community, to 1 </w:t>
      </w:r>
      <w:sdt>
        <w:sdtPr>
          <w:tag w:val="goog_rdk_126"/>
          <w:id w:val="-1990091495"/>
        </w:sdtPr>
        <w:sdtContent>
          <w:r w:rsidRPr="00DC49BF">
            <w:t xml:space="preserve">- </w:t>
          </w:r>
        </w:sdtContent>
      </w:sdt>
      <w:r w:rsidRPr="00DC49BF">
        <w:t xml:space="preserve">implying a vertex forms a </w:t>
      </w:r>
      <w:r w:rsidR="003F69D9">
        <w:t>‘</w:t>
      </w:r>
      <w:r w:rsidRPr="00DC49BF">
        <w:t>global bridge</w:t>
      </w:r>
      <w:r w:rsidR="003F69D9">
        <w:t>’</w:t>
      </w:r>
      <w:r w:rsidRPr="00DC49BF">
        <w:t xml:space="preserve"> across every community </w:t>
      </w:r>
      <w:r w:rsidR="008E7166">
        <w:t xml:space="preserve">in the network </w:t>
      </w:r>
      <w:r w:rsidRPr="00DC49BF">
        <w:t xml:space="preserve">with the same </w:t>
      </w:r>
      <w:r w:rsidR="006E521C">
        <w:t>probability</w:t>
      </w:r>
      <w:r w:rsidR="006E521C" w:rsidRPr="00DC49BF">
        <w:t xml:space="preserve"> </w:t>
      </w:r>
      <w:r w:rsidRPr="00DC49BF">
        <w:fldChar w:fldCharType="begin">
          <w:fldData xml:space="preserve">PEVuZE5vdGU+PENpdGU+PEF1dGhvcj5OZXB1c3o8L0F1dGhvcj48WWVhcj4yMDA4PC9ZZWFyPjxJ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</w:fldData>
        </w:fldChar>
      </w:r>
      <w:r w:rsidR="0070475C">
        <w:instrText xml:space="preserve"> ADDIN EN.CITE </w:instrText>
      </w:r>
      <w:r w:rsidR="0070475C">
        <w:fldChar w:fldCharType="begin">
          <w:fldData xml:space="preserve">PEVuZE5vdGU+PENpdGU+PEF1dGhvcj5OZXB1c3o8L0F1dGhvcj48WWVhcj4yMDA4PC9ZZWFyPjxJ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</w:fldData>
        </w:fldChar>
      </w:r>
      <w:r w:rsidR="0070475C">
        <w:instrText xml:space="preserve"> ADDIN EN.CITE.DATA </w:instrText>
      </w:r>
      <w:r w:rsidR="0070475C">
        <w:fldChar w:fldCharType="end"/>
      </w:r>
      <w:r w:rsidRPr="00DC49BF">
        <w:fldChar w:fldCharType="separate"/>
      </w:r>
      <w:r w:rsidR="0070475C">
        <w:rPr>
          <w:noProof/>
        </w:rPr>
        <w:t>(Nepusz et al., 2008; Nepusz et al., 2012)</w:t>
      </w:r>
      <w:r w:rsidRPr="00DC49BF">
        <w:fldChar w:fldCharType="end"/>
      </w:r>
      <w:r>
        <w:t xml:space="preserve">.  </w:t>
      </w:r>
    </w:p>
    <w:p w14:paraId="22E0974F" w14:textId="77777777" w:rsidR="006E521C" w:rsidRDefault="006E521C" w:rsidP="00EC423D">
      <w:pPr>
        <w:spacing w:line="360" w:lineRule="auto"/>
      </w:pPr>
    </w:p>
    <w:p w14:paraId="11CC8446" w14:textId="34D5E25D" w:rsidR="00EC423D" w:rsidRDefault="00EC423D" w:rsidP="00EC423D">
      <w:pPr>
        <w:spacing w:line="360" w:lineRule="auto"/>
      </w:pPr>
      <w:r w:rsidRPr="00DC49BF">
        <w:lastRenderedPageBreak/>
        <w:t>Although useful itself</w:t>
      </w:r>
      <w:r w:rsidR="005B702F">
        <w:t xml:space="preserve"> </w:t>
      </w:r>
      <w:r w:rsidR="00757EB1">
        <w:t>as a measure of a “global” network importance</w:t>
      </w:r>
      <w:r w:rsidRPr="00DC49BF">
        <w:t xml:space="preserve">, </w:t>
      </w:r>
      <w:r>
        <w:t>b</w:t>
      </w:r>
      <w:r w:rsidRPr="00DC49BF">
        <w:t xml:space="preserve">ridgeness becomes </w:t>
      </w:r>
      <w:r w:rsidR="006E521C">
        <w:t>more</w:t>
      </w:r>
      <w:r w:rsidR="006E521C" w:rsidRPr="00DC49BF">
        <w:t xml:space="preserve"> </w:t>
      </w:r>
      <w:r w:rsidRPr="00DC49BF">
        <w:t>informative when combined with other vertex centrality measures, e.g., semi-local centrality</w:t>
      </w:r>
      <w:r w:rsidR="005B702F">
        <w:t>.</w:t>
      </w:r>
      <w:r w:rsidRPr="00DC49BF">
        <w:t xml:space="preserve"> </w:t>
      </w:r>
      <w:r w:rsidR="005B702F">
        <w:t>Semi-local centrality</w:t>
      </w:r>
      <w:r w:rsidR="005B702F" w:rsidRPr="00DC49BF">
        <w:t xml:space="preserve"> </w:t>
      </w:r>
      <w:r w:rsidRPr="00DC49BF">
        <w:t>considers t</w:t>
      </w:r>
      <w:r>
        <w:t xml:space="preserve">he </w:t>
      </w:r>
      <w:r w:rsidRPr="00DC49BF">
        <w:t>nearest and next to the nearest vertex neighbours</w:t>
      </w:r>
      <w:r w:rsidR="00757EB1">
        <w:t>, so reflects the “local” importance of the protein</w:t>
      </w:r>
      <w:r w:rsidRPr="00DC49BF">
        <w:t xml:space="preserve">. </w:t>
      </w:r>
      <w:r w:rsidR="005B702F">
        <w:t>It</w:t>
      </w:r>
      <w:r w:rsidRPr="00DC49BF">
        <w:t xml:space="preserve"> </w:t>
      </w:r>
      <w:r w:rsidR="00FF7B09">
        <w:t xml:space="preserve">also </w:t>
      </w:r>
      <w:r w:rsidRPr="00DC49BF">
        <w:t xml:space="preserve">lies between 0 and 1 indicating whether the </w:t>
      </w:r>
      <w:r>
        <w:t>vertex</w:t>
      </w:r>
      <w:r w:rsidRPr="00DC49BF">
        <w:t xml:space="preserve"> </w:t>
      </w:r>
      <w:r>
        <w:t>is likely to have</w:t>
      </w:r>
      <w:r w:rsidRPr="00DC49BF">
        <w:t xml:space="preserve"> local</w:t>
      </w:r>
      <w:r>
        <w:t xml:space="preserve"> influence</w:t>
      </w:r>
      <w:r w:rsidRPr="00DC49BF">
        <w:t xml:space="preserve">. </w:t>
      </w:r>
      <w:r>
        <w:t>Plotting</w:t>
      </w:r>
      <w:r w:rsidRPr="00DC49BF">
        <w:t xml:space="preserve"> </w:t>
      </w:r>
      <w:r>
        <w:t>b</w:t>
      </w:r>
      <w:r w:rsidRPr="00DC49BF">
        <w:t xml:space="preserve">ridgeness against semi-local centrality, </w:t>
      </w:r>
      <w:r>
        <w:t>allows us to</w:t>
      </w:r>
      <w:r w:rsidRPr="00DC49BF">
        <w:t xml:space="preserve"> categorise </w:t>
      </w:r>
      <w:r w:rsidR="006E521C">
        <w:t xml:space="preserve">both </w:t>
      </w:r>
      <w:r w:rsidRPr="00DC49BF">
        <w:t xml:space="preserve">the local and global influence </w:t>
      </w:r>
      <w:sdt>
        <w:sdtPr>
          <w:tag w:val="goog_rdk_132"/>
          <w:id w:val="-46925682"/>
        </w:sdtPr>
        <w:sdtContent>
          <w:r w:rsidRPr="00DC49BF">
            <w:t xml:space="preserve">of </w:t>
          </w:r>
        </w:sdtContent>
      </w:sdt>
      <w:r w:rsidRPr="00DC49BF">
        <w:t xml:space="preserve">each </w:t>
      </w:r>
      <w:r>
        <w:t>vertex within</w:t>
      </w:r>
      <w:r w:rsidRPr="00DC49BF">
        <w:t xml:space="preserve"> </w:t>
      </w:r>
      <w:r>
        <w:t>a</w:t>
      </w:r>
      <w:r w:rsidRPr="00DC49BF">
        <w:t xml:space="preserve"> network given only </w:t>
      </w:r>
      <w:r>
        <w:t xml:space="preserve">the </w:t>
      </w:r>
      <w:r w:rsidRPr="00DC49BF">
        <w:t xml:space="preserve">network structure (see case study). </w:t>
      </w:r>
      <w:r w:rsidRPr="00830818">
        <w:rPr>
          <w:i/>
          <w:iCs/>
        </w:rPr>
        <w:t>BioNAR</w:t>
      </w:r>
      <w:r w:rsidRPr="00DC49BF">
        <w:t xml:space="preserve"> </w:t>
      </w:r>
      <w:r>
        <w:t>also supports the comparison of</w:t>
      </w:r>
      <w:r w:rsidRPr="00DC49BF">
        <w:t xml:space="preserve"> </w:t>
      </w:r>
      <w:r>
        <w:t>b</w:t>
      </w:r>
      <w:r w:rsidRPr="00DC49BF">
        <w:t xml:space="preserve">ridgeness </w:t>
      </w:r>
      <w:sdt>
        <w:sdtPr>
          <w:tag w:val="goog_rdk_135"/>
          <w:id w:val="-773326130"/>
        </w:sdtPr>
        <w:sdtContent/>
      </w:sdt>
      <w:r w:rsidRPr="00DC49BF">
        <w:t>against</w:t>
      </w:r>
      <w:sdt>
        <w:sdtPr>
          <w:tag w:val="goog_rdk_136"/>
          <w:id w:val="807826930"/>
        </w:sdtPr>
        <w:sdtContent>
          <w:r>
            <w:t xml:space="preserve"> any </w:t>
          </w:r>
        </w:sdtContent>
      </w:sdt>
      <w:r w:rsidRPr="00DC49BF">
        <w:t xml:space="preserve">vertex centrality measure (or any normalised numeric vertex value) of the </w:t>
      </w:r>
      <w:sdt>
        <w:sdtPr>
          <w:tag w:val="goog_rdk_139"/>
          <w:id w:val="572787383"/>
        </w:sdtPr>
        <w:sdtContent>
          <w:r w:rsidRPr="00DC49BF">
            <w:t xml:space="preserve">user’s </w:t>
          </w:r>
        </w:sdtContent>
      </w:sdt>
      <w:r w:rsidRPr="00DC49BF">
        <w:t>choice, e.g., against Page Rank.</w:t>
      </w:r>
    </w:p>
    <w:p w14:paraId="0C62F990" w14:textId="77777777" w:rsidR="006E521C" w:rsidRDefault="006E521C" w:rsidP="00EC423D">
      <w:pPr>
        <w:spacing w:line="360" w:lineRule="auto"/>
      </w:pPr>
    </w:p>
    <w:p w14:paraId="17A237F4" w14:textId="11D3825A" w:rsidR="00EC423D" w:rsidRDefault="006E521C" w:rsidP="00EC423D">
      <w:pPr>
        <w:spacing w:line="360" w:lineRule="auto"/>
      </w:pPr>
      <w:r>
        <w:t xml:space="preserve">The protocol for doing this </w:t>
      </w:r>
      <w:r w:rsidR="00EC423D">
        <w:t xml:space="preserve">starts </w:t>
      </w:r>
      <w:r>
        <w:t xml:space="preserve">by </w:t>
      </w:r>
      <w:r w:rsidR="00EC423D">
        <w:t xml:space="preserve">estimating the bridgeness from </w:t>
      </w:r>
      <w:r>
        <w:t xml:space="preserve">the </w:t>
      </w:r>
      <w:r w:rsidR="00EC423D">
        <w:t xml:space="preserve">consensus matrix obtained in </w:t>
      </w:r>
      <w:r>
        <w:t xml:space="preserve">Protocol 4 </w:t>
      </w:r>
      <w:r w:rsidR="00EC423D">
        <w:t xml:space="preserve">and proceeds </w:t>
      </w:r>
      <w:r w:rsidR="009C42F6">
        <w:t xml:space="preserve">by </w:t>
      </w:r>
      <w:r w:rsidR="00EC423D">
        <w:t>plotting the brid</w:t>
      </w:r>
      <w:r w:rsidR="007D514E">
        <w:t>g</w:t>
      </w:r>
      <w:r w:rsidR="00EC423D">
        <w:t>eness against the centrality measure of choice</w:t>
      </w:r>
      <w:r w:rsidR="00757EB1">
        <w:t xml:space="preserve">, which is implemented in two ways. </w:t>
      </w:r>
      <w:r w:rsidR="00657701">
        <w:t xml:space="preserve">In this </w:t>
      </w:r>
      <w:r w:rsidR="009C42F6">
        <w:t xml:space="preserve">example </w:t>
      </w:r>
      <w:r w:rsidR="00657701">
        <w:t xml:space="preserve">we continue working with the network from Protocol 4 and </w:t>
      </w:r>
      <w:r w:rsidR="009C42F6">
        <w:t xml:space="preserve">the </w:t>
      </w:r>
      <w:r w:rsidR="00657701">
        <w:t>algorithm, which showed the best enrichment performanc</w:t>
      </w:r>
      <w:r w:rsidR="009C42F6">
        <w:t>e, i.e.</w:t>
      </w:r>
      <w:r w:rsidR="00657701">
        <w:t xml:space="preserve"> ‘louvain’.</w:t>
      </w:r>
    </w:p>
    <w:p w14:paraId="2DEFC9B3"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7E658980" w14:textId="0B83319F" w:rsidR="000E1359" w:rsidRDefault="000E1359" w:rsidP="00EC423D">
      <w:pPr>
        <w:spacing w:line="360" w:lineRule="auto"/>
      </w:pPr>
    </w:p>
    <w:p w14:paraId="079F2DD8" w14:textId="22260EFF" w:rsidR="00657701" w:rsidRDefault="007D514E" w:rsidP="00657701">
      <w:pPr>
        <w:pStyle w:val="ListParagraph"/>
        <w:numPr>
          <w:ilvl w:val="0"/>
          <w:numId w:val="21"/>
        </w:numPr>
        <w:spacing w:line="360" w:lineRule="auto"/>
      </w:pPr>
      <w:r>
        <w:t>First, c</w:t>
      </w:r>
      <w:r w:rsidR="00657701">
        <w:t>alculate the consensus community structure</w:t>
      </w:r>
      <w:r>
        <w:t>:</w:t>
      </w:r>
    </w:p>
    <w:p w14:paraId="12647954" w14:textId="77777777" w:rsidR="00657701" w:rsidRPr="00610E5F" w:rsidRDefault="00657701" w:rsidP="00657701">
      <w:pPr>
        <w:pStyle w:val="ListParagraph"/>
        <w:rPr>
          <w:rFonts w:ascii="Courier New" w:eastAsia="Calibri" w:hAnsi="Courier New" w:cs="Courier New"/>
          <w:iCs/>
          <w:sz w:val="18"/>
          <w:szCs w:val="18"/>
        </w:rPr>
      </w:pPr>
      <w:r w:rsidRPr="00610E5F">
        <w:rPr>
          <w:rFonts w:ascii="Courier New" w:eastAsia="Calibri" w:hAnsi="Courier New" w:cs="Courier New"/>
          <w:iCs/>
          <w:sz w:val="18"/>
          <w:szCs w:val="18"/>
        </w:rPr>
        <w:t>conmat &lt;- makeConsensusMatrix(g, N=5,</w:t>
      </w:r>
    </w:p>
    <w:p w14:paraId="338F46EF" w14:textId="11592A36" w:rsidR="00657701" w:rsidRPr="00610E5F" w:rsidRDefault="00657701" w:rsidP="00657701">
      <w:pPr>
        <w:pStyle w:val="ListParagraph"/>
        <w:rPr>
          <w:rFonts w:ascii="Courier New" w:eastAsia="Calibri" w:hAnsi="Courier New" w:cs="Courier New"/>
          <w:iCs/>
          <w:sz w:val="18"/>
          <w:szCs w:val="18"/>
        </w:rPr>
      </w:pPr>
      <w:r w:rsidRPr="00610E5F">
        <w:rPr>
          <w:rFonts w:ascii="Courier New" w:eastAsia="Calibri" w:hAnsi="Courier New" w:cs="Courier New"/>
          <w:iCs/>
          <w:sz w:val="18"/>
          <w:szCs w:val="18"/>
        </w:rPr>
        <w:t xml:space="preserve">                                alg = </w:t>
      </w:r>
      <w:r w:rsidR="00DA6483">
        <w:rPr>
          <w:rFonts w:ascii="Courier New" w:eastAsia="Calibri" w:hAnsi="Courier New" w:cs="Courier New"/>
          <w:iCs/>
          <w:sz w:val="18"/>
          <w:szCs w:val="18"/>
        </w:rPr>
        <w:t>"Louvain"</w:t>
      </w:r>
      <w:r w:rsidRPr="00610E5F">
        <w:rPr>
          <w:rFonts w:ascii="Courier New" w:eastAsia="Calibri" w:hAnsi="Courier New" w:cs="Courier New"/>
          <w:iCs/>
          <w:sz w:val="18"/>
          <w:szCs w:val="18"/>
        </w:rPr>
        <w:t xml:space="preserve">, type = 2, </w:t>
      </w:r>
    </w:p>
    <w:p w14:paraId="1AA11A3D" w14:textId="543AE25A" w:rsidR="00657701" w:rsidRPr="00610E5F" w:rsidRDefault="00657701" w:rsidP="00657701">
      <w:pPr>
        <w:pStyle w:val="ListParagraph"/>
        <w:rPr>
          <w:rFonts w:ascii="Courier New" w:eastAsia="Calibri" w:hAnsi="Courier New" w:cs="Courier New"/>
          <w:iCs/>
          <w:sz w:val="18"/>
          <w:szCs w:val="18"/>
        </w:rPr>
      </w:pPr>
      <w:r w:rsidRPr="00610E5F">
        <w:rPr>
          <w:rFonts w:ascii="Courier New" w:eastAsia="Calibri" w:hAnsi="Courier New" w:cs="Courier New"/>
          <w:iCs/>
          <w:sz w:val="18"/>
          <w:szCs w:val="18"/>
        </w:rPr>
        <w:t xml:space="preserve">                                mask = 10,</w:t>
      </w:r>
      <w:r w:rsidR="002C6462">
        <w:rPr>
          <w:rFonts w:ascii="Courier New" w:eastAsia="Calibri" w:hAnsi="Courier New" w:cs="Courier New"/>
          <w:iCs/>
          <w:sz w:val="18"/>
          <w:szCs w:val="18"/>
        </w:rPr>
        <w:t xml:space="preserve"> </w:t>
      </w:r>
      <w:r w:rsidRPr="00610E5F">
        <w:rPr>
          <w:rFonts w:ascii="Courier New" w:eastAsia="Calibri" w:hAnsi="Courier New" w:cs="Courier New"/>
          <w:iCs/>
          <w:sz w:val="18"/>
          <w:szCs w:val="18"/>
        </w:rPr>
        <w:t xml:space="preserve">reclust = FALSE, </w:t>
      </w:r>
    </w:p>
    <w:p w14:paraId="317860B7" w14:textId="77777777" w:rsidR="00657701" w:rsidRDefault="00657701" w:rsidP="00657701">
      <w:pPr>
        <w:pStyle w:val="ListParagraph"/>
        <w:rPr>
          <w:rFonts w:ascii="Courier New" w:eastAsia="Calibri" w:hAnsi="Courier New" w:cs="Courier New"/>
          <w:iCs/>
          <w:sz w:val="18"/>
          <w:szCs w:val="18"/>
        </w:rPr>
      </w:pPr>
      <w:r w:rsidRPr="00610E5F">
        <w:rPr>
          <w:rFonts w:ascii="Courier New" w:eastAsia="Calibri" w:hAnsi="Courier New" w:cs="Courier New"/>
          <w:iCs/>
          <w:sz w:val="18"/>
          <w:szCs w:val="18"/>
        </w:rPr>
        <w:t xml:space="preserve">                                Cnmax = 10)</w:t>
      </w:r>
    </w:p>
    <w:p w14:paraId="72231C0D" w14:textId="77777777" w:rsidR="00657701" w:rsidRDefault="00657701" w:rsidP="00657701">
      <w:pPr>
        <w:pStyle w:val="ListParagraph"/>
        <w:rPr>
          <w:rFonts w:ascii="Courier New" w:eastAsia="Calibri" w:hAnsi="Courier New" w:cs="Courier New"/>
          <w:iCs/>
          <w:sz w:val="18"/>
          <w:szCs w:val="18"/>
        </w:rPr>
      </w:pPr>
    </w:p>
    <w:p w14:paraId="47F81B2E" w14:textId="78099683" w:rsidR="00657701" w:rsidRDefault="00657701" w:rsidP="00657701">
      <w:pPr>
        <w:ind w:left="720"/>
      </w:pPr>
      <w:r>
        <w:t>Here,</w:t>
      </w:r>
      <w:r w:rsidRPr="00610E5F">
        <w:t xml:space="preserve"> </w:t>
      </w:r>
      <w:r w:rsidRPr="009608FF">
        <w:rPr>
          <w:rFonts w:ascii="Courier New" w:hAnsi="Courier New" w:cs="Courier New"/>
          <w:i/>
          <w:iCs/>
        </w:rPr>
        <w:t xml:space="preserve">'alg' </w:t>
      </w:r>
      <w:r w:rsidR="000A2F73">
        <w:t>selects</w:t>
      </w:r>
      <w:r w:rsidRPr="00610E5F">
        <w:t xml:space="preserve"> the clustering algorithm</w:t>
      </w:r>
      <w:r w:rsidR="000A2F73">
        <w:t xml:space="preserve"> to be used</w:t>
      </w:r>
      <w:r w:rsidRPr="00610E5F">
        <w:t xml:space="preserve">, </w:t>
      </w:r>
      <w:r w:rsidRPr="009608FF">
        <w:rPr>
          <w:rFonts w:ascii="Courier New" w:hAnsi="Courier New" w:cs="Courier New"/>
          <w:i/>
          <w:iCs/>
        </w:rPr>
        <w:t>'type'</w:t>
      </w:r>
      <w:r w:rsidRPr="00610E5F">
        <w:t xml:space="preserve"> the sampling scheme (1 sample edges, and 2 sample </w:t>
      </w:r>
      <w:r w:rsidR="00CE59A9" w:rsidRPr="00610E5F">
        <w:t>vertices</w:t>
      </w:r>
      <w:r w:rsidRPr="00610E5F">
        <w:t xml:space="preserve">) used, </w:t>
      </w:r>
      <w:r w:rsidRPr="009608FF">
        <w:rPr>
          <w:rFonts w:ascii="Courier New" w:hAnsi="Courier New" w:cs="Courier New"/>
          <w:i/>
          <w:iCs/>
        </w:rPr>
        <w:t>'mask'</w:t>
      </w:r>
      <w:r w:rsidRPr="00610E5F">
        <w:t xml:space="preserve"> the percentage of edges or vertices to </w:t>
      </w:r>
      <w:r w:rsidR="003E5C06">
        <w:t>remove from the graph</w:t>
      </w:r>
      <w:r w:rsidRPr="00610E5F">
        <w:t xml:space="preserve">, and </w:t>
      </w:r>
      <w:r w:rsidRPr="009608FF">
        <w:rPr>
          <w:rFonts w:ascii="Courier New" w:hAnsi="Courier New" w:cs="Courier New"/>
          <w:i/>
          <w:iCs/>
        </w:rPr>
        <w:t>'reclust'</w:t>
      </w:r>
      <w:r w:rsidRPr="00610E5F">
        <w:t xml:space="preserve"> whether reclustering should be performed on the community set found, </w:t>
      </w:r>
      <w:r w:rsidRPr="009608FF">
        <w:rPr>
          <w:rFonts w:ascii="Courier New" w:hAnsi="Courier New" w:cs="Courier New"/>
          <w:i/>
          <w:iCs/>
        </w:rPr>
        <w:t>'Cnmin'</w:t>
      </w:r>
      <w:r w:rsidRPr="00610E5F">
        <w:t xml:space="preserve"> minimum cluster size and </w:t>
      </w:r>
      <w:r w:rsidRPr="009608FF">
        <w:rPr>
          <w:rFonts w:ascii="Courier New" w:hAnsi="Courier New" w:cs="Courier New"/>
          <w:i/>
          <w:iCs/>
        </w:rPr>
        <w:t xml:space="preserve">'Cnmax' </w:t>
      </w:r>
      <w:r w:rsidRPr="00610E5F">
        <w:t xml:space="preserve">the maximum cluster size above which reclustering will be performed (if </w:t>
      </w:r>
      <w:r w:rsidRPr="008B3F5C">
        <w:rPr>
          <w:i/>
          <w:iCs/>
        </w:rPr>
        <w:t>reClust</w:t>
      </w:r>
      <w:r w:rsidRPr="00610E5F">
        <w:t>=TRUE).</w:t>
      </w:r>
      <w:r>
        <w:t xml:space="preserve"> The resulting matrix </w:t>
      </w:r>
      <w:r w:rsidRPr="009608FF">
        <w:rPr>
          <w:rFonts w:ascii="Courier New" w:hAnsi="Courier New" w:cs="Courier New"/>
          <w:i/>
          <w:iCs/>
        </w:rPr>
        <w:t>conmat</w:t>
      </w:r>
      <w:r w:rsidRPr="009C565F">
        <w:rPr>
          <w:rFonts w:ascii="Courier New" w:hAnsi="Courier New" w:cs="Courier New"/>
          <w:i/>
          <w:iCs/>
          <w:sz w:val="18"/>
          <w:szCs w:val="18"/>
        </w:rPr>
        <w:t xml:space="preserve"> </w:t>
      </w:r>
      <w:r w:rsidRPr="003C4CA7">
        <w:t>has dimensions 2297 x 2297</w:t>
      </w:r>
      <w:r>
        <w:t>, where each matrix element is assigned the frequency with which a pair of nodes vertices is found in the same cluster.</w:t>
      </w:r>
    </w:p>
    <w:p w14:paraId="66CA6F39" w14:textId="7F19C9D3" w:rsidR="00C12F4E" w:rsidRDefault="00C12F4E" w:rsidP="00657701">
      <w:pPr>
        <w:ind w:left="720"/>
      </w:pPr>
    </w:p>
    <w:p w14:paraId="6639628D" w14:textId="0F435C4C" w:rsidR="00C12F4E" w:rsidRDefault="00C12F4E" w:rsidP="00C12F4E">
      <w:pPr>
        <w:pStyle w:val="ListParagraph"/>
        <w:numPr>
          <w:ilvl w:val="0"/>
          <w:numId w:val="21"/>
        </w:numPr>
        <w:spacing w:line="360" w:lineRule="auto"/>
      </w:pPr>
      <w:r>
        <w:t>Calculate the robustness of community structure.</w:t>
      </w:r>
    </w:p>
    <w:p w14:paraId="14378250" w14:textId="6DF90791" w:rsidR="00657701" w:rsidRDefault="007D514E" w:rsidP="00C12F4E">
      <w:pPr>
        <w:ind w:left="720"/>
      </w:pPr>
      <w:r>
        <w:t>N</w:t>
      </w:r>
      <w:r w:rsidR="00657701">
        <w:t xml:space="preserve">ext the </w:t>
      </w:r>
      <w:r w:rsidR="00657701" w:rsidRPr="00DC49BF">
        <w:t>robustness of discovered communities</w:t>
      </w:r>
      <w:r w:rsidR="00657701">
        <w:t xml:space="preserve"> will be tested</w:t>
      </w:r>
      <w:r w:rsidR="00657701" w:rsidRPr="00DC49BF">
        <w:t xml:space="preserve">, </w:t>
      </w:r>
      <w:r>
        <w:t xml:space="preserve">assigning to </w:t>
      </w:r>
      <w:r w:rsidR="00657701">
        <w:t xml:space="preserve">each cluster </w:t>
      </w:r>
      <w:r>
        <w:t xml:space="preserve">a </w:t>
      </w:r>
      <w:r w:rsidR="00657701">
        <w:t>value in a</w:t>
      </w:r>
      <w:r w:rsidR="00657701" w:rsidRPr="00DC49BF">
        <w:t xml:space="preserve"> range from 0, indicating no confidence in the community existing, to 1, indicating absolute confidence in the cluster existing</w:t>
      </w:r>
      <w:r w:rsidR="00657701">
        <w:t>, thus evaluating the "goodness" of a chosen clustering algorithm.</w:t>
      </w:r>
    </w:p>
    <w:p w14:paraId="308EFF4B" w14:textId="77777777" w:rsidR="00657701" w:rsidRDefault="00657701" w:rsidP="00657701">
      <w:pPr>
        <w:ind w:left="720"/>
      </w:pPr>
    </w:p>
    <w:p w14:paraId="78E4BDFA" w14:textId="2DB7A863" w:rsidR="00657701" w:rsidRPr="008B3F5C" w:rsidRDefault="00657701" w:rsidP="00657701">
      <w:pPr>
        <w:pStyle w:val="ListParagraph"/>
        <w:rPr>
          <w:rFonts w:ascii="Courier New" w:eastAsia="Calibri" w:hAnsi="Courier New" w:cs="Courier New"/>
          <w:iCs/>
          <w:sz w:val="18"/>
          <w:szCs w:val="18"/>
        </w:rPr>
      </w:pPr>
      <w:r w:rsidRPr="00D33D66">
        <w:rPr>
          <w:rFonts w:ascii="Courier New" w:eastAsia="Calibri" w:hAnsi="Courier New" w:cs="Courier New"/>
          <w:iCs/>
          <w:sz w:val="18"/>
          <w:szCs w:val="18"/>
        </w:rPr>
        <w:t xml:space="preserve">clrob&lt;-getRobustness(g, alg = </w:t>
      </w:r>
      <w:r w:rsidR="002C6462">
        <w:rPr>
          <w:rFonts w:ascii="Courier New" w:eastAsia="Calibri" w:hAnsi="Courier New" w:cs="Courier New"/>
          <w:iCs/>
          <w:sz w:val="18"/>
          <w:szCs w:val="18"/>
        </w:rPr>
        <w:t>"</w:t>
      </w:r>
      <w:r>
        <w:rPr>
          <w:rFonts w:ascii="Courier New" w:eastAsia="Calibri" w:hAnsi="Courier New" w:cs="Courier New"/>
          <w:iCs/>
          <w:sz w:val="18"/>
          <w:szCs w:val="18"/>
        </w:rPr>
        <w:t>l</w:t>
      </w:r>
      <w:r w:rsidRPr="00D33D66">
        <w:rPr>
          <w:rFonts w:ascii="Courier New" w:eastAsia="Calibri" w:hAnsi="Courier New" w:cs="Courier New"/>
          <w:iCs/>
          <w:sz w:val="18"/>
          <w:szCs w:val="18"/>
        </w:rPr>
        <w:t>ouvain</w:t>
      </w:r>
      <w:r w:rsidR="002C6462">
        <w:rPr>
          <w:rFonts w:ascii="Courier New" w:eastAsia="Calibri" w:hAnsi="Courier New" w:cs="Courier New"/>
          <w:iCs/>
          <w:sz w:val="18"/>
          <w:szCs w:val="18"/>
        </w:rPr>
        <w:t>"</w:t>
      </w:r>
      <w:r w:rsidRPr="00D33D66">
        <w:rPr>
          <w:rFonts w:ascii="Courier New" w:eastAsia="Calibri" w:hAnsi="Courier New" w:cs="Courier New"/>
          <w:iCs/>
          <w:sz w:val="18"/>
          <w:szCs w:val="18"/>
        </w:rPr>
        <w:t>, conmat)</w:t>
      </w:r>
    </w:p>
    <w:p w14:paraId="7A5928F0" w14:textId="77777777" w:rsidR="00657701" w:rsidRDefault="00657701" w:rsidP="00657701">
      <w:pPr>
        <w:pStyle w:val="ListParagraph"/>
        <w:rPr>
          <w:rFonts w:ascii="Courier New" w:eastAsia="Calibri" w:hAnsi="Courier New" w:cs="Courier New"/>
          <w:iCs/>
          <w:sz w:val="18"/>
          <w:szCs w:val="18"/>
        </w:rPr>
      </w:pPr>
      <w:r w:rsidRPr="008B3F5C">
        <w:rPr>
          <w:rFonts w:ascii="Courier New" w:eastAsia="Calibri" w:hAnsi="Courier New" w:cs="Courier New"/>
          <w:iCs/>
          <w:sz w:val="18"/>
          <w:szCs w:val="18"/>
        </w:rPr>
        <w:lastRenderedPageBreak/>
        <w:t>pander(clrob)</w:t>
      </w:r>
    </w:p>
    <w:p w14:paraId="4984689D" w14:textId="77777777" w:rsidR="00657701" w:rsidRDefault="00657701" w:rsidP="00657701">
      <w:pPr>
        <w:pStyle w:val="ListParagraph"/>
        <w:rPr>
          <w:rFonts w:ascii="Courier New" w:eastAsia="Calibri" w:hAnsi="Courier New" w:cs="Courier New"/>
          <w:iCs/>
          <w:sz w:val="18"/>
          <w:szCs w:val="18"/>
        </w:rPr>
      </w:pPr>
    </w:p>
    <w:p w14:paraId="77AE1863" w14:textId="1F8524A8" w:rsidR="00657701" w:rsidRPr="008B3F5C" w:rsidRDefault="00657701" w:rsidP="00657701">
      <w:pPr>
        <w:pStyle w:val="ListParagraph"/>
        <w:tabs>
          <w:tab w:val="left" w:pos="3993"/>
        </w:tabs>
      </w:pPr>
      <w:r w:rsidRPr="008B3F5C">
        <w:t xml:space="preserve">This will return a table </w:t>
      </w:r>
      <w:r>
        <w:t>(15x5), where each of the 15 cluster</w:t>
      </w:r>
      <w:r w:rsidR="007D514E">
        <w:t>s</w:t>
      </w:r>
      <w:r>
        <w:t xml:space="preserve"> obtain by Louvain algorithm has the following values: </w:t>
      </w:r>
      <w:r w:rsidRPr="009608FF">
        <w:rPr>
          <w:rFonts w:ascii="Courier New" w:hAnsi="Courier New" w:cs="Courier New"/>
          <w:i/>
          <w:iCs/>
        </w:rPr>
        <w:t xml:space="preserve">C </w:t>
      </w:r>
      <w:r>
        <w:t xml:space="preserve">(cluster number), </w:t>
      </w:r>
      <w:r w:rsidRPr="009608FF">
        <w:rPr>
          <w:rFonts w:ascii="Courier New" w:hAnsi="Courier New" w:cs="Courier New"/>
          <w:i/>
          <w:iCs/>
        </w:rPr>
        <w:t>Cn</w:t>
      </w:r>
      <w:r>
        <w:t xml:space="preserve"> (cluster size), </w:t>
      </w:r>
      <w:r w:rsidRPr="009608FF">
        <w:rPr>
          <w:rFonts w:ascii="Courier New" w:hAnsi="Courier New" w:cs="Courier New"/>
          <w:i/>
          <w:iCs/>
        </w:rPr>
        <w:t>Crob</w:t>
      </w:r>
      <w:r w:rsidRPr="009C565F">
        <w:rPr>
          <w:rFonts w:ascii="Courier New" w:hAnsi="Courier New" w:cs="Courier New"/>
          <w:i/>
          <w:iCs/>
          <w:sz w:val="18"/>
          <w:szCs w:val="18"/>
        </w:rPr>
        <w:t xml:space="preserve"> </w:t>
      </w:r>
      <w:r>
        <w:t xml:space="preserve">(cluster robustness), and </w:t>
      </w:r>
      <w:r w:rsidRPr="009608FF">
        <w:rPr>
          <w:rFonts w:ascii="Courier New" w:hAnsi="Courier New" w:cs="Courier New"/>
          <w:i/>
          <w:iCs/>
        </w:rPr>
        <w:t>CrobScaled</w:t>
      </w:r>
      <w:r w:rsidRPr="009C565F">
        <w:rPr>
          <w:rFonts w:ascii="Courier New" w:hAnsi="Courier New" w:cs="Courier New"/>
          <w:i/>
          <w:iCs/>
          <w:sz w:val="18"/>
          <w:szCs w:val="18"/>
        </w:rPr>
        <w:t xml:space="preserve"> </w:t>
      </w:r>
      <w:r>
        <w:t xml:space="preserve">(0-1, </w:t>
      </w:r>
      <w:r w:rsidRPr="009608FF">
        <w:rPr>
          <w:rFonts w:ascii="Courier New" w:hAnsi="Courier New" w:cs="Courier New"/>
          <w:i/>
          <w:iCs/>
        </w:rPr>
        <w:t xml:space="preserve">Crob </w:t>
      </w:r>
      <w:r>
        <w:t xml:space="preserve">after scaling). </w:t>
      </w:r>
      <w:r w:rsidR="007D514E" w:rsidRPr="009608FF">
        <w:rPr>
          <w:rFonts w:ascii="Courier New" w:hAnsi="Courier New" w:cs="Courier New"/>
          <w:i/>
          <w:iCs/>
        </w:rPr>
        <w:t>CrobScaled</w:t>
      </w:r>
      <w:r>
        <w:t xml:space="preserve"> should be </w:t>
      </w:r>
      <w:r w:rsidR="007D514E">
        <w:t xml:space="preserve">used to indicate </w:t>
      </w:r>
      <w:r>
        <w:t xml:space="preserve">cluster robustness. It </w:t>
      </w:r>
      <w:r w:rsidR="007D514E">
        <w:t xml:space="preserve">can </w:t>
      </w:r>
      <w:r>
        <w:t xml:space="preserve">be seen </w:t>
      </w:r>
      <w:r w:rsidR="007D514E">
        <w:t xml:space="preserve">in the example </w:t>
      </w:r>
      <w:r>
        <w:t>that the most robust cluster is Cl9 (</w:t>
      </w:r>
      <w:r w:rsidRPr="009608FF">
        <w:rPr>
          <w:rFonts w:ascii="Courier New" w:hAnsi="Courier New" w:cs="Courier New"/>
          <w:i/>
          <w:iCs/>
        </w:rPr>
        <w:t>CrobScaled</w:t>
      </w:r>
      <w:r w:rsidRPr="009C565F">
        <w:rPr>
          <w:rFonts w:ascii="Courier New" w:hAnsi="Courier New" w:cs="Courier New"/>
          <w:i/>
          <w:iCs/>
          <w:sz w:val="18"/>
          <w:szCs w:val="18"/>
        </w:rPr>
        <w:t xml:space="preserve"> </w:t>
      </w:r>
      <w:r>
        <w:t>= 1) and the least robust is Cl15 (</w:t>
      </w:r>
      <w:r w:rsidRPr="009608FF">
        <w:rPr>
          <w:rFonts w:ascii="Courier New" w:hAnsi="Courier New" w:cs="Courier New"/>
          <w:i/>
          <w:iCs/>
        </w:rPr>
        <w:t>CrobScaled</w:t>
      </w:r>
      <w:r>
        <w:t xml:space="preserve"> = 0).</w:t>
      </w:r>
    </w:p>
    <w:p w14:paraId="0FBAAD83" w14:textId="77777777" w:rsidR="00657701" w:rsidRDefault="00657701" w:rsidP="00C12F4E">
      <w:pPr>
        <w:pStyle w:val="ListParagraph"/>
        <w:spacing w:line="360" w:lineRule="auto"/>
      </w:pPr>
    </w:p>
    <w:p w14:paraId="6B8EF9AC" w14:textId="2CA96CF5" w:rsidR="00C12F4E" w:rsidRDefault="00C12F4E" w:rsidP="00C12F4E">
      <w:pPr>
        <w:pStyle w:val="ListParagraph"/>
        <w:numPr>
          <w:ilvl w:val="0"/>
          <w:numId w:val="21"/>
        </w:numPr>
        <w:spacing w:line="360" w:lineRule="auto"/>
      </w:pPr>
      <w:r>
        <w:t>Calculate the bridgeness.</w:t>
      </w:r>
    </w:p>
    <w:p w14:paraId="524E6CF1" w14:textId="7BC6433F" w:rsidR="00EC423D" w:rsidRPr="000A0804" w:rsidRDefault="000A0804" w:rsidP="000A0804">
      <w:pPr>
        <w:pStyle w:val="ListParagraph"/>
        <w:rPr>
          <w:rFonts w:ascii="Courier New" w:eastAsia="Calibri" w:hAnsi="Courier New" w:cs="Courier New"/>
          <w:iCs/>
          <w:sz w:val="18"/>
          <w:szCs w:val="18"/>
        </w:rPr>
      </w:pPr>
      <w:r w:rsidRPr="000A0804">
        <w:rPr>
          <w:rFonts w:ascii="Courier New" w:eastAsia="Calibri" w:hAnsi="Courier New" w:cs="Courier New"/>
          <w:iCs/>
          <w:sz w:val="18"/>
          <w:szCs w:val="18"/>
        </w:rPr>
        <w:t>br&lt;-getBridgeness(g</w:t>
      </w:r>
      <w:r w:rsidR="00657701">
        <w:rPr>
          <w:rFonts w:ascii="Courier New" w:eastAsia="Calibri" w:hAnsi="Courier New" w:cs="Courier New"/>
          <w:iCs/>
          <w:sz w:val="18"/>
          <w:szCs w:val="18"/>
        </w:rPr>
        <w:t>g</w:t>
      </w:r>
      <w:r w:rsidRPr="000A0804">
        <w:rPr>
          <w:rFonts w:ascii="Courier New" w:eastAsia="Calibri" w:hAnsi="Courier New" w:cs="Courier New"/>
          <w:iCs/>
          <w:sz w:val="18"/>
          <w:szCs w:val="18"/>
        </w:rPr>
        <w:t xml:space="preserve">,alg = </w:t>
      </w:r>
      <w:r w:rsidR="00830818" w:rsidRPr="009B2AC5">
        <w:rPr>
          <w:rFonts w:ascii="Courier New" w:eastAsia="Calibri" w:hAnsi="Courier New" w:cs="Courier New"/>
          <w:iCs/>
          <w:sz w:val="18"/>
          <w:szCs w:val="18"/>
        </w:rPr>
        <w:t>"</w:t>
      </w:r>
      <w:r w:rsidRPr="000A0804">
        <w:rPr>
          <w:rFonts w:ascii="Courier New" w:eastAsia="Calibri" w:hAnsi="Courier New" w:cs="Courier New"/>
          <w:iCs/>
          <w:sz w:val="18"/>
          <w:szCs w:val="18"/>
        </w:rPr>
        <w:t>louvain</w:t>
      </w:r>
      <w:r w:rsidR="00830818" w:rsidRPr="009B2AC5">
        <w:rPr>
          <w:rFonts w:ascii="Courier New" w:eastAsia="Calibri" w:hAnsi="Courier New" w:cs="Courier New"/>
          <w:iCs/>
          <w:sz w:val="18"/>
          <w:szCs w:val="18"/>
        </w:rPr>
        <w:t>"</w:t>
      </w:r>
      <w:r w:rsidRPr="000A0804">
        <w:rPr>
          <w:rFonts w:ascii="Courier New" w:eastAsia="Calibri" w:hAnsi="Courier New" w:cs="Courier New"/>
          <w:iCs/>
          <w:sz w:val="18"/>
          <w:szCs w:val="18"/>
        </w:rPr>
        <w:t>, conmat)</w:t>
      </w:r>
    </w:p>
    <w:p w14:paraId="3E70A85D" w14:textId="51096408" w:rsidR="000A0804" w:rsidRPr="000A0804" w:rsidRDefault="000A0804" w:rsidP="000A0804">
      <w:pPr>
        <w:pStyle w:val="ListParagraph"/>
        <w:rPr>
          <w:rFonts w:ascii="Courier New" w:eastAsia="Calibri" w:hAnsi="Courier New" w:cs="Courier New"/>
          <w:iCs/>
          <w:sz w:val="18"/>
          <w:szCs w:val="18"/>
        </w:rPr>
      </w:pPr>
      <w:r w:rsidRPr="000A0804">
        <w:rPr>
          <w:rFonts w:ascii="Courier New" w:eastAsia="Calibri" w:hAnsi="Courier New" w:cs="Courier New"/>
          <w:iCs/>
          <w:sz w:val="18"/>
          <w:szCs w:val="18"/>
        </w:rPr>
        <w:t>head(br)</w:t>
      </w:r>
    </w:p>
    <w:p w14:paraId="2B8B9179" w14:textId="15A521AC" w:rsidR="000A0804" w:rsidRDefault="000A0804" w:rsidP="00EC423D">
      <w:pPr>
        <w:pStyle w:val="ListParagraph"/>
        <w:spacing w:line="360" w:lineRule="auto"/>
        <w:rPr>
          <w:rFonts w:ascii="Courier New" w:hAnsi="Courier New" w:cs="Courier New"/>
          <w:sz w:val="18"/>
          <w:szCs w:val="18"/>
        </w:rPr>
      </w:pPr>
    </w:p>
    <w:p w14:paraId="423E4A10" w14:textId="0FBE4E4C" w:rsidR="000A0804" w:rsidRDefault="007D514E" w:rsidP="007D514E">
      <w:pPr>
        <w:ind w:left="720"/>
      </w:pPr>
      <w:r>
        <w:t>The c</w:t>
      </w:r>
      <w:r w:rsidR="000A0804" w:rsidRPr="000A0804">
        <w:t xml:space="preserve">ommand </w:t>
      </w:r>
      <w:r w:rsidR="000A0804" w:rsidRPr="009608FF">
        <w:rPr>
          <w:rFonts w:ascii="Courier New" w:hAnsi="Courier New" w:cs="Courier New"/>
          <w:i/>
          <w:iCs/>
        </w:rPr>
        <w:t xml:space="preserve">getBridgeness </w:t>
      </w:r>
      <w:r w:rsidR="000A0804" w:rsidRPr="000A0804">
        <w:t xml:space="preserve">takes </w:t>
      </w:r>
      <w:r>
        <w:t xml:space="preserve">the </w:t>
      </w:r>
      <w:r w:rsidR="000A0804">
        <w:t>graph and consensus matrix (</w:t>
      </w:r>
      <w:r w:rsidR="000A0804" w:rsidRPr="00B76B04">
        <w:rPr>
          <w:rFonts w:ascii="Courier New" w:hAnsi="Courier New" w:cs="Courier New"/>
        </w:rPr>
        <w:t>conmat</w:t>
      </w:r>
      <w:r w:rsidR="000A0804">
        <w:t xml:space="preserve">) </w:t>
      </w:r>
      <w:r w:rsidR="00B76B04">
        <w:t>f</w:t>
      </w:r>
      <w:r w:rsidR="00C12F4E">
        <w:t>rom</w:t>
      </w:r>
      <w:r>
        <w:t xml:space="preserve"> step</w:t>
      </w:r>
      <w:r w:rsidR="00C12F4E">
        <w:t xml:space="preserve"> 1</w:t>
      </w:r>
      <w:r w:rsidR="00232A4C">
        <w:t>.</w:t>
      </w:r>
      <w:r w:rsidR="00B76B04">
        <w:t xml:space="preserve"> </w:t>
      </w:r>
      <w:r w:rsidR="000A0804">
        <w:t xml:space="preserve">as an </w:t>
      </w:r>
      <w:r w:rsidR="00C12F4E">
        <w:t>input and</w:t>
      </w:r>
      <w:r w:rsidR="000A0804">
        <w:t xml:space="preserve"> return</w:t>
      </w:r>
      <w:r w:rsidR="00B76B04">
        <w:t>s</w:t>
      </w:r>
      <w:r w:rsidR="000A0804">
        <w:t xml:space="preserve"> the bridgeness</w:t>
      </w:r>
      <w:r w:rsidR="00B76B04">
        <w:t xml:space="preserve"> results</w:t>
      </w:r>
      <w:r w:rsidR="000A0804">
        <w:t xml:space="preserve"> in a form of table with three columns, where t</w:t>
      </w:r>
      <w:r w:rsidRPr="000966C5">
        <w:t xml:space="preserve">he </w:t>
      </w:r>
      <w:r>
        <w:t>first</w:t>
      </w:r>
      <w:r w:rsidR="000A0804">
        <w:t xml:space="preserve"> column contains </w:t>
      </w:r>
      <w:r w:rsidR="000A0804" w:rsidRPr="009608FF">
        <w:rPr>
          <w:rFonts w:ascii="Courier New" w:hAnsi="Courier New" w:cs="Courier New"/>
          <w:i/>
          <w:iCs/>
        </w:rPr>
        <w:t>ID</w:t>
      </w:r>
      <w:r w:rsidR="000A0804">
        <w:t xml:space="preserve"> (Human Entrez ID), </w:t>
      </w:r>
      <w:r>
        <w:t>second</w:t>
      </w:r>
      <w:r w:rsidR="000A0804">
        <w:t xml:space="preserve"> </w:t>
      </w:r>
      <w:r w:rsidR="000A0804" w:rsidRPr="009608FF">
        <w:rPr>
          <w:rFonts w:ascii="Courier New" w:hAnsi="Courier New" w:cs="Courier New"/>
          <w:i/>
          <w:iCs/>
        </w:rPr>
        <w:t>GENE.NAME</w:t>
      </w:r>
      <w:r w:rsidR="000A0804">
        <w:t xml:space="preserve"> (Human Gene Name) and the </w:t>
      </w:r>
      <w:r>
        <w:t>third</w:t>
      </w:r>
      <w:r w:rsidR="000A0804">
        <w:t xml:space="preserve"> - </w:t>
      </w:r>
      <w:r w:rsidR="000A0804" w:rsidRPr="009608FF">
        <w:rPr>
          <w:rFonts w:ascii="Courier New" w:hAnsi="Courier New" w:cs="Courier New"/>
          <w:i/>
          <w:iCs/>
        </w:rPr>
        <w:t xml:space="preserve">BRIDGENESS.louvain </w:t>
      </w:r>
      <w:r w:rsidR="000A0804" w:rsidRPr="00FE4E99">
        <w:t>(</w:t>
      </w:r>
      <w:r w:rsidR="000A0804">
        <w:t>bridgeness values obtained in louvain algorithm)</w:t>
      </w:r>
      <w:r>
        <w:t>. Next, a</w:t>
      </w:r>
      <w:r w:rsidR="000A0804">
        <w:t>ssign bridgeness values as vertex attributes</w:t>
      </w:r>
      <w:r>
        <w:t>:</w:t>
      </w:r>
    </w:p>
    <w:p w14:paraId="4A3F756B" w14:textId="77777777" w:rsidR="007D514E" w:rsidRDefault="007D514E" w:rsidP="000966C5">
      <w:pPr>
        <w:ind w:left="720"/>
      </w:pPr>
    </w:p>
    <w:p w14:paraId="5344FFAD" w14:textId="4935BACC" w:rsidR="000A0804" w:rsidRPr="000A0804" w:rsidRDefault="000A0804" w:rsidP="000A0804">
      <w:pPr>
        <w:pStyle w:val="ListParagraph"/>
        <w:rPr>
          <w:rFonts w:ascii="Courier New" w:eastAsia="Calibri" w:hAnsi="Courier New" w:cs="Courier New"/>
          <w:iCs/>
          <w:sz w:val="18"/>
          <w:szCs w:val="18"/>
        </w:rPr>
      </w:pPr>
      <w:r w:rsidRPr="000A0804">
        <w:rPr>
          <w:rFonts w:ascii="Courier New" w:eastAsia="Calibri" w:hAnsi="Courier New" w:cs="Courier New"/>
          <w:iCs/>
          <w:sz w:val="18"/>
          <w:szCs w:val="18"/>
        </w:rPr>
        <w:t>g&lt;-calcBridgeness(g,alg = alg,</w:t>
      </w:r>
      <w:r w:rsidR="0056547C">
        <w:rPr>
          <w:rFonts w:ascii="Courier New" w:eastAsia="Calibri" w:hAnsi="Courier New" w:cs="Courier New"/>
          <w:iCs/>
          <w:sz w:val="18"/>
          <w:szCs w:val="18"/>
        </w:rPr>
        <w:t xml:space="preserve"> </w:t>
      </w:r>
      <w:r w:rsidRPr="000A0804">
        <w:rPr>
          <w:rFonts w:ascii="Courier New" w:eastAsia="Calibri" w:hAnsi="Courier New" w:cs="Courier New"/>
          <w:iCs/>
          <w:sz w:val="18"/>
          <w:szCs w:val="18"/>
        </w:rPr>
        <w:t>conmat)</w:t>
      </w:r>
    </w:p>
    <w:p w14:paraId="19D0778A" w14:textId="68CA9D9C" w:rsidR="000A0804" w:rsidRDefault="000A0804" w:rsidP="000A0804">
      <w:pPr>
        <w:pStyle w:val="ListParagraph"/>
        <w:rPr>
          <w:rFonts w:ascii="Courier New" w:eastAsia="Calibri" w:hAnsi="Courier New" w:cs="Courier New"/>
          <w:iCs/>
          <w:sz w:val="18"/>
          <w:szCs w:val="18"/>
        </w:rPr>
      </w:pPr>
      <w:r w:rsidRPr="000A0804">
        <w:rPr>
          <w:rFonts w:ascii="Courier New" w:eastAsia="Calibri" w:hAnsi="Courier New" w:cs="Courier New"/>
          <w:iCs/>
          <w:sz w:val="18"/>
          <w:szCs w:val="18"/>
        </w:rPr>
        <w:t>vertex_attr_names(g)</w:t>
      </w:r>
    </w:p>
    <w:p w14:paraId="400D460F" w14:textId="584585DD" w:rsidR="000A0804" w:rsidRDefault="000A0804" w:rsidP="000A0804">
      <w:pPr>
        <w:pStyle w:val="ListParagraph"/>
        <w:rPr>
          <w:rFonts w:ascii="Courier New" w:eastAsia="Calibri" w:hAnsi="Courier New" w:cs="Courier New"/>
          <w:iCs/>
          <w:sz w:val="18"/>
          <w:szCs w:val="18"/>
        </w:rPr>
      </w:pPr>
    </w:p>
    <w:p w14:paraId="7E2D5602" w14:textId="49F854ED" w:rsidR="000A0804" w:rsidRDefault="000A0804" w:rsidP="000A0804">
      <w:pPr>
        <w:pStyle w:val="ListParagraph"/>
      </w:pPr>
      <w:r w:rsidRPr="000A0804">
        <w:t xml:space="preserve">For convenience, </w:t>
      </w:r>
      <w:r>
        <w:t>br</w:t>
      </w:r>
      <w:r w:rsidR="00B76B04">
        <w:t>idg</w:t>
      </w:r>
      <w:r>
        <w:t>eness values will also be stored as vertex attributes.</w:t>
      </w:r>
    </w:p>
    <w:p w14:paraId="56DED87F" w14:textId="3E245628" w:rsidR="00C12F4E" w:rsidRDefault="00C12F4E" w:rsidP="000A0804">
      <w:pPr>
        <w:pStyle w:val="ListParagraph"/>
      </w:pPr>
    </w:p>
    <w:p w14:paraId="024BABBE" w14:textId="65048011" w:rsidR="00C12F4E" w:rsidRDefault="00C12F4E" w:rsidP="00C12F4E">
      <w:pPr>
        <w:pStyle w:val="ListParagraph"/>
        <w:numPr>
          <w:ilvl w:val="0"/>
          <w:numId w:val="21"/>
        </w:numPr>
        <w:spacing w:line="360" w:lineRule="auto"/>
      </w:pPr>
      <w:r>
        <w:t>Plot bridgeness against the semilocal centrality (</w:t>
      </w:r>
      <w:r w:rsidRPr="009608FF">
        <w:rPr>
          <w:rFonts w:ascii="Courier New" w:hAnsi="Courier New" w:cs="Courier New"/>
          <w:i/>
          <w:iCs/>
        </w:rPr>
        <w:t>SL</w:t>
      </w:r>
      <w:r>
        <w:t>).</w:t>
      </w:r>
    </w:p>
    <w:p w14:paraId="15A7123F" w14:textId="3D574ED7" w:rsidR="000A0804" w:rsidRDefault="000A2F73" w:rsidP="00C12F4E">
      <w:pPr>
        <w:ind w:left="720"/>
      </w:pPr>
      <w:r>
        <w:t>If</w:t>
      </w:r>
      <w:r w:rsidR="00757EB1">
        <w:t xml:space="preserve"> we want</w:t>
      </w:r>
      <w:r w:rsidR="000A0804">
        <w:t xml:space="preserve"> to highlight the proteins of interest on the plot</w:t>
      </w:r>
      <w:r w:rsidR="009B2AC5">
        <w:t xml:space="preserve">, </w:t>
      </w:r>
      <w:r w:rsidR="00757EB1">
        <w:t>we</w:t>
      </w:r>
      <w:r w:rsidR="009B2AC5">
        <w:t xml:space="preserve"> </w:t>
      </w:r>
      <w:r>
        <w:t>can</w:t>
      </w:r>
      <w:r w:rsidR="009B2AC5">
        <w:t xml:space="preserve"> specify their IDs as VIP vertices.</w:t>
      </w:r>
      <w:r w:rsidR="000A0804">
        <w:t xml:space="preserve"> In our case we will highlight the synaptic proteins with known fun</w:t>
      </w:r>
      <w:r w:rsidR="009B2AC5">
        <w:t xml:space="preserve">ction “Protein cluster”, based on </w:t>
      </w:r>
      <w:r w:rsidR="008F3F88">
        <w:t xml:space="preserve">a </w:t>
      </w:r>
      <w:r w:rsidR="009B2AC5">
        <w:t xml:space="preserve">classification, extracted from </w:t>
      </w:r>
      <w:r w:rsidR="008F3F88">
        <w:t xml:space="preserve">an unrelated published study </w:t>
      </w:r>
      <w:r w:rsidR="009B2AC5">
        <w:t>(</w:t>
      </w:r>
      <w:r w:rsidR="000E262C">
        <w:t>Lips et al., 2012</w:t>
      </w:r>
      <w:r w:rsidR="009B2AC5">
        <w:t xml:space="preserve">), which is also stored in </w:t>
      </w:r>
      <w:r w:rsidR="009B2AC5" w:rsidRPr="0056547C">
        <w:rPr>
          <w:i/>
          <w:iCs/>
        </w:rPr>
        <w:t>BioNAR</w:t>
      </w:r>
      <w:r w:rsidR="009B2AC5">
        <w:t xml:space="preserve"> as an external data file.</w:t>
      </w:r>
    </w:p>
    <w:p w14:paraId="3A3D406B" w14:textId="5ADD23C2" w:rsidR="009B2AC5" w:rsidRDefault="009B2AC5" w:rsidP="000A0804">
      <w:pPr>
        <w:ind w:left="720"/>
      </w:pPr>
    </w:p>
    <w:p w14:paraId="67C8D454" w14:textId="77777777" w:rsidR="009B2AC5" w:rsidRPr="009B2AC5" w:rsidRDefault="009B2AC5" w:rsidP="009B2AC5">
      <w:pPr>
        <w:pStyle w:val="ListParagraph"/>
        <w:rPr>
          <w:rFonts w:ascii="Courier New" w:eastAsia="Calibri" w:hAnsi="Courier New" w:cs="Courier New"/>
          <w:iCs/>
          <w:sz w:val="18"/>
          <w:szCs w:val="18"/>
        </w:rPr>
      </w:pPr>
      <w:r w:rsidRPr="009B2AC5">
        <w:rPr>
          <w:rFonts w:ascii="Courier New" w:eastAsia="Calibri" w:hAnsi="Courier New" w:cs="Courier New"/>
          <w:iCs/>
          <w:sz w:val="18"/>
          <w:szCs w:val="18"/>
        </w:rPr>
        <w:t>sfile&lt;-system.file("extdata", "SCH_flatfile.csv", package = "BioNAR")</w:t>
      </w:r>
    </w:p>
    <w:p w14:paraId="1E868943" w14:textId="77777777" w:rsidR="009B2AC5" w:rsidRPr="009B2AC5" w:rsidRDefault="009B2AC5" w:rsidP="009B2AC5">
      <w:pPr>
        <w:pStyle w:val="ListParagraph"/>
        <w:rPr>
          <w:rFonts w:ascii="Courier New" w:eastAsia="Calibri" w:hAnsi="Courier New" w:cs="Courier New"/>
          <w:iCs/>
          <w:sz w:val="18"/>
          <w:szCs w:val="18"/>
        </w:rPr>
      </w:pPr>
      <w:r w:rsidRPr="009B2AC5">
        <w:rPr>
          <w:rFonts w:ascii="Courier New" w:eastAsia="Calibri" w:hAnsi="Courier New" w:cs="Courier New"/>
          <w:iCs/>
          <w:sz w:val="18"/>
          <w:szCs w:val="18"/>
        </w:rPr>
        <w:t>shan&lt;- read.table(sfile,sep="\t",skip=1,header=FALSE,strip.white=TRUE,quote="")</w:t>
      </w:r>
    </w:p>
    <w:p w14:paraId="2A4C94A6" w14:textId="7FD689EB" w:rsidR="009B2AC5" w:rsidRDefault="009B2AC5" w:rsidP="009B2AC5">
      <w:pPr>
        <w:pStyle w:val="ListParagraph"/>
        <w:rPr>
          <w:rFonts w:ascii="Courier New" w:eastAsia="Calibri" w:hAnsi="Courier New" w:cs="Courier New"/>
          <w:iCs/>
          <w:sz w:val="18"/>
          <w:szCs w:val="18"/>
        </w:rPr>
      </w:pPr>
      <w:r w:rsidRPr="009B2AC5">
        <w:rPr>
          <w:rFonts w:ascii="Courier New" w:eastAsia="Calibri" w:hAnsi="Courier New" w:cs="Courier New"/>
          <w:iCs/>
          <w:sz w:val="18"/>
          <w:szCs w:val="18"/>
        </w:rPr>
        <w:t>head(shan)</w:t>
      </w:r>
    </w:p>
    <w:p w14:paraId="6475E93D" w14:textId="1A81C685" w:rsidR="009B2AC5" w:rsidRDefault="009B2AC5" w:rsidP="009B2AC5">
      <w:pPr>
        <w:pStyle w:val="ListParagraph"/>
        <w:rPr>
          <w:rFonts w:ascii="Courier New" w:eastAsia="Calibri" w:hAnsi="Courier New" w:cs="Courier New"/>
          <w:iCs/>
          <w:sz w:val="18"/>
          <w:szCs w:val="18"/>
        </w:rPr>
      </w:pPr>
    </w:p>
    <w:p w14:paraId="7FA98B5E" w14:textId="68C6B140" w:rsidR="009B2AC5" w:rsidRDefault="009B2AC5" w:rsidP="009B2AC5">
      <w:pPr>
        <w:pStyle w:val="ListParagraph"/>
      </w:pPr>
      <w:r w:rsidRPr="009B2AC5">
        <w:t xml:space="preserve">Table </w:t>
      </w:r>
      <w:r w:rsidR="00E8606C" w:rsidRPr="009608FF">
        <w:rPr>
          <w:rFonts w:ascii="Courier New" w:hAnsi="Courier New" w:cs="Courier New"/>
        </w:rPr>
        <w:t>shan</w:t>
      </w:r>
      <w:r w:rsidR="00E8606C" w:rsidRPr="009B2AC5">
        <w:t xml:space="preserve"> </w:t>
      </w:r>
      <w:r w:rsidR="00E8606C">
        <w:t>consists</w:t>
      </w:r>
      <w:r>
        <w:t xml:space="preserve"> of three columns, where the </w:t>
      </w:r>
      <w:r w:rsidR="007D514E">
        <w:t>first column</w:t>
      </w:r>
      <w:r>
        <w:t xml:space="preserve"> contains the function number, </w:t>
      </w:r>
      <w:r w:rsidR="007D514E">
        <w:t>second</w:t>
      </w:r>
      <w:r>
        <w:t xml:space="preserve"> the function </w:t>
      </w:r>
      <w:r w:rsidR="00E8606C">
        <w:t>description</w:t>
      </w:r>
      <w:r>
        <w:t xml:space="preserve">, and </w:t>
      </w:r>
      <w:r w:rsidR="007D514E">
        <w:t>third</w:t>
      </w:r>
      <w:r>
        <w:t xml:space="preserve"> the gene ID (Entrez ID), which is associated with this function. </w:t>
      </w:r>
      <w:r w:rsidR="00E8606C">
        <w:t>Here, w</w:t>
      </w:r>
      <w:r>
        <w:t>e want to select gene IDs with “protein cluster” functions.</w:t>
      </w:r>
    </w:p>
    <w:p w14:paraId="767D2BBC" w14:textId="77777777" w:rsidR="009B2AC5" w:rsidRPr="009B2AC5" w:rsidRDefault="009B2AC5" w:rsidP="009B2AC5">
      <w:pPr>
        <w:pStyle w:val="ListParagraph"/>
      </w:pPr>
    </w:p>
    <w:p w14:paraId="56EF7ED1" w14:textId="7E16F568" w:rsidR="009B2AC5" w:rsidRDefault="009B2AC5" w:rsidP="009B2AC5">
      <w:pPr>
        <w:pStyle w:val="ListParagraph"/>
        <w:rPr>
          <w:rFonts w:ascii="Courier New" w:eastAsia="Calibri" w:hAnsi="Courier New" w:cs="Courier New"/>
          <w:iCs/>
          <w:sz w:val="18"/>
          <w:szCs w:val="18"/>
        </w:rPr>
      </w:pPr>
      <w:r>
        <w:rPr>
          <w:rFonts w:ascii="Courier New" w:eastAsia="Calibri" w:hAnsi="Courier New" w:cs="Courier New"/>
          <w:iCs/>
          <w:sz w:val="18"/>
          <w:szCs w:val="18"/>
        </w:rPr>
        <w:t>table(</w:t>
      </w:r>
      <w:r w:rsidRPr="009B2AC5">
        <w:rPr>
          <w:rFonts w:ascii="Courier New" w:eastAsia="Calibri" w:hAnsi="Courier New" w:cs="Courier New"/>
          <w:iCs/>
          <w:sz w:val="18"/>
          <w:szCs w:val="18"/>
        </w:rPr>
        <w:t>shan</w:t>
      </w:r>
      <w:r>
        <w:rPr>
          <w:rFonts w:ascii="Courier New" w:eastAsia="Calibri" w:hAnsi="Courier New" w:cs="Courier New"/>
          <w:iCs/>
          <w:sz w:val="18"/>
          <w:szCs w:val="18"/>
        </w:rPr>
        <w:t>$V2)</w:t>
      </w:r>
    </w:p>
    <w:p w14:paraId="101593AA" w14:textId="77777777" w:rsidR="009B2AC5" w:rsidRPr="009B2AC5" w:rsidRDefault="009B2AC5" w:rsidP="009B2AC5">
      <w:pPr>
        <w:pStyle w:val="ListParagraph"/>
        <w:rPr>
          <w:rFonts w:ascii="Courier New" w:eastAsia="Calibri" w:hAnsi="Courier New" w:cs="Courier New"/>
          <w:iCs/>
          <w:sz w:val="18"/>
          <w:szCs w:val="18"/>
        </w:rPr>
      </w:pPr>
      <w:r w:rsidRPr="009B2AC5">
        <w:rPr>
          <w:rFonts w:ascii="Courier New" w:eastAsia="Calibri" w:hAnsi="Courier New" w:cs="Courier New"/>
          <w:iCs/>
          <w:sz w:val="18"/>
          <w:szCs w:val="18"/>
        </w:rPr>
        <w:t>shan[shan$V2 =="Protein_cluster",] -&gt; prCl</w:t>
      </w:r>
    </w:p>
    <w:p w14:paraId="51D19389" w14:textId="2E487182" w:rsidR="009B2AC5" w:rsidRDefault="009B2AC5" w:rsidP="009B2AC5">
      <w:pPr>
        <w:pStyle w:val="ListParagraph"/>
        <w:rPr>
          <w:rFonts w:ascii="Courier New" w:eastAsia="Calibri" w:hAnsi="Courier New" w:cs="Courier New"/>
          <w:iCs/>
          <w:sz w:val="18"/>
          <w:szCs w:val="18"/>
        </w:rPr>
      </w:pPr>
      <w:r w:rsidRPr="009B2AC5">
        <w:rPr>
          <w:rFonts w:ascii="Courier New" w:eastAsia="Calibri" w:hAnsi="Courier New" w:cs="Courier New"/>
          <w:iCs/>
          <w:sz w:val="18"/>
          <w:szCs w:val="18"/>
        </w:rPr>
        <w:t>dim(prCl)</w:t>
      </w:r>
    </w:p>
    <w:p w14:paraId="060D86D6" w14:textId="0CC71D04" w:rsidR="009B2AC5" w:rsidRPr="009B2AC5" w:rsidRDefault="009B2AC5" w:rsidP="009B2AC5">
      <w:pPr>
        <w:pStyle w:val="ListParagraph"/>
        <w:rPr>
          <w:rFonts w:ascii="Courier New" w:eastAsia="Calibri" w:hAnsi="Courier New" w:cs="Courier New"/>
          <w:iCs/>
          <w:sz w:val="18"/>
          <w:szCs w:val="18"/>
        </w:rPr>
      </w:pPr>
      <w:r w:rsidRPr="009B2AC5">
        <w:rPr>
          <w:rFonts w:ascii="Courier New" w:eastAsia="Calibri" w:hAnsi="Courier New" w:cs="Courier New"/>
          <w:iCs/>
          <w:sz w:val="18"/>
          <w:szCs w:val="18"/>
        </w:rPr>
        <w:t xml:space="preserve">plotBridgeness(g,alg = </w:t>
      </w:r>
      <w:r w:rsidR="00644EA8">
        <w:rPr>
          <w:rFonts w:ascii="Courier New" w:eastAsia="Calibri" w:hAnsi="Courier New" w:cs="Courier New"/>
          <w:iCs/>
          <w:sz w:val="18"/>
          <w:szCs w:val="18"/>
        </w:rPr>
        <w:t>"</w:t>
      </w:r>
      <w:r>
        <w:rPr>
          <w:rFonts w:ascii="Courier New" w:eastAsia="Calibri" w:hAnsi="Courier New" w:cs="Courier New"/>
          <w:iCs/>
          <w:sz w:val="18"/>
          <w:szCs w:val="18"/>
        </w:rPr>
        <w:t>louvain</w:t>
      </w:r>
      <w:r w:rsidR="00644EA8">
        <w:rPr>
          <w:rFonts w:ascii="Courier New" w:eastAsia="Calibri" w:hAnsi="Courier New" w:cs="Courier New"/>
          <w:iCs/>
          <w:sz w:val="18"/>
          <w:szCs w:val="18"/>
        </w:rPr>
        <w:t>"</w:t>
      </w:r>
      <w:r w:rsidRPr="009B2AC5">
        <w:rPr>
          <w:rFonts w:ascii="Courier New" w:eastAsia="Calibri" w:hAnsi="Courier New" w:cs="Courier New"/>
          <w:iCs/>
          <w:sz w:val="18"/>
          <w:szCs w:val="18"/>
        </w:rPr>
        <w:t>,</w:t>
      </w:r>
    </w:p>
    <w:p w14:paraId="7BBC2216"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VIPs=</w:t>
      </w:r>
      <w:r>
        <w:rPr>
          <w:rFonts w:ascii="Courier New" w:eastAsia="Calibri" w:hAnsi="Courier New" w:cs="Courier New"/>
          <w:iCs/>
          <w:sz w:val="18"/>
          <w:szCs w:val="18"/>
        </w:rPr>
        <w:t>prCl$V3</w:t>
      </w:r>
      <w:r w:rsidRPr="009B2AC5">
        <w:rPr>
          <w:rFonts w:ascii="Courier New" w:eastAsia="Calibri" w:hAnsi="Courier New" w:cs="Courier New"/>
          <w:iCs/>
          <w:sz w:val="18"/>
          <w:szCs w:val="18"/>
        </w:rPr>
        <w:t>,</w:t>
      </w:r>
    </w:p>
    <w:p w14:paraId="73FC337B"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Xatt='SL',</w:t>
      </w:r>
    </w:p>
    <w:p w14:paraId="6516AAEF"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Xlab = "Semilocal Centrality (SL)",</w:t>
      </w:r>
    </w:p>
    <w:p w14:paraId="75F26E3C"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Ylab = "Bridgeness (B)",</w:t>
      </w:r>
    </w:p>
    <w:p w14:paraId="4842F146"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bsize = 3,</w:t>
      </w:r>
    </w:p>
    <w:p w14:paraId="5644EC76"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spsize =7,</w:t>
      </w:r>
    </w:p>
    <w:p w14:paraId="196A6111"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MainDivSize = 0.8,</w:t>
      </w:r>
    </w:p>
    <w:p w14:paraId="7BBB8743"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xmin = 0,</w:t>
      </w:r>
    </w:p>
    <w:p w14:paraId="427E2227"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xmax = 1,</w:t>
      </w:r>
    </w:p>
    <w:p w14:paraId="26DBCCFB"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lastRenderedPageBreak/>
        <w:t>ymin = 0,</w:t>
      </w:r>
    </w:p>
    <w:p w14:paraId="56D908F1"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ymax = 1,</w:t>
      </w:r>
    </w:p>
    <w:p w14:paraId="68AF131E" w14:textId="77777777" w:rsidR="0056547C"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baseColor="royalblue2",</w:t>
      </w:r>
    </w:p>
    <w:p w14:paraId="54D192CC" w14:textId="2714EC04" w:rsidR="009B2AC5" w:rsidRPr="009B2AC5" w:rsidRDefault="009B2AC5" w:rsidP="0056547C">
      <w:pPr>
        <w:pStyle w:val="ListParagraph"/>
        <w:ind w:left="2160"/>
        <w:rPr>
          <w:rFonts w:ascii="Courier New" w:eastAsia="Calibri" w:hAnsi="Courier New" w:cs="Courier New"/>
          <w:iCs/>
          <w:sz w:val="18"/>
          <w:szCs w:val="18"/>
        </w:rPr>
      </w:pPr>
      <w:r w:rsidRPr="009B2AC5">
        <w:rPr>
          <w:rFonts w:ascii="Courier New" w:eastAsia="Calibri" w:hAnsi="Courier New" w:cs="Courier New"/>
          <w:iCs/>
          <w:sz w:val="18"/>
          <w:szCs w:val="18"/>
        </w:rPr>
        <w:t>SPColor="royalblue2")</w:t>
      </w:r>
    </w:p>
    <w:p w14:paraId="70B1AFFA" w14:textId="3B1DB78A" w:rsidR="009B2AC5" w:rsidRPr="009B2AC5" w:rsidRDefault="009B2AC5" w:rsidP="009B2AC5">
      <w:pPr>
        <w:pStyle w:val="ListParagraph"/>
        <w:rPr>
          <w:rFonts w:ascii="Courier New" w:eastAsia="Calibri" w:hAnsi="Courier New" w:cs="Courier New"/>
          <w:iCs/>
          <w:sz w:val="18"/>
          <w:szCs w:val="18"/>
        </w:rPr>
      </w:pPr>
      <w:r>
        <w:rPr>
          <w:rFonts w:ascii="Courier New" w:eastAsia="Calibri" w:hAnsi="Courier New" w:cs="Courier New"/>
          <w:iCs/>
          <w:sz w:val="18"/>
          <w:szCs w:val="18"/>
        </w:rPr>
        <w:tab/>
      </w:r>
    </w:p>
    <w:p w14:paraId="6961A3FD" w14:textId="68395897" w:rsidR="000A1319" w:rsidRPr="003C4CA7" w:rsidRDefault="003C4CA7" w:rsidP="00EC423D">
      <w:pPr>
        <w:jc w:val="both"/>
        <w:rPr>
          <w:bCs/>
          <w:i/>
        </w:rPr>
      </w:pPr>
      <w:r w:rsidRPr="003C4CA7">
        <w:rPr>
          <w:bCs/>
          <w:i/>
        </w:rPr>
        <w:t>.</w:t>
      </w:r>
    </w:p>
    <w:p w14:paraId="694CACB9" w14:textId="77777777" w:rsidR="00E8606C" w:rsidRDefault="00E8606C" w:rsidP="00EC423D">
      <w:pPr>
        <w:jc w:val="both"/>
        <w:rPr>
          <w:b/>
          <w:iCs/>
        </w:rPr>
      </w:pPr>
    </w:p>
    <w:p w14:paraId="15195FDF" w14:textId="512498AB" w:rsidR="00AC71DC" w:rsidRDefault="00AC71DC" w:rsidP="00AC71DC">
      <w:pPr>
        <w:ind w:left="720"/>
      </w:pPr>
      <w:r>
        <w:t>By plotting bridgeness against semi-local centrality</w:t>
      </w:r>
      <w:r w:rsidR="003C4CA7">
        <w:t xml:space="preserve"> (Figure </w:t>
      </w:r>
      <w:r w:rsidR="00556F03">
        <w:t>8</w:t>
      </w:r>
      <w:r w:rsidR="003C4CA7">
        <w:t>)</w:t>
      </w:r>
      <w:r>
        <w:t xml:space="preserve"> we have categorised the influence each protein found in our network has on the overall network structure: </w:t>
      </w:r>
    </w:p>
    <w:p w14:paraId="097FB02D" w14:textId="62225AD6" w:rsidR="00AC71DC" w:rsidRDefault="00AC71DC" w:rsidP="0056547C">
      <w:pPr>
        <w:pStyle w:val="ListParagraph"/>
        <w:numPr>
          <w:ilvl w:val="0"/>
          <w:numId w:val="26"/>
        </w:numPr>
      </w:pPr>
      <w:r>
        <w:t>Region 1</w:t>
      </w:r>
      <w:r w:rsidR="007D514E">
        <w:t xml:space="preserve"> (top left)</w:t>
      </w:r>
      <w:r>
        <w:t>, proteins having a 'global' rather than 'local' influence in the network (</w:t>
      </w:r>
      <w:r w:rsidR="000E262C">
        <w:t xml:space="preserve">vertices in this region have also been referred to as </w:t>
      </w:r>
      <w:r>
        <w:t>bottle-neck bridges, connector or kinless hubs (0&lt;S</w:t>
      </w:r>
      <w:r w:rsidR="00F85DC2">
        <w:t>L</w:t>
      </w:r>
      <w:r>
        <w:t xml:space="preserve">&lt;0.5; 0.5&lt;B&lt;1). </w:t>
      </w:r>
    </w:p>
    <w:p w14:paraId="029670BD" w14:textId="0880CB44" w:rsidR="00AC71DC" w:rsidRDefault="00AC71DC" w:rsidP="0056547C">
      <w:pPr>
        <w:pStyle w:val="ListParagraph"/>
        <w:numPr>
          <w:ilvl w:val="0"/>
          <w:numId w:val="26"/>
        </w:numPr>
      </w:pPr>
      <w:r>
        <w:t>Region 2</w:t>
      </w:r>
      <w:r w:rsidR="007D514E">
        <w:t xml:space="preserve"> (top right)</w:t>
      </w:r>
      <w:r>
        <w:t>, proteins having 'global' and 'local' influence (0.5&lt;S</w:t>
      </w:r>
      <w:r w:rsidR="00F85DC2">
        <w:t>L</w:t>
      </w:r>
      <w:r>
        <w:t xml:space="preserve">&lt;1, 0.5&lt;B&lt;1). </w:t>
      </w:r>
    </w:p>
    <w:p w14:paraId="384972C9" w14:textId="5AC9B0F1" w:rsidR="00AC71DC" w:rsidRDefault="00AC71DC" w:rsidP="0056547C">
      <w:pPr>
        <w:pStyle w:val="ListParagraph"/>
        <w:numPr>
          <w:ilvl w:val="0"/>
          <w:numId w:val="26"/>
        </w:numPr>
      </w:pPr>
      <w:r>
        <w:t>Region 3</w:t>
      </w:r>
      <w:r w:rsidR="007D514E">
        <w:t xml:space="preserve"> (bottom left)</w:t>
      </w:r>
      <w:r>
        <w:t>, proteins centred within the community they belong to, but also communicating with a few other specific communities (0&lt;S</w:t>
      </w:r>
      <w:r w:rsidR="00F85DC2">
        <w:t>L</w:t>
      </w:r>
      <w:r>
        <w:t xml:space="preserve">&lt;0.5; 0&lt;B&lt;0.5). </w:t>
      </w:r>
    </w:p>
    <w:p w14:paraId="54CFF3B0" w14:textId="58A4860F" w:rsidR="00AC71DC" w:rsidRDefault="00AC71DC" w:rsidP="0056547C">
      <w:pPr>
        <w:pStyle w:val="ListParagraph"/>
        <w:numPr>
          <w:ilvl w:val="0"/>
          <w:numId w:val="26"/>
        </w:numPr>
      </w:pPr>
      <w:r>
        <w:t>Region 4</w:t>
      </w:r>
      <w:r w:rsidR="007D514E">
        <w:t xml:space="preserve"> (bottom right)</w:t>
      </w:r>
      <w:r>
        <w:t xml:space="preserve"> proteins with 'local' </w:t>
      </w:r>
      <w:r w:rsidR="00AD789E">
        <w:t>impact,</w:t>
      </w:r>
      <w:r>
        <w:t xml:space="preserve"> primarily </w:t>
      </w:r>
      <w:r w:rsidR="007D514E">
        <w:t xml:space="preserve">restricted to just </w:t>
      </w:r>
      <w:r>
        <w:t>one or two communities (</w:t>
      </w:r>
      <w:r w:rsidR="000E262C">
        <w:t xml:space="preserve">also referred to as </w:t>
      </w:r>
      <w:r>
        <w:t>local or party hubs, 0.5&lt;S</w:t>
      </w:r>
      <w:r w:rsidR="00F85DC2">
        <w:t>L</w:t>
      </w:r>
      <w:r>
        <w:t>&lt;1, 0&lt;B&lt;0.5).</w:t>
      </w:r>
    </w:p>
    <w:p w14:paraId="57734FA5" w14:textId="7DC35EC2" w:rsidR="00AC71DC" w:rsidRDefault="00AC71DC" w:rsidP="00AC71DC">
      <w:pPr>
        <w:ind w:left="720"/>
      </w:pPr>
    </w:p>
    <w:p w14:paraId="4B1725F2" w14:textId="7BD6385F" w:rsidR="00AC71DC" w:rsidRDefault="00AC71DC" w:rsidP="00AC71DC">
      <w:pPr>
        <w:ind w:left="720"/>
      </w:pPr>
      <w:r>
        <w:t xml:space="preserve">To plot the same figure in </w:t>
      </w:r>
      <w:r w:rsidR="008D50AB">
        <w:t xml:space="preserve">an </w:t>
      </w:r>
      <w:r>
        <w:t xml:space="preserve">interactive </w:t>
      </w:r>
      <w:r w:rsidR="008D50AB">
        <w:t xml:space="preserve">manner </w:t>
      </w:r>
      <w:r w:rsidR="00AD789E">
        <w:t>(to see the names for non-highlighted dots)</w:t>
      </w:r>
      <w:r>
        <w:t xml:space="preserve"> the </w:t>
      </w:r>
      <w:r w:rsidR="009C565F">
        <w:t xml:space="preserve">function </w:t>
      </w:r>
      <w:r w:rsidR="009C565F" w:rsidRPr="009608FF">
        <w:rPr>
          <w:rFonts w:ascii="Courier New" w:eastAsia="Calibri" w:hAnsi="Courier New" w:cs="Courier New"/>
          <w:iCs/>
        </w:rPr>
        <w:t>ggplotly</w:t>
      </w:r>
      <w:r w:rsidR="009C565F">
        <w:t xml:space="preserve"> from </w:t>
      </w:r>
      <w:r>
        <w:t xml:space="preserve">library </w:t>
      </w:r>
      <w:r w:rsidRPr="009C565F">
        <w:rPr>
          <w:i/>
          <w:iCs/>
        </w:rPr>
        <w:t>plotly</w:t>
      </w:r>
      <w:r>
        <w:t xml:space="preserve"> </w:t>
      </w:r>
      <w:r w:rsidR="008D50AB">
        <w:t xml:space="preserve">can </w:t>
      </w:r>
      <w:r>
        <w:t>be called</w:t>
      </w:r>
      <w:r w:rsidR="008D50AB">
        <w:t xml:space="preserve"> as follows:</w:t>
      </w:r>
      <w:r>
        <w:t xml:space="preserve"> </w:t>
      </w:r>
    </w:p>
    <w:p w14:paraId="45BD87C0" w14:textId="130DBC0D" w:rsidR="00AC71DC" w:rsidRDefault="00AC71DC" w:rsidP="00AC71DC">
      <w:pPr>
        <w:ind w:left="720"/>
      </w:pPr>
    </w:p>
    <w:p w14:paraId="091132B6" w14:textId="77777777" w:rsidR="00956105" w:rsidRDefault="00956105" w:rsidP="00956105">
      <w:pPr>
        <w:pStyle w:val="ListParagraph"/>
        <w:rPr>
          <w:rFonts w:ascii="Courier New" w:eastAsia="Calibri" w:hAnsi="Courier New" w:cs="Courier New"/>
          <w:iCs/>
          <w:sz w:val="18"/>
          <w:szCs w:val="18"/>
        </w:rPr>
      </w:pPr>
      <w:r w:rsidRPr="00844062">
        <w:rPr>
          <w:rFonts w:ascii="Courier New" w:eastAsia="Calibri" w:hAnsi="Courier New" w:cs="Courier New"/>
          <w:iCs/>
          <w:sz w:val="18"/>
          <w:szCs w:val="18"/>
        </w:rPr>
        <w:t>library(plotly)</w:t>
      </w:r>
    </w:p>
    <w:p w14:paraId="5B8D3F18" w14:textId="7CDAADAD" w:rsidR="0056547C" w:rsidRDefault="00AC71DC" w:rsidP="0056547C">
      <w:pPr>
        <w:pStyle w:val="ListParagraph"/>
        <w:rPr>
          <w:rFonts w:ascii="Courier New" w:eastAsia="Calibri" w:hAnsi="Courier New" w:cs="Courier New"/>
          <w:iCs/>
          <w:sz w:val="18"/>
          <w:szCs w:val="18"/>
        </w:rPr>
      </w:pPr>
      <w:r w:rsidRPr="0056547C">
        <w:rPr>
          <w:rFonts w:ascii="Courier New" w:eastAsia="Calibri" w:hAnsi="Courier New" w:cs="Courier New"/>
          <w:iCs/>
          <w:sz w:val="18"/>
          <w:szCs w:val="18"/>
        </w:rPr>
        <w:t>g</w:t>
      </w:r>
      <w:r w:rsidR="00B82E96">
        <w:rPr>
          <w:rFonts w:ascii="Courier New" w:eastAsia="Calibri" w:hAnsi="Courier New" w:cs="Courier New"/>
          <w:iCs/>
          <w:sz w:val="18"/>
          <w:szCs w:val="18"/>
        </w:rPr>
        <w:t>p</w:t>
      </w:r>
      <w:r w:rsidRPr="00AC71DC">
        <w:rPr>
          <w:rFonts w:ascii="Courier New" w:eastAsia="Calibri" w:hAnsi="Courier New" w:cs="Courier New"/>
          <w:iCs/>
          <w:sz w:val="18"/>
          <w:szCs w:val="18"/>
        </w:rPr>
        <w:t xml:space="preserve">&lt;-plotBridgeness(g,alg = </w:t>
      </w:r>
      <w:r w:rsidR="00644EA8">
        <w:rPr>
          <w:rFonts w:ascii="Courier New" w:eastAsia="Calibri" w:hAnsi="Courier New" w:cs="Courier New"/>
          <w:iCs/>
          <w:sz w:val="18"/>
          <w:szCs w:val="18"/>
        </w:rPr>
        <w:t>"</w:t>
      </w:r>
      <w:r w:rsidR="00791663">
        <w:rPr>
          <w:rFonts w:ascii="Courier New" w:eastAsia="Calibri" w:hAnsi="Courier New" w:cs="Courier New"/>
          <w:iCs/>
          <w:sz w:val="18"/>
          <w:szCs w:val="18"/>
        </w:rPr>
        <w:t>louvain</w:t>
      </w:r>
      <w:r w:rsidR="00644EA8">
        <w:rPr>
          <w:rFonts w:ascii="Courier New" w:eastAsia="Calibri" w:hAnsi="Courier New" w:cs="Courier New"/>
          <w:iCs/>
          <w:sz w:val="18"/>
          <w:szCs w:val="18"/>
        </w:rPr>
        <w:t>"</w:t>
      </w:r>
      <w:r w:rsidRPr="00AC71DC">
        <w:rPr>
          <w:rFonts w:ascii="Courier New" w:eastAsia="Calibri" w:hAnsi="Courier New" w:cs="Courier New"/>
          <w:iCs/>
          <w:sz w:val="18"/>
          <w:szCs w:val="18"/>
        </w:rPr>
        <w:t>,</w:t>
      </w:r>
    </w:p>
    <w:p w14:paraId="6601AA29" w14:textId="156BAA64"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VIPs=</w:t>
      </w:r>
      <w:r w:rsidR="00644EA8" w:rsidRPr="00644EA8">
        <w:rPr>
          <w:rFonts w:ascii="Courier New" w:eastAsia="Calibri" w:hAnsi="Courier New" w:cs="Courier New"/>
          <w:iCs/>
          <w:sz w:val="18"/>
          <w:szCs w:val="18"/>
        </w:rPr>
        <w:t xml:space="preserve"> </w:t>
      </w:r>
      <w:r w:rsidR="00644EA8">
        <w:rPr>
          <w:rFonts w:ascii="Courier New" w:eastAsia="Calibri" w:hAnsi="Courier New" w:cs="Courier New"/>
          <w:iCs/>
          <w:sz w:val="18"/>
          <w:szCs w:val="18"/>
        </w:rPr>
        <w:t>prCl</w:t>
      </w:r>
      <w:r>
        <w:rPr>
          <w:rFonts w:ascii="Courier New" w:eastAsia="Calibri" w:hAnsi="Courier New" w:cs="Courier New"/>
          <w:iCs/>
          <w:sz w:val="18"/>
          <w:szCs w:val="18"/>
        </w:rPr>
        <w:t>$V3,</w:t>
      </w:r>
    </w:p>
    <w:p w14:paraId="1AB7D074"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Xatt='SL',</w:t>
      </w:r>
    </w:p>
    <w:p w14:paraId="4FCE4E72"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Xlab = "Semilocal Centrality (SL)",</w:t>
      </w:r>
    </w:p>
    <w:p w14:paraId="0A9A095C"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Ylab = "Bridgeness (B)",</w:t>
      </w:r>
    </w:p>
    <w:p w14:paraId="3A57A8B0"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bsize = 1,</w:t>
      </w:r>
    </w:p>
    <w:p w14:paraId="65BFC12B"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spsize =2,</w:t>
      </w:r>
    </w:p>
    <w:p w14:paraId="0AC5C6BA"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MainDivSize = 0.8,</w:t>
      </w:r>
    </w:p>
    <w:p w14:paraId="3337BA2E"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xmin = 0,</w:t>
      </w:r>
    </w:p>
    <w:p w14:paraId="63F551FB" w14:textId="77777777" w:rsidR="0056547C" w:rsidRDefault="00AC71DC" w:rsidP="0056547C">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xmax = 1,</w:t>
      </w:r>
    </w:p>
    <w:p w14:paraId="49D6333E" w14:textId="77777777" w:rsidR="00342018" w:rsidRDefault="00AC71DC" w:rsidP="00342018">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ymin = 0,</w:t>
      </w:r>
    </w:p>
    <w:p w14:paraId="66B39DD0" w14:textId="77777777" w:rsidR="00342018" w:rsidRDefault="00AC71DC" w:rsidP="00342018">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ymax = 1,</w:t>
      </w:r>
    </w:p>
    <w:p w14:paraId="25B7DD54" w14:textId="77777777" w:rsidR="00342018" w:rsidRDefault="00AC71DC" w:rsidP="00342018">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baseColor="royalblue2",</w:t>
      </w:r>
    </w:p>
    <w:p w14:paraId="753B99D1" w14:textId="68DA9CA2" w:rsidR="00AC71DC" w:rsidRPr="00AC71DC" w:rsidRDefault="00AC71DC" w:rsidP="00342018">
      <w:pPr>
        <w:pStyle w:val="ListParagraph"/>
        <w:ind w:left="2160"/>
        <w:rPr>
          <w:rFonts w:ascii="Courier New" w:eastAsia="Calibri" w:hAnsi="Courier New" w:cs="Courier New"/>
          <w:iCs/>
          <w:sz w:val="18"/>
          <w:szCs w:val="18"/>
        </w:rPr>
      </w:pPr>
      <w:r w:rsidRPr="00AC71DC">
        <w:rPr>
          <w:rFonts w:ascii="Courier New" w:eastAsia="Calibri" w:hAnsi="Courier New" w:cs="Courier New"/>
          <w:iCs/>
          <w:sz w:val="18"/>
          <w:szCs w:val="18"/>
        </w:rPr>
        <w:t>SPColor="royalblue2")</w:t>
      </w:r>
    </w:p>
    <w:p w14:paraId="10F3F666" w14:textId="6C45B5F0" w:rsidR="00AC71DC" w:rsidRPr="00AC71DC" w:rsidRDefault="00AC71DC" w:rsidP="00AC71DC">
      <w:pPr>
        <w:pStyle w:val="ListParagraph"/>
        <w:rPr>
          <w:rFonts w:ascii="Courier New" w:eastAsia="Calibri" w:hAnsi="Courier New" w:cs="Courier New"/>
          <w:iCs/>
          <w:sz w:val="18"/>
          <w:szCs w:val="18"/>
        </w:rPr>
      </w:pPr>
      <w:r w:rsidRPr="00AC71DC">
        <w:rPr>
          <w:rFonts w:ascii="Courier New" w:eastAsia="Calibri" w:hAnsi="Courier New" w:cs="Courier New"/>
          <w:iCs/>
          <w:sz w:val="18"/>
          <w:szCs w:val="18"/>
        </w:rPr>
        <w:t>ggplotly(g</w:t>
      </w:r>
      <w:r w:rsidR="00B82E96">
        <w:rPr>
          <w:rFonts w:ascii="Courier New" w:eastAsia="Calibri" w:hAnsi="Courier New" w:cs="Courier New"/>
          <w:iCs/>
          <w:sz w:val="18"/>
          <w:szCs w:val="18"/>
        </w:rPr>
        <w:t>p</w:t>
      </w:r>
      <w:r w:rsidRPr="00AC71DC">
        <w:rPr>
          <w:rFonts w:ascii="Courier New" w:eastAsia="Calibri" w:hAnsi="Courier New" w:cs="Courier New"/>
          <w:iCs/>
          <w:sz w:val="18"/>
          <w:szCs w:val="18"/>
        </w:rPr>
        <w:t>)</w:t>
      </w:r>
    </w:p>
    <w:p w14:paraId="307F94B6" w14:textId="5D9670C5" w:rsidR="00BF4461" w:rsidRDefault="00BF4461" w:rsidP="00BF4461">
      <w:pPr>
        <w:rPr>
          <w:b/>
        </w:rPr>
      </w:pPr>
    </w:p>
    <w:p w14:paraId="6F712C8D" w14:textId="63C70825" w:rsidR="009A56E3" w:rsidRDefault="009A56E3" w:rsidP="00BF4461">
      <w:pPr>
        <w:rPr>
          <w:b/>
        </w:rPr>
      </w:pPr>
    </w:p>
    <w:p w14:paraId="6D1C8760" w14:textId="34B595E7" w:rsidR="009A56E3" w:rsidRDefault="009A56E3" w:rsidP="009A56E3">
      <w:pPr>
        <w:rPr>
          <w:bCs/>
          <w:iCs/>
        </w:rPr>
      </w:pPr>
      <w:r w:rsidRPr="001A566F">
        <w:rPr>
          <w:b/>
          <w:iCs/>
        </w:rPr>
        <w:t xml:space="preserve">BASIC PROTOCOL </w:t>
      </w:r>
      <w:r w:rsidR="00C77562">
        <w:rPr>
          <w:b/>
          <w:iCs/>
        </w:rPr>
        <w:t>6</w:t>
      </w:r>
    </w:p>
    <w:p w14:paraId="7A826708" w14:textId="77777777" w:rsidR="009A56E3" w:rsidRPr="001A566F" w:rsidRDefault="009A56E3" w:rsidP="009A56E3">
      <w:pPr>
        <w:rPr>
          <w:bCs/>
          <w:iCs/>
        </w:rPr>
      </w:pPr>
    </w:p>
    <w:p w14:paraId="77B7932A" w14:textId="5A6FE83E" w:rsidR="009A56E3" w:rsidRDefault="009A56E3" w:rsidP="009A56E3">
      <w:pPr>
        <w:jc w:val="both"/>
        <w:rPr>
          <w:b/>
          <w:iCs/>
        </w:rPr>
      </w:pPr>
      <w:r>
        <w:rPr>
          <w:b/>
          <w:iCs/>
        </w:rPr>
        <w:t>Identification of overlapping annotations.</w:t>
      </w:r>
    </w:p>
    <w:p w14:paraId="122D6FD0" w14:textId="74273781" w:rsidR="009A56E3" w:rsidRDefault="009A56E3" w:rsidP="009A56E3">
      <w:pPr>
        <w:jc w:val="both"/>
        <w:rPr>
          <w:b/>
          <w:iCs/>
        </w:rPr>
      </w:pPr>
    </w:p>
    <w:p w14:paraId="12A1DD04" w14:textId="7361C492" w:rsidR="009A56E3" w:rsidRDefault="009A56E3" w:rsidP="009A56E3">
      <w:pPr>
        <w:spacing w:line="360" w:lineRule="auto"/>
        <w:rPr>
          <w:color w:val="242424"/>
        </w:rPr>
      </w:pPr>
      <w:r>
        <w:t xml:space="preserve">This protocol describes how to identify </w:t>
      </w:r>
      <w:r w:rsidR="00871885">
        <w:t xml:space="preserve">which and where, within the network, different annotations tend to </w:t>
      </w:r>
      <w:r>
        <w:t xml:space="preserve">overlap </w:t>
      </w:r>
      <w:r w:rsidR="00871885">
        <w:t xml:space="preserve">(or conversely are distinct </w:t>
      </w:r>
      <w:r>
        <w:t>and separat</w:t>
      </w:r>
      <w:r w:rsidR="00871885">
        <w:t>e)</w:t>
      </w:r>
      <w:r>
        <w:t xml:space="preserve">. </w:t>
      </w:r>
      <w:r w:rsidR="00871885">
        <w:rPr>
          <w:color w:val="242424"/>
          <w:highlight w:val="white"/>
        </w:rPr>
        <w:t>For example, w</w:t>
      </w:r>
      <w:r>
        <w:rPr>
          <w:color w:val="242424"/>
          <w:highlight w:val="white"/>
        </w:rPr>
        <w:t>ithin</w:t>
      </w:r>
      <w:r w:rsidRPr="00DC49BF">
        <w:rPr>
          <w:color w:val="242424"/>
          <w:highlight w:val="white"/>
        </w:rPr>
        <w:t xml:space="preserve"> large-scale molecular network</w:t>
      </w:r>
      <w:r>
        <w:rPr>
          <w:color w:val="242424"/>
          <w:highlight w:val="white"/>
        </w:rPr>
        <w:t>s</w:t>
      </w:r>
      <w:r w:rsidRPr="00DC49BF">
        <w:rPr>
          <w:color w:val="242424"/>
          <w:highlight w:val="white"/>
        </w:rPr>
        <w:t xml:space="preserve">, </w:t>
      </w:r>
      <w:r w:rsidRPr="005029F8">
        <w:rPr>
          <w:color w:val="242424"/>
          <w:highlight w:val="white"/>
        </w:rPr>
        <w:t xml:space="preserve">disease associated genes </w:t>
      </w:r>
      <w:r w:rsidR="004A73AC">
        <w:rPr>
          <w:color w:val="242424"/>
          <w:highlight w:val="white"/>
        </w:rPr>
        <w:t xml:space="preserve">are </w:t>
      </w:r>
      <w:r w:rsidRPr="005029F8">
        <w:rPr>
          <w:color w:val="242424"/>
          <w:highlight w:val="white"/>
        </w:rPr>
        <w:t xml:space="preserve">often </w:t>
      </w:r>
      <w:r w:rsidR="004A73AC">
        <w:rPr>
          <w:color w:val="242424"/>
          <w:highlight w:val="white"/>
        </w:rPr>
        <w:t>found closely linked to on</w:t>
      </w:r>
      <w:r w:rsidR="000A2BDE">
        <w:rPr>
          <w:color w:val="242424"/>
          <w:highlight w:val="white"/>
        </w:rPr>
        <w:t xml:space="preserve">e </w:t>
      </w:r>
      <w:r w:rsidR="004A73AC">
        <w:rPr>
          <w:color w:val="242424"/>
          <w:highlight w:val="white"/>
        </w:rPr>
        <w:t xml:space="preserve">another </w:t>
      </w:r>
      <w:r w:rsidR="004A73AC" w:rsidRPr="00DC49BF">
        <w:rPr>
          <w:color w:val="242424"/>
          <w:highlight w:val="white"/>
        </w:rPr>
        <w:t xml:space="preserve">(referred to as disease modules by </w:t>
      </w:r>
      <w:r w:rsidR="004A73AC" w:rsidRPr="00DC49BF">
        <w:rPr>
          <w:color w:val="242424"/>
          <w:highlight w:val="white"/>
        </w:rPr>
        <w:fldChar w:fldCharType="begin">
          <w:fldData xml:space="preserve">PEVuZE5vdGU+PENpdGU+PEF1dGhvcj5NZW5jaGU8L0F1dGhvcj48WWVhcj4yMDE1PC9ZZWFyPjxJ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</w:fldData>
        </w:fldChar>
      </w:r>
      <w:r w:rsidR="0070475C">
        <w:rPr>
          <w:color w:val="242424"/>
          <w:highlight w:val="white"/>
        </w:rPr>
        <w:instrText xml:space="preserve"> ADDIN EN.CITE </w:instrText>
      </w:r>
      <w:r w:rsidR="0070475C">
        <w:rPr>
          <w:color w:val="242424"/>
          <w:highlight w:val="white"/>
        </w:rPr>
        <w:fldChar w:fldCharType="begin">
          <w:fldData xml:space="preserve">PEVuZE5vdGU+PENpdGU+PEF1dGhvcj5NZW5jaGU8L0F1dGhvcj48WWVhcj4yMDE1PC9ZZWFyPjxJ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</w:fldData>
        </w:fldChar>
      </w:r>
      <w:r w:rsidR="0070475C">
        <w:rPr>
          <w:color w:val="242424"/>
          <w:highlight w:val="white"/>
        </w:rPr>
        <w:instrText xml:space="preserve"> ADDIN EN.CITE.DATA </w:instrText>
      </w:r>
      <w:r w:rsidR="0070475C">
        <w:rPr>
          <w:color w:val="242424"/>
          <w:highlight w:val="white"/>
        </w:rPr>
      </w:r>
      <w:r w:rsidR="0070475C">
        <w:rPr>
          <w:color w:val="242424"/>
          <w:highlight w:val="white"/>
        </w:rPr>
        <w:fldChar w:fldCharType="end"/>
      </w:r>
      <w:r w:rsidR="004A73AC" w:rsidRPr="00DC49BF">
        <w:rPr>
          <w:color w:val="242424"/>
          <w:highlight w:val="white"/>
        </w:rPr>
      </w:r>
      <w:r w:rsidR="004A73AC" w:rsidRPr="00DC49BF">
        <w:rPr>
          <w:color w:val="242424"/>
          <w:highlight w:val="white"/>
        </w:rPr>
        <w:fldChar w:fldCharType="separate"/>
      </w:r>
      <w:r w:rsidR="0070475C">
        <w:rPr>
          <w:noProof/>
          <w:color w:val="242424"/>
          <w:highlight w:val="white"/>
        </w:rPr>
        <w:t>(Menche et al., 2015)</w:t>
      </w:r>
      <w:r w:rsidR="004A73AC" w:rsidRPr="00DC49BF">
        <w:rPr>
          <w:color w:val="242424"/>
          <w:highlight w:val="white"/>
        </w:rPr>
        <w:fldChar w:fldCharType="end"/>
      </w:r>
      <w:r w:rsidR="000A2BDE">
        <w:rPr>
          <w:color w:val="242424"/>
          <w:highlight w:val="white"/>
        </w:rPr>
        <w:t xml:space="preserve"> and based on the shortest path in the network linking the disease terms</w:t>
      </w:r>
      <w:r w:rsidR="004A73AC">
        <w:rPr>
          <w:color w:val="242424"/>
          <w:highlight w:val="white"/>
        </w:rPr>
        <w:t xml:space="preserve">) </w:t>
      </w:r>
      <w:r w:rsidRPr="005029F8">
        <w:rPr>
          <w:color w:val="242424"/>
          <w:highlight w:val="white"/>
        </w:rPr>
        <w:t xml:space="preserve">and </w:t>
      </w:r>
      <w:r w:rsidR="004A73AC">
        <w:rPr>
          <w:color w:val="242424"/>
          <w:highlight w:val="white"/>
        </w:rPr>
        <w:t xml:space="preserve">the </w:t>
      </w:r>
      <w:r w:rsidR="005029F8" w:rsidRPr="005029F8">
        <w:rPr>
          <w:color w:val="242424"/>
          <w:highlight w:val="white"/>
        </w:rPr>
        <w:t xml:space="preserve">composition of </w:t>
      </w:r>
      <w:r w:rsidR="004A73AC">
        <w:rPr>
          <w:color w:val="242424"/>
          <w:highlight w:val="white"/>
        </w:rPr>
        <w:t>these</w:t>
      </w:r>
      <w:r w:rsidR="004A73AC" w:rsidRPr="005029F8">
        <w:rPr>
          <w:color w:val="242424"/>
          <w:highlight w:val="white"/>
        </w:rPr>
        <w:t xml:space="preserve"> </w:t>
      </w:r>
      <w:r w:rsidR="004A73AC">
        <w:rPr>
          <w:color w:val="242424"/>
          <w:highlight w:val="white"/>
        </w:rPr>
        <w:t>modules</w:t>
      </w:r>
      <w:r w:rsidR="004A73AC" w:rsidRPr="005029F8">
        <w:rPr>
          <w:color w:val="242424"/>
          <w:highlight w:val="white"/>
        </w:rPr>
        <w:t xml:space="preserve"> </w:t>
      </w:r>
      <w:r w:rsidRPr="005029F8">
        <w:rPr>
          <w:color w:val="242424"/>
          <w:highlight w:val="white"/>
        </w:rPr>
        <w:t xml:space="preserve">can </w:t>
      </w:r>
      <w:r>
        <w:rPr>
          <w:color w:val="242424"/>
          <w:highlight w:val="white"/>
        </w:rPr>
        <w:t xml:space="preserve">be compared across </w:t>
      </w:r>
      <w:r>
        <w:rPr>
          <w:color w:val="242424"/>
          <w:highlight w:val="white"/>
        </w:rPr>
        <w:lastRenderedPageBreak/>
        <w:t>different diseases</w:t>
      </w:r>
      <w:r w:rsidRPr="00DC49BF">
        <w:rPr>
          <w:color w:val="242424"/>
          <w:highlight w:val="white"/>
        </w:rPr>
        <w:t>.</w:t>
      </w:r>
      <w:r>
        <w:rPr>
          <w:color w:val="242424"/>
          <w:highlight w:val="white"/>
        </w:rPr>
        <w:t xml:space="preserve"> D</w:t>
      </w:r>
      <w:r w:rsidRPr="00DC49BF">
        <w:rPr>
          <w:color w:val="242424"/>
          <w:highlight w:val="white"/>
        </w:rPr>
        <w:t>isease</w:t>
      </w:r>
      <w:r w:rsidR="004A73AC">
        <w:rPr>
          <w:color w:val="242424"/>
          <w:highlight w:val="white"/>
        </w:rPr>
        <w:t xml:space="preserve"> annotations</w:t>
      </w:r>
      <w:r w:rsidRPr="00DC49BF">
        <w:rPr>
          <w:color w:val="242424"/>
          <w:highlight w:val="white"/>
        </w:rPr>
        <w:t xml:space="preserve"> </w:t>
      </w:r>
      <w:r w:rsidR="004A73AC">
        <w:rPr>
          <w:color w:val="242424"/>
          <w:highlight w:val="white"/>
        </w:rPr>
        <w:t>which</w:t>
      </w:r>
      <w:r w:rsidR="004A73AC" w:rsidRPr="00DC49BF">
        <w:rPr>
          <w:color w:val="242424"/>
          <w:highlight w:val="white"/>
        </w:rPr>
        <w:t xml:space="preserve"> </w:t>
      </w:r>
      <w:r w:rsidR="000A2BDE">
        <w:rPr>
          <w:color w:val="242424"/>
          <w:highlight w:val="white"/>
        </w:rPr>
        <w:t xml:space="preserve">tend to </w:t>
      </w:r>
      <w:r w:rsidRPr="00DC49BF">
        <w:rPr>
          <w:color w:val="242424"/>
          <w:highlight w:val="white"/>
        </w:rPr>
        <w:t>overlap</w:t>
      </w:r>
      <w:r w:rsidR="004A73AC">
        <w:rPr>
          <w:color w:val="242424"/>
          <w:highlight w:val="white"/>
        </w:rPr>
        <w:t xml:space="preserve"> in these modules </w:t>
      </w:r>
      <w:r w:rsidR="000A2BDE">
        <w:rPr>
          <w:color w:val="242424"/>
          <w:highlight w:val="white"/>
        </w:rPr>
        <w:t xml:space="preserve">also </w:t>
      </w:r>
      <w:r>
        <w:rPr>
          <w:color w:val="242424"/>
          <w:highlight w:val="white"/>
        </w:rPr>
        <w:t>tend to</w:t>
      </w:r>
      <w:r w:rsidRPr="00DC49BF">
        <w:rPr>
          <w:color w:val="242424"/>
          <w:highlight w:val="white"/>
        </w:rPr>
        <w:t xml:space="preserve"> show significant</w:t>
      </w:r>
      <w:r>
        <w:rPr>
          <w:color w:val="242424"/>
          <w:highlight w:val="white"/>
        </w:rPr>
        <w:t xml:space="preserve"> similarities at the level of gene</w:t>
      </w:r>
      <w:r w:rsidRPr="00DC49BF">
        <w:rPr>
          <w:color w:val="242424"/>
          <w:highlight w:val="white"/>
        </w:rPr>
        <w:t xml:space="preserve"> co</w:t>
      </w:r>
      <w:r>
        <w:rPr>
          <w:color w:val="242424"/>
          <w:highlight w:val="white"/>
        </w:rPr>
        <w:t>-</w:t>
      </w:r>
      <w:r w:rsidRPr="00DC49BF">
        <w:rPr>
          <w:color w:val="242424"/>
          <w:highlight w:val="white"/>
        </w:rPr>
        <w:t xml:space="preserve">expression patterns, </w:t>
      </w:r>
      <w:r>
        <w:rPr>
          <w:color w:val="242424"/>
          <w:highlight w:val="white"/>
        </w:rPr>
        <w:t>clinical phenotype</w:t>
      </w:r>
      <w:r w:rsidRPr="00DC49BF">
        <w:rPr>
          <w:color w:val="242424"/>
          <w:highlight w:val="white"/>
        </w:rPr>
        <w:t>, and comorbidity</w:t>
      </w:r>
      <w:r>
        <w:rPr>
          <w:color w:val="242424"/>
          <w:highlight w:val="white"/>
        </w:rPr>
        <w:t>.</w:t>
      </w:r>
      <w:r w:rsidRPr="00DC49BF">
        <w:rPr>
          <w:color w:val="242424"/>
          <w:highlight w:val="white"/>
        </w:rPr>
        <w:t xml:space="preserve"> </w:t>
      </w:r>
      <w:r>
        <w:rPr>
          <w:color w:val="242424"/>
          <w:highlight w:val="white"/>
        </w:rPr>
        <w:t>Conversely</w:t>
      </w:r>
      <w:r w:rsidRPr="00DC49BF">
        <w:rPr>
          <w:color w:val="242424"/>
          <w:highlight w:val="white"/>
        </w:rPr>
        <w:t xml:space="preserve"> disease</w:t>
      </w:r>
      <w:r w:rsidR="004A73AC">
        <w:rPr>
          <w:color w:val="242424"/>
          <w:highlight w:val="white"/>
        </w:rPr>
        <w:t xml:space="preserve"> annotations</w:t>
      </w:r>
      <w:r w:rsidRPr="00DC49BF">
        <w:rPr>
          <w:color w:val="242424"/>
          <w:highlight w:val="white"/>
        </w:rPr>
        <w:t xml:space="preserve"> residing in separated network neighbourhoods </w:t>
      </w:r>
      <w:r>
        <w:rPr>
          <w:color w:val="242424"/>
          <w:highlight w:val="white"/>
        </w:rPr>
        <w:t>appear to be more</w:t>
      </w:r>
      <w:r w:rsidRPr="00DC49BF">
        <w:rPr>
          <w:color w:val="242424"/>
          <w:highlight w:val="white"/>
        </w:rPr>
        <w:t xml:space="preserve"> phenotypically distinct.</w:t>
      </w:r>
      <w:r>
        <w:rPr>
          <w:color w:val="242424"/>
        </w:rPr>
        <w:t xml:space="preserve"> </w:t>
      </w:r>
    </w:p>
    <w:p w14:paraId="3EB8D115" w14:textId="77777777" w:rsidR="000A2BDE" w:rsidRDefault="000A2BDE" w:rsidP="009A56E3">
      <w:pPr>
        <w:spacing w:line="360" w:lineRule="auto"/>
        <w:rPr>
          <w:color w:val="242424"/>
        </w:rPr>
      </w:pPr>
    </w:p>
    <w:p w14:paraId="72166AD1" w14:textId="57BD9D0C" w:rsidR="009A56E3" w:rsidRDefault="00491323" w:rsidP="009A56E3">
      <w:pPr>
        <w:spacing w:line="360" w:lineRule="auto"/>
      </w:pPr>
      <w:r>
        <w:rPr>
          <w:color w:val="242424"/>
        </w:rPr>
        <w:t>This phenomenon</w:t>
      </w:r>
      <w:r w:rsidR="009A56E3">
        <w:rPr>
          <w:color w:val="242424"/>
        </w:rPr>
        <w:t xml:space="preserve"> is not restricted to diseases and can be generalised so that g</w:t>
      </w:r>
      <w:r w:rsidR="009A56E3">
        <w:t xml:space="preserve">iven two annotations distributed across a network, a common query </w:t>
      </w:r>
      <w:r>
        <w:t>would be</w:t>
      </w:r>
      <w:r w:rsidR="009A56E3">
        <w:t xml:space="preserve"> to find the points of intersection where the two annotation sets overlap (or segregate).</w:t>
      </w:r>
      <w:r w:rsidR="009A56E3" w:rsidRPr="002A70E2">
        <w:t xml:space="preserve"> </w:t>
      </w:r>
      <w:r w:rsidR="009A56E3" w:rsidRPr="00DC49BF">
        <w:t xml:space="preserve">To </w:t>
      </w:r>
      <w:r w:rsidR="009A56E3">
        <w:t>support</w:t>
      </w:r>
      <w:r w:rsidR="009A56E3" w:rsidRPr="00DC49BF">
        <w:t xml:space="preserve"> </w:t>
      </w:r>
      <w:r w:rsidR="009A56E3">
        <w:t>such queries</w:t>
      </w:r>
      <w:r w:rsidR="009A56E3" w:rsidRPr="00DC49BF">
        <w:t xml:space="preserve">, we implemented the algorithm from </w:t>
      </w:r>
      <w:r w:rsidR="009A56E3" w:rsidRPr="00DC49BF">
        <w:fldChar w:fldCharType="begin">
          <w:fldData xml:space="preserve">PEVuZE5vdGU+PENpdGU+PEF1dGhvcj5NZW5jaGU8L0F1dGhvcj48WWVhcj4yMDE1PC9ZZWFyPjxJ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</w:fldData>
        </w:fldChar>
      </w:r>
      <w:r w:rsidR="0070475C">
        <w:instrText xml:space="preserve"> ADDIN EN.CITE </w:instrText>
      </w:r>
      <w:r w:rsidR="0070475C">
        <w:fldChar w:fldCharType="begin">
          <w:fldData xml:space="preserve">PEVuZE5vdGU+PENpdGU+PEF1dGhvcj5NZW5jaGU8L0F1dGhvcj48WWVhcj4yMDE1PC9ZZWFyPjxJ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</w:fldData>
        </w:fldChar>
      </w:r>
      <w:r w:rsidR="0070475C">
        <w:instrText xml:space="preserve"> ADDIN EN.CITE.DATA </w:instrText>
      </w:r>
      <w:r w:rsidR="0070475C">
        <w:fldChar w:fldCharType="end"/>
      </w:r>
      <w:r w:rsidR="009A56E3" w:rsidRPr="00DC49BF">
        <w:fldChar w:fldCharType="separate"/>
      </w:r>
      <w:r w:rsidR="0070475C">
        <w:rPr>
          <w:noProof/>
        </w:rPr>
        <w:t>(Menche et al., 2015)</w:t>
      </w:r>
      <w:r w:rsidR="009A56E3" w:rsidRPr="00DC49BF">
        <w:fldChar w:fldCharType="end"/>
      </w:r>
      <w:r w:rsidR="009A56E3" w:rsidRPr="00DC49BF">
        <w:t xml:space="preserve">, which tests if the observed mean shortest paths between two distinct annotation </w:t>
      </w:r>
      <w:r w:rsidR="009A56E3" w:rsidRPr="00DC49BF">
        <w:rPr>
          <w:color w:val="000000"/>
        </w:rPr>
        <w:t>sets</w:t>
      </w:r>
      <w:sdt>
        <w:sdtPr>
          <w:tag w:val="goog_rdk_147"/>
          <w:id w:val="877820234"/>
        </w:sdtPr>
        <w:sdtContent>
          <w:r w:rsidR="009A56E3" w:rsidRPr="00DC49BF">
            <w:rPr>
              <w:color w:val="000000"/>
            </w:rPr>
            <w:t>,</w:t>
          </w:r>
        </w:sdtContent>
      </w:sdt>
      <w:r w:rsidR="009A56E3" w:rsidRPr="00DC49BF">
        <w:rPr>
          <w:color w:val="000000"/>
        </w:rPr>
        <w:t xml:space="preserve"> superimposed on a network</w:t>
      </w:r>
      <w:sdt>
        <w:sdtPr>
          <w:tag w:val="goog_rdk_148"/>
          <w:id w:val="1557356065"/>
        </w:sdtPr>
        <w:sdtContent>
          <w:r w:rsidR="009A56E3" w:rsidRPr="00DC49BF">
            <w:rPr>
              <w:color w:val="000000"/>
            </w:rPr>
            <w:t>,</w:t>
          </w:r>
        </w:sdtContent>
      </w:sdt>
      <w:r w:rsidR="009A56E3" w:rsidRPr="00DC49BF">
        <w:rPr>
          <w:color w:val="000000"/>
        </w:rPr>
        <w:t xml:space="preserve"> is significant </w:t>
      </w:r>
      <w:r w:rsidR="009A56E3" w:rsidRPr="00DC49BF">
        <w:t>compared to a randomly annotated network.</w:t>
      </w:r>
    </w:p>
    <w:p w14:paraId="54CF558B" w14:textId="77777777" w:rsidR="000A2BDE" w:rsidRDefault="000A2BDE" w:rsidP="009A56E3">
      <w:pPr>
        <w:spacing w:line="360" w:lineRule="auto"/>
      </w:pPr>
    </w:p>
    <w:p w14:paraId="47B77BF0" w14:textId="23468180" w:rsidR="00491323" w:rsidRDefault="000A2BDE" w:rsidP="00491323">
      <w:pPr>
        <w:spacing w:line="360" w:lineRule="auto"/>
      </w:pPr>
      <w:r>
        <w:rPr>
          <w:color w:val="242424"/>
        </w:rPr>
        <w:t xml:space="preserve">The following </w:t>
      </w:r>
      <w:r w:rsidR="00491323" w:rsidRPr="00491323">
        <w:rPr>
          <w:color w:val="242424"/>
        </w:rPr>
        <w:t xml:space="preserve">example shows the estimation of disease separation for </w:t>
      </w:r>
      <w:r>
        <w:rPr>
          <w:color w:val="242424"/>
        </w:rPr>
        <w:t>a</w:t>
      </w:r>
      <w:r w:rsidRPr="00491323">
        <w:rPr>
          <w:color w:val="242424"/>
        </w:rPr>
        <w:t xml:space="preserve"> </w:t>
      </w:r>
      <w:r w:rsidR="00104A95">
        <w:rPr>
          <w:color w:val="242424"/>
        </w:rPr>
        <w:t xml:space="preserve">manually selected </w:t>
      </w:r>
      <w:r w:rsidR="00E8606C">
        <w:rPr>
          <w:color w:val="242424"/>
        </w:rPr>
        <w:t xml:space="preserve">set of </w:t>
      </w:r>
      <w:r w:rsidR="00491323" w:rsidRPr="00491323">
        <w:rPr>
          <w:color w:val="242424"/>
        </w:rPr>
        <w:t>diseases: DOID:10652 (Alzheimer's_disease), DOID:3312 (</w:t>
      </w:r>
      <w:r w:rsidR="00491323">
        <w:rPr>
          <w:color w:val="242424"/>
        </w:rPr>
        <w:t>B</w:t>
      </w:r>
      <w:r w:rsidR="00491323" w:rsidRPr="00491323">
        <w:rPr>
          <w:color w:val="242424"/>
        </w:rPr>
        <w:t>ipolar_disorder), DOID:14330 (Parkinson’s disease), DOID:0060041 (Autistic Spectrum disorder), DOID:1826 (</w:t>
      </w:r>
      <w:r w:rsidR="00491323">
        <w:rPr>
          <w:color w:val="242424"/>
        </w:rPr>
        <w:t>E</w:t>
      </w:r>
      <w:r w:rsidR="00491323" w:rsidRPr="00491323">
        <w:rPr>
          <w:color w:val="242424"/>
        </w:rPr>
        <w:t>pilepsy syndrome), DOID:5419 (Schizophrenia)</w:t>
      </w:r>
      <w:r w:rsidR="00E51FB7">
        <w:rPr>
          <w:color w:val="242424"/>
        </w:rPr>
        <w:t>,</w:t>
      </w:r>
      <w:r w:rsidR="00491323" w:rsidRPr="00491323">
        <w:rPr>
          <w:color w:val="242424"/>
        </w:rPr>
        <w:t xml:space="preserve"> DOID:9255 (Frontotemporal Dementia), DOID:1059 (Intellectual Disability).</w:t>
      </w:r>
      <w:r w:rsidR="00491323">
        <w:t xml:space="preserve"> Command </w:t>
      </w:r>
      <w:r w:rsidR="00491323" w:rsidRPr="009608FF">
        <w:rPr>
          <w:rFonts w:ascii="Courier New" w:hAnsi="Courier New" w:cs="Courier New"/>
        </w:rPr>
        <w:t>calcDiseasePairs</w:t>
      </w:r>
      <w:r w:rsidR="00491323">
        <w:t xml:space="preserve"> estimates the</w:t>
      </w:r>
      <w:r w:rsidR="00F85DC2">
        <w:t xml:space="preserve"> separation of</w:t>
      </w:r>
      <w:r w:rsidR="00491323">
        <w:t xml:space="preserve"> </w:t>
      </w:r>
      <w:r>
        <w:t xml:space="preserve">pairwise </w:t>
      </w:r>
      <w:r w:rsidR="00491323">
        <w:t>annotation</w:t>
      </w:r>
      <w:r w:rsidR="00F85DC2">
        <w:t>s</w:t>
      </w:r>
      <w:r w:rsidR="00491323">
        <w:t xml:space="preserve"> </w:t>
      </w:r>
      <w:r w:rsidR="00F85DC2">
        <w:t>across</w:t>
      </w:r>
      <w:r w:rsidR="00491323">
        <w:t xml:space="preserve"> the graph and compares it with </w:t>
      </w:r>
      <w:r>
        <w:t xml:space="preserve">a </w:t>
      </w:r>
      <w:r w:rsidR="00491323">
        <w:t xml:space="preserve">randomly reannotated graph. This </w:t>
      </w:r>
      <w:r>
        <w:t>can be useful</w:t>
      </w:r>
      <w:r w:rsidR="00491323">
        <w:t xml:space="preserve"> for </w:t>
      </w:r>
      <w:r>
        <w:t>generating a qualitative overview</w:t>
      </w:r>
      <w:r w:rsidR="00491323">
        <w:t xml:space="preserve"> of the relationships between the annotations.</w:t>
      </w:r>
    </w:p>
    <w:p w14:paraId="59C062CA" w14:textId="33438C98" w:rsidR="00491323" w:rsidRDefault="000931E8" w:rsidP="009A56E3">
      <w:pPr>
        <w:spacing w:line="360" w:lineRule="auto"/>
      </w:pPr>
      <w:r>
        <w:t>We do</w:t>
      </w:r>
      <w:r w:rsidR="000A2BDE">
        <w:t xml:space="preserve"> not</w:t>
      </w:r>
      <w:r>
        <w:t xml:space="preserve"> need the cluster structure for this analysis, so the annotated network from Protocol 2 (g) is </w:t>
      </w:r>
      <w:r w:rsidR="000A2BDE">
        <w:t xml:space="preserve">sufficient </w:t>
      </w:r>
      <w:r>
        <w:t>to perform the Protocol 6.</w:t>
      </w:r>
      <w:r w:rsidR="009A56E3">
        <w:t xml:space="preserve"> </w:t>
      </w:r>
    </w:p>
    <w:p w14:paraId="6C088427" w14:textId="77777777" w:rsidR="000E1359" w:rsidRDefault="000E1359" w:rsidP="009A56E3">
      <w:pPr>
        <w:spacing w:line="360" w:lineRule="auto"/>
      </w:pPr>
    </w:p>
    <w:p w14:paraId="3562C45C" w14:textId="77777777" w:rsidR="000E1359" w:rsidRPr="009B2E05" w:rsidRDefault="000E1359" w:rsidP="000E1359">
      <w:pPr>
        <w:rPr>
          <w:b/>
          <w:bCs/>
        </w:rPr>
      </w:pPr>
      <w:r w:rsidRPr="009B2E05">
        <w:rPr>
          <w:b/>
          <w:bCs/>
        </w:rPr>
        <w:t xml:space="preserve">Protocol steps with </w:t>
      </w:r>
      <w:r w:rsidRPr="009B2E05">
        <w:rPr>
          <w:b/>
          <w:bCs/>
          <w:i/>
          <w:iCs/>
        </w:rPr>
        <w:t>step annotations</w:t>
      </w:r>
    </w:p>
    <w:p w14:paraId="36D9718E" w14:textId="77777777" w:rsidR="000E1359" w:rsidRDefault="000E1359" w:rsidP="009A56E3">
      <w:pPr>
        <w:spacing w:line="360" w:lineRule="auto"/>
      </w:pPr>
    </w:p>
    <w:p w14:paraId="030A9FFB" w14:textId="5A115534" w:rsidR="00491323" w:rsidRDefault="001B317C" w:rsidP="00491323">
      <w:pPr>
        <w:pStyle w:val="ListParagraph"/>
        <w:numPr>
          <w:ilvl w:val="0"/>
          <w:numId w:val="17"/>
        </w:numPr>
        <w:spacing w:line="360" w:lineRule="auto"/>
      </w:pPr>
      <w:r>
        <w:t xml:space="preserve">Calculate </w:t>
      </w:r>
      <w:r w:rsidR="00757EB1">
        <w:t xml:space="preserve">the </w:t>
      </w:r>
      <w:r>
        <w:t>annotation pairs.</w:t>
      </w:r>
    </w:p>
    <w:p w14:paraId="63BC14C7" w14:textId="0DC1D7BC" w:rsidR="00E8606C" w:rsidRDefault="00E8606C" w:rsidP="00E8606C">
      <w:pPr>
        <w:ind w:left="720"/>
      </w:pPr>
      <w:r w:rsidRPr="00DC49BF">
        <w:t xml:space="preserve">The </w:t>
      </w:r>
      <w:r w:rsidRPr="00342018">
        <w:rPr>
          <w:i/>
          <w:iCs/>
        </w:rPr>
        <w:t>BioNAR</w:t>
      </w:r>
      <w:r>
        <w:t xml:space="preserve"> </w:t>
      </w:r>
      <w:r w:rsidRPr="00DC49BF">
        <w:t xml:space="preserve">command </w:t>
      </w:r>
      <w:r w:rsidRPr="009608FF">
        <w:rPr>
          <w:rFonts w:ascii="Courier New" w:hAnsi="Courier New" w:cs="Courier New"/>
        </w:rPr>
        <w:t>calcDiseasePairs</w:t>
      </w:r>
      <w:r w:rsidRPr="00DC49BF">
        <w:t xml:space="preserve"> </w:t>
      </w:r>
      <w:r w:rsidRPr="00E8606C">
        <w:t>calculates the observed overlap between</w:t>
      </w:r>
      <w:r w:rsidRPr="00DC49BF">
        <w:t xml:space="preserve"> two annotation sets on </w:t>
      </w:r>
      <w:sdt>
        <w:sdtPr>
          <w:tag w:val="goog_rdk_151"/>
          <w:id w:val="-1201866251"/>
        </w:sdtPr>
        <w:sdtContent>
          <w:r w:rsidRPr="00DC49BF">
            <w:t>a</w:t>
          </w:r>
        </w:sdtContent>
      </w:sdt>
      <w:r>
        <w:t xml:space="preserve"> </w:t>
      </w:r>
      <w:r w:rsidRPr="00DC49BF">
        <w:t>network</w:t>
      </w:r>
      <w:sdt>
        <w:sdtPr>
          <w:tag w:val="goog_rdk_153"/>
          <w:id w:val="-1473676059"/>
        </w:sdtPr>
        <w:sdtContent>
          <w:r w:rsidRPr="00DC49BF">
            <w:t>,</w:t>
          </w:r>
        </w:sdtContent>
      </w:sdt>
      <w:r w:rsidRPr="00DC49BF">
        <w:t xml:space="preserve"> and compares this to a single </w:t>
      </w:r>
      <w:sdt>
        <w:sdtPr>
          <w:tag w:val="goog_rdk_154"/>
          <w:id w:val="-1462722639"/>
        </w:sdtPr>
        <w:sdtContent>
          <w:r w:rsidRPr="00DC49BF">
            <w:t xml:space="preserve">instance of the network with annotations </w:t>
          </w:r>
        </w:sdtContent>
      </w:sdt>
      <w:r w:rsidRPr="00DC49BF">
        <w:t xml:space="preserve">randomly </w:t>
      </w:r>
      <w:sdt>
        <w:sdtPr>
          <w:tag w:val="goog_rdk_155"/>
          <w:id w:val="-1490321261"/>
        </w:sdtPr>
        <w:sdtContent>
          <w:r w:rsidRPr="00DC49BF">
            <w:t>permuted</w:t>
          </w:r>
        </w:sdtContent>
      </w:sdt>
      <w:r w:rsidRPr="00DC49BF">
        <w:t xml:space="preserve">; this is useful </w:t>
      </w:r>
      <w:r>
        <w:t xml:space="preserve">for a </w:t>
      </w:r>
      <w:r w:rsidR="00F85DC2">
        <w:t>qualitative estimate</w:t>
      </w:r>
      <w:r>
        <w:t xml:space="preserve"> of how likely </w:t>
      </w:r>
      <w:r w:rsidR="00F85DC2">
        <w:t xml:space="preserve">an </w:t>
      </w:r>
      <w:r>
        <w:t>overlap is simply a random occurrence.</w:t>
      </w:r>
    </w:p>
    <w:p w14:paraId="40830074" w14:textId="66C1229D" w:rsidR="00E8606C" w:rsidRDefault="00E8606C" w:rsidP="00E8606C">
      <w:pPr>
        <w:ind w:left="720"/>
      </w:pPr>
      <w:r>
        <w:t xml:space="preserve">To calculate annotation overlap </w:t>
      </w:r>
      <w:r w:rsidR="000A2BDE">
        <w:t xml:space="preserve">we </w:t>
      </w:r>
      <w:r>
        <w:t xml:space="preserve">will need to specify the name of annotation. In our example it is </w:t>
      </w:r>
      <w:r w:rsidRPr="009608FF">
        <w:rPr>
          <w:rFonts w:ascii="Courier New" w:hAnsi="Courier New" w:cs="Courier New"/>
        </w:rPr>
        <w:t>TopOntoOVGHDOID</w:t>
      </w:r>
      <w:r>
        <w:t xml:space="preserve">, which contains the HDO IDs for diseases. </w:t>
      </w:r>
      <w:r w:rsidR="000A2BDE">
        <w:t xml:space="preserve">We </w:t>
      </w:r>
      <w:r>
        <w:t xml:space="preserve">will also need to specify the IDs, for which the overlap will be calculated. </w:t>
      </w:r>
      <w:r w:rsidR="00FE4E99">
        <w:t>‘</w:t>
      </w:r>
      <w:r w:rsidRPr="009608FF">
        <w:rPr>
          <w:rFonts w:ascii="Courier New" w:hAnsi="Courier New" w:cs="Courier New"/>
        </w:rPr>
        <w:t>r</w:t>
      </w:r>
      <w:r w:rsidR="00FE4E99">
        <w:t>’</w:t>
      </w:r>
      <w:r w:rsidRPr="003C4CA7">
        <w:t xml:space="preserve"> corresponds to</w:t>
      </w:r>
      <w:r w:rsidR="00220A8D">
        <w:t xml:space="preserve"> </w:t>
      </w:r>
      <w:r w:rsidR="00220A8D" w:rsidRPr="00220A8D">
        <w:t>random permutations (other options are: ‘</w:t>
      </w:r>
      <w:r w:rsidR="00220A8D" w:rsidRPr="009608FF">
        <w:rPr>
          <w:rFonts w:ascii="Courier New" w:hAnsi="Courier New" w:cs="Courier New"/>
        </w:rPr>
        <w:t>none</w:t>
      </w:r>
      <w:r w:rsidR="00220A8D" w:rsidRPr="00220A8D">
        <w:t xml:space="preserve">’ -- no permutation will be applied at all, </w:t>
      </w:r>
      <w:r w:rsidR="00220A8D" w:rsidRPr="00220A8D">
        <w:lastRenderedPageBreak/>
        <w:t>and ‘</w:t>
      </w:r>
      <w:r w:rsidR="00220A8D" w:rsidRPr="009608FF">
        <w:rPr>
          <w:rFonts w:ascii="Courier New" w:hAnsi="Courier New" w:cs="Courier New"/>
        </w:rPr>
        <w:t>binned</w:t>
      </w:r>
      <w:r w:rsidR="00220A8D" w:rsidRPr="00220A8D">
        <w:t>’ when permutations would try to take into account the node degree, which is slightly longer than random).  </w:t>
      </w:r>
    </w:p>
    <w:p w14:paraId="1C6D2D4B" w14:textId="77777777" w:rsidR="00E8606C" w:rsidRDefault="00E8606C" w:rsidP="00E8606C">
      <w:pPr>
        <w:ind w:left="720"/>
      </w:pPr>
    </w:p>
    <w:p w14:paraId="1F62E73F" w14:textId="77777777" w:rsidR="000A756F" w:rsidRPr="00E8606C" w:rsidRDefault="000A756F" w:rsidP="000A756F">
      <w:pPr>
        <w:ind w:firstLine="720"/>
        <w:rPr>
          <w:rFonts w:ascii="Courier New" w:eastAsia="Calibri" w:hAnsi="Courier New" w:cs="Courier New"/>
          <w:iCs/>
          <w:sz w:val="18"/>
          <w:szCs w:val="18"/>
        </w:rPr>
      </w:pPr>
      <w:r w:rsidRPr="00E8606C">
        <w:rPr>
          <w:rFonts w:ascii="Courier New" w:eastAsia="Calibri" w:hAnsi="Courier New" w:cs="Courier New"/>
          <w:iCs/>
          <w:sz w:val="18"/>
          <w:szCs w:val="18"/>
        </w:rPr>
        <w:t>p &lt;- calcDiseasePairs(</w:t>
      </w:r>
    </w:p>
    <w:p w14:paraId="304E0F5D" w14:textId="77777777" w:rsidR="000A756F" w:rsidRPr="001B317C" w:rsidRDefault="000A756F" w:rsidP="000A756F">
      <w:pPr>
        <w:pStyle w:val="ListParagraph"/>
        <w:rPr>
          <w:rFonts w:ascii="Courier New" w:eastAsia="Calibri" w:hAnsi="Courier New" w:cs="Courier New"/>
          <w:iCs/>
          <w:sz w:val="18"/>
          <w:szCs w:val="18"/>
        </w:rPr>
      </w:pPr>
      <w:r w:rsidRPr="001B317C">
        <w:rPr>
          <w:rFonts w:ascii="Courier New" w:eastAsia="Calibri" w:hAnsi="Courier New" w:cs="Courier New"/>
          <w:iCs/>
          <w:sz w:val="18"/>
          <w:szCs w:val="18"/>
        </w:rPr>
        <w:t xml:space="preserve">    g,</w:t>
      </w:r>
    </w:p>
    <w:p w14:paraId="3DB03475" w14:textId="77777777" w:rsidR="000A756F" w:rsidRPr="001B317C" w:rsidRDefault="000A756F" w:rsidP="000A756F">
      <w:pPr>
        <w:pStyle w:val="ListParagraph"/>
        <w:rPr>
          <w:rFonts w:ascii="Courier New" w:eastAsia="Calibri" w:hAnsi="Courier New" w:cs="Courier New"/>
          <w:iCs/>
          <w:sz w:val="18"/>
          <w:szCs w:val="18"/>
        </w:rPr>
      </w:pPr>
      <w:r w:rsidRPr="001B317C">
        <w:rPr>
          <w:rFonts w:ascii="Courier New" w:eastAsia="Calibri" w:hAnsi="Courier New" w:cs="Courier New"/>
          <w:iCs/>
          <w:sz w:val="18"/>
          <w:szCs w:val="18"/>
        </w:rPr>
        <w:t xml:space="preserve">    name = "</w:t>
      </w:r>
      <w:r w:rsidRPr="00422AB3">
        <w:t xml:space="preserve"> </w:t>
      </w:r>
      <w:r w:rsidRPr="00422AB3">
        <w:rPr>
          <w:rFonts w:ascii="Courier New" w:eastAsia="Calibri" w:hAnsi="Courier New" w:cs="Courier New"/>
          <w:iCs/>
          <w:sz w:val="18"/>
          <w:szCs w:val="18"/>
        </w:rPr>
        <w:t>TopOnto_OVG_HDO_ID</w:t>
      </w:r>
      <w:r w:rsidRPr="001B317C">
        <w:rPr>
          <w:rFonts w:ascii="Courier New" w:eastAsia="Calibri" w:hAnsi="Courier New" w:cs="Courier New"/>
          <w:iCs/>
          <w:sz w:val="18"/>
          <w:szCs w:val="18"/>
        </w:rPr>
        <w:t>",</w:t>
      </w:r>
    </w:p>
    <w:p w14:paraId="2BD945E5" w14:textId="77777777" w:rsidR="000A756F" w:rsidRPr="001B317C" w:rsidRDefault="000A756F" w:rsidP="000A756F">
      <w:pPr>
        <w:pStyle w:val="ListParagraph"/>
        <w:rPr>
          <w:rFonts w:ascii="Courier New" w:eastAsia="Calibri" w:hAnsi="Courier New" w:cs="Courier New"/>
          <w:iCs/>
          <w:sz w:val="18"/>
          <w:szCs w:val="18"/>
        </w:rPr>
      </w:pPr>
      <w:r w:rsidRPr="001B317C">
        <w:rPr>
          <w:rFonts w:ascii="Courier New" w:eastAsia="Calibri" w:hAnsi="Courier New" w:cs="Courier New"/>
          <w:iCs/>
          <w:sz w:val="18"/>
          <w:szCs w:val="18"/>
        </w:rPr>
        <w:t xml:space="preserve">    diseases = c("DOID:10652","DOID:3312"</w:t>
      </w:r>
      <w:r>
        <w:rPr>
          <w:rFonts w:ascii="Courier New" w:eastAsia="Calibri" w:hAnsi="Courier New" w:cs="Courier New"/>
          <w:iCs/>
          <w:sz w:val="18"/>
          <w:szCs w:val="18"/>
        </w:rPr>
        <w:t xml:space="preserve">, </w:t>
      </w:r>
      <w:r w:rsidRPr="001B317C">
        <w:rPr>
          <w:rFonts w:ascii="Courier New" w:eastAsia="Calibri" w:hAnsi="Courier New" w:cs="Courier New"/>
          <w:iCs/>
          <w:sz w:val="18"/>
          <w:szCs w:val="18"/>
        </w:rPr>
        <w:t>"DOID:14330", "DOID:0060041", "DOID:1826",  "DOID:5419", "DOID:9255",</w:t>
      </w:r>
      <w:r>
        <w:rPr>
          <w:rFonts w:ascii="Courier New" w:eastAsia="Calibri" w:hAnsi="Courier New" w:cs="Courier New"/>
          <w:iCs/>
          <w:sz w:val="18"/>
          <w:szCs w:val="18"/>
        </w:rPr>
        <w:t xml:space="preserve"> </w:t>
      </w:r>
      <w:r w:rsidRPr="001B317C">
        <w:rPr>
          <w:rFonts w:ascii="Courier New" w:eastAsia="Calibri" w:hAnsi="Courier New" w:cs="Courier New"/>
          <w:iCs/>
          <w:sz w:val="18"/>
          <w:szCs w:val="18"/>
        </w:rPr>
        <w:t>"DOID:1059"),</w:t>
      </w:r>
    </w:p>
    <w:p w14:paraId="495B306B" w14:textId="77777777" w:rsidR="000A756F" w:rsidRPr="001B317C" w:rsidRDefault="000A756F" w:rsidP="000A756F">
      <w:pPr>
        <w:pStyle w:val="ListParagraph"/>
        <w:rPr>
          <w:rFonts w:ascii="Courier New" w:eastAsia="Calibri" w:hAnsi="Courier New" w:cs="Courier New"/>
          <w:iCs/>
          <w:sz w:val="18"/>
          <w:szCs w:val="18"/>
        </w:rPr>
      </w:pPr>
      <w:r w:rsidRPr="001B317C">
        <w:rPr>
          <w:rFonts w:ascii="Courier New" w:eastAsia="Calibri" w:hAnsi="Courier New" w:cs="Courier New"/>
          <w:iCs/>
          <w:sz w:val="18"/>
          <w:szCs w:val="18"/>
        </w:rPr>
        <w:t xml:space="preserve">    permute = "r"</w:t>
      </w:r>
    </w:p>
    <w:p w14:paraId="4A5D44A0" w14:textId="77777777" w:rsidR="000A756F" w:rsidRPr="001B317C" w:rsidRDefault="000A756F" w:rsidP="000A756F">
      <w:pPr>
        <w:pStyle w:val="ListParagraph"/>
        <w:rPr>
          <w:rFonts w:ascii="Courier New" w:eastAsia="Calibri" w:hAnsi="Courier New" w:cs="Courier New"/>
          <w:iCs/>
          <w:sz w:val="18"/>
          <w:szCs w:val="18"/>
        </w:rPr>
      </w:pPr>
      <w:r w:rsidRPr="001B317C">
        <w:rPr>
          <w:rFonts w:ascii="Courier New" w:eastAsia="Calibri" w:hAnsi="Courier New" w:cs="Courier New"/>
          <w:iCs/>
          <w:sz w:val="18"/>
          <w:szCs w:val="18"/>
        </w:rPr>
        <w:t>)</w:t>
      </w:r>
    </w:p>
    <w:p w14:paraId="6BB33814" w14:textId="18653521" w:rsidR="001B317C" w:rsidRDefault="000A756F" w:rsidP="000A756F">
      <w:pPr>
        <w:pStyle w:val="ListParagraph"/>
        <w:rPr>
          <w:rFonts w:ascii="Courier New" w:eastAsia="Calibri" w:hAnsi="Courier New" w:cs="Courier New"/>
          <w:iCs/>
          <w:sz w:val="18"/>
          <w:szCs w:val="18"/>
        </w:rPr>
      </w:pPr>
      <w:r w:rsidRPr="001B317C">
        <w:rPr>
          <w:rFonts w:ascii="Courier New" w:eastAsia="Calibri" w:hAnsi="Courier New" w:cs="Courier New"/>
          <w:iCs/>
          <w:sz w:val="18"/>
          <w:szCs w:val="18"/>
        </w:rPr>
        <w:t>pander(p$disease_separation)</w:t>
      </w:r>
    </w:p>
    <w:p w14:paraId="7DB3DF91" w14:textId="77777777" w:rsidR="000A756F" w:rsidRPr="00454F7A" w:rsidRDefault="000A756F" w:rsidP="000A756F">
      <w:pPr>
        <w:pStyle w:val="ListParagraph"/>
        <w:rPr>
          <w:rFonts w:ascii="Courier New" w:eastAsia="Calibri" w:hAnsi="Courier New" w:cs="Courier New"/>
          <w:iCs/>
          <w:sz w:val="18"/>
          <w:szCs w:val="18"/>
        </w:rPr>
      </w:pPr>
    </w:p>
    <w:p w14:paraId="733FBD4F" w14:textId="607E015D" w:rsidR="001B317C" w:rsidRDefault="000A2BDE" w:rsidP="001B317C">
      <w:pPr>
        <w:ind w:left="720"/>
      </w:pPr>
      <w:r>
        <w:t>The c</w:t>
      </w:r>
      <w:r w:rsidR="001B317C" w:rsidRPr="001B317C">
        <w:t xml:space="preserve">ommand </w:t>
      </w:r>
      <w:r w:rsidR="001B317C" w:rsidRPr="001B317C">
        <w:rPr>
          <w:rFonts w:ascii="Courier New" w:hAnsi="Courier New" w:cs="Courier New"/>
          <w:sz w:val="22"/>
          <w:szCs w:val="22"/>
        </w:rPr>
        <w:t>pander</w:t>
      </w:r>
      <w:r w:rsidR="001B317C" w:rsidRPr="001B317C">
        <w:t xml:space="preserve"> will </w:t>
      </w:r>
      <w:r w:rsidR="003772D7">
        <w:t xml:space="preserve">return </w:t>
      </w:r>
      <w:r>
        <w:t xml:space="preserve">a </w:t>
      </w:r>
      <w:r w:rsidR="003772D7">
        <w:t xml:space="preserve">snapshot of </w:t>
      </w:r>
      <w:r w:rsidR="001B317C" w:rsidRPr="001B317C">
        <w:t>8</w:t>
      </w:r>
      <w:r w:rsidR="001B317C">
        <w:t>x</w:t>
      </w:r>
      <w:r w:rsidR="001B317C" w:rsidRPr="001B317C">
        <w:t xml:space="preserve">8 table, where for each of disease pair there is a value, which </w:t>
      </w:r>
      <w:r>
        <w:t>ranges from</w:t>
      </w:r>
      <w:r w:rsidR="001B317C" w:rsidRPr="001B317C">
        <w:t xml:space="preserve"> negative (indicates potential overlap) </w:t>
      </w:r>
      <w:r>
        <w:t>to</w:t>
      </w:r>
      <w:r w:rsidR="001B317C" w:rsidRPr="001B317C">
        <w:t xml:space="preserve"> positive (indicates separation)</w:t>
      </w:r>
      <w:r w:rsidR="001B317C">
        <w:t>.</w:t>
      </w:r>
    </w:p>
    <w:p w14:paraId="1F6831A7" w14:textId="7B459CDF" w:rsidR="001B317C" w:rsidRDefault="001B317C" w:rsidP="001B317C">
      <w:pPr>
        <w:ind w:left="720"/>
      </w:pPr>
    </w:p>
    <w:p w14:paraId="6D90EE37" w14:textId="4A8B9189" w:rsidR="001B317C" w:rsidRDefault="001B317C" w:rsidP="001B317C">
      <w:pPr>
        <w:pStyle w:val="ListParagraph"/>
        <w:numPr>
          <w:ilvl w:val="0"/>
          <w:numId w:val="17"/>
        </w:numPr>
        <w:spacing w:line="360" w:lineRule="auto"/>
      </w:pPr>
      <w:r>
        <w:t>Calculate significance of the annotation overlap</w:t>
      </w:r>
      <w:r w:rsidR="003772D7">
        <w:t>.</w:t>
      </w:r>
    </w:p>
    <w:p w14:paraId="2DC78BC4" w14:textId="07CEA55A" w:rsidR="00E8606C" w:rsidRDefault="00E8606C" w:rsidP="00E8606C">
      <w:pPr>
        <w:ind w:left="720"/>
      </w:pPr>
      <w:r w:rsidRPr="00DC49BF">
        <w:t xml:space="preserve">To </w:t>
      </w:r>
      <w:r>
        <w:t>calculate</w:t>
      </w:r>
      <w:r w:rsidRPr="00DC49BF">
        <w:t xml:space="preserve"> the significance of </w:t>
      </w:r>
      <w:r>
        <w:t xml:space="preserve">observed overlaps (or separations) </w:t>
      </w:r>
      <w:r w:rsidRPr="00DC49BF">
        <w:t xml:space="preserve">the observed </w:t>
      </w:r>
      <w:sdt>
        <w:sdtPr>
          <w:tag w:val="goog_rdk_158"/>
          <w:id w:val="-613364500"/>
        </w:sdtPr>
        <w:sdtContent>
          <w:r w:rsidRPr="00DC49BF">
            <w:t>annotation pair</w:t>
          </w:r>
          <w:r>
            <w:t>s</w:t>
          </w:r>
          <w:r w:rsidRPr="00DC49BF">
            <w:t xml:space="preserve"> </w:t>
          </w:r>
        </w:sdtContent>
      </w:sdt>
      <w:r>
        <w:t xml:space="preserve">on the network </w:t>
      </w:r>
      <w:r w:rsidRPr="00DC49BF">
        <w:t xml:space="preserve">the command </w:t>
      </w:r>
      <w:r w:rsidRPr="009608FF">
        <w:rPr>
          <w:rFonts w:ascii="Courier New" w:hAnsi="Courier New" w:cs="Courier New"/>
        </w:rPr>
        <w:t>runPermDisease</w:t>
      </w:r>
      <w:r w:rsidRPr="00DE01B1">
        <w:rPr>
          <w:rFonts w:ascii="Courier New" w:eastAsia="Calibri" w:hAnsi="Courier New" w:cs="Courier New"/>
          <w:iCs/>
          <w:sz w:val="18"/>
          <w:szCs w:val="18"/>
        </w:rPr>
        <w:t xml:space="preserve"> </w:t>
      </w:r>
      <w:r w:rsidRPr="00DC49BF">
        <w:t>should be used</w:t>
      </w:r>
      <w:r>
        <w:t>. This compares the overlap against multiple permutations of the network</w:t>
      </w:r>
      <w:r w:rsidRPr="00DC49BF">
        <w:t xml:space="preserve"> </w:t>
      </w:r>
      <w:r>
        <w:t>(</w:t>
      </w:r>
      <w:r w:rsidRPr="00DC49BF">
        <w:t>where the user can define the number of permutations</w:t>
      </w:r>
      <w:r>
        <w:t>)</w:t>
      </w:r>
      <w:r w:rsidRPr="00DC49BF">
        <w:t>. Executing this command</w:t>
      </w:r>
      <w:r>
        <w:t xml:space="preserve"> ma</w:t>
      </w:r>
      <w:r w:rsidR="001D1F8D">
        <w:t xml:space="preserve">y </w:t>
      </w:r>
      <w:r w:rsidRPr="00DC49BF">
        <w:t xml:space="preserve">take </w:t>
      </w:r>
      <w:r w:rsidR="00F85DC2">
        <w:t xml:space="preserve">considerable </w:t>
      </w:r>
      <w:r w:rsidRPr="00DC49BF">
        <w:t>time depending on the number of permutations chosen</w:t>
      </w:r>
      <w:r w:rsidR="000A2BDE">
        <w:t xml:space="preserve">. It </w:t>
      </w:r>
      <w:r w:rsidRPr="00DC49BF">
        <w:t>generate</w:t>
      </w:r>
      <w:sdt>
        <w:sdtPr>
          <w:tag w:val="goog_rdk_159"/>
          <w:id w:val="-808778527"/>
        </w:sdtPr>
        <w:sdtContent>
          <w:r w:rsidRPr="00DC49BF">
            <w:t>s</w:t>
          </w:r>
        </w:sdtContent>
      </w:sdt>
      <w:r w:rsidRPr="00DC49BF">
        <w:t xml:space="preserve"> a results table containing the overlap of each annotation pair with p-value, </w:t>
      </w:r>
      <w:r>
        <w:t>p.</w:t>
      </w:r>
      <w:r w:rsidRPr="00DC49BF">
        <w:t>adjusted by Bonferroni test, and q-value.</w:t>
      </w:r>
    </w:p>
    <w:p w14:paraId="675B1F2A" w14:textId="3D05D9F7" w:rsidR="00E8606C" w:rsidRDefault="00E8606C" w:rsidP="00E8606C">
      <w:pPr>
        <w:ind w:left="720"/>
      </w:pPr>
      <w:r>
        <w:t xml:space="preserve">We </w:t>
      </w:r>
      <w:r w:rsidR="000A2BDE">
        <w:t>sel</w:t>
      </w:r>
      <w:r w:rsidR="00DE01B1">
        <w:t>e</w:t>
      </w:r>
      <w:r w:rsidR="000A2BDE">
        <w:t xml:space="preserve">cted </w:t>
      </w:r>
      <w:r>
        <w:t xml:space="preserve">100 permutations in our </w:t>
      </w:r>
      <w:r w:rsidR="000A2BDE">
        <w:t xml:space="preserve">simple </w:t>
      </w:r>
      <w:r>
        <w:t>example</w:t>
      </w:r>
      <w:r w:rsidR="000A2BDE">
        <w:t xml:space="preserve"> below</w:t>
      </w:r>
      <w:r>
        <w:t>, but for better significance there should be 10000 permutations (~ 1 hour of computing time for this size of network and this set of annotations).</w:t>
      </w:r>
    </w:p>
    <w:p w14:paraId="3E671A03" w14:textId="77777777" w:rsidR="00E8606C" w:rsidRDefault="00E8606C" w:rsidP="00E8606C">
      <w:pPr>
        <w:ind w:left="720"/>
      </w:pPr>
    </w:p>
    <w:p w14:paraId="7A2BAE3B" w14:textId="77777777"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r &lt;- runPermDisease(</w:t>
      </w:r>
    </w:p>
    <w:p w14:paraId="78C80AC9" w14:textId="080EE75E"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 xml:space="preserve">    g,</w:t>
      </w:r>
    </w:p>
    <w:p w14:paraId="2D52BCE1" w14:textId="77777777"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 xml:space="preserve">    name = "TopOnto_OVG_HDO_ID",</w:t>
      </w:r>
    </w:p>
    <w:p w14:paraId="5A24C0F4" w14:textId="77777777"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 xml:space="preserve">    diseases = c("DOID:10652","DOID:3312"),</w:t>
      </w:r>
    </w:p>
    <w:p w14:paraId="4F0B39D7" w14:textId="77777777"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 xml:space="preserve">    Nperm = 100,</w:t>
      </w:r>
    </w:p>
    <w:p w14:paraId="7CB6C7D7" w14:textId="77777777"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 xml:space="preserve">    alpha = c(0.05, 0.01, 0.001)</w:t>
      </w:r>
    </w:p>
    <w:p w14:paraId="061261B9" w14:textId="08B10DB5" w:rsidR="003772D7" w:rsidRP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w:t>
      </w:r>
    </w:p>
    <w:p w14:paraId="4CE95073" w14:textId="0B678929" w:rsidR="003772D7" w:rsidRDefault="003772D7" w:rsidP="003772D7">
      <w:pPr>
        <w:pStyle w:val="ListParagraph"/>
        <w:rPr>
          <w:rFonts w:ascii="Courier New" w:eastAsia="Calibri" w:hAnsi="Courier New" w:cs="Courier New"/>
          <w:iCs/>
          <w:sz w:val="18"/>
          <w:szCs w:val="18"/>
        </w:rPr>
      </w:pPr>
      <w:r w:rsidRPr="003772D7">
        <w:rPr>
          <w:rFonts w:ascii="Courier New" w:eastAsia="Calibri" w:hAnsi="Courier New" w:cs="Courier New"/>
          <w:iCs/>
          <w:sz w:val="18"/>
          <w:szCs w:val="18"/>
        </w:rPr>
        <w:t>pander(r$Disease_overlap_sig)</w:t>
      </w:r>
    </w:p>
    <w:p w14:paraId="1E05AA69" w14:textId="5A6740AE" w:rsidR="003772D7" w:rsidRDefault="003772D7" w:rsidP="003772D7">
      <w:pPr>
        <w:pStyle w:val="ListParagraph"/>
        <w:rPr>
          <w:rFonts w:ascii="Courier New" w:eastAsia="Calibri" w:hAnsi="Courier New" w:cs="Courier New"/>
          <w:iCs/>
          <w:sz w:val="18"/>
          <w:szCs w:val="18"/>
        </w:rPr>
      </w:pPr>
    </w:p>
    <w:p w14:paraId="0748B68D" w14:textId="354C41CF" w:rsidR="003B3DA5" w:rsidRPr="00492DF1" w:rsidRDefault="00134D07" w:rsidP="003B3DA5">
      <w:pPr>
        <w:ind w:left="720"/>
        <w:rPr>
          <w:color w:val="242424"/>
        </w:rPr>
      </w:pPr>
      <w:r>
        <w:t xml:space="preserve">The </w:t>
      </w:r>
      <w:r w:rsidR="003772D7" w:rsidRPr="003B3DA5">
        <w:t>pander</w:t>
      </w:r>
      <w:r w:rsidR="003772D7" w:rsidRPr="001B317C">
        <w:t xml:space="preserve"> </w:t>
      </w:r>
      <w:r>
        <w:t xml:space="preserve">command </w:t>
      </w:r>
      <w:r w:rsidR="003772D7" w:rsidRPr="001B317C">
        <w:t xml:space="preserve">will </w:t>
      </w:r>
      <w:r w:rsidR="003772D7">
        <w:t xml:space="preserve">return </w:t>
      </w:r>
      <w:r>
        <w:t xml:space="preserve">a </w:t>
      </w:r>
      <w:r w:rsidR="003772D7">
        <w:t xml:space="preserve">table </w:t>
      </w:r>
      <w:r w:rsidR="003B3DA5">
        <w:t xml:space="preserve">which contains the number of rows equivalent to annotation pairs and the following columns: </w:t>
      </w:r>
      <w:r w:rsidR="003B3DA5" w:rsidRPr="009608FF">
        <w:rPr>
          <w:rFonts w:ascii="Courier New" w:hAnsi="Courier New" w:cs="Courier New"/>
        </w:rPr>
        <w:t>HDO.ID.A</w:t>
      </w:r>
      <w:r w:rsidR="003B3DA5" w:rsidRPr="003B3DA5">
        <w:t xml:space="preserve"> – HDO ID for the first disease</w:t>
      </w:r>
      <w:r w:rsidR="003B3DA5">
        <w:t xml:space="preserve">, </w:t>
      </w:r>
      <w:r w:rsidR="003B3DA5" w:rsidRPr="009608FF">
        <w:rPr>
          <w:rFonts w:ascii="Courier New" w:hAnsi="Courier New" w:cs="Courier New"/>
        </w:rPr>
        <w:t>N.A.</w:t>
      </w:r>
      <w:r w:rsidR="003B3DA5">
        <w:t xml:space="preserve"> – number of genes associated with this disease, </w:t>
      </w:r>
      <w:r w:rsidR="003B3DA5" w:rsidRPr="009608FF">
        <w:rPr>
          <w:rFonts w:ascii="Courier New" w:hAnsi="Courier New" w:cs="Courier New"/>
        </w:rPr>
        <w:t>HDO.ID.B</w:t>
      </w:r>
      <w:r w:rsidR="003B3DA5" w:rsidRPr="003B3DA5">
        <w:t xml:space="preserve"> – HDO I for the second disease, </w:t>
      </w:r>
      <w:r w:rsidR="003B3DA5" w:rsidRPr="009608FF">
        <w:rPr>
          <w:rFonts w:ascii="Courier New" w:hAnsi="Courier New" w:cs="Courier New"/>
        </w:rPr>
        <w:t>N.B</w:t>
      </w:r>
      <w:r w:rsidR="003B3DA5" w:rsidRPr="003B3DA5">
        <w:t xml:space="preserve"> – number of genes associated with second </w:t>
      </w:r>
      <w:r w:rsidR="003B3DA5" w:rsidRPr="009964F8">
        <w:t xml:space="preserve">disease. </w:t>
      </w:r>
      <w:r w:rsidR="003B3DA5" w:rsidRPr="009608FF">
        <w:rPr>
          <w:rFonts w:ascii="Courier New" w:hAnsi="Courier New" w:cs="Courier New"/>
        </w:rPr>
        <w:t xml:space="preserve">sAB </w:t>
      </w:r>
      <w:r w:rsidR="003B3DA5" w:rsidRPr="00CE59A9">
        <w:t>– a value, which characterise</w:t>
      </w:r>
      <w:r>
        <w:t>s</w:t>
      </w:r>
      <w:r w:rsidR="003B3DA5" w:rsidRPr="00CE59A9">
        <w:t xml:space="preserve"> the overlap (negative for overlap and positive for separation)</w:t>
      </w:r>
      <w:r w:rsidR="004618A5" w:rsidRPr="00CE59A9">
        <w:t xml:space="preserve">, Separated – is the pair separated based on </w:t>
      </w:r>
      <w:r w:rsidR="004618A5" w:rsidRPr="009608FF">
        <w:rPr>
          <w:rFonts w:ascii="Courier New" w:hAnsi="Courier New" w:cs="Courier New"/>
        </w:rPr>
        <w:t>sAB,</w:t>
      </w:r>
      <w:r w:rsidR="004618A5" w:rsidRPr="00CE59A9">
        <w:t xml:space="preserve"> Overlap- is the pair overlapping based on </w:t>
      </w:r>
      <w:r w:rsidR="004618A5" w:rsidRPr="009608FF">
        <w:rPr>
          <w:rFonts w:ascii="Courier New" w:hAnsi="Courier New" w:cs="Courier New"/>
        </w:rPr>
        <w:t>sAB</w:t>
      </w:r>
      <w:r w:rsidR="004618A5" w:rsidRPr="00CE59A9">
        <w:t xml:space="preserve">, </w:t>
      </w:r>
      <w:r w:rsidR="004618A5" w:rsidRPr="009608FF">
        <w:rPr>
          <w:rFonts w:ascii="Courier New" w:hAnsi="Courier New" w:cs="Courier New"/>
        </w:rPr>
        <w:t>zScore</w:t>
      </w:r>
      <w:r w:rsidR="004618A5" w:rsidRPr="00CE59A9">
        <w:t xml:space="preserve"> – Zscore for this pair of annotations (see the formula in REF), </w:t>
      </w:r>
      <w:r w:rsidR="004618A5" w:rsidRPr="009608FF">
        <w:rPr>
          <w:rFonts w:ascii="Courier New" w:hAnsi="Courier New" w:cs="Courier New"/>
        </w:rPr>
        <w:t xml:space="preserve">p-value </w:t>
      </w:r>
      <w:r w:rsidR="004618A5" w:rsidRPr="00CE59A9">
        <w:t>-respective p-value for the overlap,</w:t>
      </w:r>
      <w:r w:rsidR="004618A5">
        <w:t xml:space="preserve"> </w:t>
      </w:r>
      <w:r w:rsidR="004618A5" w:rsidRPr="00CE59A9">
        <w:t xml:space="preserve">Separation/Overlap.than.chance – if the ratio the separation and overlap is bigger than chance, Bonferroni – Bonferroni value for the overlap, </w:t>
      </w:r>
      <w:r w:rsidR="004618A5" w:rsidRPr="009608FF">
        <w:rPr>
          <w:rFonts w:ascii="Courier New" w:hAnsi="Courier New" w:cs="Courier New"/>
        </w:rPr>
        <w:t>p.adjusted</w:t>
      </w:r>
      <w:r w:rsidR="004618A5" w:rsidRPr="00CE59A9">
        <w:t xml:space="preserve"> – p-value, adjusted for multiple testing, </w:t>
      </w:r>
      <w:r w:rsidR="004618A5" w:rsidRPr="009608FF">
        <w:rPr>
          <w:rFonts w:ascii="Courier New" w:hAnsi="Courier New" w:cs="Courier New"/>
        </w:rPr>
        <w:t>q-value</w:t>
      </w:r>
      <w:r w:rsidR="004618A5" w:rsidRPr="00CE59A9">
        <w:t>, p-value adjusted by FDR</w:t>
      </w:r>
      <w:r w:rsidR="008125A7">
        <w:t xml:space="preserve"> (</w:t>
      </w:r>
      <w:r w:rsidR="0028139E">
        <w:t xml:space="preserve">the resulting table if this step is presented as a </w:t>
      </w:r>
      <w:r w:rsidR="008125A7">
        <w:t>Supplementary Table 1)</w:t>
      </w:r>
      <w:r w:rsidR="004618A5" w:rsidRPr="00CE59A9">
        <w:t>.</w:t>
      </w:r>
      <w:r w:rsidR="00AC0CF8">
        <w:t xml:space="preserve"> It can be seen that a few pairs of diseases are significantly overlapping</w:t>
      </w:r>
      <w:r w:rsidR="00492DF1">
        <w:t xml:space="preserve"> (highlighted in yellow)</w:t>
      </w:r>
      <w:r w:rsidR="00AC0CF8">
        <w:t xml:space="preserve">, e.g. </w:t>
      </w:r>
      <w:r w:rsidR="00AC0CF8" w:rsidRPr="009F7C4E">
        <w:rPr>
          <w:color w:val="242424"/>
          <w:highlight w:val="white"/>
        </w:rPr>
        <w:t>Alzheimer Disease and Parkinson Disease</w:t>
      </w:r>
      <w:r w:rsidR="00AC0CF8">
        <w:rPr>
          <w:color w:val="242424"/>
          <w:highlight w:val="white"/>
        </w:rPr>
        <w:t xml:space="preserve"> (p.adj = 6.01E-06, bonf ***)</w:t>
      </w:r>
      <w:r w:rsidR="00AC0CF8" w:rsidRPr="009F7C4E">
        <w:rPr>
          <w:color w:val="242424"/>
          <w:highlight w:val="white"/>
        </w:rPr>
        <w:t xml:space="preserve">, </w:t>
      </w:r>
      <w:r w:rsidR="00AC0CF8" w:rsidRPr="009F7C4E">
        <w:rPr>
          <w:color w:val="242424"/>
          <w:highlight w:val="white"/>
        </w:rPr>
        <w:lastRenderedPageBreak/>
        <w:t xml:space="preserve">Schizophrenia and Bipolar Disorder </w:t>
      </w:r>
      <w:r w:rsidR="00AC0CF8">
        <w:rPr>
          <w:color w:val="242424"/>
          <w:highlight w:val="white"/>
        </w:rPr>
        <w:t>(4.25E-013, bonf ***)</w:t>
      </w:r>
      <w:r w:rsidR="00AC0CF8" w:rsidRPr="009F7C4E">
        <w:rPr>
          <w:color w:val="242424"/>
          <w:highlight w:val="white"/>
        </w:rPr>
        <w:t>, Autis</w:t>
      </w:r>
      <w:r w:rsidR="00492DF1">
        <w:rPr>
          <w:color w:val="242424"/>
          <w:highlight w:val="white"/>
        </w:rPr>
        <w:t>tic Spectrum Disorder</w:t>
      </w:r>
      <w:r w:rsidR="00AC0CF8" w:rsidRPr="009F7C4E">
        <w:rPr>
          <w:color w:val="242424"/>
          <w:highlight w:val="white"/>
        </w:rPr>
        <w:t xml:space="preserve"> and </w:t>
      </w:r>
      <w:r w:rsidR="00492DF1" w:rsidRPr="009F7C4E">
        <w:rPr>
          <w:color w:val="242424"/>
          <w:highlight w:val="white"/>
        </w:rPr>
        <w:t xml:space="preserve">Bipolar Disorder </w:t>
      </w:r>
      <w:r w:rsidR="00492DF1">
        <w:rPr>
          <w:color w:val="242424"/>
          <w:highlight w:val="white"/>
        </w:rPr>
        <w:t>(5.51E-08, bonf ***)</w:t>
      </w:r>
    </w:p>
    <w:p w14:paraId="56A46CAA" w14:textId="77777777" w:rsidR="00492DF1" w:rsidRPr="00492DF1" w:rsidRDefault="00492DF1" w:rsidP="003B3DA5">
      <w:pPr>
        <w:ind w:left="720"/>
      </w:pPr>
    </w:p>
    <w:p w14:paraId="219F7FE6" w14:textId="77777777" w:rsidR="009B18B6" w:rsidRDefault="009B18B6" w:rsidP="009B18B6"/>
    <w:p w14:paraId="7EFA69E6" w14:textId="77777777" w:rsidR="009B18B6" w:rsidRDefault="009B18B6" w:rsidP="009B18B6">
      <w:pPr>
        <w:rPr>
          <w:b/>
        </w:rPr>
      </w:pPr>
      <w:r>
        <w:rPr>
          <w:b/>
        </w:rPr>
        <w:t>GUIDELINES</w:t>
      </w:r>
      <w:r w:rsidRPr="006B698C">
        <w:rPr>
          <w:b/>
        </w:rPr>
        <w:t xml:space="preserve"> </w:t>
      </w:r>
      <w:r>
        <w:rPr>
          <w:b/>
        </w:rPr>
        <w:t>FOR</w:t>
      </w:r>
      <w:r w:rsidRPr="006B698C">
        <w:rPr>
          <w:b/>
        </w:rPr>
        <w:t xml:space="preserve"> U</w:t>
      </w:r>
      <w:r>
        <w:rPr>
          <w:b/>
        </w:rPr>
        <w:t>NDERSTANDING</w:t>
      </w:r>
      <w:r w:rsidRPr="006B698C">
        <w:rPr>
          <w:b/>
        </w:rPr>
        <w:t xml:space="preserve"> R</w:t>
      </w:r>
      <w:r>
        <w:rPr>
          <w:b/>
        </w:rPr>
        <w:t>ESULTS</w:t>
      </w:r>
    </w:p>
    <w:p w14:paraId="724198A1" w14:textId="77777777" w:rsidR="009B18B6" w:rsidRDefault="009B18B6" w:rsidP="009B18B6">
      <w:pPr>
        <w:ind w:left="720"/>
      </w:pPr>
    </w:p>
    <w:p w14:paraId="07BDB755" w14:textId="71CEB26A" w:rsidR="009B18B6" w:rsidRDefault="009B18B6" w:rsidP="009B18B6">
      <w:r>
        <w:t xml:space="preserve">Each of the protocols described here have been illustrated using a walk-through example from the mammalian synaptic proteome (See Figure 1). In brief we extracted a consensus list of proteins from a curated and published database of synaptic proteomics studies. We filtered the database to extract a list of proteins that were found in studies looking at the post-synaptic density in mouse, rat or human and were reported by at least three different published studies. The same database also contains a curated list of direct protein-protein interactions between these proteins extracted from public databases. </w:t>
      </w:r>
    </w:p>
    <w:p w14:paraId="142EDBEC" w14:textId="77777777" w:rsidR="009B18B6" w:rsidRDefault="009B18B6" w:rsidP="009B18B6"/>
    <w:p w14:paraId="64B7AE5F" w14:textId="1BF2439E" w:rsidR="009B18B6" w:rsidRDefault="009B18B6" w:rsidP="009B18B6">
      <w:r>
        <w:t xml:space="preserve">Basic Protocol 1 walks the user through the initial generation of a network model containing vertices (proteins) and edges (protein-protein interactions). For your own network you will need both these elements to build the network. One word of caution is to consider how well defined the interactions are: Are the interactions based </w:t>
      </w:r>
      <w:r w:rsidR="00C60446">
        <w:t xml:space="preserve">on </w:t>
      </w:r>
      <w:r>
        <w:t xml:space="preserve">direct molecule to molecule data? Many interaction databases comprise a mix of direct and indirect interactions where indirect interactions mean that there may be undefined intermediate partners involved in the interaction between two species. These are factors that need to be considered depending on the application area. Alternatively, a model can be assembled using any other network package and saved in gml format for importing into </w:t>
      </w:r>
      <w:r w:rsidRPr="007018CB">
        <w:rPr>
          <w:i/>
          <w:iCs/>
        </w:rPr>
        <w:t>BioNAR</w:t>
      </w:r>
      <w:r>
        <w:t xml:space="preserve">. The advantage of using </w:t>
      </w:r>
      <w:r w:rsidRPr="007018CB">
        <w:rPr>
          <w:i/>
          <w:iCs/>
        </w:rPr>
        <w:t>BioNAR</w:t>
      </w:r>
      <w:r>
        <w:t xml:space="preserve"> in this step is that it can be scripted for multiple instances of networks from larger datasets. </w:t>
      </w:r>
    </w:p>
    <w:p w14:paraId="75A950D8" w14:textId="77777777" w:rsidR="009B18B6" w:rsidRDefault="009B18B6" w:rsidP="009B18B6"/>
    <w:p w14:paraId="7B8F629B" w14:textId="77777777" w:rsidR="009B18B6" w:rsidRDefault="009B18B6" w:rsidP="009B18B6">
      <w:r>
        <w:t xml:space="preserve">Basic Protocol 2 then provides a comprehensive suite of methods to analyse the network structure. The first of three sub procedures calculate a set of commonly used core network parameters which are generally used to assess whether the network looks real or could be contaminated with random noise (biological network models do typically contain at least some random noise). </w:t>
      </w:r>
      <w:r w:rsidRPr="007018CB">
        <w:rPr>
          <w:i/>
          <w:iCs/>
        </w:rPr>
        <w:t>BioNAR</w:t>
      </w:r>
      <w:r>
        <w:t xml:space="preserve"> offers two methods to measure how scale-free a network is, operating under the assumption that real biological networks tend towards a scale free rather than a random architecture. One is based on comparing the observed network against a distribution of generated random networks of the same size and the other based on measuring entropy within the network. </w:t>
      </w:r>
    </w:p>
    <w:p w14:paraId="46C6C321" w14:textId="77777777" w:rsidR="009B18B6" w:rsidRDefault="009B18B6" w:rsidP="009B18B6"/>
    <w:p w14:paraId="52389557" w14:textId="77777777" w:rsidR="009B18B6" w:rsidRDefault="009B18B6" w:rsidP="009B18B6">
      <w:r>
        <w:t xml:space="preserve">Basic Protocol 3 then applies a set of frequently used clustering algorithms to the raw network generated in Basic Protocol 1. </w:t>
      </w:r>
      <w:r w:rsidRPr="007018CB">
        <w:rPr>
          <w:i/>
          <w:iCs/>
        </w:rPr>
        <w:t>BioNAR</w:t>
      </w:r>
      <w:r>
        <w:t xml:space="preserve"> enables the use of a hierarchical approach to the network where large (defined by user) clusters can be treated as networks in their own right and clustered again to dissect substructures within. Finally, the clustered network can be visualised graphically within </w:t>
      </w:r>
      <w:r w:rsidRPr="007018CB">
        <w:rPr>
          <w:i/>
          <w:iCs/>
        </w:rPr>
        <w:t>BioNAR</w:t>
      </w:r>
      <w:r>
        <w:t xml:space="preserve"> (figure 4), or alternatively a clustered network can be exported to be visualised in a package of choice.</w:t>
      </w:r>
    </w:p>
    <w:p w14:paraId="5FC607F7" w14:textId="77777777" w:rsidR="009B18B6" w:rsidRDefault="009B18B6" w:rsidP="009B18B6"/>
    <w:p w14:paraId="4B2C7502" w14:textId="1A59D780" w:rsidR="009B18B6" w:rsidRDefault="009B18B6" w:rsidP="009B18B6">
      <w:r>
        <w:t xml:space="preserve">Basic Protocol 4 considers the tricky problem of which clustering algorithm is ‘best’. </w:t>
      </w:r>
      <w:r>
        <w:rPr>
          <w:color w:val="242424"/>
          <w:highlight w:val="white"/>
        </w:rPr>
        <w:t>There are few, if any, reliable ground truths</w:t>
      </w:r>
      <w:r>
        <w:rPr>
          <w:color w:val="242424"/>
        </w:rPr>
        <w:t xml:space="preserve"> and clustering algorithms all behave differently as networks change in size and/or density of connections. Rather than call any algorithm “better” we prefer the term “useful”. The basic concept here is that we usually do know something about the networks we are working on. In the case of protein interaction networks there are well known </w:t>
      </w:r>
      <w:r>
        <w:rPr>
          <w:color w:val="242424"/>
        </w:rPr>
        <w:lastRenderedPageBreak/>
        <w:t xml:space="preserve">classic biochemical pathways and the molecules within these pathways tend to share annotation terms in GO and they generally directly interact with one another. Therefore, it is not unreasonable to expect these terms to enrich within specific clusters and indeed we do see this in clustered networks. </w:t>
      </w:r>
      <w:r w:rsidRPr="007018CB">
        <w:rPr>
          <w:i/>
          <w:iCs/>
          <w:color w:val="242424"/>
        </w:rPr>
        <w:t>BioNAR</w:t>
      </w:r>
      <w:r>
        <w:rPr>
          <w:color w:val="242424"/>
        </w:rPr>
        <w:t xml:space="preserve"> provides a suite of tools to compare across these networks and plot statistics that enable the user to assess how useful different clustering algorithms might be in terms of producing clusters which reproduce the small elements of prior knowledge we do have. Of course, any assessment based on optimising enrichment will depend on the quality of the annotations used and how relevant they are to the biology. In all cases it is vital to report exactly how a clustering algorithm was selected and share the raw network (e.g. from </w:t>
      </w:r>
      <w:r w:rsidR="00FE4E99">
        <w:rPr>
          <w:color w:val="242424"/>
        </w:rPr>
        <w:t>Basic P</w:t>
      </w:r>
      <w:r>
        <w:rPr>
          <w:color w:val="242424"/>
        </w:rPr>
        <w:t>rotocol 1) to allow others to try alternative algorithms.</w:t>
      </w:r>
    </w:p>
    <w:p w14:paraId="0391A53F" w14:textId="77777777" w:rsidR="009B18B6" w:rsidRPr="001B317C" w:rsidRDefault="009B18B6" w:rsidP="009B18B6"/>
    <w:p w14:paraId="057D1B5C" w14:textId="77777777" w:rsidR="009B18B6" w:rsidRDefault="009B18B6" w:rsidP="009B18B6">
      <w:pPr>
        <w:rPr>
          <w:color w:val="242424"/>
        </w:rPr>
      </w:pPr>
      <w:r>
        <w:rPr>
          <w:color w:val="242424"/>
        </w:rPr>
        <w:t xml:space="preserve">Most clustering methods are based on a fundamental assumption that the node exists in exactly one cluster within the network. However, molecules can move, they exist in in multiple copies which permit different instances to be involved in different places at the same time. Further the methods used to identify molecules, or their interactions often lack full molecular resolution and identify a parent/canonical molecule rather than differentiate between all the expressed variants in a cell or tissue sample. As a partial move towards a more probabilistic network model, we incorporated bridgeness to </w:t>
      </w:r>
      <w:r w:rsidRPr="007018CB">
        <w:rPr>
          <w:i/>
          <w:iCs/>
          <w:color w:val="242424"/>
        </w:rPr>
        <w:t>BioNAR</w:t>
      </w:r>
      <w:r>
        <w:rPr>
          <w:color w:val="242424"/>
        </w:rPr>
        <w:t xml:space="preserve"> in Basic Protocol 5. Through sampling the network and re-clustering multiple times we can estimate how likely each molecule is to belong to each specific cluster. While many vertices can be assigned fairly easily and are robust to perturbation, we find others that are much more susceptible to perturbation and may reflect molecules that are pleotropic in their influence and interact with multiple pathways or molecular complexes. When we combine this measure with a local influencing metric, we can start to tease out molecules that are core to specific clusters vs molecules that have broad influence over the entire network.</w:t>
      </w:r>
    </w:p>
    <w:p w14:paraId="2B8F581D" w14:textId="77777777" w:rsidR="009B18B6" w:rsidRDefault="009B18B6" w:rsidP="009B18B6">
      <w:pPr>
        <w:rPr>
          <w:color w:val="242424"/>
        </w:rPr>
      </w:pPr>
    </w:p>
    <w:p w14:paraId="35341326" w14:textId="1F71A8FC" w:rsidR="009B18B6" w:rsidRDefault="009B18B6" w:rsidP="009B18B6">
      <w:pPr>
        <w:rPr>
          <w:color w:val="242424"/>
        </w:rPr>
      </w:pPr>
      <w:r>
        <w:rPr>
          <w:color w:val="242424"/>
        </w:rPr>
        <w:t xml:space="preserve">Finally, we included Basic Protocol 6 to allow the users to examine relationships between annotations in the content of the network they have. This does not use the clustering in protocols 3-5 but rather builds off the initial annotated raw network in </w:t>
      </w:r>
      <w:r w:rsidR="00FE4E99">
        <w:rPr>
          <w:color w:val="242424"/>
        </w:rPr>
        <w:t>Basic P</w:t>
      </w:r>
      <w:r>
        <w:rPr>
          <w:color w:val="242424"/>
        </w:rPr>
        <w:t>rotocol 1. The results from this can provide fundamental insights into why annotation terms (such as genes associated with disease) often correlate despite there being no obvious similarity at the sequence level. When we overlay this onto the molecular interaction network we can reveal where in the network these interactions occur and identify other molecules that are intimately associated with the correlation that might underpin a shared mechanism of disease. Put more simply the molecules with shared function might be different at the sequence level but they tend to be close within the network. Conceptually this is the reverse of protocol 4.</w:t>
      </w:r>
    </w:p>
    <w:p w14:paraId="29CF5EA4" w14:textId="77777777" w:rsidR="009B18B6" w:rsidRPr="00BF4461" w:rsidRDefault="009B18B6" w:rsidP="009B18B6">
      <w:pPr>
        <w:rPr>
          <w:b/>
          <w:sz w:val="18"/>
          <w:szCs w:val="18"/>
        </w:rPr>
      </w:pPr>
    </w:p>
    <w:p w14:paraId="136E7825" w14:textId="77777777" w:rsidR="009B18B6" w:rsidRDefault="009B18B6" w:rsidP="009B18B6">
      <w:pPr>
        <w:rPr>
          <w:b/>
        </w:rPr>
      </w:pPr>
    </w:p>
    <w:p w14:paraId="1003F09F" w14:textId="77777777" w:rsidR="009B18B6" w:rsidRDefault="009B18B6" w:rsidP="009B18B6">
      <w:pPr>
        <w:rPr>
          <w:b/>
        </w:rPr>
      </w:pPr>
      <w:r w:rsidRPr="00464BFE">
        <w:rPr>
          <w:b/>
        </w:rPr>
        <w:t>COMMENTARY</w:t>
      </w:r>
    </w:p>
    <w:p w14:paraId="6F30AAE1" w14:textId="77777777" w:rsidR="009B18B6" w:rsidRDefault="009B18B6" w:rsidP="009B18B6">
      <w:pPr>
        <w:ind w:left="720"/>
        <w:rPr>
          <w:b/>
        </w:rPr>
      </w:pPr>
      <w:r>
        <w:rPr>
          <w:b/>
        </w:rPr>
        <w:t>Background Information:</w:t>
      </w:r>
    </w:p>
    <w:p w14:paraId="01D8614F" w14:textId="77777777" w:rsidR="009B18B6" w:rsidRDefault="009B18B6" w:rsidP="009B18B6">
      <w:pPr>
        <w:ind w:left="720"/>
        <w:rPr>
          <w:sz w:val="18"/>
          <w:szCs w:val="18"/>
        </w:rPr>
      </w:pPr>
    </w:p>
    <w:p w14:paraId="6519C094" w14:textId="77777777" w:rsidR="009B18B6" w:rsidRDefault="009B18B6" w:rsidP="009B18B6">
      <w:pPr>
        <w:rPr>
          <w:color w:val="242424"/>
        </w:rPr>
      </w:pPr>
      <w:r w:rsidRPr="00DC49BF">
        <w:rPr>
          <w:color w:val="242424"/>
          <w:highlight w:val="white"/>
        </w:rPr>
        <w:t xml:space="preserve">Communication, or information transfer, between </w:t>
      </w:r>
      <w:r>
        <w:rPr>
          <w:color w:val="242424"/>
          <w:highlight w:val="white"/>
        </w:rPr>
        <w:t xml:space="preserve">the </w:t>
      </w:r>
      <w:r w:rsidRPr="00DC49BF">
        <w:rPr>
          <w:color w:val="242424"/>
          <w:highlight w:val="white"/>
        </w:rPr>
        <w:t xml:space="preserve">components of </w:t>
      </w:r>
      <w:r>
        <w:rPr>
          <w:color w:val="242424"/>
          <w:highlight w:val="white"/>
        </w:rPr>
        <w:t>a</w:t>
      </w:r>
      <w:r w:rsidRPr="00DC49BF">
        <w:rPr>
          <w:color w:val="242424"/>
          <w:highlight w:val="white"/>
        </w:rPr>
        <w:t xml:space="preserve"> network is a common feature across </w:t>
      </w:r>
      <w:r>
        <w:rPr>
          <w:color w:val="242424"/>
          <w:highlight w:val="white"/>
        </w:rPr>
        <w:t xml:space="preserve">many </w:t>
      </w:r>
      <w:r w:rsidRPr="00DC49BF">
        <w:rPr>
          <w:color w:val="242424"/>
          <w:highlight w:val="white"/>
        </w:rPr>
        <w:t>biological scales</w:t>
      </w:r>
      <w:r>
        <w:rPr>
          <w:color w:val="242424"/>
          <w:highlight w:val="white"/>
        </w:rPr>
        <w:t>. T</w:t>
      </w:r>
      <w:r w:rsidRPr="00DC49BF">
        <w:rPr>
          <w:color w:val="242424"/>
          <w:highlight w:val="white"/>
        </w:rPr>
        <w:t xml:space="preserve">herefore, it is not entirely surprising that methods designed to analyse information flow in other networks have proven </w:t>
      </w:r>
      <w:r>
        <w:rPr>
          <w:color w:val="242424"/>
          <w:highlight w:val="white"/>
        </w:rPr>
        <w:t xml:space="preserve">to be </w:t>
      </w:r>
      <w:r w:rsidRPr="00DC49BF">
        <w:rPr>
          <w:color w:val="242424"/>
          <w:highlight w:val="white"/>
        </w:rPr>
        <w:t xml:space="preserve">well suited to the analysis of biological networks. The analysis of social networks has proven to be a rich hunting ground for useful methods </w:t>
      </w:r>
      <w:r>
        <w:rPr>
          <w:color w:val="242424"/>
          <w:highlight w:val="white"/>
        </w:rPr>
        <w:t xml:space="preserve">where many have translated well for the </w:t>
      </w:r>
      <w:r w:rsidRPr="00DC49BF">
        <w:rPr>
          <w:color w:val="242424"/>
          <w:highlight w:val="white"/>
        </w:rPr>
        <w:t xml:space="preserve">analysis of </w:t>
      </w:r>
      <w:r>
        <w:rPr>
          <w:color w:val="242424"/>
          <w:highlight w:val="white"/>
        </w:rPr>
        <w:t>molecular interaction</w:t>
      </w:r>
      <w:r w:rsidRPr="00DC49BF">
        <w:rPr>
          <w:color w:val="242424"/>
          <w:highlight w:val="white"/>
        </w:rPr>
        <w:t xml:space="preserve"> networks</w:t>
      </w:r>
      <w:r>
        <w:rPr>
          <w:color w:val="242424"/>
          <w:highlight w:val="white"/>
        </w:rPr>
        <w:t xml:space="preserve"> </w:t>
      </w:r>
      <w:r>
        <w:rPr>
          <w:color w:val="242424"/>
          <w:highlight w:val="white"/>
        </w:rPr>
        <w:fldChar w:fldCharType="begin">
          <w:fldData xml:space="preserve">PEVuZE5vdGU+PENpdGU+PEF1dGhvcj5MaTwvQXV0aG9yPjxZZWFyPjIwMTE8L1llYXI+PElEVGV4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</w:fldData>
        </w:fldChar>
      </w:r>
      <w:r>
        <w:rPr>
          <w:color w:val="242424"/>
          <w:highlight w:val="white"/>
        </w:rPr>
        <w:instrText xml:space="preserve"> ADDIN EN.CITE </w:instrText>
      </w:r>
      <w:r>
        <w:rPr>
          <w:color w:val="242424"/>
          <w:highlight w:val="white"/>
        </w:rPr>
        <w:fldChar w:fldCharType="begin">
          <w:fldData xml:space="preserve">PEVuZE5vdGU+PENpdGU+PEF1dGhvcj5MaTwvQXV0aG9yPjxZZWFyPjIwMTE8L1llYXI+PElEVGV4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</w:fldData>
        </w:fldChar>
      </w:r>
      <w:r>
        <w:rPr>
          <w:color w:val="242424"/>
          <w:highlight w:val="white"/>
        </w:rPr>
        <w:instrText xml:space="preserve"> ADDIN EN.CITE.DATA </w:instrText>
      </w:r>
      <w:r>
        <w:rPr>
          <w:color w:val="242424"/>
          <w:highlight w:val="white"/>
        </w:rPr>
      </w:r>
      <w:r>
        <w:rPr>
          <w:color w:val="242424"/>
          <w:highlight w:val="white"/>
        </w:rPr>
        <w:fldChar w:fldCharType="end"/>
      </w:r>
      <w:r>
        <w:rPr>
          <w:color w:val="242424"/>
          <w:highlight w:val="white"/>
        </w:rPr>
      </w:r>
      <w:r>
        <w:rPr>
          <w:color w:val="242424"/>
          <w:highlight w:val="white"/>
        </w:rPr>
        <w:fldChar w:fldCharType="separate"/>
      </w:r>
      <w:r>
        <w:rPr>
          <w:noProof/>
          <w:color w:val="242424"/>
          <w:highlight w:val="white"/>
        </w:rPr>
        <w:t>(Li et al., 2011; Ma &amp; Zeng, 2003; Wunderlich &amp; Mirny, 2006)</w:t>
      </w:r>
      <w:r>
        <w:rPr>
          <w:color w:val="242424"/>
          <w:highlight w:val="white"/>
        </w:rPr>
        <w:fldChar w:fldCharType="end"/>
      </w:r>
      <w:r w:rsidRPr="00AA3228">
        <w:rPr>
          <w:color w:val="242424"/>
          <w:highlight w:val="white"/>
        </w:rPr>
        <w:t>.</w:t>
      </w:r>
    </w:p>
    <w:p w14:paraId="27FDE668" w14:textId="77777777" w:rsidR="009B18B6" w:rsidRDefault="009B18B6" w:rsidP="009B18B6">
      <w:pPr>
        <w:rPr>
          <w:color w:val="242424"/>
          <w:highlight w:val="white"/>
        </w:rPr>
      </w:pPr>
    </w:p>
    <w:p w14:paraId="527CD8D4" w14:textId="77777777" w:rsidR="009B18B6" w:rsidRDefault="009B18B6" w:rsidP="009B18B6">
      <w:pPr>
        <w:rPr>
          <w:color w:val="242424"/>
          <w:highlight w:val="white"/>
        </w:rPr>
      </w:pPr>
      <w:r w:rsidRPr="00DC49BF">
        <w:rPr>
          <w:color w:val="242424"/>
          <w:highlight w:val="white"/>
        </w:rPr>
        <w:lastRenderedPageBreak/>
        <w:t xml:space="preserve">Many individual </w:t>
      </w:r>
      <w:sdt>
        <w:sdtPr>
          <w:tag w:val="goog_rdk_43"/>
          <w:id w:val="1380518417"/>
        </w:sdtPr>
        <w:sdtContent>
          <w:r w:rsidRPr="00DC49BF">
            <w:rPr>
              <w:color w:val="242424"/>
              <w:highlight w:val="white"/>
            </w:rPr>
            <w:t xml:space="preserve">software </w:t>
          </w:r>
        </w:sdtContent>
      </w:sdt>
      <w:r w:rsidRPr="00DC49BF">
        <w:rPr>
          <w:color w:val="242424"/>
          <w:highlight w:val="white"/>
        </w:rPr>
        <w:t xml:space="preserve">tools </w:t>
      </w:r>
      <w:r>
        <w:rPr>
          <w:color w:val="242424"/>
          <w:highlight w:val="white"/>
        </w:rPr>
        <w:t xml:space="preserve">have been </w:t>
      </w:r>
      <w:r w:rsidRPr="00DC49BF">
        <w:rPr>
          <w:color w:val="242424"/>
          <w:highlight w:val="white"/>
        </w:rPr>
        <w:t xml:space="preserve">developed </w:t>
      </w:r>
      <w:r>
        <w:rPr>
          <w:color w:val="242424"/>
          <w:highlight w:val="white"/>
        </w:rPr>
        <w:t xml:space="preserve">to </w:t>
      </w:r>
      <w:r w:rsidRPr="00DC49BF">
        <w:rPr>
          <w:color w:val="242424"/>
          <w:highlight w:val="white"/>
        </w:rPr>
        <w:t xml:space="preserve">address the basic steps required for the type of </w:t>
      </w:r>
      <w:r>
        <w:rPr>
          <w:color w:val="242424"/>
          <w:highlight w:val="white"/>
        </w:rPr>
        <w:t>analyses</w:t>
      </w:r>
      <w:r w:rsidRPr="00DC49BF">
        <w:rPr>
          <w:color w:val="242424"/>
          <w:highlight w:val="white"/>
        </w:rPr>
        <w:t xml:space="preserve"> described above. For </w:t>
      </w:r>
      <w:r>
        <w:rPr>
          <w:color w:val="242424"/>
          <w:highlight w:val="white"/>
        </w:rPr>
        <w:t>example</w:t>
      </w:r>
      <w:r w:rsidRPr="00DC49BF">
        <w:rPr>
          <w:color w:val="242424"/>
          <w:highlight w:val="white"/>
        </w:rPr>
        <w:t xml:space="preserve">, the </w:t>
      </w:r>
      <w:r w:rsidRPr="005C52DA">
        <w:rPr>
          <w:i/>
          <w:iCs/>
          <w:color w:val="242424"/>
          <w:highlight w:val="white"/>
        </w:rPr>
        <w:t>igraph</w:t>
      </w:r>
      <w:r w:rsidRPr="00DC49BF">
        <w:rPr>
          <w:color w:val="242424"/>
          <w:highlight w:val="white"/>
        </w:rPr>
        <w:t xml:space="preserve"> package in R supports building </w:t>
      </w:r>
      <w:r>
        <w:rPr>
          <w:color w:val="242424"/>
          <w:highlight w:val="white"/>
        </w:rPr>
        <w:t>a</w:t>
      </w:r>
      <w:r w:rsidRPr="00DC49BF">
        <w:rPr>
          <w:color w:val="242424"/>
          <w:highlight w:val="white"/>
        </w:rPr>
        <w:t xml:space="preserve"> network, estimating popular centrality measures and several types of clustering </w:t>
      </w:r>
      <w:r w:rsidRPr="00DC49BF">
        <w:rPr>
          <w:color w:val="242424"/>
          <w:highlight w:val="white"/>
        </w:rPr>
        <w:fldChar w:fldCharType="begin"/>
      </w:r>
      <w:r>
        <w:rPr>
          <w:color w:val="242424"/>
          <w:highlight w:val="white"/>
        </w:rPr>
        <w:instrText xml:space="preserve"> ADDIN EN.CITE &lt;EndNote&gt;&lt;Cite&gt;&lt;Author&gt;Csardi&lt;/Author&gt;&lt;Year&gt;2006&lt;/Year&gt;&lt;IDText&gt;The igraph software package for complex network research&lt;/IDText&gt;&lt;DisplayText&gt;(Gabor &amp;amp; Tamas, 2006)&lt;/DisplayText&gt;&lt;record&gt;&lt;titles&gt;&lt;title&gt;The igraph software package for complex network research&lt;/title&gt;&lt;secondary-title&gt;InterJournal&lt;/secondary-title&gt;&lt;/titles&gt;&lt;pages&gt;1695&lt;/pages&gt;&lt;contributors&gt;&lt;authors&gt;&lt;author&gt;Csardi Gabor&lt;/author&gt;&lt;author&gt;Nepusz Tamas&lt;/author&gt;&lt;/authors&gt;&lt;/contributors&gt;&lt;added-date format="utc"&gt;1610552608&lt;/added-date&gt;&lt;ref-type name="Journal Article"&gt;17&lt;/ref-type&gt;&lt;dates&gt;&lt;year&gt;2006&lt;/year&gt;&lt;/dates&gt;&lt;rec-number&gt;185&lt;/rec-number&gt;&lt;last-updated-date format="utc"&gt;1610552608&lt;/last-updated-date&gt;&lt;volume&gt;Complex Systems&lt;/volume&gt;&lt;/record&gt;&lt;/Cite&gt;&lt;/EndNote&gt;</w:instrText>
      </w:r>
      <w:r w:rsidRPr="00DC49BF">
        <w:rPr>
          <w:color w:val="242424"/>
          <w:highlight w:val="white"/>
        </w:rPr>
        <w:fldChar w:fldCharType="separate"/>
      </w:r>
      <w:r>
        <w:rPr>
          <w:noProof/>
          <w:color w:val="242424"/>
          <w:highlight w:val="white"/>
        </w:rPr>
        <w:t>(Gabor &amp; Tamas, 2006)</w:t>
      </w:r>
      <w:r w:rsidRPr="00DC49BF">
        <w:rPr>
          <w:color w:val="242424"/>
          <w:highlight w:val="white"/>
        </w:rPr>
        <w:fldChar w:fldCharType="end"/>
      </w:r>
      <w:r w:rsidRPr="00DC49BF">
        <w:rPr>
          <w:color w:val="242424"/>
          <w:highlight w:val="white"/>
        </w:rPr>
        <w:t>. Cytoscape</w:t>
      </w:r>
      <w:r>
        <w:rPr>
          <w:color w:val="242424"/>
          <w:highlight w:val="white"/>
        </w:rPr>
        <w:t>,</w:t>
      </w:r>
      <w:r w:rsidRPr="00DC49BF">
        <w:rPr>
          <w:color w:val="242424"/>
          <w:highlight w:val="white"/>
        </w:rPr>
        <w:t xml:space="preserve"> </w:t>
      </w:r>
      <w:r w:rsidRPr="00DC49BF">
        <w:rPr>
          <w:color w:val="242424"/>
          <w:highlight w:val="white"/>
        </w:rPr>
        <w:fldChar w:fldCharType="begin"/>
      </w:r>
      <w:r>
        <w:rPr>
          <w:color w:val="242424"/>
          <w:highlight w:val="white"/>
        </w:rPr>
        <w:instrText xml:space="preserve"> ADDIN EN.CITE &lt;EndNote&gt;&lt;Cite&gt;&lt;Author&gt;Shannon&lt;/Author&gt;&lt;Year&gt;2003&lt;/Year&gt;&lt;IDText&gt;Cytoscape: a software environment for integrated models of biomolecular interaction networks&lt;/IDText&gt;&lt;DisplayText&gt;(Shannon et al., 2003)&lt;/DisplayText&gt;&lt;record&gt;&lt;dates&gt;&lt;pub-dates&gt;&lt;date&gt;Nov&lt;/date&gt;&lt;/pub-dates&gt;&lt;year&gt;2003&lt;/year&gt;&lt;/dates&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isbn&gt;1088-9051 (Print)&amp;#xD;1088-9051&lt;/isbn&gt;&lt;custom2&gt;PMC403769&lt;/custom2&gt;&lt;titles&gt;&lt;title&gt;Cytoscape: a software environment for integrated models of biomolecular interaction networks&lt;/title&gt;&lt;secondary-title&gt;Genome Res&lt;/secondary-title&gt;&lt;/titles&gt;&lt;pages&gt;2498-504&lt;/pages&gt;&lt;number&gt;11&lt;/number&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edition&gt;2003/11/05&lt;/edition&gt;&lt;language&gt;eng&lt;/language&gt;&lt;added-date format="utc"&gt;1668442467&lt;/added-date&gt;&lt;ref-type name="Journal Article"&gt;17&lt;/ref-type&gt;&lt;auth-address&gt;Institute for Systems Biology, Seattle, Washington 98103, USA.&lt;/auth-address&gt;&lt;remote-database-provider&gt;NLM&lt;/remote-database-provider&gt;&lt;rec-number&gt;273&lt;/rec-number&gt;&lt;last-updated-date format="utc"&gt;1668442467&lt;/last-updated-date&gt;&lt;accession-num&gt;14597658&lt;/accession-num&gt;&lt;electronic-resource-num&gt;10.1101/gr.1239303&lt;/electronic-resource-num&gt;&lt;volume&gt;13&lt;/volume&gt;&lt;/record&gt;&lt;/Cite&gt;&lt;/EndNote&gt;</w:instrText>
      </w:r>
      <w:r w:rsidRPr="00DC49BF">
        <w:rPr>
          <w:color w:val="242424"/>
          <w:highlight w:val="white"/>
        </w:rPr>
        <w:fldChar w:fldCharType="separate"/>
      </w:r>
      <w:r>
        <w:rPr>
          <w:noProof/>
          <w:color w:val="242424"/>
          <w:highlight w:val="white"/>
        </w:rPr>
        <w:t>(Shannon et al., 2003)</w:t>
      </w:r>
      <w:r w:rsidRPr="00DC49BF">
        <w:rPr>
          <w:color w:val="242424"/>
          <w:highlight w:val="white"/>
        </w:rPr>
        <w:fldChar w:fldCharType="end"/>
      </w:r>
      <w:r w:rsidRPr="00DC49BF">
        <w:rPr>
          <w:color w:val="242424"/>
          <w:highlight w:val="white"/>
        </w:rPr>
        <w:t xml:space="preserve"> and its plugins</w:t>
      </w:r>
      <w:r>
        <w:rPr>
          <w:color w:val="242424"/>
          <w:highlight w:val="white"/>
        </w:rPr>
        <w:t>,</w:t>
      </w:r>
      <w:r w:rsidRPr="00DC49BF">
        <w:rPr>
          <w:color w:val="242424"/>
          <w:highlight w:val="white"/>
        </w:rPr>
        <w:t xml:space="preserve"> </w:t>
      </w:r>
      <w:r>
        <w:rPr>
          <w:color w:val="242424"/>
          <w:highlight w:val="white"/>
        </w:rPr>
        <w:t>support</w:t>
      </w:r>
      <w:r w:rsidRPr="00DC49BF">
        <w:rPr>
          <w:color w:val="242424"/>
          <w:highlight w:val="white"/>
        </w:rPr>
        <w:t xml:space="preserve"> graphical representation and reconstruction </w:t>
      </w:r>
      <w:r>
        <w:rPr>
          <w:color w:val="242424"/>
          <w:highlight w:val="white"/>
        </w:rPr>
        <w:t xml:space="preserve">of </w:t>
      </w:r>
      <w:r w:rsidRPr="00DC49BF">
        <w:rPr>
          <w:color w:val="242424"/>
          <w:highlight w:val="white"/>
        </w:rPr>
        <w:t>molecular networks and provide a number of approaches to extract interactions from a variety of sources</w:t>
      </w:r>
      <w:r w:rsidRPr="00701C88">
        <w:rPr>
          <w:color w:val="242424"/>
          <w:highlight w:val="white"/>
        </w:rPr>
        <w:t>,</w:t>
      </w:r>
      <w:r w:rsidRPr="00DC49BF">
        <w:rPr>
          <w:color w:val="242424"/>
          <w:highlight w:val="white"/>
        </w:rPr>
        <w:t xml:space="preserve"> such as the STRING interaction database </w:t>
      </w:r>
      <w:r w:rsidRPr="00DC49BF">
        <w:rPr>
          <w:color w:val="242424"/>
          <w:highlight w:val="white"/>
        </w:rPr>
        <w:fldChar w:fldCharType="begin"/>
      </w:r>
      <w:r>
        <w:rPr>
          <w:color w:val="242424"/>
          <w:highlight w:val="white"/>
        </w:rPr>
        <w:instrText xml:space="preserve"> ADDIN EN.CITE &lt;EndNote&gt;&lt;Cite&gt;&lt;Author&gt;von Mering&lt;/Author&gt;&lt;Year&gt;2003&lt;/Year&gt;&lt;IDText&gt;STRING: a database of predicted functional associations between proteins&lt;/IDText&gt;&lt;DisplayText&gt;(von Mering et al., 2003)&lt;/DisplayText&gt;&lt;record&gt;&lt;dates&gt;&lt;pub-dates&gt;&lt;date&gt;Jan 1&lt;/date&gt;&lt;/pub-dates&gt;&lt;year&gt;2003&lt;/year&gt;&lt;/dates&gt;&lt;keywords&gt;&lt;keyword&gt;Algorithms&lt;/keyword&gt;&lt;keyword&gt;Animals&lt;/keyword&gt;&lt;keyword&gt;Artificial Gene Fusion&lt;/keyword&gt;&lt;keyword&gt;Chromosome Mapping&lt;/keyword&gt;&lt;keyword&gt;Computer Graphics&lt;/keyword&gt;&lt;keyword&gt;*Databases, Protein&lt;/keyword&gt;&lt;keyword&gt;Genome&lt;/keyword&gt;&lt;keyword&gt;Macromolecular Substances&lt;/keyword&gt;&lt;keyword&gt;Proteins/genetics/*metabolism/physiology&lt;/keyword&gt;&lt;/keywords&gt;&lt;isbn&gt;0305-1048 (Print)&amp;#xD;0305-1048&lt;/isbn&gt;&lt;custom2&gt;PMC165481&lt;/custom2&gt;&lt;titles&gt;&lt;title&gt;STRING: a database of predicted functional associations between proteins&lt;/title&gt;&lt;secondary-title&gt;Nucleic Acids Res&lt;/secondary-title&gt;&lt;/titles&gt;&lt;pages&gt;258-61&lt;/pages&gt;&lt;number&gt;1&lt;/number&gt;&lt;contributors&gt;&lt;authors&gt;&lt;author&gt;von Mering, C.&lt;/author&gt;&lt;author&gt;Huynen, M.&lt;/author&gt;&lt;author&gt;Jaeggi, D.&lt;/author&gt;&lt;author&gt;Schmidt, S.&lt;/author&gt;&lt;author&gt;Bork, P.&lt;/author&gt;&lt;author&gt;Snel, B.&lt;/author&gt;&lt;/authors&gt;&lt;/contributors&gt;&lt;edition&gt;2003/01/10&lt;/edition&gt;&lt;language&gt;eng&lt;/language&gt;&lt;added-date format="utc"&gt;1668442551&lt;/added-date&gt;&lt;ref-type name="Journal Article"&gt;17&lt;/ref-type&gt;&lt;auth-address&gt;European Molecular Biology Laboratory, Meyerhofstrasse 1, 69117 Heidelberg, Germany.&lt;/auth-address&gt;&lt;remote-database-provider&gt;NLM&lt;/remote-database-provider&gt;&lt;rec-number&gt;274&lt;/rec-number&gt;&lt;last-updated-date format="utc"&gt;1668442551&lt;/last-updated-date&gt;&lt;accession-num&gt;12519996&lt;/accession-num&gt;&lt;electronic-resource-num&gt;10.1093/nar/gkg034&lt;/electronic-resource-num&gt;&lt;volume&gt;31&lt;/volume&gt;&lt;/record&gt;&lt;/Cite&gt;&lt;/EndNote&gt;</w:instrText>
      </w:r>
      <w:r w:rsidRPr="00DC49BF">
        <w:rPr>
          <w:color w:val="242424"/>
          <w:highlight w:val="white"/>
        </w:rPr>
        <w:fldChar w:fldCharType="separate"/>
      </w:r>
      <w:r>
        <w:rPr>
          <w:noProof/>
          <w:color w:val="242424"/>
          <w:highlight w:val="white"/>
        </w:rPr>
        <w:t>(von Mering et al., 2003)</w:t>
      </w:r>
      <w:r w:rsidRPr="00DC49BF">
        <w:rPr>
          <w:color w:val="242424"/>
          <w:highlight w:val="white"/>
        </w:rPr>
        <w:fldChar w:fldCharType="end"/>
      </w:r>
      <w:r>
        <w:rPr>
          <w:color w:val="242424"/>
          <w:highlight w:val="white"/>
        </w:rPr>
        <w:t>,</w:t>
      </w:r>
      <w:r w:rsidRPr="00DC49BF">
        <w:rPr>
          <w:color w:val="242424"/>
          <w:highlight w:val="white"/>
        </w:rPr>
        <w:t xml:space="preserve"> and perform clustering and estimation of the main centrality measures. Various other tools exist for functional enrichment analysis based on </w:t>
      </w:r>
      <w:r>
        <w:rPr>
          <w:color w:val="242424"/>
          <w:highlight w:val="white"/>
        </w:rPr>
        <w:t xml:space="preserve">the </w:t>
      </w:r>
      <w:r w:rsidRPr="00DC49BF">
        <w:rPr>
          <w:color w:val="242424"/>
          <w:highlight w:val="white"/>
        </w:rPr>
        <w:t xml:space="preserve">GO, KEGG </w:t>
      </w:r>
      <w:r w:rsidRPr="00DC49BF">
        <w:rPr>
          <w:color w:val="242424"/>
          <w:highlight w:val="white"/>
        </w:rPr>
        <w:fldChar w:fldCharType="begin"/>
      </w:r>
      <w:r>
        <w:rPr>
          <w:color w:val="242424"/>
          <w:highlight w:val="white"/>
        </w:rPr>
        <w:instrText xml:space="preserve"> ADDIN EN.CITE &lt;EndNote&gt;&lt;Cite&gt;&lt;Author&gt;Kanehisa&lt;/Author&gt;&lt;Year&gt;2000&lt;/Year&gt;&lt;IDText&gt;KEGG: kyoto encyclopedia of genes and genomes&lt;/IDText&gt;&lt;DisplayText&gt;(Kanehisa &amp;amp; Goto, 2000)&lt;/DisplayText&gt;&lt;record&gt;&lt;dates&gt;&lt;pub-dates&gt;&lt;date&gt;Jan 1&lt;/date&gt;&lt;/pub-dates&gt;&lt;year&gt;2000&lt;/year&gt;&lt;/dates&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isbn&gt;0305-1048 (Print)&amp;#xD;0305-1048&lt;/isbn&gt;&lt;custom2&gt;PMC102409&lt;/custom2&gt;&lt;titles&gt;&lt;title&gt;KEGG: kyoto encyclopedia of genes and genomes&lt;/title&gt;&lt;secondary-title&gt;Nucleic Acids Res&lt;/secondary-title&gt;&lt;/titles&gt;&lt;pages&gt;27-30&lt;/pages&gt;&lt;number&gt;1&lt;/number&gt;&lt;contributors&gt;&lt;authors&gt;&lt;author&gt;Kanehisa, M.&lt;/author&gt;&lt;author&gt;Goto, S.&lt;/author&gt;&lt;/authors&gt;&lt;/contributors&gt;&lt;edition&gt;1999/12/11&lt;/edition&gt;&lt;language&gt;eng&lt;/language&gt;&lt;added-date format="utc"&gt;1668443410&lt;/added-date&gt;&lt;ref-type name="Journal Article"&gt;17&lt;/ref-type&gt;&lt;auth-address&gt;Institute for Chemical Research, Kyoto University, Uji, Kyoto 611-0011, Japan. kanehisa@kuicr.kyoto-u.ac.jp&lt;/auth-address&gt;&lt;remote-database-provider&gt;NLM&lt;/remote-database-provider&gt;&lt;rec-number&gt;282&lt;/rec-number&gt;&lt;last-updated-date format="utc"&gt;1668443410&lt;/last-updated-date&gt;&lt;accession-num&gt;10592173&lt;/accession-num&gt;&lt;electronic-resource-num&gt;10.1093/nar/28.1.27&lt;/electronic-resource-num&gt;&lt;volume&gt;28&lt;/volume&gt;&lt;/record&gt;&lt;/Cite&gt;&lt;/EndNote&gt;</w:instrText>
      </w:r>
      <w:r w:rsidRPr="00DC49BF">
        <w:rPr>
          <w:color w:val="242424"/>
          <w:highlight w:val="white"/>
        </w:rPr>
        <w:fldChar w:fldCharType="separate"/>
      </w:r>
      <w:r>
        <w:rPr>
          <w:noProof/>
          <w:color w:val="242424"/>
          <w:highlight w:val="white"/>
        </w:rPr>
        <w:t>(Kanehisa &amp; Goto, 2000)</w:t>
      </w:r>
      <w:r w:rsidRPr="00DC49BF">
        <w:rPr>
          <w:color w:val="242424"/>
          <w:highlight w:val="white"/>
        </w:rPr>
        <w:fldChar w:fldCharType="end"/>
      </w:r>
      <w:r w:rsidRPr="00DC49BF">
        <w:rPr>
          <w:color w:val="242424"/>
          <w:highlight w:val="white"/>
        </w:rPr>
        <w:t xml:space="preserve"> and Reactome </w:t>
      </w:r>
      <w:r w:rsidRPr="00DC49BF">
        <w:rPr>
          <w:color w:val="242424"/>
          <w:highlight w:val="white"/>
        </w:rPr>
        <w:fldChar w:fldCharType="begin">
          <w:fldData xml:space="preserve">PEVuZE5vdGU+PENpdGU+PEF1dGhvcj5HaWxsZXNwaWU8L0F1dGhvcj48WWVhcj4yMDIyPC9ZZWFy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</w:fldData>
        </w:fldChar>
      </w:r>
      <w:r>
        <w:rPr>
          <w:color w:val="242424"/>
          <w:highlight w:val="white"/>
        </w:rPr>
        <w:instrText xml:space="preserve"> ADDIN EN.CITE </w:instrText>
      </w:r>
      <w:r>
        <w:rPr>
          <w:color w:val="242424"/>
          <w:highlight w:val="white"/>
        </w:rPr>
        <w:fldChar w:fldCharType="begin">
          <w:fldData xml:space="preserve">PEVuZE5vdGU+PENpdGU+PEF1dGhvcj5HaWxsZXNwaWU8L0F1dGhvcj48WWVhcj4yMDIyPC9ZZWFy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</w:fldData>
        </w:fldChar>
      </w:r>
      <w:r>
        <w:rPr>
          <w:color w:val="242424"/>
          <w:highlight w:val="white"/>
        </w:rPr>
        <w:instrText xml:space="preserve"> ADDIN EN.CITE.DATA </w:instrText>
      </w:r>
      <w:r>
        <w:rPr>
          <w:color w:val="242424"/>
          <w:highlight w:val="white"/>
        </w:rPr>
      </w:r>
      <w:r>
        <w:rPr>
          <w:color w:val="242424"/>
          <w:highlight w:val="white"/>
        </w:rPr>
        <w:fldChar w:fldCharType="end"/>
      </w:r>
      <w:r w:rsidRPr="00DC49BF">
        <w:rPr>
          <w:color w:val="242424"/>
          <w:highlight w:val="white"/>
        </w:rPr>
      </w:r>
      <w:r w:rsidRPr="00DC49BF">
        <w:rPr>
          <w:color w:val="242424"/>
          <w:highlight w:val="white"/>
        </w:rPr>
        <w:fldChar w:fldCharType="separate"/>
      </w:r>
      <w:r>
        <w:rPr>
          <w:noProof/>
          <w:color w:val="242424"/>
          <w:highlight w:val="white"/>
        </w:rPr>
        <w:t>(Gillespie et al., 2022)</w:t>
      </w:r>
      <w:r w:rsidRPr="00DC49BF">
        <w:rPr>
          <w:color w:val="242424"/>
          <w:highlight w:val="white"/>
        </w:rPr>
        <w:fldChar w:fldCharType="end"/>
      </w:r>
      <w:r w:rsidRPr="00DC49BF">
        <w:rPr>
          <w:color w:val="242424"/>
          <w:highlight w:val="white"/>
        </w:rPr>
        <w:t xml:space="preserve"> ontologies</w:t>
      </w:r>
      <w:r>
        <w:rPr>
          <w:color w:val="242424"/>
          <w:highlight w:val="white"/>
        </w:rPr>
        <w:t xml:space="preserve"> such as the </w:t>
      </w:r>
      <w:r w:rsidRPr="005636CF">
        <w:rPr>
          <w:color w:val="242424"/>
          <w:highlight w:val="white"/>
        </w:rPr>
        <w:t xml:space="preserve">widely used DAVID package </w:t>
      </w:r>
      <w:r w:rsidRPr="005636CF">
        <w:rPr>
          <w:color w:val="242424"/>
          <w:highlight w:val="white"/>
        </w:rPr>
        <w:fldChar w:fldCharType="begin"/>
      </w:r>
      <w:r>
        <w:rPr>
          <w:color w:val="242424"/>
          <w:highlight w:val="white"/>
        </w:rPr>
        <w:instrText xml:space="preserve"> ADDIN EN.CITE &lt;EndNote&gt;&lt;Cite&gt;&lt;Author&gt;Sherman&lt;/Author&gt;&lt;Year&gt;2022&lt;/Year&gt;&lt;IDText&gt;DAVID: a web server for functional enrichment analysis and functional annotation of gene lists (2021 update)&lt;/IDText&gt;&lt;DisplayText&gt;(Sherman et al., 2022)&lt;/DisplayText&gt;&lt;record&gt;&lt;dates&gt;&lt;pub-dates&gt;&lt;date&gt;Mar 23&lt;/date&gt;&lt;/pub-dates&gt;&lt;year&gt;2022&lt;/year&gt;&lt;/dates&gt;&lt;isbn&gt;0305-1048 (Print)&amp;#xD;0305-1048&lt;/isbn&gt;&lt;custom2&gt;PMC9252805&lt;/custom2&gt;&lt;titles&gt;&lt;title&gt;DAVID: a web server for functional enrichment analysis and functional annotation of gene lists (2021 update)&lt;/title&gt;&lt;secondary-title&gt;Nucleic Acids Res&lt;/secondary-title&gt;&lt;/titles&gt;&lt;pages&gt;W216-21&lt;/pages&gt;&lt;number&gt;W1&lt;/number&gt;&lt;contributors&gt;&lt;authors&gt;&lt;author&gt;Sherman, B. T.&lt;/author&gt;&lt;author&gt;Hao, M.&lt;/author&gt;&lt;author&gt;Qiu, J.&lt;/author&gt;&lt;author&gt;Jiao, X.&lt;/author&gt;&lt;author&gt;Baseler, M. W.&lt;/author&gt;&lt;author&gt;Lane, H. C.&lt;/author&gt;&lt;author&gt;Imamichi, T.&lt;/author&gt;&lt;author&gt;Chang, W.&lt;/author&gt;&lt;/authors&gt;&lt;/contributors&gt;&lt;edition&gt;2022/03/25&lt;/edition&gt;&lt;language&gt;eng&lt;/language&gt;&lt;added-date format="utc"&gt;1668442665&lt;/added-date&gt;&lt;ref-type name="Journal Article"&gt;17&lt;/ref-type&gt;&lt;auth-address&gt;Laboratory of Human Retrovirology and Immunoinformatics, Applied and Developmental Research Directorate, Frederick National Laboratory for Cancer Research, Frederick, MD 21702, USA.&amp;#xD;Clinical Services Program, Applied and Developmental Research Directorate, Frederick National Laboratory for Cancer Research, Frederick, MD21702, USA.&amp;#xD;Laboratory of Immunoregulation, National Institute of Allergy and Infectious Diseases, National Institutes of Health, Bethesda, MD 20892, USA.&lt;/auth-address&gt;&lt;remote-database-provider&gt;NLM&lt;/remote-database-provider&gt;&lt;rec-number&gt;275&lt;/rec-number&gt;&lt;last-updated-date format="utc"&gt;1668442665&lt;/last-updated-date&gt;&lt;accession-num&gt;35325185&lt;/accession-num&gt;&lt;electronic-resource-num&gt;10.1093/nar/gkac194&lt;/electronic-resource-num&gt;&lt;volume&gt;50&lt;/volume&gt;&lt;/record&gt;&lt;/Cite&gt;&lt;/EndNote&gt;</w:instrText>
      </w:r>
      <w:r w:rsidRPr="005636CF">
        <w:rPr>
          <w:color w:val="242424"/>
          <w:highlight w:val="white"/>
        </w:rPr>
        <w:fldChar w:fldCharType="separate"/>
      </w:r>
      <w:r>
        <w:rPr>
          <w:noProof/>
          <w:color w:val="242424"/>
          <w:highlight w:val="white"/>
        </w:rPr>
        <w:t>(Sherman et al., 2022)</w:t>
      </w:r>
      <w:r w:rsidRPr="005636CF">
        <w:rPr>
          <w:color w:val="242424"/>
          <w:highlight w:val="white"/>
        </w:rPr>
        <w:fldChar w:fldCharType="end"/>
      </w:r>
      <w:r w:rsidRPr="005636CF">
        <w:rPr>
          <w:color w:val="242424"/>
          <w:highlight w:val="white"/>
        </w:rPr>
        <w:t xml:space="preserve">, GOrilla </w:t>
      </w:r>
      <w:r w:rsidRPr="005636CF">
        <w:rPr>
          <w:color w:val="242424"/>
          <w:highlight w:val="white"/>
        </w:rPr>
        <w:fldChar w:fldCharType="begin"/>
      </w:r>
      <w:r>
        <w:rPr>
          <w:color w:val="242424"/>
          <w:highlight w:val="white"/>
        </w:rPr>
        <w:instrText xml:space="preserve"> ADDIN EN.CITE &lt;EndNote&gt;&lt;Cite&gt;&lt;Author&gt;Eden&lt;/Author&gt;&lt;Year&gt;2009&lt;/Year&gt;&lt;IDText&gt;GOrilla: a tool for discovery and visualization of enriched GO terms in ranked gene lists&lt;/IDText&gt;&lt;DisplayText&gt;(Eden et al., 2009)&lt;/DisplayText&gt;&lt;record&gt;&lt;dates&gt;&lt;pub-dates&gt;&lt;date&gt;Feb 3&lt;/date&gt;&lt;/pub-dates&gt;&lt;year&gt;2009&lt;/year&gt;&lt;/dates&gt;&lt;keywords&gt;&lt;keyword&gt;Algorithms&lt;/keyword&gt;&lt;keyword&gt;Animals&lt;/keyword&gt;&lt;keyword&gt;Arabidopsis/genetics&lt;/keyword&gt;&lt;keyword&gt;Computational Biology/*methods&lt;/keyword&gt;&lt;keyword&gt;Data Interpretation, Statistical&lt;/keyword&gt;&lt;keyword&gt;Databases, Genetic&lt;/keyword&gt;&lt;keyword&gt;Gene Expression Profiling&lt;/keyword&gt;&lt;keyword&gt;*Genes&lt;/keyword&gt;&lt;keyword&gt;Genomics/*methods&lt;/keyword&gt;&lt;keyword&gt;Humans&lt;/keyword&gt;&lt;keyword&gt;Information Storage and Retrieval/*methods&lt;/keyword&gt;&lt;keyword&gt;Internet&lt;/keyword&gt;&lt;keyword&gt;Models, Genetic&lt;/keyword&gt;&lt;keyword&gt;Models, Statistical&lt;/keyword&gt;&lt;keyword&gt;*Software&lt;/keyword&gt;&lt;keyword&gt;Terminology as Topic&lt;/keyword&gt;&lt;keyword&gt;User-Computer Interface&lt;/keyword&gt;&lt;keyword&gt;Yeasts/genetics&lt;/keyword&gt;&lt;/keywords&gt;&lt;isbn&gt;1471-2105&lt;/isbn&gt;&lt;custom2&gt;PMC2644678&lt;/custom2&gt;&lt;titles&gt;&lt;title&gt;GOrilla: a tool for discovery and visualization of enriched GO terms in ranked gene lists&lt;/title&gt;&lt;secondary-title&gt;BMC Bioinformatics&lt;/secondary-title&gt;&lt;/titles&gt;&lt;pages&gt;48&lt;/pages&gt;&lt;contributors&gt;&lt;authors&gt;&lt;author&gt;Eden, E.&lt;/author&gt;&lt;author&gt;Navon, R.&lt;/author&gt;&lt;author&gt;Steinfeld, I.&lt;/author&gt;&lt;author&gt;Lipson, D.&lt;/author&gt;&lt;author&gt;Yakhini, Z.&lt;/author&gt;&lt;/authors&gt;&lt;/contributors&gt;&lt;edition&gt;2009/02/05&lt;/edition&gt;&lt;language&gt;eng&lt;/language&gt;&lt;added-date format="utc"&gt;1668442740&lt;/added-date&gt;&lt;ref-type name="Journal Article"&gt;17&lt;/ref-type&gt;&lt;auth-address&gt;Molecular Cell Biology Department, Weizmann Institute of Science, Rehovot, Israel. eraneden@gmail.com&lt;/auth-address&gt;&lt;remote-database-provider&gt;NLM&lt;/remote-database-provider&gt;&lt;rec-number&gt;276&lt;/rec-number&gt;&lt;last-updated-date format="utc"&gt;1668442740&lt;/last-updated-date&gt;&lt;accession-num&gt;19192299&lt;/accession-num&gt;&lt;electronic-resource-num&gt;10.1186/1471-2105-10-48&lt;/electronic-resource-num&gt;&lt;volume&gt;10&lt;/volume&gt;&lt;/record&gt;&lt;/Cite&gt;&lt;/EndNote&gt;</w:instrText>
      </w:r>
      <w:r w:rsidRPr="005636CF">
        <w:rPr>
          <w:color w:val="242424"/>
          <w:highlight w:val="white"/>
        </w:rPr>
        <w:fldChar w:fldCharType="separate"/>
      </w:r>
      <w:r>
        <w:rPr>
          <w:noProof/>
          <w:color w:val="242424"/>
          <w:highlight w:val="white"/>
        </w:rPr>
        <w:t>(Eden et al., 2009)</w:t>
      </w:r>
      <w:r w:rsidRPr="005636CF">
        <w:rPr>
          <w:color w:val="242424"/>
          <w:highlight w:val="white"/>
        </w:rPr>
        <w:fldChar w:fldCharType="end"/>
      </w:r>
      <w:r w:rsidRPr="005636CF">
        <w:rPr>
          <w:color w:val="242424"/>
          <w:highlight w:val="white"/>
        </w:rPr>
        <w:t xml:space="preserve">, BiNGO </w:t>
      </w:r>
      <w:r w:rsidRPr="005636CF">
        <w:rPr>
          <w:color w:val="242424"/>
          <w:highlight w:val="white"/>
        </w:rPr>
        <w:fldChar w:fldCharType="begin"/>
      </w:r>
      <w:r>
        <w:rPr>
          <w:color w:val="242424"/>
          <w:highlight w:val="white"/>
        </w:rPr>
        <w:instrText xml:space="preserve"> ADDIN EN.CITE &lt;EndNote&gt;&lt;Cite&gt;&lt;Author&gt;Maere&lt;/Author&gt;&lt;Year&gt;2005&lt;/Year&gt;&lt;IDText&gt;BiNGO: a Cytoscape plugin to assess overrepresentation of gene ontology categories in biological networks&lt;/IDText&gt;&lt;DisplayText&gt;(Maere et al., 2005)&lt;/DisplayText&gt;&lt;record&gt;&lt;dates&gt;&lt;pub-dates&gt;&lt;date&gt;Aug 15&lt;/date&gt;&lt;/pub-dates&gt;&lt;year&gt;2005&lt;/year&gt;&lt;/dates&gt;&lt;keywords&gt;&lt;keyword&gt;*Algorithms&lt;/keyword&gt;&lt;keyword&gt;Animals&lt;/keyword&gt;&lt;keyword&gt;Computer Graphics&lt;/keyword&gt;&lt;keyword&gt;Computer Simulation&lt;/keyword&gt;&lt;keyword&gt;Gene Expression Profiling/*methods&lt;/keyword&gt;&lt;keyword&gt;Gene Expression Regulation/*physiology&lt;/keyword&gt;&lt;keyword&gt;Humans&lt;/keyword&gt;&lt;keyword&gt;*Models, Biological&lt;/keyword&gt;&lt;keyword&gt;Signal Transduction/*physiology&lt;/keyword&gt;&lt;keyword&gt;*Software&lt;/keyword&gt;&lt;keyword&gt;*User-Computer Interface&lt;/keyword&gt;&lt;/keywords&gt;&lt;isbn&gt;1367-4803 (Print)&amp;#xD;1367-4803&lt;/isbn&gt;&lt;titles&gt;&lt;title&gt;BiNGO: a Cytoscape plugin to assess overrepresentation of gene ontology categories in biological networks&lt;/title&gt;&lt;secondary-title&gt;Bioinformatics&lt;/secondary-title&gt;&lt;/titles&gt;&lt;pages&gt;3448-9&lt;/pages&gt;&lt;number&gt;16&lt;/number&gt;&lt;contributors&gt;&lt;authors&gt;&lt;author&gt;Maere, S.&lt;/author&gt;&lt;author&gt;Heymans, K.&lt;/author&gt;&lt;author&gt;Kuiper, M.&lt;/author&gt;&lt;/authors&gt;&lt;/contributors&gt;&lt;edition&gt;2005/06/24&lt;/edition&gt;&lt;language&gt;eng&lt;/language&gt;&lt;added-date format="utc"&gt;1668442860&lt;/added-date&gt;&lt;ref-type name="Journal Article"&gt;17&lt;/ref-type&gt;&lt;auth-address&gt;Department of Plant Systems Biology, Flanders Interuniversity Institute for Biotechnology (VIB), Ghent University, Technologiepark 927, B-9052, Ghent, Belgium.&lt;/auth-address&gt;&lt;remote-database-provider&gt;NLM&lt;/remote-database-provider&gt;&lt;rec-number&gt;277&lt;/rec-number&gt;&lt;last-updated-date format="utc"&gt;1668442860&lt;/last-updated-date&gt;&lt;accession-num&gt;15972284&lt;/accession-num&gt;&lt;electronic-resource-num&gt;10.1093/bioinformatics/bti551&lt;/electronic-resource-num&gt;&lt;volume&gt;21&lt;/volume&gt;&lt;/record&gt;&lt;/Cite&gt;&lt;/EndNote&gt;</w:instrText>
      </w:r>
      <w:r w:rsidRPr="005636CF">
        <w:rPr>
          <w:color w:val="242424"/>
          <w:highlight w:val="white"/>
        </w:rPr>
        <w:fldChar w:fldCharType="separate"/>
      </w:r>
      <w:r>
        <w:rPr>
          <w:noProof/>
          <w:color w:val="242424"/>
          <w:highlight w:val="white"/>
        </w:rPr>
        <w:t>(Maere et al., 2005)</w:t>
      </w:r>
      <w:r w:rsidRPr="005636CF">
        <w:rPr>
          <w:color w:val="242424"/>
          <w:highlight w:val="white"/>
        </w:rPr>
        <w:fldChar w:fldCharType="end"/>
      </w:r>
      <w:r w:rsidRPr="005636CF">
        <w:rPr>
          <w:color w:val="242424"/>
          <w:highlight w:val="white"/>
        </w:rPr>
        <w:t xml:space="preserve">, </w:t>
      </w:r>
      <w:r>
        <w:rPr>
          <w:color w:val="242424"/>
          <w:highlight w:val="white"/>
        </w:rPr>
        <w:t xml:space="preserve">and </w:t>
      </w:r>
      <w:r w:rsidRPr="005636CF">
        <w:rPr>
          <w:color w:val="242424"/>
          <w:highlight w:val="white"/>
        </w:rPr>
        <w:t xml:space="preserve">GSEA </w:t>
      </w:r>
      <w:r w:rsidRPr="005636CF">
        <w:rPr>
          <w:color w:val="242424"/>
          <w:highlight w:val="white"/>
        </w:rPr>
        <w:fldChar w:fldCharType="begin">
          <w:fldData xml:space="preserve">PEVuZE5vdGU+PENpdGU+PEF1dGhvcj5TdWJyYW1hbmlhbjwvQXV0aG9yPjxZZWFyPjIwMDU8L1ll
YXI+PElEVGV4dD5HZW5lIHNldCBlbnJpY2htZW50IGFuYWx5c2lzOiBhIGtub3dsZWRnZS1iYXNl
ZCBhcHByb2FjaCBmb3IgaW50ZXJwcmV0aW5nIGdlbm9tZS13aWRlIGV4cHJlc3Npb24gcHJvZmls
ZXM8L0lEVGV4dD48RGlzcGxheVRleHQ+KFN1YnJhbWFuaWFuIGV0IGFsLiwgMjAwNSk8L0Rpc3Bs
YXlUZXh0PjxyZWNvcmQ+PGRhdGVzPjxwdWItZGF0ZXM+PGRhdGU+T2N0IDI1PC9kYXRlPjwvcHVi
LWRhdGVzPjx5ZWFyPjIwMDU8L3llYXI+PC9kYXRlcz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lzYm4+MDAyNy04NDI0IChQcmludCkmI3hEOzAwMjctODQyNDwvaXNibj48Y3VzdG9tMj5Q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</w:fldData>
        </w:fldChar>
      </w:r>
      <w:r>
        <w:rPr>
          <w:color w:val="242424"/>
          <w:highlight w:val="white"/>
        </w:rPr>
        <w:instrText xml:space="preserve"> ADDIN EN.CITE </w:instrText>
      </w:r>
      <w:r>
        <w:rPr>
          <w:color w:val="242424"/>
          <w:highlight w:val="white"/>
        </w:rPr>
        <w:fldChar w:fldCharType="begin">
          <w:fldData xml:space="preserve">PEVuZE5vdGU+PENpdGU+PEF1dGhvcj5TdWJyYW1hbmlhbjwvQXV0aG9yPjxZZWFyPjIwMDU8L1ll
YXI+PElEVGV4dD5HZW5lIHNldCBlbnJpY2htZW50IGFuYWx5c2lzOiBhIGtub3dsZWRnZS1iYXNl
ZCBhcHByb2FjaCBmb3IgaW50ZXJwcmV0aW5nIGdlbm9tZS13aWRlIGV4cHJlc3Npb24gcHJvZmls
ZXM8L0lEVGV4dD48RGlzcGxheVRleHQ+KFN1YnJhbWFuaWFuIGV0IGFsLiwgMjAwNSk8L0Rpc3Bs
YXlUZXh0PjxyZWNvcmQ+PGRhdGVzPjxwdWItZGF0ZXM+PGRhdGU+T2N0IDI1PC9kYXRlPjwvcHVi
LWRhdGVzPjx5ZWFyPjIwMDU8L3llYXI+PC9kYXRlcz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lzYm4+MDAyNy04NDI0IChQcmludCkmI3hEOzAwMjctODQyNDwvaXNibj48Y3VzdG9tMj5Q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</w:fldData>
        </w:fldChar>
      </w:r>
      <w:r>
        <w:rPr>
          <w:color w:val="242424"/>
          <w:highlight w:val="white"/>
        </w:rPr>
        <w:instrText xml:space="preserve"> ADDIN EN.CITE.DATA </w:instrText>
      </w:r>
      <w:r>
        <w:rPr>
          <w:color w:val="242424"/>
          <w:highlight w:val="white"/>
        </w:rPr>
      </w:r>
      <w:r>
        <w:rPr>
          <w:color w:val="242424"/>
          <w:highlight w:val="white"/>
        </w:rPr>
        <w:fldChar w:fldCharType="end"/>
      </w:r>
      <w:r w:rsidRPr="005636CF">
        <w:rPr>
          <w:color w:val="242424"/>
          <w:highlight w:val="white"/>
        </w:rPr>
      </w:r>
      <w:r w:rsidRPr="005636CF">
        <w:rPr>
          <w:color w:val="242424"/>
          <w:highlight w:val="white"/>
        </w:rPr>
        <w:fldChar w:fldCharType="separate"/>
      </w:r>
      <w:r>
        <w:rPr>
          <w:noProof/>
          <w:color w:val="242424"/>
          <w:highlight w:val="white"/>
        </w:rPr>
        <w:t>(Subramanian et al., 2005)</w:t>
      </w:r>
      <w:r w:rsidRPr="005636CF">
        <w:rPr>
          <w:color w:val="242424"/>
          <w:highlight w:val="white"/>
        </w:rPr>
        <w:fldChar w:fldCharType="end"/>
      </w:r>
      <w:r w:rsidRPr="005636CF">
        <w:rPr>
          <w:color w:val="242424"/>
          <w:highlight w:val="white"/>
        </w:rPr>
        <w:t>, to name a few. The Bioconductor</w:t>
      </w:r>
      <w:r>
        <w:rPr>
          <w:color w:val="242424"/>
          <w:highlight w:val="white"/>
        </w:rPr>
        <w:t xml:space="preserve"> </w:t>
      </w:r>
      <w:r>
        <w:rPr>
          <w:color w:val="242424"/>
          <w:highlight w:val="white"/>
        </w:rPr>
        <w:fldChar w:fldCharType="begin">
          <w:fldData xml:space="preserve">PEVuZE5vdGU+PENpdGU+PEF1dGhvcj5IdWJlcjwvQXV0aG9yPjxZZWFyPjIwMTU8L1llYXI+PElE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</w:fldData>
        </w:fldChar>
      </w:r>
      <w:r>
        <w:rPr>
          <w:color w:val="242424"/>
          <w:highlight w:val="white"/>
        </w:rPr>
        <w:instrText xml:space="preserve"> ADDIN EN.CITE </w:instrText>
      </w:r>
      <w:r>
        <w:rPr>
          <w:color w:val="242424"/>
          <w:highlight w:val="white"/>
        </w:rPr>
        <w:fldChar w:fldCharType="begin">
          <w:fldData xml:space="preserve">PEVuZE5vdGU+PENpdGU+PEF1dGhvcj5IdWJlcjwvQXV0aG9yPjxZZWFyPjIwMTU8L1llYXI+PElE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</w:fldData>
        </w:fldChar>
      </w:r>
      <w:r>
        <w:rPr>
          <w:color w:val="242424"/>
          <w:highlight w:val="white"/>
        </w:rPr>
        <w:instrText xml:space="preserve"> ADDIN EN.CITE.DATA </w:instrText>
      </w:r>
      <w:r>
        <w:rPr>
          <w:color w:val="242424"/>
          <w:highlight w:val="white"/>
        </w:rPr>
      </w:r>
      <w:r>
        <w:rPr>
          <w:color w:val="242424"/>
          <w:highlight w:val="white"/>
        </w:rPr>
        <w:fldChar w:fldCharType="end"/>
      </w:r>
      <w:r>
        <w:rPr>
          <w:color w:val="242424"/>
          <w:highlight w:val="white"/>
        </w:rPr>
      </w:r>
      <w:r>
        <w:rPr>
          <w:color w:val="242424"/>
          <w:highlight w:val="white"/>
        </w:rPr>
        <w:fldChar w:fldCharType="separate"/>
      </w:r>
      <w:r>
        <w:rPr>
          <w:noProof/>
          <w:color w:val="242424"/>
          <w:highlight w:val="white"/>
        </w:rPr>
        <w:t>(Huber et al., 2015)</w:t>
      </w:r>
      <w:r>
        <w:rPr>
          <w:color w:val="242424"/>
          <w:highlight w:val="white"/>
        </w:rPr>
        <w:fldChar w:fldCharType="end"/>
      </w:r>
      <w:r w:rsidRPr="005636CF">
        <w:rPr>
          <w:color w:val="242424"/>
          <w:highlight w:val="white"/>
        </w:rPr>
        <w:t xml:space="preserve"> package </w:t>
      </w:r>
      <w:r w:rsidRPr="005636CF">
        <w:rPr>
          <w:i/>
          <w:iCs/>
          <w:color w:val="242424"/>
          <w:highlight w:val="white"/>
        </w:rPr>
        <w:t>ClusterProfiler</w:t>
      </w:r>
      <w:r w:rsidRPr="005636CF">
        <w:rPr>
          <w:color w:val="242424"/>
          <w:highlight w:val="white"/>
        </w:rPr>
        <w:t xml:space="preserve"> allows estimation of the annotation overrepresentation for the clusters within a network </w:t>
      </w:r>
      <w:r w:rsidRPr="005636CF">
        <w:rPr>
          <w:color w:val="242424"/>
          <w:highlight w:val="white"/>
        </w:rPr>
        <w:fldChar w:fldCharType="begin">
          <w:fldData xml:space="preserve">PEVuZE5vdGU+PENpdGU+PEF1dGhvcj5XdTwvQXV0aG9yPjxZZWFyPjIwMjE8L1llYXI+PElEVGV4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</w:fldData>
        </w:fldChar>
      </w:r>
      <w:r>
        <w:rPr>
          <w:color w:val="242424"/>
          <w:highlight w:val="white"/>
        </w:rPr>
        <w:instrText xml:space="preserve"> ADDIN EN.CITE </w:instrText>
      </w:r>
      <w:r>
        <w:rPr>
          <w:color w:val="242424"/>
          <w:highlight w:val="white"/>
        </w:rPr>
        <w:fldChar w:fldCharType="begin">
          <w:fldData xml:space="preserve">PEVuZE5vdGU+PENpdGU+PEF1dGhvcj5XdTwvQXV0aG9yPjxZZWFyPjIwMjE8L1llYXI+PElEVGV4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</w:fldData>
        </w:fldChar>
      </w:r>
      <w:r>
        <w:rPr>
          <w:color w:val="242424"/>
          <w:highlight w:val="white"/>
        </w:rPr>
        <w:instrText xml:space="preserve"> ADDIN EN.CITE.DATA </w:instrText>
      </w:r>
      <w:r>
        <w:rPr>
          <w:color w:val="242424"/>
          <w:highlight w:val="white"/>
        </w:rPr>
      </w:r>
      <w:r>
        <w:rPr>
          <w:color w:val="242424"/>
          <w:highlight w:val="white"/>
        </w:rPr>
        <w:fldChar w:fldCharType="end"/>
      </w:r>
      <w:r w:rsidRPr="005636CF">
        <w:rPr>
          <w:color w:val="242424"/>
          <w:highlight w:val="white"/>
        </w:rPr>
      </w:r>
      <w:r w:rsidRPr="005636CF">
        <w:rPr>
          <w:color w:val="242424"/>
          <w:highlight w:val="white"/>
        </w:rPr>
        <w:fldChar w:fldCharType="separate"/>
      </w:r>
      <w:r>
        <w:rPr>
          <w:noProof/>
          <w:color w:val="242424"/>
          <w:highlight w:val="white"/>
        </w:rPr>
        <w:t>(Wu et al., 2021)</w:t>
      </w:r>
      <w:r w:rsidRPr="005636CF">
        <w:rPr>
          <w:color w:val="242424"/>
          <w:highlight w:val="white"/>
        </w:rPr>
        <w:fldChar w:fldCharType="end"/>
      </w:r>
      <w:r w:rsidRPr="005636CF">
        <w:rPr>
          <w:color w:val="242424"/>
          <w:highlight w:val="white"/>
        </w:rPr>
        <w:t xml:space="preserve"> and the package </w:t>
      </w:r>
      <w:r w:rsidRPr="005636CF">
        <w:rPr>
          <w:i/>
          <w:iCs/>
          <w:color w:val="242424"/>
          <w:highlight w:val="white"/>
        </w:rPr>
        <w:t>fgsea</w:t>
      </w:r>
      <w:r w:rsidRPr="005636CF">
        <w:rPr>
          <w:color w:val="242424"/>
          <w:highlight w:val="white"/>
        </w:rPr>
        <w:t xml:space="preserve"> provides fast enrichment analysis against an arbitrary set of annotations </w:t>
      </w:r>
      <w:r w:rsidRPr="005636CF">
        <w:rPr>
          <w:color w:val="242424"/>
          <w:highlight w:val="white"/>
        </w:rPr>
        <w:fldChar w:fldCharType="begin"/>
      </w:r>
      <w:r>
        <w:rPr>
          <w:color w:val="242424"/>
          <w:highlight w:val="white"/>
        </w:rPr>
        <w:instrText xml:space="preserve"> ADDIN EN.CITE &lt;EndNote&gt;&lt;Cite&gt;&lt;Author&gt;Korotkevich&lt;/Author&gt;&lt;Year&gt;2021&lt;/Year&gt;&lt;IDText&gt;Fast gene set enrichment analysis&lt;/IDText&gt;&lt;DisplayText&gt;(Korotkevich et al., 2021)&lt;/DisplayText&gt;&lt;record&gt;&lt;urls&gt;&lt;related-urls&gt;&lt;url&gt;https://www.biorxiv.org/content/biorxiv/early/2021/02/01/060012.full.pdf&lt;/url&gt;&lt;/related-urls&gt;&lt;/urls&gt;&lt;titles&gt;&lt;title&gt;Fast gene set enrichment analysis&lt;/title&gt;&lt;secondary-title&gt;bioRxiv&lt;/secondary-title&gt;&lt;/titles&gt;&lt;pages&gt;060012&lt;/pages&gt;&lt;contributors&gt;&lt;authors&gt;&lt;author&gt;Korotkevich, Gennady&lt;/author&gt;&lt;author&gt;Sukhov, Vladimir&lt;/author&gt;&lt;author&gt;Budin, Nikolay&lt;/author&gt;&lt;author&gt;Shpak, Boris&lt;/author&gt;&lt;author&gt;Artyomov, Maxim N.&lt;/author&gt;&lt;author&gt;Sergushichev, Alexey&lt;/author&gt;&lt;/authors&gt;&lt;/contributors&gt;&lt;added-date format="utc"&gt;1668443064&lt;/added-date&gt;&lt;ref-type name="Journal Article"&gt;17&lt;/ref-type&gt;&lt;dates&gt;&lt;year&gt;2021&lt;/year&gt;&lt;/dates&gt;&lt;rec-number&gt;280&lt;/rec-number&gt;&lt;last-updated-date format="utc"&gt;1668443064&lt;/last-updated-date&gt;&lt;electronic-resource-num&gt;10.1101/060012&lt;/electronic-resource-num&gt;&lt;/record&gt;&lt;/Cite&gt;&lt;/EndNote&gt;</w:instrText>
      </w:r>
      <w:r w:rsidRPr="005636CF">
        <w:rPr>
          <w:color w:val="242424"/>
          <w:highlight w:val="white"/>
        </w:rPr>
        <w:fldChar w:fldCharType="separate"/>
      </w:r>
      <w:r>
        <w:rPr>
          <w:noProof/>
          <w:color w:val="242424"/>
          <w:highlight w:val="white"/>
        </w:rPr>
        <w:t>(Korotkevich et al., 2021)</w:t>
      </w:r>
      <w:r w:rsidRPr="005636CF">
        <w:rPr>
          <w:color w:val="242424"/>
          <w:highlight w:val="white"/>
        </w:rPr>
        <w:fldChar w:fldCharType="end"/>
      </w:r>
      <w:r w:rsidRPr="005636CF">
        <w:rPr>
          <w:color w:val="242424"/>
          <w:highlight w:val="white"/>
        </w:rPr>
        <w:t>.</w:t>
      </w:r>
      <w:r w:rsidRPr="005636CF">
        <w:rPr>
          <w:color w:val="242424"/>
        </w:rPr>
        <w:br/>
      </w:r>
    </w:p>
    <w:p w14:paraId="1A972DEF" w14:textId="77777777" w:rsidR="009B18B6" w:rsidRPr="009F7C4E" w:rsidRDefault="009B18B6" w:rsidP="009B18B6">
      <w:pPr>
        <w:rPr>
          <w:color w:val="242424"/>
          <w:highlight w:val="white"/>
        </w:rPr>
      </w:pPr>
      <w:r w:rsidRPr="007018CB">
        <w:rPr>
          <w:i/>
          <w:iCs/>
          <w:color w:val="242424"/>
          <w:highlight w:val="white"/>
        </w:rPr>
        <w:t>BioNAR</w:t>
      </w:r>
      <w:r>
        <w:rPr>
          <w:color w:val="242424"/>
          <w:highlight w:val="white"/>
        </w:rPr>
        <w:t xml:space="preserve"> combines the features above and added new ones, reflecting the research the authors and their collaborators have been involved with in recent years. The methods presented here will work with any other similar type of graphical data. The protocols were described here for undirected graphs but some of the methods will work fine on directed graphs and incorporation of the graph directionality into package code is ongoing effort. The vertices are unweighted, although some methods will work on weighted graphs, but the current package has not been tested on them. Finally, </w:t>
      </w:r>
      <w:r w:rsidRPr="007018CB">
        <w:rPr>
          <w:i/>
          <w:iCs/>
          <w:color w:val="242424"/>
          <w:highlight w:val="white"/>
        </w:rPr>
        <w:t>BioNAR</w:t>
      </w:r>
      <w:r>
        <w:rPr>
          <w:color w:val="242424"/>
          <w:highlight w:val="white"/>
        </w:rPr>
        <w:t xml:space="preserve"> does not currently delve into probabilistic graphical models. All three of these are avenues for future development and as </w:t>
      </w:r>
      <w:r w:rsidRPr="007018CB">
        <w:rPr>
          <w:i/>
          <w:iCs/>
          <w:color w:val="242424"/>
          <w:highlight w:val="white"/>
        </w:rPr>
        <w:t>BioNAR</w:t>
      </w:r>
      <w:r>
        <w:rPr>
          <w:color w:val="242424"/>
          <w:highlight w:val="white"/>
        </w:rPr>
        <w:t xml:space="preserve"> is entirely open-source there are no restrictions on end-user customisation or extension.</w:t>
      </w:r>
    </w:p>
    <w:p w14:paraId="4BB3CA21" w14:textId="48C9FC3E" w:rsidR="000A7642" w:rsidRDefault="000A7642" w:rsidP="000A7642">
      <w:pPr>
        <w:ind w:left="720"/>
        <w:rPr>
          <w:color w:val="242424"/>
          <w:highlight w:val="white"/>
        </w:rPr>
      </w:pPr>
      <w:r w:rsidRPr="00DC49BF">
        <w:rPr>
          <w:color w:val="242424"/>
          <w:highlight w:val="white"/>
        </w:rPr>
        <w:t> </w:t>
      </w:r>
      <w:r w:rsidRPr="000A7642">
        <w:rPr>
          <w:color w:val="242424"/>
          <w:highlight w:val="white"/>
        </w:rPr>
        <w:t xml:space="preserve"> </w:t>
      </w:r>
    </w:p>
    <w:p w14:paraId="3B735EB5" w14:textId="500371DC" w:rsidR="0039684B" w:rsidRPr="00E8606C" w:rsidRDefault="000701D4" w:rsidP="00E8606C">
      <w:pPr>
        <w:ind w:left="720"/>
        <w:rPr>
          <w:sz w:val="18"/>
          <w:szCs w:val="18"/>
        </w:rPr>
      </w:pPr>
      <w:r w:rsidRPr="00DC49BF">
        <w:rPr>
          <w:color w:val="242424"/>
        </w:rPr>
        <w:br/>
      </w:r>
      <w:r w:rsidR="00CB2785">
        <w:rPr>
          <w:b/>
        </w:rPr>
        <w:t>Critical Parameters</w:t>
      </w:r>
      <w:r w:rsidR="0093000D">
        <w:rPr>
          <w:b/>
        </w:rPr>
        <w:t>:</w:t>
      </w:r>
      <w:r w:rsidR="00CB2785">
        <w:rPr>
          <w:b/>
        </w:rPr>
        <w:t xml:space="preserve"> </w:t>
      </w:r>
    </w:p>
    <w:p w14:paraId="79FCEA8E" w14:textId="48CC8E09" w:rsidR="00B055EF" w:rsidRPr="00220A8D" w:rsidRDefault="00B055EF" w:rsidP="00B055EF">
      <w:pPr>
        <w:pStyle w:val="NormalWeb"/>
        <w:spacing w:before="0" w:beforeAutospacing="0" w:after="240" w:afterAutospacing="0"/>
        <w:ind w:left="720"/>
      </w:pPr>
      <w:r>
        <w:t xml:space="preserve">Users of these protocols should ensure that they are using a recent version of R and </w:t>
      </w:r>
      <w:r w:rsidRPr="00DE01B1">
        <w:rPr>
          <w:i/>
          <w:iCs/>
        </w:rPr>
        <w:t>BioNAR</w:t>
      </w:r>
      <w:r>
        <w:t>. At the time of this writing, R (4.2.2) and BioNAR (1.</w:t>
      </w:r>
      <w:r w:rsidR="00DE01B1">
        <w:t>2.0</w:t>
      </w:r>
      <w:r>
        <w:t xml:space="preserve">) are used. </w:t>
      </w:r>
    </w:p>
    <w:p w14:paraId="76BF5194" w14:textId="77777777" w:rsidR="00B055EF" w:rsidRDefault="00B055EF" w:rsidP="00B055EF"/>
    <w:p w14:paraId="64A80FBB" w14:textId="77777777" w:rsidR="00CB2785" w:rsidRDefault="00464BFE" w:rsidP="001A566F">
      <w:pPr>
        <w:ind w:left="720"/>
        <w:rPr>
          <w:b/>
        </w:rPr>
      </w:pPr>
      <w:r>
        <w:rPr>
          <w:b/>
        </w:rPr>
        <w:t>Troubleshooting</w:t>
      </w:r>
      <w:r w:rsidR="0093000D">
        <w:rPr>
          <w:b/>
        </w:rPr>
        <w:t>:</w:t>
      </w:r>
    </w:p>
    <w:p w14:paraId="26918A64" w14:textId="77777777" w:rsidR="004E32E0" w:rsidRDefault="004E32E0" w:rsidP="001A566F">
      <w:pPr>
        <w:ind w:left="720"/>
        <w:rPr>
          <w:b/>
        </w:rPr>
      </w:pPr>
    </w:p>
    <w:p w14:paraId="56B8B8D5" w14:textId="6B2710E7" w:rsidR="004E32E0" w:rsidRPr="009608FF" w:rsidRDefault="004E32E0" w:rsidP="001A566F">
      <w:pPr>
        <w:ind w:left="720"/>
        <w:rPr>
          <w:bCs/>
        </w:rPr>
      </w:pPr>
      <w:r w:rsidRPr="009608FF">
        <w:rPr>
          <w:bCs/>
        </w:rPr>
        <w:t>Some potential errors and respective solutions are presented in Table 4.</w:t>
      </w:r>
    </w:p>
    <w:p w14:paraId="4A766D3D" w14:textId="4DCC3F40" w:rsidR="00AA46EB" w:rsidRPr="002007A3" w:rsidRDefault="00AA46EB" w:rsidP="00AA46EB">
      <w:pPr>
        <w:overflowPunct w:val="0"/>
        <w:autoSpaceDE w:val="0"/>
        <w:autoSpaceDN w:val="0"/>
        <w:adjustRightInd w:val="0"/>
        <w:spacing w:before="240" w:after="60"/>
        <w:ind w:leftChars="150" w:left="360"/>
        <w:jc w:val="center"/>
        <w:textAlignment w:val="baseline"/>
        <w:rPr>
          <w:rFonts w:cs="Calibri"/>
          <w:sz w:val="20"/>
          <w:szCs w:val="20"/>
        </w:rPr>
      </w:pPr>
      <w:r w:rsidRPr="001A566F">
        <w:rPr>
          <w:rStyle w:val="table-captionlabel"/>
          <w:rFonts w:cs="Calibri"/>
          <w:b/>
          <w:bCs/>
          <w:color w:val="1C1D1E"/>
          <w:sz w:val="20"/>
          <w:szCs w:val="20"/>
          <w:shd w:val="clear" w:color="auto" w:fill="FFFFFF"/>
        </w:rPr>
        <w:t xml:space="preserve">Table </w:t>
      </w:r>
      <w:r w:rsidR="00FF73C1">
        <w:rPr>
          <w:rStyle w:val="table-captionlabel"/>
          <w:rFonts w:cs="Calibri"/>
          <w:b/>
          <w:bCs/>
          <w:color w:val="1C1D1E"/>
          <w:sz w:val="20"/>
          <w:szCs w:val="20"/>
          <w:shd w:val="clear" w:color="auto" w:fill="FFFFFF"/>
        </w:rPr>
        <w:t>4</w:t>
      </w:r>
      <w:r w:rsidRPr="001A566F">
        <w:rPr>
          <w:rStyle w:val="table-captionlabel"/>
          <w:rFonts w:cs="Calibri"/>
          <w:b/>
          <w:bCs/>
          <w:color w:val="1C1D1E"/>
          <w:sz w:val="20"/>
          <w:szCs w:val="20"/>
          <w:shd w:val="clear" w:color="auto" w:fill="FFFFFF"/>
        </w:rPr>
        <w:t>. </w:t>
      </w:r>
      <w:r w:rsidRPr="001A566F">
        <w:rPr>
          <w:rFonts w:cs="Calibri"/>
          <w:color w:val="1C1D1E"/>
          <w:sz w:val="20"/>
          <w:szCs w:val="20"/>
          <w:shd w:val="clear" w:color="auto" w:fill="FFFFFF"/>
        </w:rPr>
        <w:t>Sources and Solutions to Potential Errors</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049"/>
        <w:gridCol w:w="2947"/>
        <w:gridCol w:w="2947"/>
      </w:tblGrid>
      <w:tr w:rsidR="00AA46EB" w:rsidRPr="00917336" w14:paraId="31C799AA" w14:textId="77777777" w:rsidTr="007018CB">
        <w:trPr>
          <w:trHeight w:val="272"/>
          <w:jc w:val="center"/>
        </w:trPr>
        <w:tc>
          <w:tcPr>
            <w:tcW w:w="2049" w:type="dxa"/>
          </w:tcPr>
          <w:p w14:paraId="3C49A6E2" w14:textId="77777777" w:rsidR="00AA46EB" w:rsidRPr="00917336" w:rsidRDefault="00AA46EB" w:rsidP="007018CB">
            <w:pPr>
              <w:jc w:val="center"/>
              <w:rPr>
                <w:rFonts w:cs="Calibri"/>
                <w:b/>
                <w:sz w:val="20"/>
                <w:szCs w:val="20"/>
              </w:rPr>
            </w:pPr>
            <w:r w:rsidRPr="00917336">
              <w:rPr>
                <w:rFonts w:cs="Calibri"/>
                <w:b/>
                <w:sz w:val="20"/>
                <w:szCs w:val="20"/>
              </w:rPr>
              <w:t>Problem</w:t>
            </w:r>
          </w:p>
        </w:tc>
        <w:tc>
          <w:tcPr>
            <w:tcW w:w="2947" w:type="dxa"/>
          </w:tcPr>
          <w:p w14:paraId="70941141" w14:textId="77777777" w:rsidR="00AA46EB" w:rsidRPr="00917336" w:rsidRDefault="00AA46EB" w:rsidP="007018CB">
            <w:pPr>
              <w:jc w:val="center"/>
              <w:rPr>
                <w:rFonts w:cs="Calibri"/>
                <w:b/>
                <w:sz w:val="20"/>
                <w:szCs w:val="20"/>
              </w:rPr>
            </w:pPr>
            <w:r w:rsidRPr="00917336">
              <w:rPr>
                <w:rFonts w:cs="Calibri"/>
                <w:b/>
                <w:sz w:val="20"/>
                <w:szCs w:val="20"/>
              </w:rPr>
              <w:t>Possible Cause</w:t>
            </w:r>
          </w:p>
        </w:tc>
        <w:tc>
          <w:tcPr>
            <w:tcW w:w="2947" w:type="dxa"/>
          </w:tcPr>
          <w:p w14:paraId="7B66CCB1" w14:textId="77777777" w:rsidR="00AA46EB" w:rsidRPr="00917336" w:rsidRDefault="00AA46EB" w:rsidP="007018CB">
            <w:pPr>
              <w:jc w:val="center"/>
              <w:rPr>
                <w:rFonts w:cs="Calibri"/>
                <w:b/>
                <w:sz w:val="20"/>
                <w:szCs w:val="20"/>
              </w:rPr>
            </w:pPr>
            <w:r w:rsidRPr="00917336">
              <w:rPr>
                <w:rFonts w:cs="Calibri"/>
                <w:b/>
                <w:sz w:val="20"/>
                <w:szCs w:val="20"/>
              </w:rPr>
              <w:t>Solution</w:t>
            </w:r>
          </w:p>
        </w:tc>
      </w:tr>
      <w:tr w:rsidR="00AA46EB" w:rsidRPr="004E7373" w14:paraId="347AEBAD" w14:textId="77777777" w:rsidTr="007018CB">
        <w:trPr>
          <w:trHeight w:val="545"/>
          <w:jc w:val="center"/>
        </w:trPr>
        <w:tc>
          <w:tcPr>
            <w:tcW w:w="2049" w:type="dxa"/>
            <w:tcBorders>
              <w:top w:val="single" w:sz="6" w:space="0" w:color="auto"/>
              <w:left w:val="single" w:sz="6" w:space="0" w:color="auto"/>
              <w:bottom w:val="single" w:sz="6" w:space="0" w:color="auto"/>
              <w:right w:val="single" w:sz="6" w:space="0" w:color="auto"/>
            </w:tcBorders>
            <w:shd w:val="clear" w:color="auto" w:fill="FFFFFF"/>
          </w:tcPr>
          <w:p w14:paraId="515ECFDF" w14:textId="77777777" w:rsidR="00AA46EB" w:rsidRPr="004E7373" w:rsidRDefault="00AA46EB" w:rsidP="007018CB">
            <w:pPr>
              <w:rPr>
                <w:rFonts w:cs="Calibri"/>
                <w:sz w:val="20"/>
                <w:szCs w:val="20"/>
              </w:rPr>
            </w:pPr>
            <w:r>
              <w:rPr>
                <w:rFonts w:cs="Calibri"/>
                <w:sz w:val="20"/>
                <w:szCs w:val="20"/>
              </w:rPr>
              <w:t>The are no results created in the environment by the command.</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3D5971EF" w14:textId="77777777" w:rsidR="00AA46EB" w:rsidRPr="004E7373" w:rsidRDefault="00AA46EB" w:rsidP="007018CB">
            <w:pPr>
              <w:rPr>
                <w:rFonts w:cs="Calibri"/>
                <w:sz w:val="20"/>
                <w:szCs w:val="20"/>
              </w:rPr>
            </w:pPr>
            <w:r>
              <w:rPr>
                <w:rFonts w:cs="Calibri"/>
                <w:sz w:val="20"/>
                <w:szCs w:val="20"/>
              </w:rPr>
              <w:t>There is typo or mistake in the command, such as wrong argument name or non-existing variable.</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2B74A216" w14:textId="77777777" w:rsidR="00AA46EB" w:rsidRPr="004E7373" w:rsidRDefault="00AA46EB" w:rsidP="007018CB">
            <w:pPr>
              <w:rPr>
                <w:rFonts w:cs="Calibri"/>
                <w:sz w:val="20"/>
                <w:szCs w:val="20"/>
              </w:rPr>
            </w:pPr>
            <w:r>
              <w:rPr>
                <w:rFonts w:cs="Calibri"/>
                <w:sz w:val="20"/>
                <w:szCs w:val="20"/>
              </w:rPr>
              <w:t>Type the following:</w:t>
            </w:r>
            <w:r>
              <w:rPr>
                <w:rFonts w:cs="Calibri"/>
                <w:sz w:val="20"/>
                <w:szCs w:val="20"/>
              </w:rPr>
              <w:br/>
            </w:r>
            <w:r w:rsidRPr="007018CB">
              <w:rPr>
                <w:rFonts w:ascii="Courier New" w:hAnsi="Courier New" w:cs="Courier New"/>
                <w:sz w:val="20"/>
                <w:szCs w:val="20"/>
              </w:rPr>
              <w:t>options("show.error.messages"=TRUE)</w:t>
            </w:r>
            <w:r>
              <w:rPr>
                <w:rFonts w:ascii="Courier New" w:hAnsi="Courier New" w:cs="Courier New"/>
                <w:sz w:val="20"/>
                <w:szCs w:val="20"/>
              </w:rPr>
              <w:br/>
            </w:r>
            <w:r w:rsidRPr="007018CB">
              <w:rPr>
                <w:sz w:val="20"/>
                <w:szCs w:val="20"/>
              </w:rPr>
              <w:t>and repeat the command. R will give you meaningful description of the error.</w:t>
            </w:r>
          </w:p>
        </w:tc>
      </w:tr>
      <w:tr w:rsidR="00AA46EB" w:rsidRPr="004E7373" w14:paraId="5BCB9055" w14:textId="77777777" w:rsidTr="007018CB">
        <w:trPr>
          <w:trHeight w:val="545"/>
          <w:jc w:val="center"/>
        </w:trPr>
        <w:tc>
          <w:tcPr>
            <w:tcW w:w="2049" w:type="dxa"/>
            <w:tcBorders>
              <w:top w:val="single" w:sz="6" w:space="0" w:color="auto"/>
              <w:left w:val="single" w:sz="6" w:space="0" w:color="auto"/>
              <w:bottom w:val="single" w:sz="6" w:space="0" w:color="auto"/>
              <w:right w:val="single" w:sz="6" w:space="0" w:color="auto"/>
            </w:tcBorders>
            <w:shd w:val="clear" w:color="auto" w:fill="FFFFFF"/>
          </w:tcPr>
          <w:p w14:paraId="6AB022D6" w14:textId="77777777" w:rsidR="00AA46EB" w:rsidRPr="004E7373" w:rsidRDefault="00AA46EB" w:rsidP="007018CB">
            <w:pPr>
              <w:rPr>
                <w:rFonts w:cs="Calibri"/>
                <w:sz w:val="20"/>
                <w:szCs w:val="20"/>
              </w:rPr>
            </w:pPr>
            <w:r>
              <w:rPr>
                <w:rFonts w:cs="Calibri"/>
                <w:sz w:val="20"/>
                <w:szCs w:val="20"/>
              </w:rPr>
              <w:t xml:space="preserve">The </w:t>
            </w:r>
            <w:r w:rsidRPr="007018CB">
              <w:rPr>
                <w:rFonts w:ascii="Courier New" w:hAnsi="Courier New" w:cs="Courier New"/>
                <w:sz w:val="20"/>
                <w:szCs w:val="20"/>
              </w:rPr>
              <w:t>getEntropy</w:t>
            </w:r>
            <w:r w:rsidRPr="009F7C93" w:rsidDel="00144F03">
              <w:rPr>
                <w:rFonts w:cs="Calibri"/>
                <w:sz w:val="20"/>
                <w:szCs w:val="20"/>
              </w:rPr>
              <w:t xml:space="preserve"> </w:t>
            </w:r>
            <w:r>
              <w:rPr>
                <w:rFonts w:cs="Calibri"/>
                <w:sz w:val="20"/>
                <w:szCs w:val="20"/>
              </w:rPr>
              <w:t>function returns NaN in UP and DOWN columns</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02356787" w14:textId="4E1E3187" w:rsidR="00AA46EB" w:rsidRPr="004E7373" w:rsidRDefault="00AA46EB" w:rsidP="007018CB">
            <w:pPr>
              <w:rPr>
                <w:rFonts w:cs="Calibri"/>
                <w:sz w:val="20"/>
                <w:szCs w:val="20"/>
              </w:rPr>
            </w:pPr>
            <w:r>
              <w:rPr>
                <w:rFonts w:cs="Calibri"/>
                <w:sz w:val="20"/>
                <w:szCs w:val="20"/>
              </w:rPr>
              <w:t>The entropy calculation assume</w:t>
            </w:r>
            <w:r w:rsidR="00004477">
              <w:rPr>
                <w:rFonts w:cs="Calibri"/>
                <w:sz w:val="20"/>
                <w:szCs w:val="20"/>
              </w:rPr>
              <w:t>s</w:t>
            </w:r>
            <w:r>
              <w:rPr>
                <w:rFonts w:cs="Calibri"/>
                <w:sz w:val="20"/>
                <w:szCs w:val="20"/>
              </w:rPr>
              <w:t xml:space="preserve"> fully connected graph. In the case of disconnected graph entropy value is set to NaN.</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55D15C37" w14:textId="2B2375DA" w:rsidR="00AA46EB" w:rsidRPr="004E7373" w:rsidRDefault="00AA46EB" w:rsidP="007018CB">
            <w:pPr>
              <w:rPr>
                <w:rFonts w:cs="Calibri"/>
                <w:sz w:val="20"/>
                <w:szCs w:val="20"/>
              </w:rPr>
            </w:pPr>
            <w:r>
              <w:rPr>
                <w:rFonts w:cs="Calibri"/>
                <w:sz w:val="20"/>
                <w:szCs w:val="20"/>
              </w:rPr>
              <w:t>Get the largest connected component of you</w:t>
            </w:r>
            <w:r w:rsidR="00004477">
              <w:rPr>
                <w:rFonts w:cs="Calibri"/>
                <w:sz w:val="20"/>
                <w:szCs w:val="20"/>
              </w:rPr>
              <w:t>r</w:t>
            </w:r>
            <w:r>
              <w:rPr>
                <w:rFonts w:cs="Calibri"/>
                <w:sz w:val="20"/>
                <w:szCs w:val="20"/>
              </w:rPr>
              <w:t xml:space="preserve"> network by</w:t>
            </w:r>
            <w:r>
              <w:rPr>
                <w:rFonts w:cs="Calibri"/>
                <w:sz w:val="20"/>
                <w:szCs w:val="20"/>
              </w:rPr>
              <w:br/>
            </w:r>
            <w:r w:rsidRPr="007018CB">
              <w:rPr>
                <w:rFonts w:ascii="Courier New" w:hAnsi="Courier New" w:cs="Courier New"/>
                <w:sz w:val="20"/>
                <w:szCs w:val="20"/>
              </w:rPr>
              <w:t>gLCC&lt;-findLCC(g)</w:t>
            </w:r>
            <w:r>
              <w:rPr>
                <w:rFonts w:cs="Calibri"/>
                <w:sz w:val="20"/>
                <w:szCs w:val="20"/>
              </w:rPr>
              <w:br/>
              <w:t xml:space="preserve">and repeat analysis with </w:t>
            </w:r>
            <w:r w:rsidRPr="007018CB">
              <w:rPr>
                <w:rFonts w:ascii="Courier New" w:hAnsi="Courier New" w:cs="Courier New"/>
                <w:sz w:val="20"/>
                <w:szCs w:val="20"/>
              </w:rPr>
              <w:t>gLCC</w:t>
            </w:r>
            <w:r>
              <w:rPr>
                <w:rFonts w:cs="Calibri"/>
                <w:sz w:val="20"/>
                <w:szCs w:val="20"/>
              </w:rPr>
              <w:t>.</w:t>
            </w:r>
          </w:p>
        </w:tc>
      </w:tr>
      <w:tr w:rsidR="00AA46EB" w:rsidRPr="004E7373" w14:paraId="4E351804" w14:textId="77777777" w:rsidTr="007018CB">
        <w:trPr>
          <w:trHeight w:val="545"/>
          <w:jc w:val="center"/>
        </w:trPr>
        <w:tc>
          <w:tcPr>
            <w:tcW w:w="2049" w:type="dxa"/>
            <w:tcBorders>
              <w:top w:val="single" w:sz="6" w:space="0" w:color="auto"/>
              <w:left w:val="single" w:sz="6" w:space="0" w:color="auto"/>
              <w:bottom w:val="single" w:sz="6" w:space="0" w:color="auto"/>
              <w:right w:val="single" w:sz="6" w:space="0" w:color="auto"/>
            </w:tcBorders>
            <w:shd w:val="clear" w:color="auto" w:fill="FFFFFF"/>
          </w:tcPr>
          <w:p w14:paraId="2B6D025E" w14:textId="77777777" w:rsidR="00AA46EB" w:rsidRDefault="00AA46EB" w:rsidP="007018CB">
            <w:pPr>
              <w:rPr>
                <w:rFonts w:cs="Calibri"/>
                <w:sz w:val="20"/>
                <w:szCs w:val="20"/>
              </w:rPr>
            </w:pPr>
            <w:r>
              <w:rPr>
                <w:rFonts w:cs="Calibri"/>
                <w:sz w:val="20"/>
                <w:szCs w:val="20"/>
              </w:rPr>
              <w:lastRenderedPageBreak/>
              <w:t xml:space="preserve">The </w:t>
            </w:r>
            <w:r w:rsidRPr="008A1438">
              <w:rPr>
                <w:rFonts w:ascii="Courier New" w:hAnsi="Courier New" w:cs="Courier New"/>
                <w:sz w:val="20"/>
                <w:szCs w:val="20"/>
              </w:rPr>
              <w:t>get</w:t>
            </w:r>
            <w:r w:rsidRPr="00297E19">
              <w:rPr>
                <w:rFonts w:ascii="Courier New" w:hAnsi="Courier New" w:cs="Courier New"/>
                <w:sz w:val="20"/>
                <w:szCs w:val="20"/>
              </w:rPr>
              <w:t>Bridgeness</w:t>
            </w:r>
            <w:r w:rsidRPr="009F7C93" w:rsidDel="00144F03">
              <w:rPr>
                <w:rFonts w:cs="Calibri"/>
                <w:sz w:val="20"/>
                <w:szCs w:val="20"/>
              </w:rPr>
              <w:t xml:space="preserve"> </w:t>
            </w:r>
            <w:r>
              <w:rPr>
                <w:rFonts w:cs="Calibri"/>
                <w:sz w:val="20"/>
                <w:szCs w:val="20"/>
              </w:rPr>
              <w:t>function returns NaN in UP and DOWN columns</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1000A2CC" w14:textId="6AFD8273" w:rsidR="00AA46EB" w:rsidRPr="004E7373" w:rsidDel="009F7C93" w:rsidRDefault="00AA46EB" w:rsidP="007018CB">
            <w:pPr>
              <w:rPr>
                <w:rFonts w:cs="Calibri"/>
                <w:sz w:val="20"/>
                <w:szCs w:val="20"/>
              </w:rPr>
            </w:pPr>
            <w:r>
              <w:rPr>
                <w:rFonts w:cs="Calibri"/>
                <w:sz w:val="20"/>
                <w:szCs w:val="20"/>
              </w:rPr>
              <w:t>The bridgeness calculation assume</w:t>
            </w:r>
            <w:r w:rsidR="00004477">
              <w:rPr>
                <w:rFonts w:cs="Calibri"/>
                <w:sz w:val="20"/>
                <w:szCs w:val="20"/>
              </w:rPr>
              <w:t>s</w:t>
            </w:r>
            <w:r>
              <w:rPr>
                <w:rFonts w:cs="Calibri"/>
                <w:sz w:val="20"/>
                <w:szCs w:val="20"/>
              </w:rPr>
              <w:t xml:space="preserve"> fully connected graph. In the case of disconnected graph entropy value is set to NA.</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03722D00" w14:textId="526679DF" w:rsidR="00AA46EB" w:rsidRDefault="00AA46EB" w:rsidP="007018CB">
            <w:pPr>
              <w:tabs>
                <w:tab w:val="left" w:pos="459"/>
              </w:tabs>
              <w:rPr>
                <w:rFonts w:cs="Calibri"/>
                <w:sz w:val="20"/>
                <w:szCs w:val="20"/>
              </w:rPr>
            </w:pPr>
            <w:r>
              <w:rPr>
                <w:rFonts w:cs="Calibri"/>
                <w:sz w:val="20"/>
                <w:szCs w:val="20"/>
              </w:rPr>
              <w:t>Get the largest connected component of you</w:t>
            </w:r>
            <w:r w:rsidR="00004477">
              <w:rPr>
                <w:rFonts w:cs="Calibri"/>
                <w:sz w:val="20"/>
                <w:szCs w:val="20"/>
              </w:rPr>
              <w:t>r</w:t>
            </w:r>
            <w:r>
              <w:rPr>
                <w:rFonts w:cs="Calibri"/>
                <w:sz w:val="20"/>
                <w:szCs w:val="20"/>
              </w:rPr>
              <w:t xml:space="preserve"> network by</w:t>
            </w:r>
            <w:r>
              <w:rPr>
                <w:rFonts w:cs="Calibri"/>
                <w:sz w:val="20"/>
                <w:szCs w:val="20"/>
              </w:rPr>
              <w:br/>
            </w:r>
            <w:r w:rsidRPr="008A1438">
              <w:rPr>
                <w:rFonts w:ascii="Courier New" w:hAnsi="Courier New" w:cs="Courier New"/>
                <w:sz w:val="20"/>
                <w:szCs w:val="20"/>
              </w:rPr>
              <w:t>gLCC&lt;-findLCC(g)</w:t>
            </w:r>
            <w:r>
              <w:rPr>
                <w:rFonts w:cs="Calibri"/>
                <w:sz w:val="20"/>
                <w:szCs w:val="20"/>
              </w:rPr>
              <w:br/>
              <w:t xml:space="preserve">and repeat analysis with </w:t>
            </w:r>
            <w:r w:rsidRPr="008A1438">
              <w:rPr>
                <w:rFonts w:ascii="Courier New" w:hAnsi="Courier New" w:cs="Courier New"/>
                <w:sz w:val="20"/>
                <w:szCs w:val="20"/>
              </w:rPr>
              <w:t>gLCC</w:t>
            </w:r>
            <w:r>
              <w:rPr>
                <w:rFonts w:cs="Calibri"/>
                <w:sz w:val="20"/>
                <w:szCs w:val="20"/>
              </w:rPr>
              <w:t>.</w:t>
            </w:r>
          </w:p>
        </w:tc>
      </w:tr>
      <w:tr w:rsidR="00AA46EB" w:rsidRPr="004E7373" w14:paraId="182A7FFB" w14:textId="77777777" w:rsidTr="007018CB">
        <w:trPr>
          <w:trHeight w:val="545"/>
          <w:jc w:val="center"/>
        </w:trPr>
        <w:tc>
          <w:tcPr>
            <w:tcW w:w="2049" w:type="dxa"/>
            <w:tcBorders>
              <w:top w:val="single" w:sz="6" w:space="0" w:color="auto"/>
              <w:left w:val="single" w:sz="6" w:space="0" w:color="auto"/>
              <w:bottom w:val="single" w:sz="6" w:space="0" w:color="auto"/>
              <w:right w:val="single" w:sz="6" w:space="0" w:color="auto"/>
            </w:tcBorders>
            <w:shd w:val="clear" w:color="auto" w:fill="FFFFFF"/>
          </w:tcPr>
          <w:p w14:paraId="65E72213" w14:textId="77777777" w:rsidR="00AA46EB" w:rsidRDefault="00AA46EB" w:rsidP="007018CB">
            <w:pPr>
              <w:rPr>
                <w:rFonts w:cs="Calibri"/>
                <w:sz w:val="20"/>
                <w:szCs w:val="20"/>
              </w:rPr>
            </w:pPr>
            <w:r>
              <w:rPr>
                <w:rFonts w:cs="Calibri"/>
                <w:sz w:val="20"/>
                <w:szCs w:val="20"/>
              </w:rPr>
              <w:t>Warning is issued:</w:t>
            </w:r>
          </w:p>
          <w:p w14:paraId="6F131DD3" w14:textId="666C8F6E" w:rsidR="00AA46EB" w:rsidRPr="001B77AD" w:rsidRDefault="00AA46EB" w:rsidP="007018CB">
            <w:pPr>
              <w:rPr>
                <w:rFonts w:cs="Calibri"/>
                <w:sz w:val="20"/>
                <w:szCs w:val="20"/>
              </w:rPr>
            </w:pPr>
            <w:r w:rsidRPr="001B77AD">
              <w:rPr>
                <w:rFonts w:cs="Calibri"/>
                <w:sz w:val="20"/>
                <w:szCs w:val="20"/>
              </w:rPr>
              <w:t>1: In getClustering</w:t>
            </w:r>
            <w:r w:rsidR="00004477">
              <w:rPr>
                <w:rFonts w:cs="Calibri"/>
                <w:sz w:val="20"/>
                <w:szCs w:val="20"/>
              </w:rPr>
              <w:t xml:space="preserve"> </w:t>
            </w:r>
            <w:r w:rsidRPr="001B77AD">
              <w:rPr>
                <w:rFonts w:cs="Calibri"/>
                <w:sz w:val="20"/>
                <w:szCs w:val="20"/>
              </w:rPr>
              <w:t>(gg, alg):</w:t>
            </w:r>
          </w:p>
          <w:p w14:paraId="4B6C0935" w14:textId="207F4156" w:rsidR="00AA46EB" w:rsidRDefault="00AA46EB" w:rsidP="007018CB">
            <w:pPr>
              <w:ind w:firstLine="100"/>
              <w:rPr>
                <w:rFonts w:cs="Calibri"/>
                <w:sz w:val="20"/>
                <w:szCs w:val="20"/>
              </w:rPr>
            </w:pPr>
            <w:r w:rsidRPr="001B77AD">
              <w:rPr>
                <w:rFonts w:cs="Calibri"/>
                <w:sz w:val="20"/>
                <w:szCs w:val="20"/>
              </w:rPr>
              <w:t xml:space="preserve">Clustering calculations for algorithm </w:t>
            </w:r>
            <w:r>
              <w:rPr>
                <w:rFonts w:cs="Calibri"/>
                <w:sz w:val="20"/>
                <w:szCs w:val="20"/>
              </w:rPr>
              <w:t>…</w:t>
            </w:r>
            <w:r w:rsidRPr="001B77AD">
              <w:rPr>
                <w:rFonts w:cs="Calibri"/>
                <w:sz w:val="20"/>
                <w:szCs w:val="20"/>
              </w:rPr>
              <w:t xml:space="preserve"> failed. NULL is returned</w:t>
            </w:r>
            <w:r w:rsidR="00004477">
              <w:rPr>
                <w:rFonts w:cs="Calibri"/>
                <w:sz w:val="20"/>
                <w:szCs w:val="20"/>
              </w:rPr>
              <w:t>.</w:t>
            </w:r>
          </w:p>
          <w:p w14:paraId="0AAA2347" w14:textId="77777777" w:rsidR="00AA46EB" w:rsidRPr="004E7373" w:rsidRDefault="00AA46EB" w:rsidP="007018CB">
            <w:pPr>
              <w:ind w:firstLine="100"/>
              <w:rPr>
                <w:rFonts w:cs="Calibri"/>
                <w:sz w:val="20"/>
                <w:szCs w:val="20"/>
              </w:rPr>
            </w:pP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3C181949" w14:textId="77777777" w:rsidR="00AA46EB" w:rsidRPr="004E7373" w:rsidRDefault="00AA46EB" w:rsidP="007018CB">
            <w:pPr>
              <w:rPr>
                <w:rFonts w:cs="Calibri"/>
                <w:sz w:val="20"/>
                <w:szCs w:val="20"/>
              </w:rPr>
            </w:pPr>
            <w:r>
              <w:rPr>
                <w:rFonts w:cs="Calibri"/>
                <w:sz w:val="20"/>
                <w:szCs w:val="20"/>
              </w:rPr>
              <w:t>Some clustering algorithms, in particular SpinGlass, assume fully connected graph. In the case of disconnected graph</w:t>
            </w:r>
            <w:r w:rsidRPr="004E7373" w:rsidDel="001B77AD">
              <w:rPr>
                <w:rFonts w:cs="Calibri"/>
                <w:sz w:val="20"/>
                <w:szCs w:val="20"/>
              </w:rPr>
              <w:t xml:space="preserve"> </w:t>
            </w:r>
            <w:r>
              <w:rPr>
                <w:rFonts w:cs="Calibri"/>
                <w:sz w:val="20"/>
                <w:szCs w:val="20"/>
              </w:rPr>
              <w:t>warning is shown, NULL is returned as a clustering result and no membership attribute is added to the graph.</w:t>
            </w:r>
          </w:p>
        </w:tc>
        <w:tc>
          <w:tcPr>
            <w:tcW w:w="2947" w:type="dxa"/>
            <w:tcBorders>
              <w:top w:val="single" w:sz="6" w:space="0" w:color="auto"/>
              <w:left w:val="single" w:sz="6" w:space="0" w:color="auto"/>
              <w:bottom w:val="single" w:sz="6" w:space="0" w:color="auto"/>
              <w:right w:val="single" w:sz="6" w:space="0" w:color="auto"/>
            </w:tcBorders>
            <w:shd w:val="clear" w:color="auto" w:fill="FFFFFF"/>
          </w:tcPr>
          <w:p w14:paraId="038ECBBB" w14:textId="67DA325F" w:rsidR="00AA46EB" w:rsidRPr="004E7373" w:rsidRDefault="00AA46EB" w:rsidP="007018CB">
            <w:pPr>
              <w:rPr>
                <w:rFonts w:cs="Calibri"/>
                <w:sz w:val="20"/>
                <w:szCs w:val="20"/>
              </w:rPr>
            </w:pPr>
            <w:r>
              <w:rPr>
                <w:rFonts w:cs="Calibri"/>
                <w:sz w:val="20"/>
                <w:szCs w:val="20"/>
              </w:rPr>
              <w:t>Get the largest connected component of you</w:t>
            </w:r>
            <w:r w:rsidR="00004477">
              <w:rPr>
                <w:rFonts w:cs="Calibri"/>
                <w:sz w:val="20"/>
                <w:szCs w:val="20"/>
              </w:rPr>
              <w:t>r</w:t>
            </w:r>
            <w:r>
              <w:rPr>
                <w:rFonts w:cs="Calibri"/>
                <w:sz w:val="20"/>
                <w:szCs w:val="20"/>
              </w:rPr>
              <w:t xml:space="preserve"> network by</w:t>
            </w:r>
            <w:r>
              <w:rPr>
                <w:rFonts w:cs="Calibri"/>
                <w:sz w:val="20"/>
                <w:szCs w:val="20"/>
              </w:rPr>
              <w:br/>
            </w:r>
            <w:r w:rsidRPr="008A1438">
              <w:rPr>
                <w:rFonts w:ascii="Courier New" w:hAnsi="Courier New" w:cs="Courier New"/>
                <w:sz w:val="20"/>
                <w:szCs w:val="20"/>
              </w:rPr>
              <w:t>gLCC&lt;-findLCC(g)</w:t>
            </w:r>
            <w:r>
              <w:rPr>
                <w:rFonts w:cs="Calibri"/>
                <w:sz w:val="20"/>
                <w:szCs w:val="20"/>
              </w:rPr>
              <w:br/>
              <w:t xml:space="preserve">and repeat analysis with </w:t>
            </w:r>
            <w:r w:rsidRPr="008A1438">
              <w:rPr>
                <w:rFonts w:ascii="Courier New" w:hAnsi="Courier New" w:cs="Courier New"/>
                <w:sz w:val="20"/>
                <w:szCs w:val="20"/>
              </w:rPr>
              <w:t>gLCC</w:t>
            </w:r>
            <w:r w:rsidRPr="00004477">
              <w:rPr>
                <w:rFonts w:ascii="Courier New" w:hAnsi="Courier New" w:cs="Courier New"/>
                <w:sz w:val="20"/>
                <w:szCs w:val="20"/>
              </w:rPr>
              <w:t>.</w:t>
            </w:r>
            <w:r>
              <w:rPr>
                <w:rFonts w:ascii="Courier New" w:hAnsi="Courier New" w:cs="Courier New"/>
                <w:sz w:val="20"/>
                <w:szCs w:val="20"/>
              </w:rPr>
              <w:t xml:space="preserve"> </w:t>
            </w:r>
            <w:r w:rsidRPr="004E7373" w:rsidDel="001B77AD">
              <w:rPr>
                <w:rFonts w:cs="Calibri"/>
                <w:sz w:val="20"/>
                <w:szCs w:val="20"/>
              </w:rPr>
              <w:t xml:space="preserve"> </w:t>
            </w:r>
          </w:p>
        </w:tc>
      </w:tr>
    </w:tbl>
    <w:p w14:paraId="2C24EE0D" w14:textId="77777777" w:rsidR="00AA46EB" w:rsidRDefault="00AA46EB" w:rsidP="00AA46EB">
      <w:pPr>
        <w:overflowPunct w:val="0"/>
        <w:autoSpaceDE w:val="0"/>
        <w:autoSpaceDN w:val="0"/>
        <w:adjustRightInd w:val="0"/>
        <w:spacing w:after="120"/>
        <w:ind w:left="576"/>
        <w:jc w:val="both"/>
        <w:textAlignment w:val="baseline"/>
        <w:rPr>
          <w:rFonts w:cs="Calibri"/>
          <w:szCs w:val="20"/>
        </w:rPr>
      </w:pPr>
    </w:p>
    <w:p w14:paraId="317C78C1" w14:textId="7EF4C289" w:rsidR="00AA46EB" w:rsidRPr="00917336" w:rsidRDefault="00AA46EB" w:rsidP="00AA46EB">
      <w:pPr>
        <w:overflowPunct w:val="0"/>
        <w:autoSpaceDE w:val="0"/>
        <w:autoSpaceDN w:val="0"/>
        <w:adjustRightInd w:val="0"/>
        <w:spacing w:after="120"/>
        <w:ind w:left="576"/>
        <w:jc w:val="both"/>
        <w:textAlignment w:val="baseline"/>
        <w:rPr>
          <w:rFonts w:cs="Calibri"/>
          <w:szCs w:val="20"/>
        </w:rPr>
      </w:pPr>
      <w:r w:rsidRPr="00741B20">
        <w:rPr>
          <w:rFonts w:cs="Calibri"/>
          <w:szCs w:val="20"/>
        </w:rPr>
        <w:t xml:space="preserve">All </w:t>
      </w:r>
      <w:r>
        <w:rPr>
          <w:rFonts w:cs="Calibri"/>
          <w:szCs w:val="20"/>
        </w:rPr>
        <w:t>functions</w:t>
      </w:r>
      <w:r w:rsidRPr="00741B20">
        <w:rPr>
          <w:rFonts w:cs="Calibri"/>
          <w:szCs w:val="20"/>
        </w:rPr>
        <w:t xml:space="preserve"> </w:t>
      </w:r>
      <w:r>
        <w:rPr>
          <w:rFonts w:cs="Calibri"/>
          <w:szCs w:val="20"/>
        </w:rPr>
        <w:t>in BioNAR</w:t>
      </w:r>
      <w:r w:rsidRPr="00741B20">
        <w:rPr>
          <w:rFonts w:cs="Calibri"/>
          <w:szCs w:val="20"/>
        </w:rPr>
        <w:t xml:space="preserve"> have built-in help, accessible by typing</w:t>
      </w:r>
      <w:r>
        <w:rPr>
          <w:rFonts w:cs="Calibri"/>
          <w:szCs w:val="20"/>
        </w:rPr>
        <w:t xml:space="preserve"> ?</w:t>
      </w:r>
      <w:r w:rsidRPr="00045D85">
        <w:rPr>
          <w:rFonts w:ascii="Courier New" w:hAnsi="Courier New" w:cs="Courier New"/>
          <w:sz w:val="22"/>
          <w:szCs w:val="22"/>
        </w:rPr>
        <w:t>function_name</w:t>
      </w:r>
      <w:r w:rsidRPr="00741B20">
        <w:rPr>
          <w:rFonts w:cs="Calibri"/>
          <w:szCs w:val="20"/>
        </w:rPr>
        <w:t>. In addition, documentation exists at http://www.qiime.org, and the help forum at http://forum.qiime.org is typically quite active and useful.</w:t>
      </w:r>
    </w:p>
    <w:p w14:paraId="45952C9C" w14:textId="5EAC1494" w:rsidR="0039684B" w:rsidRDefault="0039684B" w:rsidP="00CD02D9">
      <w:pPr>
        <w:rPr>
          <w:sz w:val="18"/>
          <w:szCs w:val="18"/>
        </w:rPr>
      </w:pPr>
    </w:p>
    <w:p w14:paraId="06DD2BA6" w14:textId="77777777" w:rsidR="00790B3A" w:rsidRPr="00BF4461" w:rsidRDefault="00790B3A" w:rsidP="00062B2F">
      <w:pPr>
        <w:rPr>
          <w:b/>
          <w:sz w:val="18"/>
          <w:szCs w:val="18"/>
        </w:rPr>
      </w:pPr>
    </w:p>
    <w:p w14:paraId="69D94A1F" w14:textId="3DE82AE1" w:rsidR="00FF1178" w:rsidRDefault="00FF1178" w:rsidP="00FF1178">
      <w:pPr>
        <w:rPr>
          <w:b/>
        </w:rPr>
      </w:pPr>
      <w:r>
        <w:rPr>
          <w:b/>
        </w:rPr>
        <w:t>CONFLICT OF INTEREST STATEMENT:</w:t>
      </w:r>
    </w:p>
    <w:p w14:paraId="0EC1E078" w14:textId="77777777" w:rsidR="008125A7" w:rsidRDefault="008125A7" w:rsidP="00FF1178">
      <w:pPr>
        <w:rPr>
          <w:b/>
        </w:rPr>
      </w:pPr>
    </w:p>
    <w:p w14:paraId="4FFD6FA3" w14:textId="3ECD1032" w:rsidR="00FF1178" w:rsidRDefault="008125A7" w:rsidP="00FF1178">
      <w:pPr>
        <w:rPr>
          <w:rFonts w:cs="Calibri"/>
          <w:bCs/>
          <w:sz w:val="18"/>
          <w:szCs w:val="18"/>
        </w:rPr>
      </w:pPr>
      <w:r>
        <w:rPr>
          <w:rFonts w:cs="Calibri"/>
          <w:bCs/>
          <w:sz w:val="18"/>
          <w:szCs w:val="18"/>
        </w:rPr>
        <w:t>The authors do not have conflicts of interest.</w:t>
      </w:r>
    </w:p>
    <w:p w14:paraId="7B59C504" w14:textId="77777777" w:rsidR="008125A7" w:rsidRPr="00FF1178" w:rsidRDefault="008125A7" w:rsidP="00FF1178">
      <w:pPr>
        <w:rPr>
          <w:rFonts w:cs="Calibri"/>
          <w:bCs/>
          <w:sz w:val="18"/>
          <w:szCs w:val="18"/>
        </w:rPr>
      </w:pPr>
    </w:p>
    <w:p w14:paraId="1A3F3873" w14:textId="5BF31545" w:rsidR="00FF1178" w:rsidRDefault="00FF1178" w:rsidP="00FF1178">
      <w:pPr>
        <w:rPr>
          <w:b/>
        </w:rPr>
      </w:pPr>
      <w:r>
        <w:rPr>
          <w:b/>
        </w:rPr>
        <w:t>DATA AVAILABILITY STATEMENT:</w:t>
      </w:r>
    </w:p>
    <w:p w14:paraId="1783E05F" w14:textId="77777777" w:rsidR="008125A7" w:rsidRDefault="008125A7" w:rsidP="00FF1178">
      <w:pPr>
        <w:rPr>
          <w:b/>
        </w:rPr>
      </w:pPr>
    </w:p>
    <w:p w14:paraId="20A0C582" w14:textId="494413FD" w:rsidR="008125A7" w:rsidRPr="00D87A67" w:rsidRDefault="008125A7" w:rsidP="008125A7">
      <w:pPr>
        <w:rPr>
          <w:lang w:val="en-US"/>
        </w:rPr>
      </w:pPr>
      <w:r>
        <w:t xml:space="preserve">The package is available from Bioconductor release 3.17: </w:t>
      </w:r>
      <w:r w:rsidRPr="00F41759">
        <w:t>https://bioconductor.org/packages/release/bioc/html/BioNAR.html</w:t>
      </w:r>
    </w:p>
    <w:p w14:paraId="022D584A" w14:textId="77777777" w:rsidR="008125A7" w:rsidRPr="008125A7" w:rsidRDefault="008125A7" w:rsidP="00FF1178">
      <w:pPr>
        <w:rPr>
          <w:sz w:val="18"/>
          <w:szCs w:val="18"/>
          <w:lang w:val="en-US"/>
        </w:rPr>
      </w:pPr>
    </w:p>
    <w:p w14:paraId="657A78ED" w14:textId="77777777" w:rsidR="008125A7" w:rsidRDefault="008125A7" w:rsidP="00FF1178">
      <w:pPr>
        <w:rPr>
          <w:b/>
        </w:rPr>
      </w:pPr>
    </w:p>
    <w:p w14:paraId="4F9E1695" w14:textId="13BFF4EE" w:rsidR="006025FE" w:rsidRDefault="006025FE" w:rsidP="008125A7">
      <w:r>
        <w:rPr>
          <w:b/>
        </w:rPr>
        <w:t>ACKNOWLEDGEMENTS:</w:t>
      </w:r>
      <w:r w:rsidRPr="006F250D">
        <w:t xml:space="preserve"> </w:t>
      </w:r>
    </w:p>
    <w:p w14:paraId="462401DD" w14:textId="6E6845FC" w:rsidR="008125A7" w:rsidRDefault="008125A7" w:rsidP="008125A7"/>
    <w:p w14:paraId="3151D86C" w14:textId="5B6FF181" w:rsidR="008125A7" w:rsidRPr="009608FF" w:rsidRDefault="008125A7" w:rsidP="008125A7">
      <w:pPr>
        <w:spacing w:line="360" w:lineRule="auto"/>
        <w:rPr>
          <w:color w:val="242424"/>
          <w:shd w:val="clear" w:color="auto" w:fill="FFFFFF"/>
        </w:rPr>
      </w:pPr>
      <w:r w:rsidRPr="009608FF">
        <w:rPr>
          <w:color w:val="242424"/>
          <w:shd w:val="clear" w:color="auto" w:fill="FFFFFF"/>
        </w:rPr>
        <w:t>This research has received funding from the European Union’s Horizon 2020 Framework Programme for Research and Innovation [No 945539 (Human Brain Project SGA3)], and Cancer Research UK [No CTRQQR-2021\100006 (Cancer Research UK Scotland Centre)].</w:t>
      </w:r>
    </w:p>
    <w:p w14:paraId="195419BB" w14:textId="77777777" w:rsidR="008125A7" w:rsidRPr="00A16B14" w:rsidRDefault="008125A7" w:rsidP="008125A7">
      <w:pPr>
        <w:rPr>
          <w:sz w:val="18"/>
          <w:szCs w:val="18"/>
        </w:rPr>
      </w:pPr>
    </w:p>
    <w:p w14:paraId="7ED536C1" w14:textId="77777777" w:rsidR="006025FE" w:rsidRDefault="006025FE" w:rsidP="006025FE">
      <w:pPr>
        <w:rPr>
          <w:b/>
        </w:rPr>
      </w:pPr>
      <w:r>
        <w:rPr>
          <w:b/>
        </w:rPr>
        <w:t>LITERATURE CITED:</w:t>
      </w:r>
    </w:p>
    <w:p w14:paraId="54A28824" w14:textId="6AFB7BA5" w:rsidR="006025FE" w:rsidRDefault="006025FE" w:rsidP="006025FE">
      <w:pPr>
        <w:rPr>
          <w:sz w:val="18"/>
          <w:szCs w:val="18"/>
        </w:rPr>
      </w:pPr>
      <w:r w:rsidRPr="00A16B14">
        <w:rPr>
          <w:sz w:val="18"/>
          <w:szCs w:val="18"/>
        </w:rPr>
        <w:t>Bibliographic listing of the references cited in the text.</w:t>
      </w:r>
      <w:r>
        <w:rPr>
          <w:sz w:val="18"/>
          <w:szCs w:val="18"/>
        </w:rPr>
        <w:t xml:space="preserve"> Current Protocols uses APA style. References should be listed alphabetically by author’s last name.   </w:t>
      </w:r>
      <w:r w:rsidRPr="00A16B14">
        <w:rPr>
          <w:sz w:val="18"/>
          <w:szCs w:val="18"/>
        </w:rPr>
        <w:t>Should you wish to use EndNote or Zotero, please download the corresponding output style</w:t>
      </w:r>
      <w:r>
        <w:rPr>
          <w:sz w:val="18"/>
          <w:szCs w:val="18"/>
        </w:rPr>
        <w:t xml:space="preserve"> on our For Author’s Page (</w:t>
      </w:r>
      <w:hyperlink r:id="rId26" w:history="1">
        <w:r w:rsidRPr="00E4312B">
          <w:rPr>
            <w:rStyle w:val="Hyperlink"/>
            <w:sz w:val="18"/>
            <w:szCs w:val="18"/>
          </w:rPr>
          <w:t>https://currentprotocols.onlinelibrary.wiley.com/hub/forauthors</w:t>
        </w:r>
      </w:hyperlink>
      <w:r>
        <w:rPr>
          <w:sz w:val="18"/>
          <w:szCs w:val="18"/>
        </w:rPr>
        <w:t xml:space="preserve">). </w:t>
      </w:r>
    </w:p>
    <w:p w14:paraId="4CC3652C" w14:textId="77777777" w:rsidR="008125A7" w:rsidRPr="00B83E1C" w:rsidRDefault="008125A7" w:rsidP="006025FE">
      <w:pPr>
        <w:rPr>
          <w:sz w:val="18"/>
          <w:szCs w:val="18"/>
        </w:rPr>
      </w:pPr>
    </w:p>
    <w:p w14:paraId="4971218F" w14:textId="220A834D" w:rsidR="00C326D6" w:rsidRPr="00C326D6" w:rsidRDefault="0070475C" w:rsidP="00C326D6">
      <w:pPr>
        <w:pStyle w:val="EndNoteBibliography"/>
        <w:ind w:left="720" w:hanging="720"/>
        <w:rPr>
          <w:noProof/>
        </w:rPr>
      </w:pPr>
      <w:r>
        <w:rPr>
          <w:sz w:val="18"/>
          <w:szCs w:val="18"/>
        </w:rPr>
        <w:fldChar w:fldCharType="begin"/>
      </w:r>
      <w:r>
        <w:rPr>
          <w:sz w:val="18"/>
          <w:szCs w:val="18"/>
        </w:rPr>
        <w:instrText xml:space="preserve"> ADDIN EN.REFLIST </w:instrText>
      </w:r>
      <w:r>
        <w:rPr>
          <w:sz w:val="18"/>
          <w:szCs w:val="18"/>
        </w:rPr>
        <w:fldChar w:fldCharType="separate"/>
      </w:r>
      <w:r w:rsidR="00C326D6" w:rsidRPr="00C326D6">
        <w:rPr>
          <w:noProof/>
        </w:rPr>
        <w:t xml:space="preserve">Barabasi, A. L., &amp; Albert, R. (1999). Emergence of scaling in random networks. </w:t>
      </w:r>
      <w:r w:rsidR="00C326D6" w:rsidRPr="00C326D6">
        <w:rPr>
          <w:i/>
          <w:noProof/>
        </w:rPr>
        <w:t>Science</w:t>
      </w:r>
      <w:r w:rsidR="00C326D6" w:rsidRPr="00C326D6">
        <w:rPr>
          <w:noProof/>
        </w:rPr>
        <w:t>,</w:t>
      </w:r>
      <w:r w:rsidR="00C326D6" w:rsidRPr="00C326D6">
        <w:rPr>
          <w:i/>
          <w:noProof/>
        </w:rPr>
        <w:t xml:space="preserve"> 286</w:t>
      </w:r>
      <w:r w:rsidR="00C326D6" w:rsidRPr="00C326D6">
        <w:rPr>
          <w:noProof/>
        </w:rPr>
        <w:t xml:space="preserve">(5439), 509-512. </w:t>
      </w:r>
      <w:hyperlink r:id="rId27" w:history="1">
        <w:r w:rsidR="00C326D6" w:rsidRPr="00C326D6">
          <w:rPr>
            <w:rStyle w:val="Hyperlink"/>
            <w:noProof/>
          </w:rPr>
          <w:t>https://doi.org/10.1126/science.286.5439.509</w:t>
        </w:r>
      </w:hyperlink>
      <w:r w:rsidR="00C326D6" w:rsidRPr="00C326D6">
        <w:rPr>
          <w:noProof/>
        </w:rPr>
        <w:t xml:space="preserve"> </w:t>
      </w:r>
    </w:p>
    <w:p w14:paraId="41C75828" w14:textId="77777777" w:rsidR="00C326D6" w:rsidRPr="00C326D6" w:rsidRDefault="00C326D6" w:rsidP="00C326D6">
      <w:pPr>
        <w:pStyle w:val="EndNoteBibliography"/>
        <w:ind w:left="720" w:hanging="720"/>
        <w:rPr>
          <w:noProof/>
        </w:rPr>
      </w:pPr>
      <w:r w:rsidRPr="00C326D6">
        <w:rPr>
          <w:noProof/>
        </w:rPr>
        <w:t xml:space="preserve">Benjamini, Y., &amp; Yekutieli, D. (2001). The control of the false discovery rate in multiple testing under dependency. </w:t>
      </w:r>
      <w:r w:rsidRPr="00C326D6">
        <w:rPr>
          <w:i/>
          <w:noProof/>
        </w:rPr>
        <w:t>The Annals of Statistics</w:t>
      </w:r>
      <w:r w:rsidRPr="00C326D6">
        <w:rPr>
          <w:noProof/>
        </w:rPr>
        <w:t>,</w:t>
      </w:r>
      <w:r w:rsidRPr="00C326D6">
        <w:rPr>
          <w:i/>
          <w:noProof/>
        </w:rPr>
        <w:t xml:space="preserve"> 29</w:t>
      </w:r>
      <w:r w:rsidRPr="00C326D6">
        <w:rPr>
          <w:noProof/>
        </w:rPr>
        <w:t xml:space="preserve">(4), 1165-1188, 1124. </w:t>
      </w:r>
    </w:p>
    <w:p w14:paraId="7BFA1F5C" w14:textId="77777777" w:rsidR="00C326D6" w:rsidRPr="00C326D6" w:rsidRDefault="00C326D6" w:rsidP="00C326D6">
      <w:pPr>
        <w:pStyle w:val="EndNoteBibliography"/>
        <w:ind w:left="720" w:hanging="720"/>
        <w:rPr>
          <w:noProof/>
        </w:rPr>
      </w:pPr>
      <w:r w:rsidRPr="00C326D6">
        <w:rPr>
          <w:noProof/>
        </w:rPr>
        <w:t xml:space="preserve">Blondel, V., Guillaume, J., Lambiotte, R., &amp; Lefebvre, E. (2008). Fast unfolding of communities in large networks. </w:t>
      </w:r>
      <w:r w:rsidRPr="00C326D6">
        <w:rPr>
          <w:i/>
          <w:noProof/>
        </w:rPr>
        <w:t>Journal of Statistical Mechanics: Theory and Experiment</w:t>
      </w:r>
      <w:r w:rsidRPr="00C326D6">
        <w:rPr>
          <w:noProof/>
        </w:rPr>
        <w:t>,</w:t>
      </w:r>
      <w:r w:rsidRPr="00C326D6">
        <w:rPr>
          <w:i/>
          <w:noProof/>
        </w:rPr>
        <w:t xml:space="preserve"> P10008</w:t>
      </w:r>
      <w:r w:rsidRPr="00C326D6">
        <w:rPr>
          <w:noProof/>
        </w:rPr>
        <w:t xml:space="preserve">. </w:t>
      </w:r>
    </w:p>
    <w:p w14:paraId="2558F1C5" w14:textId="4E921B54" w:rsidR="00C326D6" w:rsidRPr="00C326D6" w:rsidRDefault="00C326D6" w:rsidP="00C326D6">
      <w:pPr>
        <w:pStyle w:val="EndNoteBibliography"/>
        <w:ind w:left="720" w:hanging="720"/>
        <w:rPr>
          <w:noProof/>
        </w:rPr>
      </w:pPr>
      <w:r w:rsidRPr="00C326D6">
        <w:rPr>
          <w:noProof/>
        </w:rPr>
        <w:t xml:space="preserve">Bánky, D., Iván, G., &amp; Grolmusz, V. (2013). Equal opportunity for low-degree network nodes: a PageRank-based method for protein target identification in metabolic graphs. </w:t>
      </w:r>
      <w:r w:rsidRPr="00C326D6">
        <w:rPr>
          <w:i/>
          <w:noProof/>
        </w:rPr>
        <w:t>PLoS One</w:t>
      </w:r>
      <w:r w:rsidRPr="00C326D6">
        <w:rPr>
          <w:noProof/>
        </w:rPr>
        <w:t>,</w:t>
      </w:r>
      <w:r w:rsidRPr="00C326D6">
        <w:rPr>
          <w:i/>
          <w:noProof/>
        </w:rPr>
        <w:t xml:space="preserve"> 8</w:t>
      </w:r>
      <w:r w:rsidRPr="00C326D6">
        <w:rPr>
          <w:noProof/>
        </w:rPr>
        <w:t xml:space="preserve">(1), e54204. </w:t>
      </w:r>
      <w:hyperlink r:id="rId28" w:history="1">
        <w:r w:rsidRPr="00C326D6">
          <w:rPr>
            <w:rStyle w:val="Hyperlink"/>
            <w:noProof/>
          </w:rPr>
          <w:t>https://doi.org/10.1371/journal.pone.0054204</w:t>
        </w:r>
      </w:hyperlink>
      <w:r w:rsidRPr="00C326D6">
        <w:rPr>
          <w:noProof/>
        </w:rPr>
        <w:t xml:space="preserve"> </w:t>
      </w:r>
    </w:p>
    <w:p w14:paraId="3CBC0E85" w14:textId="039A88EA" w:rsidR="00C326D6" w:rsidRPr="00C326D6" w:rsidRDefault="00C326D6" w:rsidP="00C326D6">
      <w:pPr>
        <w:pStyle w:val="EndNoteBibliography"/>
        <w:ind w:left="720" w:hanging="720"/>
        <w:rPr>
          <w:noProof/>
        </w:rPr>
      </w:pPr>
      <w:r w:rsidRPr="00C326D6">
        <w:rPr>
          <w:noProof/>
        </w:rPr>
        <w:lastRenderedPageBreak/>
        <w:t xml:space="preserve">Clauset, A., Newman, M. E., &amp; Moore, C. (2004). Finding community structure in very large networks. </w:t>
      </w:r>
      <w:r w:rsidRPr="00C326D6">
        <w:rPr>
          <w:i/>
          <w:noProof/>
        </w:rPr>
        <w:t>Phys Rev E Stat Nonlin Soft Matter Phys</w:t>
      </w:r>
      <w:r w:rsidRPr="00C326D6">
        <w:rPr>
          <w:noProof/>
        </w:rPr>
        <w:t>,</w:t>
      </w:r>
      <w:r w:rsidRPr="00C326D6">
        <w:rPr>
          <w:i/>
          <w:noProof/>
        </w:rPr>
        <w:t xml:space="preserve"> 70</w:t>
      </w:r>
      <w:r w:rsidRPr="00C326D6">
        <w:rPr>
          <w:noProof/>
        </w:rPr>
        <w:t xml:space="preserve">(6 Pt 2), 066111. </w:t>
      </w:r>
      <w:hyperlink r:id="rId29" w:history="1">
        <w:r w:rsidRPr="00C326D6">
          <w:rPr>
            <w:rStyle w:val="Hyperlink"/>
            <w:noProof/>
          </w:rPr>
          <w:t>https://doi.org/10.1103/PhysRevE.70.066111</w:t>
        </w:r>
      </w:hyperlink>
      <w:r w:rsidRPr="00C326D6">
        <w:rPr>
          <w:noProof/>
        </w:rPr>
        <w:t xml:space="preserve"> </w:t>
      </w:r>
    </w:p>
    <w:p w14:paraId="1A93493D" w14:textId="16FC95AC" w:rsidR="00C326D6" w:rsidRPr="00C326D6" w:rsidRDefault="00C326D6" w:rsidP="00C326D6">
      <w:pPr>
        <w:pStyle w:val="EndNoteBibliography"/>
        <w:ind w:left="720" w:hanging="720"/>
        <w:rPr>
          <w:noProof/>
        </w:rPr>
      </w:pPr>
      <w:r w:rsidRPr="00C326D6">
        <w:rPr>
          <w:noProof/>
        </w:rPr>
        <w:t xml:space="preserve">Eden, E., Navon, R., Steinfeld, I., Lipson, D., &amp; Yakhini, Z. (2009). GOrilla: a tool for discovery and visualization of enriched GO terms in ranked gene lists. </w:t>
      </w:r>
      <w:r w:rsidRPr="00C326D6">
        <w:rPr>
          <w:i/>
          <w:noProof/>
        </w:rPr>
        <w:t>BMC Bioinformatics</w:t>
      </w:r>
      <w:r w:rsidRPr="00C326D6">
        <w:rPr>
          <w:noProof/>
        </w:rPr>
        <w:t>,</w:t>
      </w:r>
      <w:r w:rsidRPr="00C326D6">
        <w:rPr>
          <w:i/>
          <w:noProof/>
        </w:rPr>
        <w:t xml:space="preserve"> 10</w:t>
      </w:r>
      <w:r w:rsidRPr="00C326D6">
        <w:rPr>
          <w:noProof/>
        </w:rPr>
        <w:t xml:space="preserve">, 48. </w:t>
      </w:r>
      <w:hyperlink r:id="rId30" w:history="1">
        <w:r w:rsidRPr="00C326D6">
          <w:rPr>
            <w:rStyle w:val="Hyperlink"/>
            <w:noProof/>
          </w:rPr>
          <w:t>https://doi.org/10.1186/1471-2105-10-48</w:t>
        </w:r>
      </w:hyperlink>
      <w:r w:rsidRPr="00C326D6">
        <w:rPr>
          <w:noProof/>
        </w:rPr>
        <w:t xml:space="preserve"> </w:t>
      </w:r>
    </w:p>
    <w:p w14:paraId="4575BD9F" w14:textId="77777777" w:rsidR="00C326D6" w:rsidRPr="00C326D6" w:rsidRDefault="00C326D6" w:rsidP="00C326D6">
      <w:pPr>
        <w:pStyle w:val="EndNoteBibliography"/>
        <w:ind w:left="720" w:hanging="720"/>
        <w:rPr>
          <w:noProof/>
        </w:rPr>
      </w:pPr>
      <w:r w:rsidRPr="00C326D6">
        <w:rPr>
          <w:noProof/>
        </w:rPr>
        <w:t xml:space="preserve">Erdos, P., &amp; Renyi, A. (1959). On random graphs. </w:t>
      </w:r>
      <w:r w:rsidRPr="00C326D6">
        <w:rPr>
          <w:i/>
          <w:noProof/>
        </w:rPr>
        <w:t>Publicationes Mathematicae</w:t>
      </w:r>
      <w:r w:rsidRPr="00C326D6">
        <w:rPr>
          <w:noProof/>
        </w:rPr>
        <w:t>,</w:t>
      </w:r>
      <w:r w:rsidRPr="00C326D6">
        <w:rPr>
          <w:i/>
          <w:noProof/>
        </w:rPr>
        <w:t xml:space="preserve"> 6</w:t>
      </w:r>
      <w:r w:rsidRPr="00C326D6">
        <w:rPr>
          <w:noProof/>
        </w:rPr>
        <w:t xml:space="preserve">, 290–297. </w:t>
      </w:r>
    </w:p>
    <w:p w14:paraId="06A8F7ED" w14:textId="5F7F14B8" w:rsidR="00C326D6" w:rsidRPr="00C326D6" w:rsidRDefault="00C326D6" w:rsidP="00C326D6">
      <w:pPr>
        <w:pStyle w:val="EndNoteBibliography"/>
        <w:ind w:left="720" w:hanging="720"/>
        <w:rPr>
          <w:noProof/>
        </w:rPr>
      </w:pPr>
      <w:r w:rsidRPr="00C326D6">
        <w:rPr>
          <w:noProof/>
        </w:rPr>
        <w:t xml:space="preserve">Fernandez, E., Collins, M. O., Uren, R. T., Kopanitsa, M. V., Komiyama, N. H., Croning, M. D., . . . Grant, S. G. (2009). Targeted tandem affinity purification of PSD-95 recovers core postsynaptic complexes and schizophrenia susceptibility proteins. </w:t>
      </w:r>
      <w:r w:rsidRPr="00C326D6">
        <w:rPr>
          <w:i/>
          <w:noProof/>
        </w:rPr>
        <w:t>Mol Syst Biol</w:t>
      </w:r>
      <w:r w:rsidRPr="00C326D6">
        <w:rPr>
          <w:noProof/>
        </w:rPr>
        <w:t>,</w:t>
      </w:r>
      <w:r w:rsidRPr="00C326D6">
        <w:rPr>
          <w:i/>
          <w:noProof/>
        </w:rPr>
        <w:t xml:space="preserve"> 5</w:t>
      </w:r>
      <w:r w:rsidRPr="00C326D6">
        <w:rPr>
          <w:noProof/>
        </w:rPr>
        <w:t xml:space="preserve">, 269. </w:t>
      </w:r>
      <w:hyperlink r:id="rId31" w:history="1">
        <w:r w:rsidRPr="00C326D6">
          <w:rPr>
            <w:rStyle w:val="Hyperlink"/>
            <w:noProof/>
          </w:rPr>
          <w:t>https://doi.org/10.1038/msb.2009.27</w:t>
        </w:r>
      </w:hyperlink>
      <w:r w:rsidRPr="00C326D6">
        <w:rPr>
          <w:noProof/>
        </w:rPr>
        <w:t xml:space="preserve"> </w:t>
      </w:r>
    </w:p>
    <w:p w14:paraId="396D7EDD" w14:textId="77777777" w:rsidR="00C326D6" w:rsidRPr="00C326D6" w:rsidRDefault="00C326D6" w:rsidP="00C326D6">
      <w:pPr>
        <w:pStyle w:val="EndNoteBibliography"/>
        <w:ind w:left="720" w:hanging="720"/>
        <w:rPr>
          <w:noProof/>
        </w:rPr>
      </w:pPr>
      <w:r w:rsidRPr="00C326D6">
        <w:rPr>
          <w:noProof/>
        </w:rPr>
        <w:t xml:space="preserve">Gabor, C., &amp; Tamas, N. (2006). The igraph software package for complex network research. </w:t>
      </w:r>
      <w:r w:rsidRPr="00C326D6">
        <w:rPr>
          <w:i/>
          <w:noProof/>
        </w:rPr>
        <w:t>InterJournal</w:t>
      </w:r>
      <w:r w:rsidRPr="00C326D6">
        <w:rPr>
          <w:noProof/>
        </w:rPr>
        <w:t>,</w:t>
      </w:r>
      <w:r w:rsidRPr="00C326D6">
        <w:rPr>
          <w:i/>
          <w:noProof/>
        </w:rPr>
        <w:t xml:space="preserve"> Complex Systems</w:t>
      </w:r>
      <w:r w:rsidRPr="00C326D6">
        <w:rPr>
          <w:noProof/>
        </w:rPr>
        <w:t xml:space="preserve">, 1695. </w:t>
      </w:r>
    </w:p>
    <w:p w14:paraId="3C47E6A9" w14:textId="77777777" w:rsidR="00C326D6" w:rsidRPr="00C326D6" w:rsidRDefault="00C326D6" w:rsidP="00C326D6">
      <w:pPr>
        <w:pStyle w:val="EndNoteBibliography"/>
        <w:ind w:left="720" w:hanging="720"/>
        <w:rPr>
          <w:noProof/>
        </w:rPr>
      </w:pPr>
      <w:r w:rsidRPr="00C326D6">
        <w:rPr>
          <w:noProof/>
        </w:rPr>
        <w:t xml:space="preserve">Gillespie, C. S. (2015). Fitting Heavy Tailed Distributions: The poweRlaw Package. </w:t>
      </w:r>
      <w:r w:rsidRPr="00C326D6">
        <w:rPr>
          <w:i/>
          <w:noProof/>
        </w:rPr>
        <w:t>Jaournal of Statistical Software</w:t>
      </w:r>
      <w:r w:rsidRPr="00C326D6">
        <w:rPr>
          <w:noProof/>
        </w:rPr>
        <w:t>,</w:t>
      </w:r>
      <w:r w:rsidRPr="00C326D6">
        <w:rPr>
          <w:i/>
          <w:noProof/>
        </w:rPr>
        <w:t xml:space="preserve"> 64</w:t>
      </w:r>
      <w:r w:rsidRPr="00C326D6">
        <w:rPr>
          <w:noProof/>
        </w:rPr>
        <w:t xml:space="preserve">. </w:t>
      </w:r>
    </w:p>
    <w:p w14:paraId="6E40873A" w14:textId="23A52A51" w:rsidR="00C326D6" w:rsidRPr="00C326D6" w:rsidRDefault="00C326D6" w:rsidP="00C326D6">
      <w:pPr>
        <w:pStyle w:val="EndNoteBibliography"/>
        <w:ind w:left="720" w:hanging="720"/>
        <w:rPr>
          <w:noProof/>
        </w:rPr>
      </w:pPr>
      <w:r w:rsidRPr="00C326D6">
        <w:rPr>
          <w:noProof/>
        </w:rPr>
        <w:t xml:space="preserve">Gillespie, M., Jassal, B., Stephan, R., Milacic, M., Rothfels, K., Senff-Ribeiro, A., . . . D'Eustachio, P. (2022). The reactome pathway knowledgebase 2022. </w:t>
      </w:r>
      <w:r w:rsidRPr="00C326D6">
        <w:rPr>
          <w:i/>
          <w:noProof/>
        </w:rPr>
        <w:t>Nucleic Acids Res</w:t>
      </w:r>
      <w:r w:rsidRPr="00C326D6">
        <w:rPr>
          <w:noProof/>
        </w:rPr>
        <w:t>,</w:t>
      </w:r>
      <w:r w:rsidRPr="00C326D6">
        <w:rPr>
          <w:i/>
          <w:noProof/>
        </w:rPr>
        <w:t xml:space="preserve"> 50</w:t>
      </w:r>
      <w:r w:rsidRPr="00C326D6">
        <w:rPr>
          <w:noProof/>
        </w:rPr>
        <w:t xml:space="preserve">(D1), D687-d692. </w:t>
      </w:r>
      <w:hyperlink r:id="rId32" w:history="1">
        <w:r w:rsidRPr="00C326D6">
          <w:rPr>
            <w:rStyle w:val="Hyperlink"/>
            <w:noProof/>
          </w:rPr>
          <w:t>https://doi.org/10.1093/nar/gkab1028</w:t>
        </w:r>
      </w:hyperlink>
      <w:r w:rsidRPr="00C326D6">
        <w:rPr>
          <w:noProof/>
        </w:rPr>
        <w:t xml:space="preserve"> </w:t>
      </w:r>
    </w:p>
    <w:p w14:paraId="22DC1608" w14:textId="34092A83" w:rsidR="00C326D6" w:rsidRPr="00C326D6" w:rsidRDefault="00C326D6" w:rsidP="00C326D6">
      <w:pPr>
        <w:pStyle w:val="EndNoteBibliography"/>
        <w:ind w:left="720" w:hanging="720"/>
        <w:rPr>
          <w:noProof/>
        </w:rPr>
      </w:pPr>
      <w:r w:rsidRPr="00C326D6">
        <w:rPr>
          <w:noProof/>
        </w:rPr>
        <w:t xml:space="preserve">Huber, W., Carey, V. J., Gentleman, R., Anders, S., Carlson, M., Carvalho, B. S., . . . Morgan, M. (2015). Orchestrating high-throughput genomic analysis with Bioconductor. </w:t>
      </w:r>
      <w:r w:rsidRPr="00C326D6">
        <w:rPr>
          <w:i/>
          <w:noProof/>
        </w:rPr>
        <w:t>Nat Methods</w:t>
      </w:r>
      <w:r w:rsidRPr="00C326D6">
        <w:rPr>
          <w:noProof/>
        </w:rPr>
        <w:t>,</w:t>
      </w:r>
      <w:r w:rsidRPr="00C326D6">
        <w:rPr>
          <w:i/>
          <w:noProof/>
        </w:rPr>
        <w:t xml:space="preserve"> 12</w:t>
      </w:r>
      <w:r w:rsidRPr="00C326D6">
        <w:rPr>
          <w:noProof/>
        </w:rPr>
        <w:t xml:space="preserve">(2), 115-121. </w:t>
      </w:r>
      <w:hyperlink r:id="rId33" w:history="1">
        <w:r w:rsidRPr="00C326D6">
          <w:rPr>
            <w:rStyle w:val="Hyperlink"/>
            <w:noProof/>
          </w:rPr>
          <w:t>https://doi.org/10.1038/nmeth.3252</w:t>
        </w:r>
      </w:hyperlink>
      <w:r w:rsidRPr="00C326D6">
        <w:rPr>
          <w:noProof/>
        </w:rPr>
        <w:t xml:space="preserve"> </w:t>
      </w:r>
    </w:p>
    <w:p w14:paraId="0E1A9BCE" w14:textId="36CD33C1" w:rsidR="00C326D6" w:rsidRPr="00C326D6" w:rsidRDefault="00C326D6" w:rsidP="00C326D6">
      <w:pPr>
        <w:pStyle w:val="EndNoteBibliography"/>
        <w:ind w:left="720" w:hanging="720"/>
        <w:rPr>
          <w:noProof/>
        </w:rPr>
      </w:pPr>
      <w:r w:rsidRPr="00C326D6">
        <w:rPr>
          <w:noProof/>
        </w:rPr>
        <w:t xml:space="preserve">Kanehisa, M., &amp; Goto, S. (2000). KEGG: kyoto encyclopedia of genes and genomes. </w:t>
      </w:r>
      <w:r w:rsidRPr="00C326D6">
        <w:rPr>
          <w:i/>
          <w:noProof/>
        </w:rPr>
        <w:t>Nucleic Acids Res</w:t>
      </w:r>
      <w:r w:rsidRPr="00C326D6">
        <w:rPr>
          <w:noProof/>
        </w:rPr>
        <w:t>,</w:t>
      </w:r>
      <w:r w:rsidRPr="00C326D6">
        <w:rPr>
          <w:i/>
          <w:noProof/>
        </w:rPr>
        <w:t xml:space="preserve"> 28</w:t>
      </w:r>
      <w:r w:rsidRPr="00C326D6">
        <w:rPr>
          <w:noProof/>
        </w:rPr>
        <w:t xml:space="preserve">(1), 27-30. </w:t>
      </w:r>
      <w:hyperlink r:id="rId34" w:history="1">
        <w:r w:rsidRPr="00C326D6">
          <w:rPr>
            <w:rStyle w:val="Hyperlink"/>
            <w:noProof/>
          </w:rPr>
          <w:t>https://doi.org/10.1093/nar/28.1.27</w:t>
        </w:r>
      </w:hyperlink>
      <w:r w:rsidRPr="00C326D6">
        <w:rPr>
          <w:noProof/>
        </w:rPr>
        <w:t xml:space="preserve"> </w:t>
      </w:r>
    </w:p>
    <w:p w14:paraId="4F7B19C2" w14:textId="09C7F788" w:rsidR="00C326D6" w:rsidRPr="00C326D6" w:rsidRDefault="00C326D6" w:rsidP="00C326D6">
      <w:pPr>
        <w:pStyle w:val="EndNoteBibliography"/>
        <w:ind w:left="720" w:hanging="720"/>
        <w:rPr>
          <w:noProof/>
        </w:rPr>
      </w:pPr>
      <w:r w:rsidRPr="00C326D6">
        <w:rPr>
          <w:noProof/>
        </w:rPr>
        <w:t xml:space="preserve">Klemmer, P., Smit, A. B., &amp; Li, K. W. (2009). Proteomics analysis of immuno-precipitated synaptic protein complexes. </w:t>
      </w:r>
      <w:r w:rsidRPr="00C326D6">
        <w:rPr>
          <w:i/>
          <w:noProof/>
        </w:rPr>
        <w:t>J Proteomics</w:t>
      </w:r>
      <w:r w:rsidRPr="00C326D6">
        <w:rPr>
          <w:noProof/>
        </w:rPr>
        <w:t>,</w:t>
      </w:r>
      <w:r w:rsidRPr="00C326D6">
        <w:rPr>
          <w:i/>
          <w:noProof/>
        </w:rPr>
        <w:t xml:space="preserve"> 72</w:t>
      </w:r>
      <w:r w:rsidRPr="00C326D6">
        <w:rPr>
          <w:noProof/>
        </w:rPr>
        <w:t xml:space="preserve">(1), 82-90. </w:t>
      </w:r>
      <w:hyperlink r:id="rId35" w:history="1">
        <w:r w:rsidRPr="00C326D6">
          <w:rPr>
            <w:rStyle w:val="Hyperlink"/>
            <w:noProof/>
          </w:rPr>
          <w:t>https://doi.org/10.1016/j.jprot.2008.10.005</w:t>
        </w:r>
      </w:hyperlink>
      <w:r w:rsidRPr="00C326D6">
        <w:rPr>
          <w:noProof/>
        </w:rPr>
        <w:t xml:space="preserve"> </w:t>
      </w:r>
    </w:p>
    <w:p w14:paraId="548F614D" w14:textId="794B929C" w:rsidR="00C326D6" w:rsidRPr="00C326D6" w:rsidRDefault="00C326D6" w:rsidP="00C326D6">
      <w:pPr>
        <w:pStyle w:val="EndNoteBibliography"/>
        <w:ind w:left="720" w:hanging="720"/>
        <w:rPr>
          <w:noProof/>
        </w:rPr>
      </w:pPr>
      <w:r w:rsidRPr="00C326D6">
        <w:rPr>
          <w:noProof/>
        </w:rPr>
        <w:t xml:space="preserve">Korotkevich, G., Sukhov, V., Budin, N., Shpak, B., Artyomov, M. N., &amp; Sergushichev, A. (2021). Fast gene set enrichment analysis. </w:t>
      </w:r>
      <w:r w:rsidRPr="00C326D6">
        <w:rPr>
          <w:i/>
          <w:noProof/>
        </w:rPr>
        <w:t>bioRxiv</w:t>
      </w:r>
      <w:r w:rsidRPr="00C326D6">
        <w:rPr>
          <w:noProof/>
        </w:rPr>
        <w:t xml:space="preserve">, 060012. </w:t>
      </w:r>
      <w:hyperlink r:id="rId36" w:history="1">
        <w:r w:rsidRPr="00C326D6">
          <w:rPr>
            <w:rStyle w:val="Hyperlink"/>
            <w:noProof/>
          </w:rPr>
          <w:t>https://doi.org/10.1101/060012</w:t>
        </w:r>
      </w:hyperlink>
      <w:r w:rsidRPr="00C326D6">
        <w:rPr>
          <w:noProof/>
        </w:rPr>
        <w:t xml:space="preserve"> </w:t>
      </w:r>
    </w:p>
    <w:p w14:paraId="74B03D47" w14:textId="627DDC19" w:rsidR="00C326D6" w:rsidRPr="00C326D6" w:rsidRDefault="00C326D6" w:rsidP="00C326D6">
      <w:pPr>
        <w:pStyle w:val="EndNoteBibliography"/>
        <w:ind w:left="720" w:hanging="720"/>
        <w:rPr>
          <w:noProof/>
        </w:rPr>
      </w:pPr>
      <w:r w:rsidRPr="00C326D6">
        <w:rPr>
          <w:noProof/>
        </w:rPr>
        <w:t xml:space="preserve">Li, M., Wang, J., Chen, X., Wang, H., &amp; Pan, Y. (2011). A local average connectivity-based method for identifying essential proteins from the network level. </w:t>
      </w:r>
      <w:r w:rsidRPr="00C326D6">
        <w:rPr>
          <w:i/>
          <w:noProof/>
        </w:rPr>
        <w:t>Comput Biol Chem</w:t>
      </w:r>
      <w:r w:rsidRPr="00C326D6">
        <w:rPr>
          <w:noProof/>
        </w:rPr>
        <w:t>,</w:t>
      </w:r>
      <w:r w:rsidRPr="00C326D6">
        <w:rPr>
          <w:i/>
          <w:noProof/>
        </w:rPr>
        <w:t xml:space="preserve"> 35</w:t>
      </w:r>
      <w:r w:rsidRPr="00C326D6">
        <w:rPr>
          <w:noProof/>
        </w:rPr>
        <w:t xml:space="preserve">(3), 143-150. </w:t>
      </w:r>
      <w:hyperlink r:id="rId37" w:history="1">
        <w:r w:rsidRPr="00C326D6">
          <w:rPr>
            <w:rStyle w:val="Hyperlink"/>
            <w:noProof/>
          </w:rPr>
          <w:t>https://doi.org/10.1016/j.compbiolchem.2011.04.002</w:t>
        </w:r>
      </w:hyperlink>
      <w:r w:rsidRPr="00C326D6">
        <w:rPr>
          <w:noProof/>
        </w:rPr>
        <w:t xml:space="preserve"> </w:t>
      </w:r>
    </w:p>
    <w:p w14:paraId="5574B83E" w14:textId="5F0971A5" w:rsidR="00C326D6" w:rsidRPr="00C326D6" w:rsidRDefault="00C326D6" w:rsidP="00C326D6">
      <w:pPr>
        <w:pStyle w:val="EndNoteBibliography"/>
        <w:ind w:left="720" w:hanging="720"/>
        <w:rPr>
          <w:noProof/>
        </w:rPr>
      </w:pPr>
      <w:r w:rsidRPr="00C326D6">
        <w:rPr>
          <w:noProof/>
        </w:rPr>
        <w:t xml:space="preserve">Ma, H., &amp; Zeng, A. P. (2003). Reconstruction of metabolic networks from genome data and analysis of their global structure for various organisms. </w:t>
      </w:r>
      <w:r w:rsidRPr="00C326D6">
        <w:rPr>
          <w:i/>
          <w:noProof/>
        </w:rPr>
        <w:t>Bioinformatics</w:t>
      </w:r>
      <w:r w:rsidRPr="00C326D6">
        <w:rPr>
          <w:noProof/>
        </w:rPr>
        <w:t>,</w:t>
      </w:r>
      <w:r w:rsidRPr="00C326D6">
        <w:rPr>
          <w:i/>
          <w:noProof/>
        </w:rPr>
        <w:t xml:space="preserve"> 19</w:t>
      </w:r>
      <w:r w:rsidRPr="00C326D6">
        <w:rPr>
          <w:noProof/>
        </w:rPr>
        <w:t xml:space="preserve">(2), 270-277. </w:t>
      </w:r>
      <w:hyperlink r:id="rId38" w:history="1">
        <w:r w:rsidRPr="00C326D6">
          <w:rPr>
            <w:rStyle w:val="Hyperlink"/>
            <w:noProof/>
          </w:rPr>
          <w:t>https://doi.org/10.1093/bioinformatics/19.2.270</w:t>
        </w:r>
      </w:hyperlink>
      <w:r w:rsidRPr="00C326D6">
        <w:rPr>
          <w:noProof/>
        </w:rPr>
        <w:t xml:space="preserve"> </w:t>
      </w:r>
    </w:p>
    <w:p w14:paraId="60241BFF" w14:textId="72F06E4D" w:rsidR="00C326D6" w:rsidRPr="00C326D6" w:rsidRDefault="00C326D6" w:rsidP="00C326D6">
      <w:pPr>
        <w:pStyle w:val="EndNoteBibliography"/>
        <w:ind w:left="720" w:hanging="720"/>
        <w:rPr>
          <w:noProof/>
        </w:rPr>
      </w:pPr>
      <w:r w:rsidRPr="00C326D6">
        <w:rPr>
          <w:noProof/>
        </w:rPr>
        <w:t xml:space="preserve">Maere, S., Heymans, K., &amp; Kuiper, M. (2005). BiNGO: a Cytoscape plugin to assess overrepresentation of gene ontology categories in biological networks. </w:t>
      </w:r>
      <w:r w:rsidRPr="00C326D6">
        <w:rPr>
          <w:i/>
          <w:noProof/>
        </w:rPr>
        <w:t>Bioinformatics</w:t>
      </w:r>
      <w:r w:rsidRPr="00C326D6">
        <w:rPr>
          <w:noProof/>
        </w:rPr>
        <w:t>,</w:t>
      </w:r>
      <w:r w:rsidRPr="00C326D6">
        <w:rPr>
          <w:i/>
          <w:noProof/>
        </w:rPr>
        <w:t xml:space="preserve"> 21</w:t>
      </w:r>
      <w:r w:rsidRPr="00C326D6">
        <w:rPr>
          <w:noProof/>
        </w:rPr>
        <w:t xml:space="preserve">(16), 3448-3449. </w:t>
      </w:r>
      <w:hyperlink r:id="rId39" w:history="1">
        <w:r w:rsidRPr="00C326D6">
          <w:rPr>
            <w:rStyle w:val="Hyperlink"/>
            <w:noProof/>
          </w:rPr>
          <w:t>https://doi.org/10.1093/bioinformatics/bti551</w:t>
        </w:r>
      </w:hyperlink>
      <w:r w:rsidRPr="00C326D6">
        <w:rPr>
          <w:noProof/>
        </w:rPr>
        <w:t xml:space="preserve"> </w:t>
      </w:r>
    </w:p>
    <w:p w14:paraId="5FF02E16" w14:textId="5C750879" w:rsidR="00C326D6" w:rsidRPr="00C326D6" w:rsidRDefault="00C326D6" w:rsidP="00C326D6">
      <w:pPr>
        <w:pStyle w:val="EndNoteBibliography"/>
        <w:ind w:left="720" w:hanging="720"/>
        <w:rPr>
          <w:noProof/>
        </w:rPr>
      </w:pPr>
      <w:r w:rsidRPr="00C326D6">
        <w:rPr>
          <w:noProof/>
        </w:rPr>
        <w:t xml:space="preserve">McLean, C., He, X., Simpson, I., &amp; DJ, A. (2016). mproved Functional Enrichment Analysis of Biological Networks using Scalable Modularity Based Clustering. </w:t>
      </w:r>
      <w:r w:rsidRPr="00C326D6">
        <w:rPr>
          <w:i/>
          <w:noProof/>
        </w:rPr>
        <w:t>Journal of Proteomics and Bioinformatics</w:t>
      </w:r>
      <w:r w:rsidRPr="00C326D6">
        <w:rPr>
          <w:noProof/>
        </w:rPr>
        <w:t>,</w:t>
      </w:r>
      <w:r w:rsidRPr="00C326D6">
        <w:rPr>
          <w:i/>
          <w:noProof/>
        </w:rPr>
        <w:t xml:space="preserve"> 9</w:t>
      </w:r>
      <w:r w:rsidRPr="00C326D6">
        <w:rPr>
          <w:noProof/>
        </w:rPr>
        <w:t xml:space="preserve">(1), 9-18. </w:t>
      </w:r>
      <w:hyperlink r:id="rId40" w:history="1">
        <w:r w:rsidRPr="00C326D6">
          <w:rPr>
            <w:rStyle w:val="Hyperlink"/>
            <w:noProof/>
          </w:rPr>
          <w:t>https://doi.org/https://doi.org/10.4172/jpb.1000383</w:t>
        </w:r>
      </w:hyperlink>
      <w:r w:rsidRPr="00C326D6">
        <w:rPr>
          <w:noProof/>
        </w:rPr>
        <w:t xml:space="preserve"> </w:t>
      </w:r>
    </w:p>
    <w:p w14:paraId="657DC52D" w14:textId="58453800" w:rsidR="00C326D6" w:rsidRPr="00C326D6" w:rsidRDefault="00C326D6" w:rsidP="00C326D6">
      <w:pPr>
        <w:pStyle w:val="EndNoteBibliography"/>
        <w:ind w:left="720" w:hanging="720"/>
        <w:rPr>
          <w:noProof/>
        </w:rPr>
      </w:pPr>
      <w:r w:rsidRPr="00C326D6">
        <w:rPr>
          <w:noProof/>
        </w:rPr>
        <w:t xml:space="preserve">Menche, J., Sharma, A., Kitsak, M., Ghiassian, S. D., Vidal, M., Loscalzo, J., &amp; Barabási, A. L. (2015). Disease networks. Uncovering disease-disease relationships through the incomplete interactome. </w:t>
      </w:r>
      <w:r w:rsidRPr="00C326D6">
        <w:rPr>
          <w:i/>
          <w:noProof/>
        </w:rPr>
        <w:t>Science</w:t>
      </w:r>
      <w:r w:rsidRPr="00C326D6">
        <w:rPr>
          <w:noProof/>
        </w:rPr>
        <w:t>,</w:t>
      </w:r>
      <w:r w:rsidRPr="00C326D6">
        <w:rPr>
          <w:i/>
          <w:noProof/>
        </w:rPr>
        <w:t xml:space="preserve"> 347</w:t>
      </w:r>
      <w:r w:rsidRPr="00C326D6">
        <w:rPr>
          <w:noProof/>
        </w:rPr>
        <w:t xml:space="preserve">(6224), 1257601. </w:t>
      </w:r>
      <w:hyperlink r:id="rId41" w:history="1">
        <w:r w:rsidRPr="00C326D6">
          <w:rPr>
            <w:rStyle w:val="Hyperlink"/>
            <w:noProof/>
          </w:rPr>
          <w:t>https://doi.org/10.1126/science.1257601</w:t>
        </w:r>
      </w:hyperlink>
      <w:r w:rsidRPr="00C326D6">
        <w:rPr>
          <w:noProof/>
        </w:rPr>
        <w:t xml:space="preserve"> </w:t>
      </w:r>
    </w:p>
    <w:p w14:paraId="44A407D7" w14:textId="0D6B1A6C" w:rsidR="00C326D6" w:rsidRPr="00C326D6" w:rsidRDefault="00C326D6" w:rsidP="00C326D6">
      <w:pPr>
        <w:pStyle w:val="EndNoteBibliography"/>
        <w:ind w:left="720" w:hanging="720"/>
        <w:rPr>
          <w:noProof/>
        </w:rPr>
      </w:pPr>
      <w:r w:rsidRPr="00C326D6">
        <w:rPr>
          <w:noProof/>
        </w:rPr>
        <w:lastRenderedPageBreak/>
        <w:t xml:space="preserve">Nepusz, T., Petróczi, A., Négyessy, L., &amp; Bazsó, F. (2008). Fuzzy communities and the concept of bridgeness in complex networks. </w:t>
      </w:r>
      <w:r w:rsidRPr="00C326D6">
        <w:rPr>
          <w:i/>
          <w:noProof/>
        </w:rPr>
        <w:t>Phys Rev E Stat Nonlin Soft Matter Phys</w:t>
      </w:r>
      <w:r w:rsidRPr="00C326D6">
        <w:rPr>
          <w:noProof/>
        </w:rPr>
        <w:t>,</w:t>
      </w:r>
      <w:r w:rsidRPr="00C326D6">
        <w:rPr>
          <w:i/>
          <w:noProof/>
        </w:rPr>
        <w:t xml:space="preserve"> 77</w:t>
      </w:r>
      <w:r w:rsidRPr="00C326D6">
        <w:rPr>
          <w:noProof/>
        </w:rPr>
        <w:t xml:space="preserve">(1 Pt 2), 016107. </w:t>
      </w:r>
      <w:hyperlink r:id="rId42" w:history="1">
        <w:r w:rsidRPr="00C326D6">
          <w:rPr>
            <w:rStyle w:val="Hyperlink"/>
            <w:noProof/>
          </w:rPr>
          <w:t>https://doi.org/10.1103/PhysRevE.77.016107</w:t>
        </w:r>
      </w:hyperlink>
      <w:r w:rsidRPr="00C326D6">
        <w:rPr>
          <w:noProof/>
        </w:rPr>
        <w:t xml:space="preserve"> </w:t>
      </w:r>
    </w:p>
    <w:p w14:paraId="626C7D30" w14:textId="50F08EDD" w:rsidR="00C326D6" w:rsidRPr="00C326D6" w:rsidRDefault="00C326D6" w:rsidP="00C326D6">
      <w:pPr>
        <w:pStyle w:val="EndNoteBibliography"/>
        <w:ind w:left="720" w:hanging="720"/>
        <w:rPr>
          <w:noProof/>
        </w:rPr>
      </w:pPr>
      <w:r w:rsidRPr="00C326D6">
        <w:rPr>
          <w:noProof/>
        </w:rPr>
        <w:t xml:space="preserve">Nepusz, T., Yu, H., &amp; Paccanaro, A. (2012). Detecting overlapping protein complexes in protein-protein interaction networks. </w:t>
      </w:r>
      <w:r w:rsidRPr="00C326D6">
        <w:rPr>
          <w:i/>
          <w:noProof/>
        </w:rPr>
        <w:t>Nat Methods</w:t>
      </w:r>
      <w:r w:rsidRPr="00C326D6">
        <w:rPr>
          <w:noProof/>
        </w:rPr>
        <w:t>,</w:t>
      </w:r>
      <w:r w:rsidRPr="00C326D6">
        <w:rPr>
          <w:i/>
          <w:noProof/>
        </w:rPr>
        <w:t xml:space="preserve"> 9</w:t>
      </w:r>
      <w:r w:rsidRPr="00C326D6">
        <w:rPr>
          <w:noProof/>
        </w:rPr>
        <w:t xml:space="preserve">(5), 471-472. </w:t>
      </w:r>
      <w:hyperlink r:id="rId43" w:history="1">
        <w:r w:rsidRPr="00C326D6">
          <w:rPr>
            <w:rStyle w:val="Hyperlink"/>
            <w:noProof/>
          </w:rPr>
          <w:t>https://doi.org/10.1038/nmeth.1938</w:t>
        </w:r>
      </w:hyperlink>
      <w:r w:rsidRPr="00C326D6">
        <w:rPr>
          <w:noProof/>
        </w:rPr>
        <w:t xml:space="preserve"> </w:t>
      </w:r>
    </w:p>
    <w:p w14:paraId="7DF368F6" w14:textId="08112898" w:rsidR="00C326D6" w:rsidRPr="00C326D6" w:rsidRDefault="00C326D6" w:rsidP="00C326D6">
      <w:pPr>
        <w:pStyle w:val="EndNoteBibliography"/>
        <w:ind w:left="720" w:hanging="720"/>
        <w:rPr>
          <w:noProof/>
        </w:rPr>
      </w:pPr>
      <w:r w:rsidRPr="00C326D6">
        <w:rPr>
          <w:noProof/>
        </w:rPr>
        <w:t xml:space="preserve">Newman, M. E. (2006). Modularity and community structure in networks. </w:t>
      </w:r>
      <w:r w:rsidRPr="00C326D6">
        <w:rPr>
          <w:i/>
          <w:noProof/>
        </w:rPr>
        <w:t>Proc Natl Acad Sci U S A</w:t>
      </w:r>
      <w:r w:rsidRPr="00C326D6">
        <w:rPr>
          <w:noProof/>
        </w:rPr>
        <w:t>,</w:t>
      </w:r>
      <w:r w:rsidRPr="00C326D6">
        <w:rPr>
          <w:i/>
          <w:noProof/>
        </w:rPr>
        <w:t xml:space="preserve"> 103</w:t>
      </w:r>
      <w:r w:rsidRPr="00C326D6">
        <w:rPr>
          <w:noProof/>
        </w:rPr>
        <w:t xml:space="preserve">(23), 8577-8582. </w:t>
      </w:r>
      <w:hyperlink r:id="rId44" w:history="1">
        <w:r w:rsidRPr="00C326D6">
          <w:rPr>
            <w:rStyle w:val="Hyperlink"/>
            <w:noProof/>
          </w:rPr>
          <w:t>https://doi.org/10.1073/pnas.0601602103</w:t>
        </w:r>
      </w:hyperlink>
      <w:r w:rsidRPr="00C326D6">
        <w:rPr>
          <w:noProof/>
        </w:rPr>
        <w:t xml:space="preserve"> </w:t>
      </w:r>
    </w:p>
    <w:p w14:paraId="36F012DE" w14:textId="606ED7B0" w:rsidR="00C326D6" w:rsidRPr="00C326D6" w:rsidRDefault="00C326D6" w:rsidP="00C326D6">
      <w:pPr>
        <w:pStyle w:val="EndNoteBibliography"/>
        <w:ind w:left="720" w:hanging="720"/>
        <w:rPr>
          <w:noProof/>
        </w:rPr>
      </w:pPr>
      <w:r w:rsidRPr="00C326D6">
        <w:rPr>
          <w:noProof/>
        </w:rPr>
        <w:t xml:space="preserve">Pocklington, A. J., Armstrong, J. D., &amp; Grant, S. G. (2006). Organization of brain complexity--synapse proteome form and function. </w:t>
      </w:r>
      <w:r w:rsidRPr="00C326D6">
        <w:rPr>
          <w:i/>
          <w:noProof/>
        </w:rPr>
        <w:t>Brief Funct Genomic Proteomic</w:t>
      </w:r>
      <w:r w:rsidRPr="00C326D6">
        <w:rPr>
          <w:noProof/>
        </w:rPr>
        <w:t>,</w:t>
      </w:r>
      <w:r w:rsidRPr="00C326D6">
        <w:rPr>
          <w:i/>
          <w:noProof/>
        </w:rPr>
        <w:t xml:space="preserve"> 5</w:t>
      </w:r>
      <w:r w:rsidRPr="00C326D6">
        <w:rPr>
          <w:noProof/>
        </w:rPr>
        <w:t xml:space="preserve">(1), 66-73. </w:t>
      </w:r>
      <w:hyperlink r:id="rId45" w:history="1">
        <w:r w:rsidRPr="00C326D6">
          <w:rPr>
            <w:rStyle w:val="Hyperlink"/>
            <w:noProof/>
          </w:rPr>
          <w:t>https://doi.org/10.1093/bfgp/ell013</w:t>
        </w:r>
      </w:hyperlink>
      <w:r w:rsidRPr="00C326D6">
        <w:rPr>
          <w:noProof/>
        </w:rPr>
        <w:t xml:space="preserve"> </w:t>
      </w:r>
    </w:p>
    <w:p w14:paraId="612BB18D" w14:textId="77777777" w:rsidR="00C326D6" w:rsidRPr="00C326D6" w:rsidRDefault="00C326D6" w:rsidP="00C326D6">
      <w:pPr>
        <w:pStyle w:val="EndNoteBibliography"/>
        <w:ind w:left="720" w:hanging="720"/>
        <w:rPr>
          <w:noProof/>
        </w:rPr>
      </w:pPr>
      <w:r w:rsidRPr="00C326D6">
        <w:rPr>
          <w:noProof/>
        </w:rPr>
        <w:t xml:space="preserve">Pons, P., &amp; Latapy, M. (2006). Computing Communities in Large Networks Using Random Walks. </w:t>
      </w:r>
      <w:r w:rsidRPr="00C326D6">
        <w:rPr>
          <w:i/>
          <w:noProof/>
        </w:rPr>
        <w:t>Journal of Graph Algorithms and Applications</w:t>
      </w:r>
      <w:r w:rsidRPr="00C326D6">
        <w:rPr>
          <w:noProof/>
        </w:rPr>
        <w:t>,</w:t>
      </w:r>
      <w:r w:rsidRPr="00C326D6">
        <w:rPr>
          <w:i/>
          <w:noProof/>
        </w:rPr>
        <w:t xml:space="preserve"> 10</w:t>
      </w:r>
      <w:r w:rsidRPr="00C326D6">
        <w:rPr>
          <w:noProof/>
        </w:rPr>
        <w:t xml:space="preserve">(2), 191-218. </w:t>
      </w:r>
    </w:p>
    <w:p w14:paraId="20A6BCD4" w14:textId="2C369E55" w:rsidR="00C326D6" w:rsidRPr="00C326D6" w:rsidRDefault="00C326D6" w:rsidP="00C326D6">
      <w:pPr>
        <w:pStyle w:val="EndNoteBibliography"/>
        <w:ind w:left="720" w:hanging="720"/>
        <w:rPr>
          <w:noProof/>
        </w:rPr>
      </w:pPr>
      <w:r w:rsidRPr="00C326D6">
        <w:rPr>
          <w:noProof/>
        </w:rPr>
        <w:t xml:space="preserve">Reichardt, J., &amp; Bornholdt, S. (2006). Statistical mechanics of community detection. </w:t>
      </w:r>
      <w:r w:rsidRPr="00C326D6">
        <w:rPr>
          <w:i/>
          <w:noProof/>
        </w:rPr>
        <w:t>Phys Rev E Stat Nonlin Soft Matter Phys</w:t>
      </w:r>
      <w:r w:rsidRPr="00C326D6">
        <w:rPr>
          <w:noProof/>
        </w:rPr>
        <w:t>,</w:t>
      </w:r>
      <w:r w:rsidRPr="00C326D6">
        <w:rPr>
          <w:i/>
          <w:noProof/>
        </w:rPr>
        <w:t xml:space="preserve"> 74</w:t>
      </w:r>
      <w:r w:rsidRPr="00C326D6">
        <w:rPr>
          <w:noProof/>
        </w:rPr>
        <w:t xml:space="preserve">(1 Pt 2), 016110. </w:t>
      </w:r>
      <w:hyperlink r:id="rId46" w:history="1">
        <w:r w:rsidRPr="00C326D6">
          <w:rPr>
            <w:rStyle w:val="Hyperlink"/>
            <w:noProof/>
          </w:rPr>
          <w:t>https://doi.org/10.1103/PhysRevE.74.016110</w:t>
        </w:r>
      </w:hyperlink>
      <w:r w:rsidRPr="00C326D6">
        <w:rPr>
          <w:noProof/>
        </w:rPr>
        <w:t xml:space="preserve"> </w:t>
      </w:r>
    </w:p>
    <w:p w14:paraId="26E60AA7" w14:textId="77777777" w:rsidR="00C326D6" w:rsidRPr="00C326D6" w:rsidRDefault="00C326D6" w:rsidP="00C326D6">
      <w:pPr>
        <w:pStyle w:val="EndNoteBibliography"/>
        <w:ind w:left="720" w:hanging="720"/>
        <w:rPr>
          <w:noProof/>
        </w:rPr>
      </w:pPr>
      <w:r w:rsidRPr="00C326D6">
        <w:rPr>
          <w:noProof/>
        </w:rPr>
        <w:t xml:space="preserve">Rosvall, M., Axelsson, D., &amp; Bergstrom, C. T. (2009). The map equation. </w:t>
      </w:r>
      <w:r w:rsidRPr="00C326D6">
        <w:rPr>
          <w:i/>
          <w:noProof/>
        </w:rPr>
        <w:t>Eur. Phys. J. Special Topics</w:t>
      </w:r>
      <w:r w:rsidRPr="00C326D6">
        <w:rPr>
          <w:noProof/>
        </w:rPr>
        <w:t>,</w:t>
      </w:r>
      <w:r w:rsidRPr="00C326D6">
        <w:rPr>
          <w:i/>
          <w:noProof/>
        </w:rPr>
        <w:t xml:space="preserve"> 178</w:t>
      </w:r>
      <w:r w:rsidRPr="00C326D6">
        <w:rPr>
          <w:noProof/>
        </w:rPr>
        <w:t xml:space="preserve">, 13-23. </w:t>
      </w:r>
    </w:p>
    <w:p w14:paraId="6B5F3B33" w14:textId="4440C27D" w:rsidR="00C326D6" w:rsidRPr="00C326D6" w:rsidRDefault="00C326D6" w:rsidP="00C326D6">
      <w:pPr>
        <w:pStyle w:val="EndNoteBibliography"/>
        <w:ind w:left="720" w:hanging="720"/>
        <w:rPr>
          <w:noProof/>
        </w:rPr>
      </w:pPr>
      <w:r w:rsidRPr="00C326D6">
        <w:rPr>
          <w:noProof/>
        </w:rPr>
        <w:t xml:space="preserve">Rosvall, M., &amp; Bergstrom, C. T. (2008). Maps of random walks on complex networks reveal community structure. </w:t>
      </w:r>
      <w:r w:rsidRPr="00C326D6">
        <w:rPr>
          <w:i/>
          <w:noProof/>
        </w:rPr>
        <w:t>Proc Natl Acad Sci U S A</w:t>
      </w:r>
      <w:r w:rsidRPr="00C326D6">
        <w:rPr>
          <w:noProof/>
        </w:rPr>
        <w:t>,</w:t>
      </w:r>
      <w:r w:rsidRPr="00C326D6">
        <w:rPr>
          <w:i/>
          <w:noProof/>
        </w:rPr>
        <w:t xml:space="preserve"> 105</w:t>
      </w:r>
      <w:r w:rsidRPr="00C326D6">
        <w:rPr>
          <w:noProof/>
        </w:rPr>
        <w:t xml:space="preserve">(4), 1118-1123. </w:t>
      </w:r>
      <w:hyperlink r:id="rId47" w:history="1">
        <w:r w:rsidRPr="00C326D6">
          <w:rPr>
            <w:rStyle w:val="Hyperlink"/>
            <w:noProof/>
          </w:rPr>
          <w:t>https://doi.org/10.1073/pnas.0706851105</w:t>
        </w:r>
      </w:hyperlink>
      <w:r w:rsidRPr="00C326D6">
        <w:rPr>
          <w:noProof/>
        </w:rPr>
        <w:t xml:space="preserve"> </w:t>
      </w:r>
    </w:p>
    <w:p w14:paraId="368013E6" w14:textId="23DC9093" w:rsidR="00C326D6" w:rsidRPr="00C326D6" w:rsidRDefault="00C326D6" w:rsidP="00C326D6">
      <w:pPr>
        <w:pStyle w:val="EndNoteBibliography"/>
        <w:ind w:left="720" w:hanging="720"/>
        <w:rPr>
          <w:noProof/>
        </w:rPr>
      </w:pPr>
      <w:r w:rsidRPr="00C326D6">
        <w:rPr>
          <w:noProof/>
        </w:rPr>
        <w:t xml:space="preserve">Shannon, P., Markiel, A., Ozier, O., Baliga, N. S., Wang, J. T., Ramage, D., . . . Ideker, T. (2003). Cytoscape: a software environment for integrated models of biomolecular interaction networks. </w:t>
      </w:r>
      <w:r w:rsidRPr="00C326D6">
        <w:rPr>
          <w:i/>
          <w:noProof/>
        </w:rPr>
        <w:t>Genome Res</w:t>
      </w:r>
      <w:r w:rsidRPr="00C326D6">
        <w:rPr>
          <w:noProof/>
        </w:rPr>
        <w:t>,</w:t>
      </w:r>
      <w:r w:rsidRPr="00C326D6">
        <w:rPr>
          <w:i/>
          <w:noProof/>
        </w:rPr>
        <w:t xml:space="preserve"> 13</w:t>
      </w:r>
      <w:r w:rsidRPr="00C326D6">
        <w:rPr>
          <w:noProof/>
        </w:rPr>
        <w:t xml:space="preserve">(11), 2498-2504. </w:t>
      </w:r>
      <w:hyperlink r:id="rId48" w:history="1">
        <w:r w:rsidRPr="00C326D6">
          <w:rPr>
            <w:rStyle w:val="Hyperlink"/>
            <w:noProof/>
          </w:rPr>
          <w:t>https://doi.org/10.1101/gr.1239303</w:t>
        </w:r>
      </w:hyperlink>
      <w:r w:rsidRPr="00C326D6">
        <w:rPr>
          <w:noProof/>
        </w:rPr>
        <w:t xml:space="preserve"> </w:t>
      </w:r>
    </w:p>
    <w:p w14:paraId="57D2F324" w14:textId="7BB2B473" w:rsidR="00C326D6" w:rsidRPr="00C326D6" w:rsidRDefault="00C326D6" w:rsidP="00C326D6">
      <w:pPr>
        <w:pStyle w:val="EndNoteBibliography"/>
        <w:ind w:left="720" w:hanging="720"/>
        <w:rPr>
          <w:noProof/>
        </w:rPr>
      </w:pPr>
      <w:r w:rsidRPr="00C326D6">
        <w:rPr>
          <w:noProof/>
        </w:rPr>
        <w:t xml:space="preserve">Sherman, B. T., Hao, M., Qiu, J., Jiao, X., Baseler, M. W., Lane, H. C., . . . Chang, W. (2022). DAVID: a web server for functional enrichment analysis and functional annotation of gene lists (2021 update). </w:t>
      </w:r>
      <w:r w:rsidRPr="00C326D6">
        <w:rPr>
          <w:i/>
          <w:noProof/>
        </w:rPr>
        <w:t>Nucleic Acids Res</w:t>
      </w:r>
      <w:r w:rsidRPr="00C326D6">
        <w:rPr>
          <w:noProof/>
        </w:rPr>
        <w:t>,</w:t>
      </w:r>
      <w:r w:rsidRPr="00C326D6">
        <w:rPr>
          <w:i/>
          <w:noProof/>
        </w:rPr>
        <w:t xml:space="preserve"> 50</w:t>
      </w:r>
      <w:r w:rsidRPr="00C326D6">
        <w:rPr>
          <w:noProof/>
        </w:rPr>
        <w:t xml:space="preserve">(W1), W216-221. </w:t>
      </w:r>
      <w:hyperlink r:id="rId49" w:history="1">
        <w:r w:rsidRPr="00C326D6">
          <w:rPr>
            <w:rStyle w:val="Hyperlink"/>
            <w:noProof/>
          </w:rPr>
          <w:t>https://doi.org/10.1093/nar/gkac194</w:t>
        </w:r>
      </w:hyperlink>
      <w:r w:rsidRPr="00C326D6">
        <w:rPr>
          <w:noProof/>
        </w:rPr>
        <w:t xml:space="preserve"> </w:t>
      </w:r>
    </w:p>
    <w:p w14:paraId="280BD784" w14:textId="23AAE9AF" w:rsidR="00C326D6" w:rsidRPr="00C326D6" w:rsidRDefault="00C326D6" w:rsidP="00C326D6">
      <w:pPr>
        <w:pStyle w:val="EndNoteBibliography"/>
        <w:ind w:left="720" w:hanging="720"/>
        <w:rPr>
          <w:noProof/>
        </w:rPr>
      </w:pPr>
      <w:r w:rsidRPr="00C326D6">
        <w:rPr>
          <w:noProof/>
        </w:rPr>
        <w:t xml:space="preserve">Sorokina, O., Sorokin, A., &amp; Armstrong, J. D. (2022). Synaptome.db: A Bioconductor package for synaptic proteomics data. </w:t>
      </w:r>
      <w:r w:rsidRPr="00C326D6">
        <w:rPr>
          <w:i/>
          <w:noProof/>
        </w:rPr>
        <w:t>Bioinformatics Advances</w:t>
      </w:r>
      <w:r w:rsidRPr="00C326D6">
        <w:rPr>
          <w:noProof/>
        </w:rPr>
        <w:t xml:space="preserve">. </w:t>
      </w:r>
      <w:hyperlink r:id="rId50" w:history="1">
        <w:r w:rsidRPr="00C326D6">
          <w:rPr>
            <w:rStyle w:val="Hyperlink"/>
            <w:noProof/>
          </w:rPr>
          <w:t>https://doi.org/10.1093/bioadv/vbac086</w:t>
        </w:r>
      </w:hyperlink>
      <w:r w:rsidRPr="00C326D6">
        <w:rPr>
          <w:noProof/>
        </w:rPr>
        <w:t xml:space="preserve"> </w:t>
      </w:r>
    </w:p>
    <w:p w14:paraId="7CE04B94" w14:textId="07E16E0E" w:rsidR="00C326D6" w:rsidRPr="00C326D6" w:rsidRDefault="00C326D6" w:rsidP="00C326D6">
      <w:pPr>
        <w:pStyle w:val="EndNoteBibliography"/>
        <w:ind w:left="720" w:hanging="720"/>
        <w:rPr>
          <w:noProof/>
        </w:rPr>
      </w:pPr>
      <w:r w:rsidRPr="00C326D6">
        <w:rPr>
          <w:noProof/>
        </w:rPr>
        <w:t xml:space="preserve">Subramanian, A., Tamayo, P., Mootha, V. K., Mukherjee, S., Ebert, B. L., Gillette, M. A., . . . Mesirov, J. P. (2005). Gene set enrichment analysis: a knowledge-based approach for interpreting genome-wide expression profiles. </w:t>
      </w:r>
      <w:r w:rsidRPr="00C326D6">
        <w:rPr>
          <w:i/>
          <w:noProof/>
        </w:rPr>
        <w:t>Proc Natl Acad Sci U S A</w:t>
      </w:r>
      <w:r w:rsidRPr="00C326D6">
        <w:rPr>
          <w:noProof/>
        </w:rPr>
        <w:t>,</w:t>
      </w:r>
      <w:r w:rsidRPr="00C326D6">
        <w:rPr>
          <w:i/>
          <w:noProof/>
        </w:rPr>
        <w:t xml:space="preserve"> 102</w:t>
      </w:r>
      <w:r w:rsidRPr="00C326D6">
        <w:rPr>
          <w:noProof/>
        </w:rPr>
        <w:t xml:space="preserve">(43), 15545-15550. </w:t>
      </w:r>
      <w:hyperlink r:id="rId51" w:history="1">
        <w:r w:rsidRPr="00C326D6">
          <w:rPr>
            <w:rStyle w:val="Hyperlink"/>
            <w:noProof/>
          </w:rPr>
          <w:t>https://doi.org/10.1073/pnas.0506580102</w:t>
        </w:r>
      </w:hyperlink>
      <w:r w:rsidRPr="00C326D6">
        <w:rPr>
          <w:noProof/>
        </w:rPr>
        <w:t xml:space="preserve"> </w:t>
      </w:r>
    </w:p>
    <w:p w14:paraId="6A79F13C" w14:textId="1C316A1C" w:rsidR="00C326D6" w:rsidRPr="00C326D6" w:rsidRDefault="00C326D6" w:rsidP="00C326D6">
      <w:pPr>
        <w:pStyle w:val="EndNoteBibliography"/>
        <w:ind w:left="720" w:hanging="720"/>
        <w:rPr>
          <w:noProof/>
        </w:rPr>
      </w:pPr>
      <w:r w:rsidRPr="00C326D6">
        <w:rPr>
          <w:noProof/>
        </w:rPr>
        <w:t xml:space="preserve">Teschendorff, A. E., Banerji, C. R., Severini, S., Kuehn, R., &amp; Sollich, P. (2015). Increased signaling entropy in cancer requires the scale-free property of protein interaction networks. </w:t>
      </w:r>
      <w:r w:rsidRPr="00C326D6">
        <w:rPr>
          <w:i/>
          <w:noProof/>
        </w:rPr>
        <w:t>Sci Rep</w:t>
      </w:r>
      <w:r w:rsidRPr="00C326D6">
        <w:rPr>
          <w:noProof/>
        </w:rPr>
        <w:t>,</w:t>
      </w:r>
      <w:r w:rsidRPr="00C326D6">
        <w:rPr>
          <w:i/>
          <w:noProof/>
        </w:rPr>
        <w:t xml:space="preserve"> 5</w:t>
      </w:r>
      <w:r w:rsidRPr="00C326D6">
        <w:rPr>
          <w:noProof/>
        </w:rPr>
        <w:t xml:space="preserve">, 9646. </w:t>
      </w:r>
      <w:hyperlink r:id="rId52" w:history="1">
        <w:r w:rsidRPr="00C326D6">
          <w:rPr>
            <w:rStyle w:val="Hyperlink"/>
            <w:noProof/>
          </w:rPr>
          <w:t>https://doi.org/10.1038/srep09646</w:t>
        </w:r>
      </w:hyperlink>
      <w:r w:rsidRPr="00C326D6">
        <w:rPr>
          <w:noProof/>
        </w:rPr>
        <w:t xml:space="preserve"> </w:t>
      </w:r>
    </w:p>
    <w:p w14:paraId="24441DDD" w14:textId="4D98395C" w:rsidR="00C326D6" w:rsidRPr="00C326D6" w:rsidRDefault="00C326D6" w:rsidP="00C326D6">
      <w:pPr>
        <w:pStyle w:val="EndNoteBibliography"/>
        <w:ind w:left="720" w:hanging="720"/>
        <w:rPr>
          <w:noProof/>
        </w:rPr>
      </w:pPr>
      <w:r w:rsidRPr="00C326D6">
        <w:rPr>
          <w:noProof/>
        </w:rPr>
        <w:t xml:space="preserve">Traag, V. A., &amp; Bruggeman, J. (2009). Community detection in networks with positive and negative links. </w:t>
      </w:r>
      <w:r w:rsidRPr="00C326D6">
        <w:rPr>
          <w:i/>
          <w:noProof/>
        </w:rPr>
        <w:t>Phys Rev E Stat Nonlin Soft Matter Phys</w:t>
      </w:r>
      <w:r w:rsidRPr="00C326D6">
        <w:rPr>
          <w:noProof/>
        </w:rPr>
        <w:t>,</w:t>
      </w:r>
      <w:r w:rsidRPr="00C326D6">
        <w:rPr>
          <w:i/>
          <w:noProof/>
        </w:rPr>
        <w:t xml:space="preserve"> 80</w:t>
      </w:r>
      <w:r w:rsidRPr="00C326D6">
        <w:rPr>
          <w:noProof/>
        </w:rPr>
        <w:t xml:space="preserve">(3 Pt 2), 036115. </w:t>
      </w:r>
      <w:hyperlink r:id="rId53" w:history="1">
        <w:r w:rsidRPr="00C326D6">
          <w:rPr>
            <w:rStyle w:val="Hyperlink"/>
            <w:noProof/>
          </w:rPr>
          <w:t>https://doi.org/10.1103/PhysRevE.80.036115</w:t>
        </w:r>
      </w:hyperlink>
      <w:r w:rsidRPr="00C326D6">
        <w:rPr>
          <w:noProof/>
        </w:rPr>
        <w:t xml:space="preserve"> </w:t>
      </w:r>
    </w:p>
    <w:p w14:paraId="2044FA10" w14:textId="6C6F0FE4" w:rsidR="00C326D6" w:rsidRPr="00C326D6" w:rsidRDefault="00C326D6" w:rsidP="00C326D6">
      <w:pPr>
        <w:pStyle w:val="EndNoteBibliography"/>
        <w:ind w:left="720" w:hanging="720"/>
        <w:rPr>
          <w:noProof/>
        </w:rPr>
      </w:pPr>
      <w:r w:rsidRPr="00C326D6">
        <w:rPr>
          <w:noProof/>
        </w:rPr>
        <w:t xml:space="preserve">Vidal, M., Cusick, M. E., &amp; Barabasi, A. L. (2011). Interactome networks and human disease. </w:t>
      </w:r>
      <w:r w:rsidRPr="00C326D6">
        <w:rPr>
          <w:i/>
          <w:noProof/>
        </w:rPr>
        <w:t>Cell</w:t>
      </w:r>
      <w:r w:rsidRPr="00C326D6">
        <w:rPr>
          <w:noProof/>
        </w:rPr>
        <w:t>,</w:t>
      </w:r>
      <w:r w:rsidRPr="00C326D6">
        <w:rPr>
          <w:i/>
          <w:noProof/>
        </w:rPr>
        <w:t xml:space="preserve"> 144</w:t>
      </w:r>
      <w:r w:rsidRPr="00C326D6">
        <w:rPr>
          <w:noProof/>
        </w:rPr>
        <w:t xml:space="preserve">(6), 986-998. </w:t>
      </w:r>
      <w:hyperlink r:id="rId54" w:history="1">
        <w:r w:rsidRPr="00C326D6">
          <w:rPr>
            <w:rStyle w:val="Hyperlink"/>
            <w:noProof/>
          </w:rPr>
          <w:t>https://doi.org/10.1016/j.cell.2011.02.016</w:t>
        </w:r>
      </w:hyperlink>
      <w:r w:rsidRPr="00C326D6">
        <w:rPr>
          <w:noProof/>
        </w:rPr>
        <w:t xml:space="preserve"> </w:t>
      </w:r>
    </w:p>
    <w:p w14:paraId="16E9AE41" w14:textId="251A3B9B" w:rsidR="00C326D6" w:rsidRPr="00C326D6" w:rsidRDefault="00C326D6" w:rsidP="00C326D6">
      <w:pPr>
        <w:pStyle w:val="EndNoteBibliography"/>
        <w:ind w:left="720" w:hanging="720"/>
        <w:rPr>
          <w:noProof/>
        </w:rPr>
      </w:pPr>
      <w:r w:rsidRPr="00C326D6">
        <w:rPr>
          <w:noProof/>
        </w:rPr>
        <w:lastRenderedPageBreak/>
        <w:t xml:space="preserve">von Mering, C., Huynen, M., Jaeggi, D., Schmidt, S., Bork, P., &amp; Snel, B. (2003). STRING: a database of predicted functional associations between proteins. </w:t>
      </w:r>
      <w:r w:rsidRPr="00C326D6">
        <w:rPr>
          <w:i/>
          <w:noProof/>
        </w:rPr>
        <w:t>Nucleic Acids Res</w:t>
      </w:r>
      <w:r w:rsidRPr="00C326D6">
        <w:rPr>
          <w:noProof/>
        </w:rPr>
        <w:t>,</w:t>
      </w:r>
      <w:r w:rsidRPr="00C326D6">
        <w:rPr>
          <w:i/>
          <w:noProof/>
        </w:rPr>
        <w:t xml:space="preserve"> 31</w:t>
      </w:r>
      <w:r w:rsidRPr="00C326D6">
        <w:rPr>
          <w:noProof/>
        </w:rPr>
        <w:t xml:space="preserve">(1), 258-261. </w:t>
      </w:r>
      <w:hyperlink r:id="rId55" w:history="1">
        <w:r w:rsidRPr="00C326D6">
          <w:rPr>
            <w:rStyle w:val="Hyperlink"/>
            <w:noProof/>
          </w:rPr>
          <w:t>https://doi.org/10.1093/nar/gkg034</w:t>
        </w:r>
      </w:hyperlink>
      <w:r w:rsidRPr="00C326D6">
        <w:rPr>
          <w:noProof/>
        </w:rPr>
        <w:t xml:space="preserve"> </w:t>
      </w:r>
    </w:p>
    <w:p w14:paraId="4A4CAAFE" w14:textId="2360FF01" w:rsidR="00C326D6" w:rsidRPr="00C326D6" w:rsidRDefault="00C326D6" w:rsidP="00C326D6">
      <w:pPr>
        <w:pStyle w:val="EndNoteBibliography"/>
        <w:ind w:left="720" w:hanging="720"/>
        <w:rPr>
          <w:noProof/>
        </w:rPr>
      </w:pPr>
      <w:r w:rsidRPr="00C326D6">
        <w:rPr>
          <w:noProof/>
        </w:rPr>
        <w:t xml:space="preserve">Wu, T., Hu, E., Xu, S., Chen, M., Guo, P., Dai, Z., . . . Yu, G. (2021). clusterProfiler 4.0: A universal enrichment tool for interpreting omics data. </w:t>
      </w:r>
      <w:r w:rsidRPr="00C326D6">
        <w:rPr>
          <w:i/>
          <w:noProof/>
        </w:rPr>
        <w:t>Innovation (Camb)</w:t>
      </w:r>
      <w:r w:rsidRPr="00C326D6">
        <w:rPr>
          <w:noProof/>
        </w:rPr>
        <w:t>,</w:t>
      </w:r>
      <w:r w:rsidRPr="00C326D6">
        <w:rPr>
          <w:i/>
          <w:noProof/>
        </w:rPr>
        <w:t xml:space="preserve"> 2</w:t>
      </w:r>
      <w:r w:rsidRPr="00C326D6">
        <w:rPr>
          <w:noProof/>
        </w:rPr>
        <w:t xml:space="preserve">(3), 100141. </w:t>
      </w:r>
      <w:hyperlink r:id="rId56" w:history="1">
        <w:r w:rsidRPr="00C326D6">
          <w:rPr>
            <w:rStyle w:val="Hyperlink"/>
            <w:noProof/>
          </w:rPr>
          <w:t>https://doi.org/10.1016/j.xinn.2021.100141</w:t>
        </w:r>
      </w:hyperlink>
      <w:r w:rsidRPr="00C326D6">
        <w:rPr>
          <w:noProof/>
        </w:rPr>
        <w:t xml:space="preserve"> </w:t>
      </w:r>
    </w:p>
    <w:p w14:paraId="1C437DFC" w14:textId="13A2AAA2" w:rsidR="00C326D6" w:rsidRPr="00C326D6" w:rsidRDefault="00C326D6" w:rsidP="00C326D6">
      <w:pPr>
        <w:pStyle w:val="EndNoteBibliography"/>
        <w:ind w:left="720" w:hanging="720"/>
        <w:rPr>
          <w:noProof/>
        </w:rPr>
      </w:pPr>
      <w:r w:rsidRPr="00C326D6">
        <w:rPr>
          <w:noProof/>
        </w:rPr>
        <w:t xml:space="preserve">Wunderlich, Z., &amp; Mirny, L. A. (2006). Using the topology of metabolic networks to predict viability of mutant strains. </w:t>
      </w:r>
      <w:r w:rsidRPr="00C326D6">
        <w:rPr>
          <w:i/>
          <w:noProof/>
        </w:rPr>
        <w:t>Biophys J</w:t>
      </w:r>
      <w:r w:rsidRPr="00C326D6">
        <w:rPr>
          <w:noProof/>
        </w:rPr>
        <w:t>,</w:t>
      </w:r>
      <w:r w:rsidRPr="00C326D6">
        <w:rPr>
          <w:i/>
          <w:noProof/>
        </w:rPr>
        <w:t xml:space="preserve"> 91</w:t>
      </w:r>
      <w:r w:rsidRPr="00C326D6">
        <w:rPr>
          <w:noProof/>
        </w:rPr>
        <w:t xml:space="preserve">(6), 2304-2311. </w:t>
      </w:r>
      <w:hyperlink r:id="rId57" w:history="1">
        <w:r w:rsidRPr="00C326D6">
          <w:rPr>
            <w:rStyle w:val="Hyperlink"/>
            <w:noProof/>
          </w:rPr>
          <w:t>https://doi.org/10.1529/biophysj.105.080572</w:t>
        </w:r>
      </w:hyperlink>
      <w:r w:rsidRPr="00C326D6">
        <w:rPr>
          <w:noProof/>
        </w:rPr>
        <w:t xml:space="preserve"> </w:t>
      </w:r>
    </w:p>
    <w:p w14:paraId="40984042" w14:textId="1DF1E645" w:rsidR="00C326D6" w:rsidRPr="00C326D6" w:rsidRDefault="00C326D6" w:rsidP="00C326D6">
      <w:pPr>
        <w:pStyle w:val="EndNoteBibliography"/>
        <w:ind w:left="720" w:hanging="720"/>
        <w:rPr>
          <w:noProof/>
        </w:rPr>
      </w:pPr>
      <w:r w:rsidRPr="00C326D6">
        <w:rPr>
          <w:noProof/>
        </w:rPr>
        <w:t xml:space="preserve">Zhu, X., Gerstein, M., &amp; Snyder, M. (2007). Getting connected: analysis and principles of biological networks. </w:t>
      </w:r>
      <w:r w:rsidRPr="00C326D6">
        <w:rPr>
          <w:i/>
          <w:noProof/>
        </w:rPr>
        <w:t>Genes Dev</w:t>
      </w:r>
      <w:r w:rsidRPr="00C326D6">
        <w:rPr>
          <w:noProof/>
        </w:rPr>
        <w:t>,</w:t>
      </w:r>
      <w:r w:rsidRPr="00C326D6">
        <w:rPr>
          <w:i/>
          <w:noProof/>
        </w:rPr>
        <w:t xml:space="preserve"> 21</w:t>
      </w:r>
      <w:r w:rsidRPr="00C326D6">
        <w:rPr>
          <w:noProof/>
        </w:rPr>
        <w:t xml:space="preserve">(9), 1010-1024. </w:t>
      </w:r>
      <w:hyperlink r:id="rId58" w:history="1">
        <w:r w:rsidRPr="00C326D6">
          <w:rPr>
            <w:rStyle w:val="Hyperlink"/>
            <w:noProof/>
          </w:rPr>
          <w:t>https://doi.org/10.1101/gad.1528707</w:t>
        </w:r>
      </w:hyperlink>
      <w:r w:rsidRPr="00C326D6">
        <w:rPr>
          <w:noProof/>
        </w:rPr>
        <w:t xml:space="preserve"> </w:t>
      </w:r>
    </w:p>
    <w:p w14:paraId="0A1D3EF4" w14:textId="6444DB26" w:rsidR="0095509A" w:rsidRDefault="0070475C" w:rsidP="00A62766">
      <w:pPr>
        <w:ind w:left="720"/>
        <w:rPr>
          <w:sz w:val="18"/>
          <w:szCs w:val="18"/>
        </w:rPr>
      </w:pPr>
      <w:r>
        <w:rPr>
          <w:sz w:val="18"/>
          <w:szCs w:val="18"/>
        </w:rPr>
        <w:fldChar w:fldCharType="end"/>
      </w:r>
    </w:p>
    <w:p w14:paraId="68ACF95D" w14:textId="77777777" w:rsidR="008125A7" w:rsidRPr="001A566F" w:rsidRDefault="008125A7" w:rsidP="008125A7">
      <w:pPr>
        <w:pStyle w:val="Numberedtext"/>
        <w:spacing w:before="200" w:after="60"/>
        <w:rPr>
          <w:rFonts w:ascii="Calibri" w:hAnsi="Calibri" w:cs="Calibri"/>
          <w:szCs w:val="24"/>
        </w:rPr>
      </w:pPr>
      <w:r w:rsidRPr="007033FE">
        <w:rPr>
          <w:rFonts w:ascii="Calibri" w:hAnsi="Calibri" w:cs="Calibri"/>
          <w:b/>
          <w:iCs/>
          <w:szCs w:val="24"/>
        </w:rPr>
        <w:t xml:space="preserve">APPENDIX: </w:t>
      </w:r>
      <w:r w:rsidRPr="001A566F">
        <w:rPr>
          <w:rFonts w:ascii="Calibri" w:hAnsi="Calibri" w:cs="Calibri"/>
          <w:bCs/>
          <w:iCs/>
          <w:szCs w:val="24"/>
        </w:rPr>
        <w:t>(Optional)</w:t>
      </w:r>
      <w:r w:rsidRPr="001A566F">
        <w:rPr>
          <w:rFonts w:ascii="Calibri" w:hAnsi="Calibri" w:cs="Calibri"/>
          <w:szCs w:val="24"/>
        </w:rPr>
        <w:t xml:space="preserve"> </w:t>
      </w:r>
    </w:p>
    <w:p w14:paraId="4EE7484A" w14:textId="77777777" w:rsidR="008125A7" w:rsidRDefault="008125A7" w:rsidP="008125A7">
      <w:pPr>
        <w:pStyle w:val="Numberedtext"/>
        <w:spacing w:before="200" w:after="60"/>
        <w:rPr>
          <w:rFonts w:ascii="Calibri" w:hAnsi="Calibri" w:cs="Calibri"/>
          <w:sz w:val="18"/>
          <w:szCs w:val="18"/>
        </w:rPr>
      </w:pPr>
      <w:r w:rsidRPr="001A566F">
        <w:rPr>
          <w:rFonts w:ascii="Calibri" w:hAnsi="Calibri" w:cs="Calibri"/>
          <w:sz w:val="18"/>
          <w:szCs w:val="18"/>
        </w:rPr>
        <w:t xml:space="preserve">If a more detailed discussion of the technique’s theoretical foundations is warranted, please present it in the Appendix separate from the </w:t>
      </w:r>
      <w:r>
        <w:rPr>
          <w:rFonts w:ascii="Calibri" w:hAnsi="Calibri" w:cs="Calibri"/>
          <w:sz w:val="18"/>
          <w:szCs w:val="18"/>
        </w:rPr>
        <w:t>C</w:t>
      </w:r>
      <w:r w:rsidRPr="001A566F">
        <w:rPr>
          <w:rFonts w:ascii="Calibri" w:hAnsi="Calibri" w:cs="Calibri"/>
          <w:sz w:val="18"/>
          <w:szCs w:val="18"/>
        </w:rPr>
        <w:t>ommentary. Readers without a strong computational background should be able to perform and understand the protocol without relying on the Appendix.</w:t>
      </w:r>
    </w:p>
    <w:p w14:paraId="19CD211E" w14:textId="77777777" w:rsidR="008125A7" w:rsidRPr="000966C5" w:rsidRDefault="008125A7" w:rsidP="008125A7">
      <w:pPr>
        <w:spacing w:line="360" w:lineRule="auto"/>
        <w:rPr>
          <w:b/>
          <w:bCs/>
        </w:rPr>
      </w:pPr>
      <w:r w:rsidRPr="000966C5">
        <w:rPr>
          <w:b/>
          <w:bCs/>
        </w:rPr>
        <w:t xml:space="preserve">Estimating entropy </w:t>
      </w:r>
      <w:r>
        <w:rPr>
          <w:b/>
          <w:bCs/>
        </w:rPr>
        <w:t>effects in the network</w:t>
      </w:r>
      <w:r w:rsidRPr="000966C5">
        <w:rPr>
          <w:b/>
          <w:bCs/>
        </w:rPr>
        <w:t>.</w:t>
      </w:r>
    </w:p>
    <w:p w14:paraId="6D7C3464" w14:textId="112B59A5" w:rsidR="008125A7" w:rsidRPr="005F3633" w:rsidRDefault="008125A7" w:rsidP="008125A7">
      <w:pPr>
        <w:spacing w:line="360" w:lineRule="auto"/>
      </w:pPr>
      <w:r>
        <w:t xml:space="preserve">We test for evidence of structure in each network by performing an </w:t>
      </w:r>
      <w:r w:rsidR="00FF7B09">
        <w:t>entropy-based</w:t>
      </w:r>
      <w:r>
        <w:t xml:space="preserve"> perturbation analysis in a synthetically weighted network. In this analysis t</w:t>
      </w:r>
      <w:r w:rsidRPr="005F3633">
        <w:t xml:space="preserve">he global entropy rate (SR) of the network is measured after each gene is </w:t>
      </w:r>
      <w:r>
        <w:t xml:space="preserve">individually </w:t>
      </w:r>
      <w:r w:rsidRPr="005F3633">
        <w:t xml:space="preserve">perturbed, either by over-expression (SR_UP) or under-expression (SR_DOWN) and plotted against the degree of the perturbed gene. To assign expression values to each </w:t>
      </w:r>
      <w:r w:rsidR="005553A8">
        <w:t>vertex</w:t>
      </w:r>
      <w:r w:rsidR="005553A8" w:rsidRPr="005F3633">
        <w:t xml:space="preserve"> </w:t>
      </w:r>
      <w:r w:rsidRPr="005F3633">
        <w:t xml:space="preserve">in the perturbation analysis we followed </w:t>
      </w:r>
      <w:r w:rsidR="003F69D9" w:rsidRPr="00DC49BF">
        <w:fldChar w:fldCharType="begin">
          <w:fldData xml:space="preserve">PEVuZE5vdGU+PENpdGU+PEF1dGhvcj5UZXNjaGVuZG9yZmY8L0F1dGhvcj48WWVhcj4yMDE1PC9Z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==
</w:fldData>
        </w:fldChar>
      </w:r>
      <w:r w:rsidR="003F69D9">
        <w:instrText xml:space="preserve"> ADDIN EN.CITE </w:instrText>
      </w:r>
      <w:r w:rsidR="003F69D9">
        <w:fldChar w:fldCharType="begin">
          <w:fldData xml:space="preserve">PEVuZE5vdGU+PENpdGU+PEF1dGhvcj5UZXNjaGVuZG9yZmY8L0F1dGhvcj48WWVhcj4yMDE1PC9Z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==
</w:fldData>
        </w:fldChar>
      </w:r>
      <w:r w:rsidR="003F69D9">
        <w:instrText xml:space="preserve"> ADDIN EN.CITE.DATA </w:instrText>
      </w:r>
      <w:r w:rsidR="003F69D9">
        <w:fldChar w:fldCharType="end"/>
      </w:r>
      <w:r w:rsidR="003F69D9" w:rsidRPr="00DC49BF">
        <w:fldChar w:fldCharType="separate"/>
      </w:r>
      <w:r w:rsidR="003F69D9">
        <w:rPr>
          <w:noProof/>
        </w:rPr>
        <w:t>(Teschendorff et al., 2015)</w:t>
      </w:r>
      <w:r w:rsidR="003F69D9" w:rsidRPr="00DC49BF">
        <w:fldChar w:fldCharType="end"/>
      </w:r>
      <w:r>
        <w:t xml:space="preserve"> (implemented in </w:t>
      </w:r>
      <w:r w:rsidRPr="008F5418">
        <w:rPr>
          <w:i/>
          <w:iCs/>
        </w:rPr>
        <w:t>BioNAR</w:t>
      </w:r>
      <w:r>
        <w:t xml:space="preserve"> as a default procedure)</w:t>
      </w:r>
      <w:r w:rsidRPr="005F3633">
        <w:t xml:space="preserve">. </w:t>
      </w:r>
      <w:r w:rsidR="005553A8">
        <w:t>Vertex</w:t>
      </w:r>
      <w:r w:rsidR="005553A8" w:rsidRPr="005F3633">
        <w:t xml:space="preserve"> </w:t>
      </w:r>
      <w:r>
        <w:t>weights are</w:t>
      </w:r>
      <w:r w:rsidRPr="005F3633">
        <w:t xml:space="preserve"> set to initial values of 2 </w:t>
      </w:r>
      <w:r>
        <w:t>then sequentially</w:t>
      </w:r>
      <w:r w:rsidRPr="005F3633">
        <w:t xml:space="preserve"> perturbed </w:t>
      </w:r>
      <w:r>
        <w:t xml:space="preserve">to </w:t>
      </w:r>
      <w:r w:rsidRPr="005F3633">
        <w:t>values of 14 when modelling activ</w:t>
      </w:r>
      <w:r>
        <w:t>it</w:t>
      </w:r>
      <w:r w:rsidRPr="005F3633">
        <w:t>y and set to initial values of 16 with perturbed values of – 14 when modelling inactively.</w:t>
      </w:r>
    </w:p>
    <w:p w14:paraId="50F2DEE2" w14:textId="77777777" w:rsidR="008125A7" w:rsidRDefault="008125A7" w:rsidP="008125A7">
      <w:pPr>
        <w:pStyle w:val="Numberedtext"/>
        <w:spacing w:before="200" w:after="60"/>
        <w:rPr>
          <w:rFonts w:ascii="Calibri" w:hAnsi="Calibri" w:cs="Calibri"/>
          <w:sz w:val="18"/>
          <w:szCs w:val="18"/>
        </w:rPr>
      </w:pPr>
    </w:p>
    <w:p w14:paraId="105D5600" w14:textId="77777777" w:rsidR="008125A7" w:rsidRPr="005A4DAC" w:rsidRDefault="008125A7" w:rsidP="008125A7">
      <w:pPr>
        <w:spacing w:line="360" w:lineRule="auto"/>
        <w:rPr>
          <w:b/>
          <w:bCs/>
        </w:rPr>
      </w:pPr>
      <w:r w:rsidRPr="005A4DAC">
        <w:rPr>
          <w:b/>
          <w:bCs/>
        </w:rPr>
        <w:t>Comparing of cluster enrichment for identifying the optimal algorithm.</w:t>
      </w:r>
    </w:p>
    <w:p w14:paraId="67B905EE" w14:textId="13A5A2B2" w:rsidR="008125A7" w:rsidRDefault="008125A7" w:rsidP="008125A7">
      <w:pPr>
        <w:spacing w:line="360" w:lineRule="auto"/>
      </w:pPr>
      <w:r>
        <w:t>The hypergeometric distributio</w:t>
      </w:r>
      <w:r w:rsidR="002B0942">
        <w:t xml:space="preserve">n was </w:t>
      </w:r>
      <w:r>
        <w:t>used to calculate the significance of enrichment of each cluster for each annotation</w:t>
      </w:r>
      <w:r w:rsidR="002B0942">
        <w:t xml:space="preserve"> (equation (1))</w:t>
      </w:r>
      <w:r>
        <w:t>:</w:t>
      </w:r>
    </w:p>
    <w:p w14:paraId="402563B0" w14:textId="77777777" w:rsidR="008125A7" w:rsidRDefault="008125A7" w:rsidP="008125A7">
      <w:pPr>
        <w:pStyle w:val="BodyText1"/>
        <w:spacing w:line="360" w:lineRule="auto"/>
        <w:jc w:val="center"/>
        <w:rPr>
          <w:rFonts w:ascii="Times New Roman" w:hAnsi="Times New Roman"/>
        </w:rPr>
      </w:pPr>
    </w:p>
    <w:p w14:paraId="756E23D0" w14:textId="77777777" w:rsidR="008125A7" w:rsidRDefault="008125A7" w:rsidP="008125A7">
      <w:pPr>
        <w:pStyle w:val="BodyText1"/>
        <w:spacing w:line="360" w:lineRule="auto"/>
        <w:jc w:val="center"/>
      </w:pPr>
      <m:oMath>
        <m:r>
          <w:rPr>
            <w:rFonts w:ascii="Cambria Math" w:hAnsi="Cambria Math"/>
          </w:rPr>
          <m:t>P</m:t>
        </m:r>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μ</m:t>
                </m:r>
              </m:e>
              <m:sub>
                <m:r>
                  <w:rPr>
                    <w:rFonts w:ascii="Cambria Math" w:hAnsi="Cambria Math"/>
                  </w:rPr>
                  <m:t>fc</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fc</m:t>
                </m:r>
              </m:sub>
            </m:sSub>
            <m:r>
              <w:rPr>
                <w:rFonts w:ascii="Cambria Math" w:hAnsi="Cambria Math"/>
              </w:rPr>
              <m:t>,Cn,F,N</m:t>
            </m:r>
          </m:e>
        </m:d>
        <m:r>
          <w:rPr>
            <w:rFonts w:ascii="Cambria Math" w:hAnsi="Cambria Math"/>
          </w:rPr>
          <m:t>=</m:t>
        </m:r>
        <m:f>
          <m:fPr>
            <m:ctrlPr>
              <w:rPr>
                <w:rFonts w:ascii="Cambria Math" w:hAnsi="Cambria Math"/>
              </w:rPr>
            </m:ctrlPr>
          </m:fPr>
          <m:num>
            <m:d>
              <m:dPr>
                <m:ctrlPr>
                  <w:rPr>
                    <w:rFonts w:ascii="Cambria Math" w:hAnsi="Cambria Math"/>
                  </w:rPr>
                </m:ctrlPr>
              </m:dPr>
              <m:e>
                <m:eqArr>
                  <m:eqArrPr>
                    <m:ctrlPr>
                      <w:rPr>
                        <w:rFonts w:ascii="Cambria Math" w:hAnsi="Cambria Math"/>
                      </w:rPr>
                    </m:ctrlPr>
                  </m:eqArrPr>
                  <m:e>
                    <m:r>
                      <w:rPr>
                        <w:rFonts w:ascii="Cambria Math" w:hAnsi="Cambria Math"/>
                      </w:rPr>
                      <m:t>F</m:t>
                    </m:r>
                  </m:e>
                  <m:e>
                    <m:sSub>
                      <m:sSubPr>
                        <m:ctrlPr>
                          <w:rPr>
                            <w:rFonts w:ascii="Cambria Math" w:hAnsi="Cambria Math"/>
                          </w:rPr>
                        </m:ctrlPr>
                      </m:sSubPr>
                      <m:e>
                        <m:r>
                          <w:rPr>
                            <w:rFonts w:ascii="Cambria Math" w:hAnsi="Cambria Math"/>
                          </w:rPr>
                          <m:t>μ</m:t>
                        </m:r>
                      </m:e>
                      <m:sub>
                        <m:r>
                          <w:rPr>
                            <w:rFonts w:ascii="Cambria Math" w:hAnsi="Cambria Math"/>
                          </w:rPr>
                          <m:t>fc</m:t>
                        </m:r>
                      </m:sub>
                    </m:sSub>
                  </m:e>
                </m:eqArr>
              </m:e>
            </m:d>
            <m:d>
              <m:dPr>
                <m:ctrlPr>
                  <w:rPr>
                    <w:rFonts w:ascii="Cambria Math" w:hAnsi="Cambria Math"/>
                  </w:rPr>
                </m:ctrlPr>
              </m:dPr>
              <m:e>
                <m:eqArr>
                  <m:eqArrPr>
                    <m:ctrlPr>
                      <w:rPr>
                        <w:rFonts w:ascii="Cambria Math" w:hAnsi="Cambria Math"/>
                      </w:rPr>
                    </m:ctrlPr>
                  </m:eqArrPr>
                  <m:e>
                    <m:r>
                      <w:rPr>
                        <w:rFonts w:ascii="Cambria Math" w:hAnsi="Cambria Math"/>
                      </w:rPr>
                      <m:t>N-F</m:t>
                    </m:r>
                  </m:e>
                  <m:e>
                    <m:r>
                      <w:rPr>
                        <w:rFonts w:ascii="Cambria Math" w:hAnsi="Cambria Math"/>
                      </w:rPr>
                      <m:t>Cn-</m:t>
                    </m:r>
                    <m:sSub>
                      <m:sSubPr>
                        <m:ctrlPr>
                          <w:rPr>
                            <w:rFonts w:ascii="Cambria Math" w:hAnsi="Cambria Math"/>
                          </w:rPr>
                        </m:ctrlPr>
                      </m:sSubPr>
                      <m:e>
                        <m:r>
                          <w:rPr>
                            <w:rFonts w:ascii="Cambria Math" w:hAnsi="Cambria Math"/>
                          </w:rPr>
                          <m:t>μ</m:t>
                        </m:r>
                      </m:e>
                      <m:sub>
                        <m:r>
                          <w:rPr>
                            <w:rFonts w:ascii="Cambria Math" w:hAnsi="Cambria Math"/>
                          </w:rPr>
                          <m:t>fc</m:t>
                        </m:r>
                      </m:sub>
                    </m:sSub>
                  </m:e>
                </m:eqArr>
              </m:e>
            </m:d>
          </m:num>
          <m:den>
            <m:d>
              <m:dPr>
                <m:ctrlPr>
                  <w:rPr>
                    <w:rFonts w:ascii="Cambria Math" w:hAnsi="Cambria Math"/>
                  </w:rPr>
                </m:ctrlPr>
              </m:dPr>
              <m:e>
                <m:eqArr>
                  <m:eqArrPr>
                    <m:ctrlPr>
                      <w:rPr>
                        <w:rFonts w:ascii="Cambria Math" w:hAnsi="Cambria Math"/>
                      </w:rPr>
                    </m:ctrlPr>
                  </m:eqArrPr>
                  <m:e>
                    <m:r>
                      <w:rPr>
                        <w:rFonts w:ascii="Cambria Math" w:hAnsi="Cambria Math"/>
                      </w:rPr>
                      <m:t>N</m:t>
                    </m:r>
                  </m:e>
                  <m:e>
                    <m:r>
                      <w:rPr>
                        <w:rFonts w:ascii="Cambria Math" w:hAnsi="Cambria Math"/>
                      </w:rPr>
                      <m:t>Cn</m:t>
                    </m:r>
                  </m:e>
                </m:eqArr>
              </m:e>
            </m:d>
          </m:den>
        </m:f>
      </m:oMath>
      <w:r>
        <w:rPr>
          <w:rFonts w:ascii="Times New Roman" w:hAnsi="Times New Roman"/>
        </w:rPr>
        <w:t>-(1)</w:t>
      </w:r>
    </w:p>
    <w:p w14:paraId="78A1BC70" w14:textId="545F45D4" w:rsidR="002B0942" w:rsidRDefault="008125A7" w:rsidP="008125A7">
      <w:pPr>
        <w:spacing w:line="360" w:lineRule="auto"/>
      </w:pPr>
      <w:r w:rsidRPr="00FF7B09">
        <w:t xml:space="preserve">Where  </w:t>
      </w:r>
      <m:oMath>
        <m:r>
          <w:rPr>
            <w:rFonts w:ascii="Cambria Math" w:hAnsi="Cambria Math"/>
          </w:rPr>
          <m:t>N</m:t>
        </m:r>
        <m:r>
          <m:rPr>
            <m:sty m:val="p"/>
          </m:rPr>
          <w:rPr>
            <w:rFonts w:ascii="Cambria Math" w:hAnsi="Cambria Math"/>
          </w:rPr>
          <m:t xml:space="preserve"> – </m:t>
        </m:r>
      </m:oMath>
      <w:r w:rsidRPr="00FF7B09">
        <w:t xml:space="preserve">is the total number of genes in the network; </w:t>
      </w:r>
      <m:oMath>
        <m:r>
          <w:rPr>
            <w:rFonts w:ascii="Cambria Math" w:hAnsi="Cambria Math"/>
          </w:rPr>
          <m:t>Cn</m:t>
        </m:r>
      </m:oMath>
      <w:r w:rsidR="007F0DBF" w:rsidRPr="00FF7B09">
        <w:t xml:space="preserve"> – </w:t>
      </w:r>
      <w:r w:rsidRPr="00FF7B09">
        <w:t xml:space="preserve">the number of genes in the community; </w:t>
      </w:r>
      <m:oMath>
        <m:r>
          <w:rPr>
            <w:rFonts w:ascii="Cambria Math" w:hAnsi="Cambria Math"/>
          </w:rPr>
          <m:t>F</m:t>
        </m:r>
      </m:oMath>
      <w:r w:rsidR="007F0DBF" w:rsidRPr="00FF7B09">
        <w:t xml:space="preserve"> – </w:t>
      </w:r>
      <w:r w:rsidRPr="00FF7B09">
        <w:t xml:space="preserve">the total number of functional annotated genes in the network, and </w:t>
      </w:r>
      <m:oMath>
        <m:sSub>
          <m:sSubPr>
            <m:ctrlPr>
              <w:rPr>
                <w:rFonts w:ascii="Cambria Math" w:hAnsi="Cambria Math"/>
              </w:rPr>
            </m:ctrlPr>
          </m:sSubPr>
          <m:e>
            <m:r>
              <w:rPr>
                <w:rFonts w:ascii="Cambria Math" w:hAnsi="Cambria Math"/>
              </w:rPr>
              <m:t>μ</m:t>
            </m:r>
          </m:e>
          <m:sub>
            <m:r>
              <w:rPr>
                <w:rFonts w:ascii="Cambria Math" w:hAnsi="Cambria Math"/>
              </w:rPr>
              <m:t>fc</m:t>
            </m:r>
          </m:sub>
        </m:sSub>
      </m:oMath>
      <w:r w:rsidR="007F0DBF" w:rsidRPr="00FF7B09">
        <w:t xml:space="preserve"> – </w:t>
      </w:r>
      <w:r w:rsidRPr="00FF7B09">
        <w:t xml:space="preserve">the number of functional annotated genes per community. </w:t>
      </w:r>
    </w:p>
    <w:p w14:paraId="7C265191" w14:textId="6606B493" w:rsidR="002B0942" w:rsidRDefault="008125A7" w:rsidP="008125A7">
      <w:pPr>
        <w:spacing w:line="360" w:lineRule="auto"/>
      </w:pPr>
      <w:r w:rsidRPr="00FF7B09">
        <w:lastRenderedPageBreak/>
        <w:t>Enrichment was calculated using eq</w:t>
      </w:r>
      <w:r w:rsidR="002B0942">
        <w:t>uation</w:t>
      </w:r>
      <w:r w:rsidRPr="00FF7B09">
        <w:t xml:space="preserve"> (2), which gives us the one-sided exact Fisher test, while depletion was calculated using alternative test given in eq</w:t>
      </w:r>
      <w:r w:rsidR="002B0942">
        <w:t>uatio</w:t>
      </w:r>
      <w:r w:rsidRPr="00FF7B09">
        <w:t>n (3).</w:t>
      </w:r>
    </w:p>
    <w:p w14:paraId="7302AAF7" w14:textId="77777777" w:rsidR="002B0942" w:rsidRDefault="002B0942" w:rsidP="008125A7">
      <w:pPr>
        <w:spacing w:line="360" w:lineRule="auto"/>
      </w:pPr>
    </w:p>
    <w:p w14:paraId="36DFABB2" w14:textId="77777777" w:rsidR="002B0942" w:rsidRPr="009608FF" w:rsidRDefault="002B0942" w:rsidP="002B0942">
      <w:pPr>
        <w:pStyle w:val="BodyText1"/>
        <w:spacing w:line="360" w:lineRule="auto"/>
        <w:jc w:val="center"/>
        <w:rPr>
          <w:rFonts w:ascii="Cambria Math" w:hAnsi="Cambria Math"/>
          <w:i/>
        </w:rPr>
      </w:pPr>
      <m:oMath>
        <m:r>
          <w:rPr>
            <w:rFonts w:ascii="Cambria Math" w:hAnsi="Cambria Math"/>
          </w:rPr>
          <m:t>P-valu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c</m:t>
                </m:r>
              </m:sub>
            </m:sSub>
          </m:e>
        </m:d>
        <m:r>
          <w:rPr>
            <w:rFonts w:ascii="Cambria Math" w:hAnsi="Cambria Math"/>
          </w:rPr>
          <m:t>=</m:t>
        </m:r>
        <m:nary>
          <m:naryPr>
            <m:chr m:val="∑"/>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μ</m:t>
                </m:r>
              </m:e>
              <m:sub>
                <m:r>
                  <w:rPr>
                    <w:rFonts w:ascii="Cambria Math" w:hAnsi="Cambria Math"/>
                  </w:rPr>
                  <m:t>fc</m:t>
                </m:r>
              </m:sub>
            </m:sSub>
          </m:sup>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X=i</m:t>
                          </m:r>
                        </m:e>
                      </m:d>
                    </m:e>
                    <m:e>
                      <m:r>
                        <w:rPr>
                          <w:rFonts w:ascii="Cambria Math" w:hAnsi="Cambria Math"/>
                        </w:rPr>
                        <m:t>:</m:t>
                      </m:r>
                    </m:e>
                    <m:e>
                      <m:r>
                        <w:rPr>
                          <w:rFonts w:ascii="Cambria Math" w:hAnsi="Cambria Math"/>
                        </w:rPr>
                        <m:t>P</m:t>
                      </m:r>
                      <m:d>
                        <m:dPr>
                          <m:ctrlPr>
                            <w:rPr>
                              <w:rFonts w:ascii="Cambria Math" w:hAnsi="Cambria Math"/>
                              <w:i/>
                            </w:rPr>
                          </m:ctrlPr>
                        </m:dPr>
                        <m:e>
                          <m:r>
                            <w:rPr>
                              <w:rFonts w:ascii="Cambria Math" w:hAnsi="Cambria Math"/>
                            </w:rPr>
                            <m:t>X=i</m:t>
                          </m:r>
                        </m:e>
                      </m:d>
                      <m:r>
                        <w:rPr>
                          <w:rFonts w:ascii="Cambria Math" w:hAnsi="Cambria Math"/>
                        </w:rPr>
                        <m:t>≤P</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fc</m:t>
                              </m:r>
                            </m:sub>
                          </m:sSub>
                        </m:e>
                      </m:d>
                    </m:e>
                  </m:mr>
                  <m:mr>
                    <m:e>
                      <m:r>
                        <w:rPr>
                          <w:rFonts w:ascii="Cambria Math" w:hAnsi="Cambria Math"/>
                        </w:rPr>
                        <m:t>0</m:t>
                      </m:r>
                    </m:e>
                    <m:e>
                      <m:r>
                        <w:rPr>
                          <w:rFonts w:ascii="Cambria Math" w:hAnsi="Cambria Math"/>
                        </w:rPr>
                        <m:t>:</m:t>
                      </m:r>
                    </m:e>
                    <m:e>
                      <m:r>
                        <w:rPr>
                          <w:rFonts w:ascii="Cambria Math" w:hAnsi="Cambria Math"/>
                        </w:rPr>
                        <m:t>P</m:t>
                      </m:r>
                      <m:d>
                        <m:dPr>
                          <m:ctrlPr>
                            <w:rPr>
                              <w:rFonts w:ascii="Cambria Math" w:hAnsi="Cambria Math"/>
                              <w:i/>
                            </w:rPr>
                          </m:ctrlPr>
                        </m:dPr>
                        <m:e>
                          <m:r>
                            <w:rPr>
                              <w:rFonts w:ascii="Cambria Math" w:hAnsi="Cambria Math"/>
                            </w:rPr>
                            <m:t>X=i</m:t>
                          </m:r>
                        </m:e>
                      </m:d>
                      <m:r>
                        <w:rPr>
                          <w:rFonts w:ascii="Cambria Math" w:hAnsi="Cambria Math"/>
                        </w:rPr>
                        <m:t>&gt;P</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fc</m:t>
                              </m:r>
                            </m:sub>
                          </m:sSub>
                        </m:e>
                      </m:d>
                      <m:r>
                        <w:rPr>
                          <w:rFonts w:ascii="Cambria Math" w:hAnsi="Cambria Math"/>
                        </w:rPr>
                        <m:t>.</m:t>
                      </m:r>
                    </m:e>
                  </m:mr>
                </m:m>
              </m:e>
            </m:d>
          </m:e>
        </m:nary>
      </m:oMath>
      <w:r w:rsidRPr="009608FF">
        <w:rPr>
          <w:rFonts w:ascii="Cambria Math" w:hAnsi="Cambria Math"/>
          <w:i/>
        </w:rPr>
        <w:t xml:space="preserve">-(2)  </w:t>
      </w:r>
    </w:p>
    <w:p w14:paraId="3DCA9C5D" w14:textId="77777777" w:rsidR="002B0942" w:rsidRPr="009608FF" w:rsidRDefault="002B0942" w:rsidP="002B0942">
      <w:pPr>
        <w:pStyle w:val="BodyText1"/>
        <w:spacing w:line="360" w:lineRule="auto"/>
        <w:jc w:val="center"/>
        <w:rPr>
          <w:rFonts w:ascii="Cambria Math" w:hAnsi="Cambria Math"/>
          <w:i/>
        </w:rPr>
      </w:pPr>
      <m:oMath>
        <m:r>
          <w:rPr>
            <w:rFonts w:ascii="Cambria Math" w:hAnsi="Cambria Math"/>
          </w:rPr>
          <m:t>P-valu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fc</m:t>
                </m:r>
              </m:sub>
            </m:sSub>
          </m:e>
        </m:d>
        <m:r>
          <w:rPr>
            <w:rFonts w:ascii="Cambria Math" w:hAnsi="Cambria Math"/>
          </w:rPr>
          <m:t>=</m:t>
        </m:r>
        <m:nary>
          <m:naryPr>
            <m:chr m:val="∑"/>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μ</m:t>
                </m:r>
              </m:e>
              <m:sub>
                <m:r>
                  <w:rPr>
                    <w:rFonts w:ascii="Cambria Math" w:hAnsi="Cambria Math"/>
                  </w:rPr>
                  <m:t>fc</m:t>
                </m:r>
              </m:sub>
            </m:sSub>
          </m:sup>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P</m:t>
                      </m:r>
                      <m:d>
                        <m:dPr>
                          <m:ctrlPr>
                            <w:rPr>
                              <w:rFonts w:ascii="Cambria Math" w:hAnsi="Cambria Math"/>
                              <w:i/>
                            </w:rPr>
                          </m:ctrlPr>
                        </m:dPr>
                        <m:e>
                          <m:r>
                            <w:rPr>
                              <w:rFonts w:ascii="Cambria Math" w:hAnsi="Cambria Math"/>
                            </w:rPr>
                            <m:t>X=i</m:t>
                          </m:r>
                        </m:e>
                      </m:d>
                    </m:e>
                    <m:e>
                      <m:r>
                        <w:rPr>
                          <w:rFonts w:ascii="Cambria Math" w:hAnsi="Cambria Math"/>
                        </w:rPr>
                        <m:t>:</m:t>
                      </m:r>
                    </m:e>
                    <m:e>
                      <m:r>
                        <w:rPr>
                          <w:rFonts w:ascii="Cambria Math" w:hAnsi="Cambria Math"/>
                        </w:rPr>
                        <m:t>P</m:t>
                      </m:r>
                      <m:d>
                        <m:dPr>
                          <m:ctrlPr>
                            <w:rPr>
                              <w:rFonts w:ascii="Cambria Math" w:hAnsi="Cambria Math"/>
                              <w:i/>
                            </w:rPr>
                          </m:ctrlPr>
                        </m:dPr>
                        <m:e>
                          <m:r>
                            <w:rPr>
                              <w:rFonts w:ascii="Cambria Math" w:hAnsi="Cambria Math"/>
                            </w:rPr>
                            <m:t>X=i</m:t>
                          </m:r>
                        </m:e>
                      </m:d>
                      <m:r>
                        <w:rPr>
                          <w:rFonts w:ascii="Cambria Math" w:hAnsi="Cambria Math"/>
                        </w:rPr>
                        <m:t>≥P</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fc</m:t>
                              </m:r>
                            </m:sub>
                          </m:sSub>
                        </m:e>
                      </m:d>
                    </m:e>
                  </m:mr>
                  <m:mr>
                    <m:e>
                      <m:r>
                        <w:rPr>
                          <w:rFonts w:ascii="Cambria Math" w:hAnsi="Cambria Math"/>
                        </w:rPr>
                        <m:t>0</m:t>
                      </m:r>
                    </m:e>
                    <m:e>
                      <m:r>
                        <w:rPr>
                          <w:rFonts w:ascii="Cambria Math" w:hAnsi="Cambria Math"/>
                        </w:rPr>
                        <m:t>:</m:t>
                      </m:r>
                    </m:e>
                    <m:e>
                      <m:r>
                        <w:rPr>
                          <w:rFonts w:ascii="Cambria Math" w:hAnsi="Cambria Math"/>
                        </w:rPr>
                        <m:t>P</m:t>
                      </m:r>
                      <m:d>
                        <m:dPr>
                          <m:ctrlPr>
                            <w:rPr>
                              <w:rFonts w:ascii="Cambria Math" w:hAnsi="Cambria Math"/>
                              <w:i/>
                            </w:rPr>
                          </m:ctrlPr>
                        </m:dPr>
                        <m:e>
                          <m:r>
                            <w:rPr>
                              <w:rFonts w:ascii="Cambria Math" w:hAnsi="Cambria Math"/>
                            </w:rPr>
                            <m:t>X=i</m:t>
                          </m:r>
                        </m:e>
                      </m:d>
                      <m:r>
                        <w:rPr>
                          <w:rFonts w:ascii="Cambria Math" w:hAnsi="Cambria Math"/>
                        </w:rPr>
                        <m:t>&lt;P</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fc</m:t>
                              </m:r>
                            </m:sub>
                          </m:sSub>
                        </m:e>
                      </m:d>
                      <m:r>
                        <w:rPr>
                          <w:rFonts w:ascii="Cambria Math" w:hAnsi="Cambria Math"/>
                        </w:rPr>
                        <m:t>.</m:t>
                      </m:r>
                    </m:e>
                  </m:mr>
                </m:m>
              </m:e>
            </m:d>
          </m:e>
        </m:nary>
      </m:oMath>
      <w:r w:rsidRPr="009608FF">
        <w:rPr>
          <w:rFonts w:ascii="Cambria Math" w:hAnsi="Cambria Math"/>
          <w:i/>
        </w:rPr>
        <w:t>-(3)</w:t>
      </w:r>
    </w:p>
    <w:p w14:paraId="35A9FF67" w14:textId="77777777" w:rsidR="002B0942" w:rsidRDefault="002B0942" w:rsidP="002B0942">
      <w:pPr>
        <w:pStyle w:val="BodyText1"/>
        <w:spacing w:line="360" w:lineRule="auto"/>
        <w:jc w:val="center"/>
      </w:pPr>
    </w:p>
    <w:p w14:paraId="04E55448" w14:textId="2EFFFDD0" w:rsidR="008125A7" w:rsidRDefault="008125A7" w:rsidP="008125A7">
      <w:pPr>
        <w:spacing w:line="360" w:lineRule="auto"/>
      </w:pPr>
      <w:r w:rsidRPr="00FF7B09">
        <w:t xml:space="preserve"> </w:t>
      </w:r>
      <w:bookmarkStart w:id="2" w:name="__DdeLink__6871_35765397011"/>
      <w:r w:rsidRPr="00FF7B09">
        <w:t>P-values calculated where corrected using the Benjamini and Yekutieli (B-Y)</w:t>
      </w:r>
      <w:r w:rsidR="00C326D6">
        <w:t xml:space="preserve"> </w:t>
      </w:r>
      <w:r w:rsidR="00C326D6">
        <w:fldChar w:fldCharType="begin"/>
      </w:r>
      <w:r w:rsidR="00C326D6">
        <w:instrText xml:space="preserve"> ADDIN EN.CITE &lt;EndNote&gt;&lt;Cite&gt;&lt;Author&gt;Benjamini&lt;/Author&gt;&lt;Year&gt;2001&lt;/Year&gt;&lt;IDText&gt;The control of the false discovery rate in multiple testing under dependency&lt;/IDText&gt;&lt;DisplayText&gt;(Benjamini &amp;amp; Yekutieli, 2001)&lt;/DisplayText&gt;&lt;record&gt;&lt;urls&gt;&lt;related-urls&gt;&lt;url&gt;https://doi.org/10.1214/aos/1013699998&lt;/url&gt;&lt;/related-urls&gt;&lt;/urls&gt;&lt;titles&gt;&lt;title&gt;The control of the false discovery rate in multiple testing under dependency&lt;/title&gt;&lt;secondary-title&gt;The Annals of Statistics&lt;/secondary-title&gt;&lt;/titles&gt;&lt;pages&gt;1165-1188, 24&lt;/pages&gt;&lt;number&gt;4&lt;/number&gt;&lt;contributors&gt;&lt;authors&gt;&lt;author&gt;Benjamini, Yoav&lt;/author&gt;&lt;author&gt;Yekutieli, Daniel&lt;/author&gt;&lt;/authors&gt;&lt;/contributors&gt;&lt;added-date format="utc"&gt;1698162771&lt;/added-date&gt;&lt;ref-type name="Journal Article"&gt;17&lt;/ref-type&gt;&lt;dates&gt;&lt;year&gt;2001&lt;/year&gt;&lt;/dates&gt;&lt;rec-number&gt;324&lt;/rec-number&gt;&lt;last-updated-date format="utc"&gt;1698162771&lt;/last-updated-date&gt;&lt;volume&gt;29&lt;/volume&gt;&lt;/record&gt;&lt;/Cite&gt;&lt;/EndNote&gt;</w:instrText>
      </w:r>
      <w:r w:rsidR="00C326D6">
        <w:fldChar w:fldCharType="separate"/>
      </w:r>
      <w:r w:rsidR="00C326D6">
        <w:rPr>
          <w:noProof/>
        </w:rPr>
        <w:t>(Benjamini &amp; Yekutieli, 2001)</w:t>
      </w:r>
      <w:r w:rsidR="00C326D6">
        <w:fldChar w:fldCharType="end"/>
      </w:r>
      <w:r w:rsidRPr="00FF7B09">
        <w:t xml:space="preserve"> </w:t>
      </w:r>
      <w:bookmarkEnd w:id="2"/>
      <w:r w:rsidRPr="00FF7B09">
        <w:t>procedure and tested against the more stringent Bonferroni correction at the 0.05 (*), 0.01 (**) and 0.001 (***) significance levels.</w:t>
      </w:r>
    </w:p>
    <w:p w14:paraId="6CDF1137" w14:textId="77777777" w:rsidR="008125A7" w:rsidRDefault="008125A7" w:rsidP="008125A7">
      <w:pPr>
        <w:spacing w:line="360" w:lineRule="auto"/>
      </w:pPr>
    </w:p>
    <w:p w14:paraId="44A45AA0" w14:textId="77777777" w:rsidR="008125A7" w:rsidRDefault="008125A7" w:rsidP="008125A7">
      <w:pPr>
        <w:spacing w:line="360" w:lineRule="auto"/>
      </w:pPr>
      <w:r>
        <w:t>Given the enrichment results, we can calculate the log of the Odds Ratio (OR) as:</w:t>
      </w:r>
    </w:p>
    <w:p w14:paraId="70357879" w14:textId="32FC8DDE" w:rsidR="008125A7" w:rsidRPr="009608FF" w:rsidRDefault="008125A7" w:rsidP="008125A7">
      <w:pPr>
        <w:pStyle w:val="BodyText1"/>
        <w:rPr>
          <w:rFonts w:ascii="Cambria Math" w:hAnsi="Cambria Math"/>
          <w:i/>
        </w:rPr>
      </w:pPr>
      <m:oMath>
        <m:r>
          <w:rPr>
            <w:rFonts w:ascii="Cambria Math" w:hAnsi="Cambria Math"/>
          </w:rPr>
          <m:t>ln</m:t>
        </m:r>
        <m:d>
          <m:dPr>
            <m:ctrlPr>
              <w:rPr>
                <w:rFonts w:ascii="Cambria Math" w:hAnsi="Cambria Math"/>
                <w:i/>
              </w:rPr>
            </m:ctrlPr>
          </m:dPr>
          <m:e>
            <m:r>
              <m:rPr>
                <m:lit/>
                <m:nor/>
              </m:rPr>
              <w:rPr>
                <w:rFonts w:ascii="Cambria Math" w:hAnsi="Cambria Math"/>
                <w:i/>
              </w:rPr>
              <m:t>OR</m:t>
            </m:r>
          </m:e>
        </m:d>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fc</m:t>
                    </m:r>
                  </m:sub>
                </m:sSub>
                <m:r>
                  <w:rPr>
                    <w:rFonts w:ascii="Cambria Math" w:hAnsi="Cambria Math"/>
                  </w:rPr>
                  <m:t>*</m:t>
                </m:r>
                <m:d>
                  <m:dPr>
                    <m:ctrlPr>
                      <w:rPr>
                        <w:rFonts w:ascii="Cambria Math" w:hAnsi="Cambria Math"/>
                        <w:i/>
                      </w:rPr>
                    </m:ctrlPr>
                  </m:dPr>
                  <m:e>
                    <m:r>
                      <w:rPr>
                        <w:rFonts w:ascii="Cambria Math" w:hAnsi="Cambria Math"/>
                      </w:rPr>
                      <m:t>N-F+</m:t>
                    </m:r>
                    <m:sSub>
                      <m:sSubPr>
                        <m:ctrlPr>
                          <w:rPr>
                            <w:rFonts w:ascii="Cambria Math" w:hAnsi="Cambria Math"/>
                            <w:i/>
                          </w:rPr>
                        </m:ctrlPr>
                      </m:sSubPr>
                      <m:e>
                        <m:r>
                          <w:rPr>
                            <w:rFonts w:ascii="Cambria Math" w:hAnsi="Cambria Math"/>
                          </w:rPr>
                          <m:t>μ</m:t>
                        </m:r>
                      </m:e>
                      <m:sub>
                        <m:r>
                          <w:rPr>
                            <w:rFonts w:ascii="Cambria Math" w:hAnsi="Cambria Math"/>
                          </w:rPr>
                          <m:t>fc</m:t>
                        </m:r>
                      </m:sub>
                    </m:sSub>
                    <m:r>
                      <w:rPr>
                        <w:rFonts w:ascii="Cambria Math" w:hAnsi="Cambria Math"/>
                      </w:rPr>
                      <m:t>-Cn</m:t>
                    </m:r>
                  </m:e>
                </m:d>
              </m:num>
              <m:den>
                <m:d>
                  <m:dPr>
                    <m:ctrlPr>
                      <w:rPr>
                        <w:rFonts w:ascii="Cambria Math" w:hAnsi="Cambria Math"/>
                        <w:i/>
                      </w:rPr>
                    </m:ctrlPr>
                  </m:dPr>
                  <m:e>
                    <m:r>
                      <w:rPr>
                        <w:rFonts w:ascii="Cambria Math" w:hAnsi="Cambria Math"/>
                      </w:rPr>
                      <m:t>Cn-</m:t>
                    </m:r>
                    <m:sSub>
                      <m:sSubPr>
                        <m:ctrlPr>
                          <w:rPr>
                            <w:rFonts w:ascii="Cambria Math" w:hAnsi="Cambria Math"/>
                            <w:i/>
                          </w:rPr>
                        </m:ctrlPr>
                      </m:sSubPr>
                      <m:e>
                        <m:r>
                          <w:rPr>
                            <w:rFonts w:ascii="Cambria Math" w:hAnsi="Cambria Math"/>
                          </w:rPr>
                          <m:t>μ</m:t>
                        </m:r>
                      </m:e>
                      <m:sub>
                        <m:r>
                          <w:rPr>
                            <w:rFonts w:ascii="Cambria Math" w:hAnsi="Cambria Math"/>
                          </w:rPr>
                          <m:t>fc</m:t>
                        </m:r>
                      </m:sub>
                    </m:sSub>
                  </m:e>
                </m:d>
                <m:r>
                  <w:rPr>
                    <w:rFonts w:ascii="Cambria Math" w:hAnsi="Cambria Math"/>
                  </w:rPr>
                  <m:t>*</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μ</m:t>
                        </m:r>
                      </m:e>
                      <m:sub>
                        <m:r>
                          <w:rPr>
                            <w:rFonts w:ascii="Cambria Math" w:hAnsi="Cambria Math"/>
                          </w:rPr>
                          <m:t>fc</m:t>
                        </m:r>
                      </m:sub>
                    </m:sSub>
                  </m:e>
                </m:d>
              </m:den>
            </m:f>
          </m:e>
        </m:d>
      </m:oMath>
      <w:r w:rsidRPr="009608FF">
        <w:rPr>
          <w:rFonts w:ascii="Cambria Math" w:hAnsi="Cambria Math"/>
          <w:i/>
        </w:rPr>
        <w:t>-(4)</w:t>
      </w:r>
    </w:p>
    <w:p w14:paraId="3088A2A4" w14:textId="03CB3C95" w:rsidR="008125A7" w:rsidRDefault="005E186A" w:rsidP="008125A7">
      <w:pPr>
        <w:spacing w:line="360" w:lineRule="auto"/>
      </w:pPr>
      <w:r>
        <w:t>a</w:t>
      </w:r>
      <w:r w:rsidR="008125A7">
        <w:t>nd it’s upper and lower 95% Confidence Interval:</w:t>
      </w:r>
    </w:p>
    <w:p w14:paraId="04D42CAC" w14:textId="26DFBFE7" w:rsidR="008125A7" w:rsidRDefault="008125A7" w:rsidP="008125A7">
      <w:pPr>
        <w:pStyle w:val="BodyText1"/>
        <w:rPr>
          <w:rFonts w:ascii="Times New Roman" w:hAnsi="Times New Roman"/>
        </w:rPr>
      </w:pPr>
      <m:oMath>
        <m:r>
          <m:rPr>
            <m:lit/>
            <m:nor/>
          </m:rPr>
          <w:rPr>
            <w:rFonts w:ascii="Times New Roman" w:hAnsi="Times New Roman"/>
          </w:rPr>
          <m:t>CI(ln(OR))</m:t>
        </m:r>
        <m:r>
          <m:rPr>
            <m:sty m:val="p"/>
          </m:rPr>
          <w:rPr>
            <w:rFonts w:ascii="Cambria Math" w:hAnsi="Cambria Math"/>
          </w:rPr>
          <m:t>=</m:t>
        </m:r>
        <m:r>
          <w:rPr>
            <w:rFonts w:ascii="Cambria Math" w:hAnsi="Cambria Math"/>
          </w:rPr>
          <m:t>ln</m:t>
        </m:r>
        <m:d>
          <m:dPr>
            <m:ctrlPr>
              <w:rPr>
                <w:rFonts w:ascii="Cambria Math" w:hAnsi="Cambria Math"/>
              </w:rPr>
            </m:ctrlPr>
          </m:dPr>
          <m:e>
            <m:r>
              <m:rPr>
                <m:lit/>
                <m:nor/>
              </m:rPr>
              <w:rPr>
                <w:rFonts w:ascii="Times New Roman" w:hAnsi="Times New Roman"/>
              </w:rPr>
              <m:t>OR</m:t>
            </m:r>
          </m:e>
        </m:d>
        <m:r>
          <m:rPr>
            <m:sty m:val="p"/>
          </m:rPr>
          <w:rPr>
            <w:rFonts w:ascii="Cambria Math" w:hAnsi="Cambria Math"/>
          </w:rPr>
          <m:t>±1.96*</m:t>
        </m:r>
        <m:sSup>
          <m:sSupPr>
            <m:ctrlPr>
              <w:rPr>
                <w:rFonts w:ascii="Cambria Math" w:hAnsi="Cambria Math"/>
              </w:rPr>
            </m:ctrlPr>
          </m:sSupPr>
          <m:e>
            <m:d>
              <m:dPr>
                <m:ctrlPr>
                  <w:rPr>
                    <w:rFonts w:ascii="Cambria Math" w:hAnsi="Cambria Math"/>
                  </w:rPr>
                </m:ctrlPr>
              </m:dPr>
              <m:e>
                <m:r>
                  <w:rPr>
                    <w:rFonts w:ascii="Cambria Math" w:hAnsi="Cambria Math"/>
                  </w:rPr>
                  <m:t>1</m:t>
                </m:r>
                <m:r>
                  <m:rPr>
                    <m:lit/>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fc</m:t>
                    </m:r>
                  </m:sub>
                </m:sSub>
                <m:r>
                  <w:rPr>
                    <w:rFonts w:ascii="Cambria Math" w:hAnsi="Cambria Math"/>
                  </w:rPr>
                  <m:t>+1</m:t>
                </m:r>
                <m:r>
                  <m:rPr>
                    <m:lit/>
                  </m:rPr>
                  <w:rPr>
                    <w:rFonts w:ascii="Cambria Math" w:hAnsi="Cambria Math"/>
                  </w:rPr>
                  <m:t>/</m:t>
                </m:r>
                <m:d>
                  <m:dPr>
                    <m:ctrlPr>
                      <w:rPr>
                        <w:rFonts w:ascii="Cambria Math" w:hAnsi="Cambria Math"/>
                      </w:rPr>
                    </m:ctrlPr>
                  </m:dPr>
                  <m:e>
                    <m:r>
                      <w:rPr>
                        <w:rFonts w:ascii="Cambria Math" w:hAnsi="Cambria Math"/>
                      </w:rPr>
                      <m:t>Cn-</m:t>
                    </m:r>
                    <m:sSub>
                      <m:sSubPr>
                        <m:ctrlPr>
                          <w:rPr>
                            <w:rFonts w:ascii="Cambria Math" w:hAnsi="Cambria Math"/>
                          </w:rPr>
                        </m:ctrlPr>
                      </m:sSubPr>
                      <m:e>
                        <m:r>
                          <w:rPr>
                            <w:rFonts w:ascii="Cambria Math" w:hAnsi="Cambria Math"/>
                          </w:rPr>
                          <m:t>μ</m:t>
                        </m:r>
                      </m:e>
                      <m:sub>
                        <m:r>
                          <w:rPr>
                            <w:rFonts w:ascii="Cambria Math" w:hAnsi="Cambria Math"/>
                          </w:rPr>
                          <m:t>fc</m:t>
                        </m:r>
                      </m:sub>
                    </m:sSub>
                  </m:e>
                </m:d>
                <m:r>
                  <w:rPr>
                    <w:rFonts w:ascii="Cambria Math" w:hAnsi="Cambria Math"/>
                  </w:rPr>
                  <m:t>+1</m:t>
                </m:r>
                <m:r>
                  <m:rPr>
                    <m:lit/>
                  </m:rPr>
                  <w:rPr>
                    <w:rFonts w:ascii="Cambria Math" w:hAnsi="Cambria Math"/>
                  </w:rPr>
                  <m:t>/</m:t>
                </m:r>
                <m:d>
                  <m:dPr>
                    <m:ctrlPr>
                      <w:rPr>
                        <w:rFonts w:ascii="Cambria Math" w:hAnsi="Cambria Math"/>
                      </w:rPr>
                    </m:ctrlPr>
                  </m:dPr>
                  <m:e>
                    <m:r>
                      <w:rPr>
                        <w:rFonts w:ascii="Cambria Math" w:hAnsi="Cambria Math"/>
                      </w:rPr>
                      <m:t>F-</m:t>
                    </m:r>
                    <m:sSub>
                      <m:sSubPr>
                        <m:ctrlPr>
                          <w:rPr>
                            <w:rFonts w:ascii="Cambria Math" w:hAnsi="Cambria Math"/>
                          </w:rPr>
                        </m:ctrlPr>
                      </m:sSubPr>
                      <m:e>
                        <m:r>
                          <w:rPr>
                            <w:rFonts w:ascii="Cambria Math" w:hAnsi="Cambria Math"/>
                          </w:rPr>
                          <m:t>μ</m:t>
                        </m:r>
                      </m:e>
                      <m:sub>
                        <m:r>
                          <w:rPr>
                            <w:rFonts w:ascii="Cambria Math" w:hAnsi="Cambria Math"/>
                          </w:rPr>
                          <m:t>fc</m:t>
                        </m:r>
                      </m:sub>
                    </m:sSub>
                  </m:e>
                </m:d>
                <m:r>
                  <w:rPr>
                    <w:rFonts w:ascii="Cambria Math" w:hAnsi="Cambria Math"/>
                  </w:rPr>
                  <m:t>+1</m:t>
                </m:r>
                <m:r>
                  <m:rPr>
                    <m:lit/>
                  </m:rPr>
                  <w:rPr>
                    <w:rFonts w:ascii="Cambria Math" w:hAnsi="Cambria Math"/>
                  </w:rPr>
                  <m:t>/</m:t>
                </m:r>
                <m:d>
                  <m:dPr>
                    <m:ctrlPr>
                      <w:rPr>
                        <w:rFonts w:ascii="Cambria Math" w:hAnsi="Cambria Math"/>
                      </w:rPr>
                    </m:ctrlPr>
                  </m:dPr>
                  <m:e>
                    <m:r>
                      <w:rPr>
                        <w:rFonts w:ascii="Cambria Math" w:hAnsi="Cambria Math"/>
                      </w:rPr>
                      <m:t>N-F+</m:t>
                    </m:r>
                    <m:sSub>
                      <m:sSubPr>
                        <m:ctrlPr>
                          <w:rPr>
                            <w:rFonts w:ascii="Cambria Math" w:hAnsi="Cambria Math"/>
                          </w:rPr>
                        </m:ctrlPr>
                      </m:sSubPr>
                      <m:e>
                        <m:r>
                          <w:rPr>
                            <w:rFonts w:ascii="Cambria Math" w:hAnsi="Cambria Math"/>
                          </w:rPr>
                          <m:t>μ</m:t>
                        </m:r>
                      </m:e>
                      <m:sub>
                        <m:r>
                          <w:rPr>
                            <w:rFonts w:ascii="Cambria Math" w:hAnsi="Cambria Math"/>
                          </w:rPr>
                          <m:t>fc</m:t>
                        </m:r>
                      </m:sub>
                    </m:sSub>
                    <m:r>
                      <w:rPr>
                        <w:rFonts w:ascii="Cambria Math" w:hAnsi="Cambria Math"/>
                      </w:rPr>
                      <m:t>-Cn</m:t>
                    </m:r>
                  </m:e>
                </m:d>
              </m:e>
            </m:d>
          </m:e>
          <m:sup>
            <m:r>
              <w:rPr>
                <w:rFonts w:ascii="Cambria Math" w:hAnsi="Cambria Math"/>
              </w:rPr>
              <m:t>1</m:t>
            </m:r>
            <m:r>
              <m:rPr>
                <m:lit/>
              </m:rPr>
              <w:rPr>
                <w:rFonts w:ascii="Cambria Math" w:hAnsi="Cambria Math"/>
              </w:rPr>
              <m:t>/</m:t>
            </m:r>
            <m:r>
              <w:rPr>
                <w:rFonts w:ascii="Cambria Math" w:hAnsi="Cambria Math"/>
              </w:rPr>
              <m:t>2</m:t>
            </m:r>
          </m:sup>
        </m:sSup>
      </m:oMath>
      <w:r>
        <w:rPr>
          <w:rFonts w:ascii="Times New Roman" w:hAnsi="Times New Roman"/>
        </w:rPr>
        <w:t>-(5)</w:t>
      </w:r>
    </w:p>
    <w:p w14:paraId="0DE3604E" w14:textId="575B4B6C" w:rsidR="008125A7" w:rsidRPr="006B6796" w:rsidRDefault="005E186A" w:rsidP="006B6796">
      <w:pPr>
        <w:pStyle w:val="BodyText1"/>
        <w:rPr>
          <w:rFonts w:ascii="Times New Roman" w:eastAsia="Times New Roman" w:hAnsi="Times New Roman"/>
          <w:color w:val="auto"/>
          <w:sz w:val="24"/>
          <w:szCs w:val="24"/>
          <w:lang w:val="en-GB" w:eastAsia="en-GB"/>
        </w:rPr>
      </w:pPr>
      <w:r w:rsidRPr="00FF7B09">
        <w:rPr>
          <w:rFonts w:ascii="Times New Roman" w:eastAsia="Times New Roman" w:hAnsi="Times New Roman"/>
          <w:color w:val="auto"/>
          <w:sz w:val="24"/>
          <w:szCs w:val="24"/>
          <w:lang w:val="en-GB" w:eastAsia="en-GB"/>
        </w:rPr>
        <w:t>, where terms are the same as those stated above.</w:t>
      </w:r>
    </w:p>
    <w:p w14:paraId="66F25365" w14:textId="77777777" w:rsidR="008125A7" w:rsidRPr="009252CF" w:rsidRDefault="008125A7" w:rsidP="008125A7">
      <w:pPr>
        <w:spacing w:line="360" w:lineRule="auto"/>
      </w:pPr>
      <w:r w:rsidRPr="009252CF">
        <w:t>Fold-enrichment (Fe) value, measured at 100 intervals taken from 0 to the maximum Fe value (the maximum found from all algorithms studied)</w:t>
      </w:r>
      <w:r>
        <w:t xml:space="preserve"> is estimated as follows:</w:t>
      </w:r>
    </w:p>
    <w:p w14:paraId="79763955" w14:textId="77777777" w:rsidR="008125A7" w:rsidRPr="009608FF" w:rsidRDefault="008125A7" w:rsidP="008125A7">
      <w:pPr>
        <w:pStyle w:val="BodyText1"/>
        <w:spacing w:line="360" w:lineRule="auto"/>
        <w:jc w:val="center"/>
        <w:rPr>
          <w:rFonts w:ascii="Cambria Math" w:hAnsi="Cambria Math"/>
          <w:i/>
        </w:rPr>
      </w:pPr>
      <m:oMath>
        <m:r>
          <w:rPr>
            <w:rFonts w:ascii="Cambria Math" w:hAnsi="Cambria Math"/>
          </w:rPr>
          <m:t>log2</m:t>
        </m:r>
        <m:d>
          <m:dPr>
            <m:ctrlPr>
              <w:rPr>
                <w:rFonts w:ascii="Cambria Math" w:hAnsi="Cambria Math"/>
                <w:i/>
              </w:rPr>
            </m:ctrlPr>
          </m:dPr>
          <m:e>
            <m:r>
              <m:rPr>
                <m:lit/>
                <m:nor/>
              </m:rPr>
              <w:rPr>
                <w:rFonts w:ascii="Cambria Math" w:hAnsi="Cambria Math"/>
                <w:i/>
              </w:rPr>
              <m:t>Fe</m:t>
            </m:r>
          </m:e>
        </m:d>
        <m:r>
          <w:rPr>
            <w:rFonts w:ascii="Cambria Math" w:hAnsi="Cambria Math"/>
          </w:rPr>
          <m:t>=log2</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fc</m:t>
                            </m:r>
                          </m:sub>
                        </m:sSub>
                      </m:num>
                      <m:den>
                        <m:r>
                          <w:rPr>
                            <w:rFonts w:ascii="Cambria Math" w:hAnsi="Cambria Math"/>
                          </w:rPr>
                          <m:t>F</m:t>
                        </m:r>
                      </m:den>
                    </m:f>
                  </m:e>
                </m:d>
              </m:num>
              <m:den>
                <m:d>
                  <m:dPr>
                    <m:ctrlPr>
                      <w:rPr>
                        <w:rFonts w:ascii="Cambria Math" w:hAnsi="Cambria Math"/>
                        <w:i/>
                      </w:rPr>
                    </m:ctrlPr>
                  </m:dPr>
                  <m:e>
                    <m:f>
                      <m:fPr>
                        <m:ctrlPr>
                          <w:rPr>
                            <w:rFonts w:ascii="Cambria Math" w:hAnsi="Cambria Math"/>
                            <w:i/>
                          </w:rPr>
                        </m:ctrlPr>
                      </m:fPr>
                      <m:num>
                        <m:r>
                          <w:rPr>
                            <w:rFonts w:ascii="Cambria Math" w:hAnsi="Cambria Math"/>
                          </w:rPr>
                          <m:t>Cn</m:t>
                        </m:r>
                      </m:num>
                      <m:den>
                        <m:r>
                          <w:rPr>
                            <w:rFonts w:ascii="Cambria Math" w:hAnsi="Cambria Math"/>
                          </w:rPr>
                          <m:t>N</m:t>
                        </m:r>
                      </m:den>
                    </m:f>
                  </m:e>
                </m:d>
              </m:den>
            </m:f>
          </m:e>
        </m:d>
      </m:oMath>
      <w:r w:rsidRPr="009608FF">
        <w:rPr>
          <w:rFonts w:ascii="Cambria Math" w:hAnsi="Cambria Math"/>
          <w:i/>
        </w:rPr>
        <w:t xml:space="preserve">    - (6)</w:t>
      </w:r>
    </w:p>
    <w:p w14:paraId="47826472" w14:textId="60B5FCBE" w:rsidR="008125A7" w:rsidRPr="002033D4" w:rsidRDefault="008125A7" w:rsidP="008125A7">
      <w:pPr>
        <w:spacing w:line="360" w:lineRule="auto"/>
      </w:pPr>
      <w:r w:rsidRPr="002033D4">
        <w:t>where</w:t>
      </w:r>
      <w:r w:rsidR="00B72B70" w:rsidRPr="002033D4">
        <w:t xml:space="preserve"> as </w:t>
      </w:r>
      <w:r w:rsidR="00FF7B09" w:rsidRPr="002033D4">
        <w:t xml:space="preserve">in </w:t>
      </w:r>
      <w:r w:rsidR="00B72B70" w:rsidRPr="002033D4">
        <w:t xml:space="preserve">above </w:t>
      </w:r>
      <m:oMath>
        <m:r>
          <w:rPr>
            <w:rFonts w:ascii="Cambria Math" w:hAnsi="Cambria Math"/>
          </w:rPr>
          <m:t>N</m:t>
        </m:r>
        <m:r>
          <m:rPr>
            <m:sty m:val="p"/>
          </m:rPr>
          <w:rPr>
            <w:rFonts w:ascii="Cambria Math" w:hAnsi="Cambria Math"/>
          </w:rPr>
          <m:t xml:space="preserve"> – </m:t>
        </m:r>
      </m:oMath>
      <w:r w:rsidR="00B72B70" w:rsidRPr="002033D4">
        <w:t xml:space="preserve">is the total number of genes in the network; </w:t>
      </w:r>
      <m:oMath>
        <m:r>
          <w:rPr>
            <w:rFonts w:ascii="Cambria Math" w:hAnsi="Cambria Math"/>
          </w:rPr>
          <m:t>Cn</m:t>
        </m:r>
      </m:oMath>
      <w:r w:rsidR="00B72B70" w:rsidRPr="002033D4">
        <w:t xml:space="preserve"> – the number of genes in the community; </w:t>
      </w:r>
      <m:oMath>
        <m:r>
          <w:rPr>
            <w:rFonts w:ascii="Cambria Math" w:hAnsi="Cambria Math"/>
          </w:rPr>
          <m:t>F</m:t>
        </m:r>
      </m:oMath>
      <w:r w:rsidR="00B72B70" w:rsidRPr="002033D4">
        <w:t xml:space="preserve"> – the total number of functional annotated genes in the network, and </w:t>
      </w:r>
      <m:oMath>
        <m:sSub>
          <m:sSubPr>
            <m:ctrlPr>
              <w:rPr>
                <w:rFonts w:ascii="Cambria Math" w:hAnsi="Cambria Math"/>
              </w:rPr>
            </m:ctrlPr>
          </m:sSubPr>
          <m:e>
            <m:r>
              <w:rPr>
                <w:rFonts w:ascii="Cambria Math" w:hAnsi="Cambria Math"/>
              </w:rPr>
              <m:t>μ</m:t>
            </m:r>
          </m:e>
          <m:sub>
            <m:r>
              <w:rPr>
                <w:rFonts w:ascii="Cambria Math" w:hAnsi="Cambria Math"/>
              </w:rPr>
              <m:t>fc</m:t>
            </m:r>
          </m:sub>
        </m:sSub>
      </m:oMath>
      <w:r w:rsidR="00B72B70" w:rsidRPr="002033D4">
        <w:t xml:space="preserve"> – the number of functional annotated genes per community.</w:t>
      </w:r>
    </w:p>
    <w:p w14:paraId="705438E9" w14:textId="77777777" w:rsidR="008125A7" w:rsidRDefault="008125A7" w:rsidP="008125A7">
      <w:pPr>
        <w:spacing w:line="360" w:lineRule="auto"/>
      </w:pPr>
      <w:r w:rsidRPr="002033D4">
        <w:t>For each algorithm we measure the difference in fraction of enriched communities between log2(Fe) ‘cut off’ values of 0.5 (this translates to interval point 7 out of 100) and 4.8 (which is the interval point 54 out of 100).</w:t>
      </w:r>
      <w:r>
        <w:t xml:space="preserve"> </w:t>
      </w:r>
    </w:p>
    <w:p w14:paraId="6A183821" w14:textId="2DB8EDBB" w:rsidR="008125A7" w:rsidRPr="009252CF" w:rsidRDefault="008125A7" w:rsidP="008125A7">
      <w:pPr>
        <w:spacing w:line="360" w:lineRule="auto"/>
      </w:pPr>
      <w:r>
        <w:t>So, f</w:t>
      </w:r>
      <w:r w:rsidRPr="009252CF">
        <w:t xml:space="preserve">inally, </w:t>
      </w:r>
      <w:r>
        <w:t>w</w:t>
      </w:r>
      <w:r w:rsidRPr="009252CF">
        <w:t xml:space="preserve">e test how well each distribution </w:t>
      </w:r>
      <w:r>
        <w:t>is fitted</w:t>
      </w:r>
      <w:r w:rsidRPr="009252CF">
        <w:t xml:space="preserve"> to a generalised sigmoid function: </w:t>
      </w:r>
    </w:p>
    <w:p w14:paraId="3E2E42FF" w14:textId="77777777" w:rsidR="008125A7" w:rsidRPr="009252CF" w:rsidRDefault="008125A7" w:rsidP="008125A7">
      <w:pPr>
        <w:pStyle w:val="BodyText1"/>
        <w:spacing w:line="360" w:lineRule="auto"/>
        <w:jc w:val="center"/>
        <w:rPr>
          <w:rFonts w:ascii="Times New Roman" w:eastAsia="Times New Roman" w:hAnsi="Times New Roman"/>
          <w:color w:val="auto"/>
          <w:sz w:val="24"/>
          <w:szCs w:val="24"/>
          <w:lang w:val="en-GB" w:eastAsia="en-GB"/>
        </w:rPr>
      </w:pPr>
      <m:oMath>
        <m:r>
          <w:rPr>
            <w:rFonts w:ascii="Cambria Math" w:eastAsia="Times New Roman" w:hAnsi="Cambria Math"/>
            <w:color w:val="auto"/>
            <w:sz w:val="24"/>
            <w:szCs w:val="24"/>
            <w:lang w:val="en-GB" w:eastAsia="en-GB"/>
          </w:rPr>
          <m:t>y</m:t>
        </m:r>
        <m:r>
          <m:rPr>
            <m:sty m:val="p"/>
          </m:rPr>
          <w:rPr>
            <w:rFonts w:ascii="Cambria Math" w:eastAsia="Times New Roman" w:hAnsi="Cambria Math"/>
            <w:color w:val="auto"/>
            <w:sz w:val="24"/>
            <w:szCs w:val="24"/>
            <w:lang w:val="en-GB" w:eastAsia="en-GB"/>
          </w:rPr>
          <m:t>=</m:t>
        </m:r>
        <m:r>
          <w:rPr>
            <w:rFonts w:ascii="Cambria Math" w:eastAsia="Times New Roman" w:hAnsi="Cambria Math"/>
            <w:color w:val="auto"/>
            <w:sz w:val="24"/>
            <w:szCs w:val="24"/>
            <w:lang w:val="en-GB" w:eastAsia="en-GB"/>
          </w:rPr>
          <m:t>a</m:t>
        </m:r>
        <m:r>
          <m:rPr>
            <m:sty m:val="p"/>
          </m:rPr>
          <w:rPr>
            <w:rFonts w:ascii="Cambria Math" w:eastAsia="Times New Roman" w:hAnsi="Cambria Math"/>
            <w:color w:val="auto"/>
            <w:sz w:val="24"/>
            <w:szCs w:val="24"/>
            <w:lang w:val="en-GB" w:eastAsia="en-GB"/>
          </w:rPr>
          <m:t>+</m:t>
        </m:r>
        <m:f>
          <m:fPr>
            <m:ctrlPr>
              <w:rPr>
                <w:rFonts w:ascii="Cambria Math" w:eastAsia="Times New Roman" w:hAnsi="Cambria Math"/>
                <w:color w:val="auto"/>
                <w:sz w:val="24"/>
                <w:szCs w:val="24"/>
                <w:lang w:val="en-GB" w:eastAsia="en-GB"/>
              </w:rPr>
            </m:ctrlPr>
          </m:fPr>
          <m:num>
            <m:r>
              <w:rPr>
                <w:rFonts w:ascii="Cambria Math" w:eastAsia="Times New Roman" w:hAnsi="Cambria Math"/>
                <w:color w:val="auto"/>
                <w:sz w:val="24"/>
                <w:szCs w:val="24"/>
                <w:lang w:val="en-GB" w:eastAsia="en-GB"/>
              </w:rPr>
              <m:t>b</m:t>
            </m:r>
            <m:r>
              <m:rPr>
                <m:sty m:val="p"/>
              </m:rPr>
              <w:rPr>
                <w:rFonts w:ascii="Cambria Math" w:eastAsia="Times New Roman" w:hAnsi="Cambria Math"/>
                <w:color w:val="auto"/>
                <w:sz w:val="24"/>
                <w:szCs w:val="24"/>
                <w:lang w:val="en-GB" w:eastAsia="en-GB"/>
              </w:rPr>
              <m:t>-</m:t>
            </m:r>
            <m:r>
              <w:rPr>
                <w:rFonts w:ascii="Cambria Math" w:eastAsia="Times New Roman" w:hAnsi="Cambria Math"/>
                <w:color w:val="auto"/>
                <w:sz w:val="24"/>
                <w:szCs w:val="24"/>
                <w:lang w:val="en-GB" w:eastAsia="en-GB"/>
              </w:rPr>
              <m:t>a</m:t>
            </m:r>
          </m:num>
          <m:den>
            <m:r>
              <m:rPr>
                <m:sty m:val="p"/>
              </m:rPr>
              <w:rPr>
                <w:rFonts w:ascii="Cambria Math" w:eastAsia="Times New Roman" w:hAnsi="Cambria Math"/>
                <w:color w:val="auto"/>
                <w:sz w:val="24"/>
                <w:szCs w:val="24"/>
                <w:lang w:val="en-GB" w:eastAsia="en-GB"/>
              </w:rPr>
              <m:t>1+</m:t>
            </m:r>
            <m:sSup>
              <m:sSupPr>
                <m:ctrlPr>
                  <w:rPr>
                    <w:rFonts w:ascii="Cambria Math" w:eastAsia="Times New Roman" w:hAnsi="Cambria Math"/>
                    <w:color w:val="auto"/>
                    <w:sz w:val="24"/>
                    <w:szCs w:val="24"/>
                    <w:lang w:val="en-GB" w:eastAsia="en-GB"/>
                  </w:rPr>
                </m:ctrlPr>
              </m:sSupPr>
              <m:e>
                <m:r>
                  <w:rPr>
                    <w:rFonts w:ascii="Cambria Math" w:eastAsia="Times New Roman" w:hAnsi="Cambria Math"/>
                    <w:color w:val="auto"/>
                    <w:sz w:val="24"/>
                    <w:szCs w:val="24"/>
                    <w:lang w:val="en-GB" w:eastAsia="en-GB"/>
                  </w:rPr>
                  <m:t>exp</m:t>
                </m:r>
              </m:e>
              <m:sup>
                <m:r>
                  <m:rPr>
                    <m:sty m:val="p"/>
                  </m:rPr>
                  <w:rPr>
                    <w:rFonts w:ascii="Cambria Math" w:eastAsia="Times New Roman" w:hAnsi="Cambria Math"/>
                    <w:color w:val="auto"/>
                    <w:sz w:val="24"/>
                    <w:szCs w:val="24"/>
                    <w:lang w:val="en-GB" w:eastAsia="en-GB"/>
                  </w:rPr>
                  <m:t>-</m:t>
                </m:r>
                <m:r>
                  <w:rPr>
                    <w:rFonts w:ascii="Cambria Math" w:eastAsia="Times New Roman" w:hAnsi="Cambria Math"/>
                    <w:color w:val="auto"/>
                    <w:sz w:val="24"/>
                    <w:szCs w:val="24"/>
                    <w:lang w:val="en-GB" w:eastAsia="en-GB"/>
                  </w:rPr>
                  <m:t>c</m:t>
                </m:r>
                <m:d>
                  <m:dPr>
                    <m:ctrlPr>
                      <w:rPr>
                        <w:rFonts w:ascii="Cambria Math" w:eastAsia="Times New Roman" w:hAnsi="Cambria Math"/>
                        <w:color w:val="auto"/>
                        <w:sz w:val="24"/>
                        <w:szCs w:val="24"/>
                        <w:lang w:val="en-GB" w:eastAsia="en-GB"/>
                      </w:rPr>
                    </m:ctrlPr>
                  </m:dPr>
                  <m:e>
                    <m:r>
                      <w:rPr>
                        <w:rFonts w:ascii="Cambria Math" w:eastAsia="Times New Roman" w:hAnsi="Cambria Math"/>
                        <w:color w:val="auto"/>
                        <w:sz w:val="24"/>
                        <w:szCs w:val="24"/>
                        <w:lang w:val="en-GB" w:eastAsia="en-GB"/>
                      </w:rPr>
                      <m:t>x</m:t>
                    </m:r>
                    <m:r>
                      <m:rPr>
                        <m:sty m:val="p"/>
                      </m:rPr>
                      <w:rPr>
                        <w:rFonts w:ascii="Cambria Math" w:eastAsia="Times New Roman" w:hAnsi="Cambria Math"/>
                        <w:color w:val="auto"/>
                        <w:sz w:val="24"/>
                        <w:szCs w:val="24"/>
                        <w:lang w:val="en-GB" w:eastAsia="en-GB"/>
                      </w:rPr>
                      <m:t>-</m:t>
                    </m:r>
                    <m:r>
                      <w:rPr>
                        <w:rFonts w:ascii="Cambria Math" w:eastAsia="Times New Roman" w:hAnsi="Cambria Math"/>
                        <w:color w:val="auto"/>
                        <w:sz w:val="24"/>
                        <w:szCs w:val="24"/>
                        <w:lang w:val="en-GB" w:eastAsia="en-GB"/>
                      </w:rPr>
                      <m:t>d</m:t>
                    </m:r>
                  </m:e>
                </m:d>
              </m:sup>
            </m:sSup>
          </m:den>
        </m:f>
      </m:oMath>
      <w:r w:rsidRPr="009252CF">
        <w:rPr>
          <w:rFonts w:ascii="Times New Roman" w:eastAsia="Times New Roman" w:hAnsi="Times New Roman"/>
          <w:color w:val="auto"/>
          <w:sz w:val="24"/>
          <w:szCs w:val="24"/>
          <w:lang w:val="en-GB" w:eastAsia="en-GB"/>
        </w:rPr>
        <w:t>-(7)</w:t>
      </w:r>
    </w:p>
    <w:p w14:paraId="0FCD17E4" w14:textId="4FDAB20A" w:rsidR="008125A7" w:rsidRDefault="008125A7" w:rsidP="008125A7">
      <w:pPr>
        <w:spacing w:line="360" w:lineRule="auto"/>
      </w:pPr>
      <w:r>
        <w:lastRenderedPageBreak/>
        <w:t xml:space="preserve">Where ‘a’ gives the sigmoid’s lower </w:t>
      </w:r>
      <w:r w:rsidR="00B72B70">
        <w:t>asymptote</w:t>
      </w:r>
      <w:r>
        <w:t>, ‘b’ the sigmoid’s maximum value, ‘c’ the rate of change of the sigmoid and ‘d’ the x value of the sigmoid</w:t>
      </w:r>
      <w:r w:rsidR="00B72B70">
        <w:t>’</w:t>
      </w:r>
      <w:r>
        <w:t>s midpoint. An ideal sigmoid for our case would occur when: a = 0, b = 1, c = -2, and d = 3. Of the four parameters, it is the rate of change of the sigmoid curve which is of interest to us</w:t>
      </w:r>
      <w:r w:rsidR="008F5418">
        <w:t xml:space="preserve">, as lower and upper asymptote are defined by nature of </w:t>
      </w:r>
      <w:r w:rsidR="00D90941">
        <w:t xml:space="preserve">fraction value as </w:t>
      </w:r>
      <w:r w:rsidR="008F5418">
        <w:t>zero and one</w:t>
      </w:r>
      <w:r>
        <w:t xml:space="preserve">. To test how well each distribution (in Figure 7) fitted to a set of five ‘idealised’ sigmoid function with the other parameters fixed, and ‘c’ set too [-10, -5, -2, -1, -0.5], we use the two-sample Kolmogorov-Smirnov (KS) test to the goodness of fit of each distribution to our set of five idealised sigmoid curves.   </w:t>
      </w:r>
    </w:p>
    <w:p w14:paraId="6CCFE317" w14:textId="53BFA91A" w:rsidR="008125A7" w:rsidRPr="008125A7" w:rsidRDefault="008125A7" w:rsidP="008125A7">
      <w:pPr>
        <w:spacing w:line="360" w:lineRule="auto"/>
      </w:pPr>
      <w:r>
        <w:t xml:space="preserve"> </w:t>
      </w:r>
    </w:p>
    <w:p w14:paraId="7E47D446" w14:textId="26EB4337" w:rsidR="008125A7" w:rsidRDefault="008125A7" w:rsidP="008125A7">
      <w:pPr>
        <w:rPr>
          <w:b/>
        </w:rPr>
      </w:pPr>
      <w:r>
        <w:rPr>
          <w:b/>
        </w:rPr>
        <w:t>FIGURE LEGENDS:</w:t>
      </w:r>
    </w:p>
    <w:p w14:paraId="2A7E519A" w14:textId="4B0D3DE6" w:rsidR="00645FA3" w:rsidRDefault="00645FA3" w:rsidP="008125A7">
      <w:pPr>
        <w:rPr>
          <w:b/>
        </w:rPr>
      </w:pPr>
    </w:p>
    <w:p w14:paraId="3945C4E1" w14:textId="6878E187" w:rsidR="00645FA3" w:rsidRDefault="00645FA3" w:rsidP="009C5B9A">
      <w:pPr>
        <w:rPr>
          <w:i/>
          <w:iCs/>
          <w:color w:val="000000"/>
        </w:rPr>
      </w:pPr>
      <w:r w:rsidRPr="009125F9">
        <w:rPr>
          <w:i/>
          <w:iCs/>
          <w:color w:val="000000"/>
        </w:rPr>
        <w:t xml:space="preserve">Figure 1. The pipeline for a typical network analysis study is shown with dependencies between the respective Protocols (described in detail in the main text). </w:t>
      </w:r>
    </w:p>
    <w:p w14:paraId="0070E8BD" w14:textId="77777777" w:rsidR="009C5B9A" w:rsidRPr="009125F9" w:rsidRDefault="009C5B9A" w:rsidP="009C5B9A">
      <w:pPr>
        <w:rPr>
          <w:i/>
          <w:iCs/>
          <w:color w:val="000000"/>
        </w:rPr>
      </w:pPr>
    </w:p>
    <w:p w14:paraId="09C82FAA" w14:textId="45690DBB" w:rsidR="009125F9" w:rsidRPr="009C5B9A" w:rsidRDefault="009125F9" w:rsidP="009125F9">
      <w:pPr>
        <w:rPr>
          <w:i/>
          <w:iCs/>
        </w:rPr>
      </w:pPr>
      <w:r w:rsidRPr="009C5B9A">
        <w:rPr>
          <w:i/>
          <w:iCs/>
          <w:color w:val="000000"/>
        </w:rPr>
        <w:t xml:space="preserve">Figure 2. A. The results of fit of network degree distribution (P(k)), versus its degree (k) for the postsynaptic network. </w:t>
      </w:r>
      <w:r w:rsidRPr="009C5B9A">
        <w:rPr>
          <w:bCs/>
          <w:i/>
          <w:iCs/>
          <w:szCs w:val="18"/>
        </w:rPr>
        <w:t>The red line shows the best fit power-law distribution with estimates of the scaling parameter α (2.63) and k</w:t>
      </w:r>
      <w:r w:rsidRPr="009C5B9A">
        <w:rPr>
          <w:bCs/>
          <w:i/>
          <w:iCs/>
          <w:szCs w:val="18"/>
          <w:vertAlign w:val="subscript"/>
        </w:rPr>
        <w:t>min</w:t>
      </w:r>
      <w:r w:rsidRPr="009C5B9A">
        <w:rPr>
          <w:bCs/>
          <w:i/>
          <w:iCs/>
          <w:szCs w:val="18"/>
        </w:rPr>
        <w:t xml:space="preserve"> (13), with a goodness-of-fit of 0.32 after 1000 iterations of the bootstrapping</w:t>
      </w:r>
      <w:r w:rsidRPr="009C5B9A">
        <w:rPr>
          <w:i/>
          <w:iCs/>
          <w:color w:val="000000"/>
        </w:rPr>
        <w:t xml:space="preserve">. B. Distribution of alpha values for 5000 random </w:t>
      </w:r>
      <w:r w:rsidRPr="009C5B9A">
        <w:rPr>
          <w:i/>
          <w:iCs/>
        </w:rPr>
        <w:t xml:space="preserve">G(n,p) Erdos-Renyi graphs with actual </w:t>
      </w:r>
      <w:r w:rsidRPr="009C5B9A">
        <w:rPr>
          <w:bCs/>
          <w:i/>
          <w:iCs/>
          <w:szCs w:val="18"/>
        </w:rPr>
        <w:t xml:space="preserve">α </w:t>
      </w:r>
      <w:r w:rsidRPr="009C5B9A">
        <w:rPr>
          <w:i/>
          <w:iCs/>
        </w:rPr>
        <w:t>value (2.63) shown as a vertical line.</w:t>
      </w:r>
    </w:p>
    <w:p w14:paraId="60993418" w14:textId="70706E88" w:rsidR="009125F9" w:rsidRPr="009C5B9A" w:rsidRDefault="009125F9" w:rsidP="009125F9">
      <w:pPr>
        <w:rPr>
          <w:i/>
          <w:iCs/>
        </w:rPr>
      </w:pPr>
    </w:p>
    <w:p w14:paraId="45A57350" w14:textId="77777777" w:rsidR="009125F9" w:rsidRPr="009125F9" w:rsidRDefault="009125F9" w:rsidP="009125F9">
      <w:pPr>
        <w:rPr>
          <w:i/>
          <w:iCs/>
          <w:color w:val="000000"/>
        </w:rPr>
      </w:pPr>
      <w:r w:rsidRPr="009125F9">
        <w:rPr>
          <w:i/>
          <w:iCs/>
        </w:rPr>
        <w:t>Figure 3. A. S</w:t>
      </w:r>
      <w:r w:rsidRPr="009125F9">
        <w:rPr>
          <w:i/>
          <w:iCs/>
          <w:color w:val="000000"/>
        </w:rPr>
        <w:t>hown is the global entropy (SR) for postsynaptic network under this study</w:t>
      </w:r>
      <w:r w:rsidRPr="009125F9">
        <w:rPr>
          <w:i/>
          <w:iCs/>
          <w:szCs w:val="20"/>
        </w:rPr>
        <w:t xml:space="preserve"> plotted against the log of the protein’s degree. The horizontal dashed line on the plot corresponds to the entropy rate of the unperturbed graph (</w:t>
      </w:r>
      <w:r w:rsidRPr="009125F9">
        <w:rPr>
          <w:bCs/>
          <w:i/>
          <w:iCs/>
          <w:szCs w:val="18"/>
        </w:rPr>
        <w:t>SRo = 0.698)</w:t>
      </w:r>
      <w:r w:rsidRPr="009125F9">
        <w:rPr>
          <w:i/>
          <w:iCs/>
          <w:szCs w:val="20"/>
        </w:rPr>
        <w:t>). We can see that entropy for both up- and down-perturbed low-degree vertices stays close to this value, while the hubs (high-degree vertices) deviate from it significantly, which makes a bi-modal response</w:t>
      </w:r>
      <w:r w:rsidRPr="009125F9">
        <w:rPr>
          <w:i/>
          <w:iCs/>
          <w:color w:val="000000"/>
        </w:rPr>
        <w:t xml:space="preserve"> </w:t>
      </w:r>
      <w:r w:rsidRPr="009125F9">
        <w:rPr>
          <w:i/>
          <w:iCs/>
          <w:szCs w:val="20"/>
        </w:rPr>
        <w:t>between gene over-expression and degree and opposing bi-phasic response relative to over/under-expression between global entropy rate and degree</w:t>
      </w:r>
      <w:r w:rsidRPr="009125F9">
        <w:rPr>
          <w:i/>
          <w:iCs/>
          <w:color w:val="000000"/>
        </w:rPr>
        <w:t>, observed only in networks with scale-free or approximate scale-free topology. B Shown the (SR) values for a randomised G</w:t>
      </w:r>
      <w:r w:rsidRPr="009125F9">
        <w:rPr>
          <w:i/>
          <w:iCs/>
        </w:rPr>
        <w:t>(n,p) Erdos-Renyi</w:t>
      </w:r>
      <w:r w:rsidRPr="009125F9">
        <w:rPr>
          <w:i/>
          <w:iCs/>
          <w:color w:val="000000"/>
        </w:rPr>
        <w:t xml:space="preserve"> network, perturbed in a similar way.</w:t>
      </w:r>
    </w:p>
    <w:p w14:paraId="244D543D" w14:textId="7CA414DC" w:rsidR="009125F9" w:rsidRPr="00101640" w:rsidRDefault="009125F9" w:rsidP="009125F9">
      <w:pPr>
        <w:rPr>
          <w:i/>
          <w:iCs/>
        </w:rPr>
      </w:pPr>
    </w:p>
    <w:p w14:paraId="3B26529C" w14:textId="1F504B6C" w:rsidR="00027DC2" w:rsidRPr="00101640" w:rsidRDefault="00027DC2" w:rsidP="00101640">
      <w:pPr>
        <w:rPr>
          <w:i/>
          <w:iCs/>
        </w:rPr>
      </w:pPr>
      <w:r w:rsidRPr="00101640">
        <w:rPr>
          <w:i/>
          <w:iCs/>
        </w:rPr>
        <w:t xml:space="preserve">Figure 4. </w:t>
      </w:r>
      <w:r w:rsidR="00101640" w:rsidRPr="00101640">
        <w:rPr>
          <w:i/>
          <w:iCs/>
        </w:rPr>
        <w:t xml:space="preserve">A. </w:t>
      </w:r>
      <w:r w:rsidRPr="00101640">
        <w:rPr>
          <w:i/>
          <w:iCs/>
        </w:rPr>
        <w:t>Results of “Louvain” clustering visualised with BioNAR</w:t>
      </w:r>
      <w:r w:rsidR="00101640" w:rsidRPr="00101640">
        <w:rPr>
          <w:i/>
          <w:iCs/>
        </w:rPr>
        <w:t xml:space="preserve"> B. Results of reclustering for “Louvain” algorithms visualised with BioNAR. It can be seen that several of the larger clusters from figure 4 </w:t>
      </w:r>
      <w:r w:rsidR="00DE7655">
        <w:rPr>
          <w:i/>
          <w:iCs/>
        </w:rPr>
        <w:t xml:space="preserve">A </w:t>
      </w:r>
      <w:r w:rsidR="00101640" w:rsidRPr="00101640">
        <w:rPr>
          <w:i/>
          <w:iCs/>
        </w:rPr>
        <w:t>are now split to smaller clusters</w:t>
      </w:r>
      <w:r w:rsidR="00DE7655">
        <w:rPr>
          <w:i/>
          <w:iCs/>
        </w:rPr>
        <w:t>.</w:t>
      </w:r>
    </w:p>
    <w:p w14:paraId="34B4753F" w14:textId="77777777" w:rsidR="00027DC2" w:rsidRDefault="00027DC2" w:rsidP="00027DC2"/>
    <w:p w14:paraId="1262B9BD" w14:textId="52E6421B" w:rsidR="0081357F" w:rsidRPr="0081357F" w:rsidRDefault="0081357F" w:rsidP="0081357F">
      <w:pPr>
        <w:rPr>
          <w:i/>
          <w:iCs/>
        </w:rPr>
      </w:pPr>
      <w:r w:rsidRPr="0081357F">
        <w:rPr>
          <w:i/>
          <w:iCs/>
        </w:rPr>
        <w:t xml:space="preserve">Figure </w:t>
      </w:r>
      <w:r w:rsidR="00556F03">
        <w:rPr>
          <w:i/>
          <w:iCs/>
        </w:rPr>
        <w:t>5</w:t>
      </w:r>
      <w:r w:rsidRPr="0081357F">
        <w:rPr>
          <w:i/>
          <w:iCs/>
        </w:rPr>
        <w:t xml:space="preserve">. A. A schematic representation of possible scenarios of Fe distribution. Blue curve corresponds to the case when most of cluster-term pairs have small Fe values because either large clusters cover large part of the network or a tiny fraction of the vertices are annotated. The red curve corresponds to the algorithm which produce a lot of small clusters, so majority of cluster-term pairs have very large Fe value. To avoid both extreme scenarios, we are trying to find clustering algorithm with Fe distribution close to the black curve. B. Plot (type p3) of fraction of enriched communities against the Fold -enrichment for each of the nine algorithm </w:t>
      </w:r>
      <w:r w:rsidRPr="0081357F">
        <w:rPr>
          <w:i/>
          <w:iCs/>
        </w:rPr>
        <w:lastRenderedPageBreak/>
        <w:t>clustering results obtained for the postsynaptic network, each colour corresponds to the specific algorithm.</w:t>
      </w:r>
    </w:p>
    <w:p w14:paraId="12641197" w14:textId="67CC160F" w:rsidR="00027DC2" w:rsidRPr="0081357F" w:rsidRDefault="00027DC2" w:rsidP="00027DC2">
      <w:pPr>
        <w:rPr>
          <w:i/>
          <w:iCs/>
        </w:rPr>
      </w:pPr>
    </w:p>
    <w:p w14:paraId="7C051C6C" w14:textId="38944F9B" w:rsidR="0081357F" w:rsidRPr="001B08F7" w:rsidRDefault="0081357F" w:rsidP="0081357F">
      <w:pPr>
        <w:rPr>
          <w:i/>
          <w:iCs/>
          <w:lang w:val="en-US"/>
        </w:rPr>
      </w:pPr>
      <w:r w:rsidRPr="001B08F7">
        <w:rPr>
          <w:i/>
          <w:iCs/>
          <w:lang w:val="en-US"/>
        </w:rPr>
        <w:t xml:space="preserve">Figure </w:t>
      </w:r>
      <w:r w:rsidR="00556F03" w:rsidRPr="001B08F7">
        <w:rPr>
          <w:i/>
          <w:iCs/>
          <w:lang w:val="en-US"/>
        </w:rPr>
        <w:t>6</w:t>
      </w:r>
      <w:r w:rsidRPr="001B08F7">
        <w:rPr>
          <w:i/>
          <w:iCs/>
          <w:lang w:val="en-US"/>
        </w:rPr>
        <w:t xml:space="preserve">. Results of fit to five generalized sigmoid functions. Each panel A-I looks at a different clustering method. In each panel four grey sigmoid curves correspond to four reference sigmoid curves with rates parameter c, </w:t>
      </w:r>
      <w:r w:rsidR="00C11261">
        <w:rPr>
          <w:i/>
          <w:iCs/>
          <w:lang w:val="en-US"/>
        </w:rPr>
        <w:t>(</w:t>
      </w:r>
      <w:r w:rsidRPr="001B08F7">
        <w:rPr>
          <w:i/>
          <w:iCs/>
          <w:lang w:val="en-US"/>
        </w:rPr>
        <w:t xml:space="preserve">see Appendix) equals to -10, -5, -1 and -0.5, while the solid black sigmoid defines the ideal/desired behavior with rate equal to -2. The open circles and red line correspond to the actual fit, while the dashed blue line indicates the 95% confidence interval. Panels C and E show that </w:t>
      </w:r>
      <w:r w:rsidRPr="001B08F7">
        <w:rPr>
          <w:i/>
          <w:iCs/>
        </w:rPr>
        <w:t>fc and Louvain algorithms give the closes fit to the ideal, with KS values 1E-01 and 9e-02.</w:t>
      </w:r>
      <w:r w:rsidRPr="001B08F7">
        <w:rPr>
          <w:i/>
          <w:iCs/>
          <w:lang w:val="en-US"/>
        </w:rPr>
        <w:t xml:space="preserve"> </w:t>
      </w:r>
    </w:p>
    <w:p w14:paraId="6C88E99D" w14:textId="5B771AB4" w:rsidR="00027DC2" w:rsidRDefault="00027DC2" w:rsidP="00027DC2">
      <w:pPr>
        <w:rPr>
          <w:i/>
          <w:iCs/>
          <w:lang w:val="en-US"/>
        </w:rPr>
      </w:pPr>
    </w:p>
    <w:p w14:paraId="10EF8F47" w14:textId="3AA0708C" w:rsidR="0081357F" w:rsidRPr="001B08F7" w:rsidRDefault="0081357F" w:rsidP="0081357F">
      <w:pPr>
        <w:rPr>
          <w:i/>
          <w:iCs/>
        </w:rPr>
      </w:pPr>
      <w:r w:rsidRPr="001B08F7">
        <w:rPr>
          <w:i/>
          <w:iCs/>
        </w:rPr>
        <w:t xml:space="preserve">Figure </w:t>
      </w:r>
      <w:r w:rsidR="00556F03" w:rsidRPr="001B08F7">
        <w:rPr>
          <w:i/>
          <w:iCs/>
        </w:rPr>
        <w:t>7</w:t>
      </w:r>
      <w:r w:rsidRPr="001B08F7">
        <w:rPr>
          <w:i/>
          <w:iCs/>
        </w:rPr>
        <w:t xml:space="preserve">. </w:t>
      </w:r>
      <w:r w:rsidRPr="001B08F7">
        <w:rPr>
          <w:i/>
          <w:iCs/>
          <w:lang w:val="en-US"/>
        </w:rPr>
        <w:t>Results of fit to five generalized sigmoid functions</w:t>
      </w:r>
      <w:r w:rsidR="00836FA0">
        <w:rPr>
          <w:i/>
          <w:iCs/>
          <w:lang w:val="en-US"/>
        </w:rPr>
        <w:t xml:space="preserve"> </w:t>
      </w:r>
      <w:r w:rsidR="00836FA0" w:rsidRPr="001B08F7">
        <w:rPr>
          <w:i/>
          <w:iCs/>
          <w:lang w:val="en-US"/>
        </w:rPr>
        <w:t>with added noise</w:t>
      </w:r>
      <w:r w:rsidRPr="001B08F7">
        <w:rPr>
          <w:i/>
          <w:iCs/>
          <w:lang w:val="en-US"/>
        </w:rPr>
        <w:t>. It can be seen that the confidence interval is wider for wt (B) than on the figure 7; and unbounded for infomap (D), sgG5 (H) and spectral (I), which indicates that fitting for results of these algorithms is unstable.</w:t>
      </w:r>
      <w:r w:rsidR="00836FA0" w:rsidRPr="00836FA0">
        <w:rPr>
          <w:i/>
          <w:iCs/>
        </w:rPr>
        <w:t xml:space="preserve"> </w:t>
      </w:r>
      <w:r w:rsidR="00836FA0" w:rsidRPr="001B08F7">
        <w:rPr>
          <w:i/>
          <w:iCs/>
        </w:rPr>
        <w:t xml:space="preserve">See also legend to Figure 6. </w:t>
      </w:r>
    </w:p>
    <w:p w14:paraId="1E9D2488" w14:textId="0D8F3194" w:rsidR="00AC0CF8" w:rsidRPr="001B08F7" w:rsidRDefault="00AC0CF8" w:rsidP="00027DC2">
      <w:pPr>
        <w:rPr>
          <w:i/>
          <w:iCs/>
        </w:rPr>
      </w:pPr>
    </w:p>
    <w:p w14:paraId="272F5FB5" w14:textId="1AE4E548" w:rsidR="00DE1FBA" w:rsidRPr="009608FF" w:rsidRDefault="00AC0CF8" w:rsidP="009608FF">
      <w:pPr>
        <w:jc w:val="both"/>
        <w:rPr>
          <w:i/>
        </w:rPr>
      </w:pPr>
      <w:r w:rsidRPr="003C4CA7">
        <w:rPr>
          <w:bCs/>
          <w:i/>
        </w:rPr>
        <w:t xml:space="preserve">Figure </w:t>
      </w:r>
      <w:r w:rsidR="00556F03">
        <w:rPr>
          <w:bCs/>
          <w:i/>
        </w:rPr>
        <w:t>8</w:t>
      </w:r>
      <w:r w:rsidRPr="003C4CA7">
        <w:rPr>
          <w:bCs/>
          <w:i/>
        </w:rPr>
        <w:t xml:space="preserve">. Plot of bridgeness </w:t>
      </w:r>
      <w:r w:rsidR="00DE1FBA">
        <w:rPr>
          <w:bCs/>
          <w:i/>
        </w:rPr>
        <w:t>(</w:t>
      </w:r>
      <w:r>
        <w:rPr>
          <w:bCs/>
          <w:i/>
        </w:rPr>
        <w:t>B</w:t>
      </w:r>
      <w:r w:rsidR="00DE1FBA">
        <w:rPr>
          <w:bCs/>
          <w:i/>
        </w:rPr>
        <w:t>)</w:t>
      </w:r>
      <w:r>
        <w:rPr>
          <w:bCs/>
          <w:i/>
        </w:rPr>
        <w:t xml:space="preserve"> </w:t>
      </w:r>
      <w:r w:rsidRPr="003C4CA7">
        <w:rPr>
          <w:bCs/>
          <w:i/>
        </w:rPr>
        <w:t xml:space="preserve">against the </w:t>
      </w:r>
      <w:r w:rsidR="00A955C5">
        <w:rPr>
          <w:bCs/>
          <w:i/>
        </w:rPr>
        <w:t>s</w:t>
      </w:r>
      <w:r w:rsidRPr="003C4CA7">
        <w:rPr>
          <w:bCs/>
          <w:i/>
        </w:rPr>
        <w:t>emilocal centrality</w:t>
      </w:r>
      <w:r w:rsidR="00637E76">
        <w:rPr>
          <w:bCs/>
          <w:i/>
        </w:rPr>
        <w:t xml:space="preserve"> (SL)</w:t>
      </w:r>
      <w:r>
        <w:rPr>
          <w:bCs/>
          <w:i/>
        </w:rPr>
        <w:t xml:space="preserve"> for Louvain clustering results</w:t>
      </w:r>
      <w:r w:rsidRPr="003C4CA7">
        <w:rPr>
          <w:bCs/>
          <w:i/>
        </w:rPr>
        <w:t>.</w:t>
      </w:r>
      <w:r w:rsidR="00A955C5">
        <w:rPr>
          <w:bCs/>
          <w:i/>
        </w:rPr>
        <w:t xml:space="preserve"> </w:t>
      </w:r>
      <w:r w:rsidR="00DE1FBA">
        <w:rPr>
          <w:bCs/>
          <w:i/>
        </w:rPr>
        <w:t>Highlighted are the proteins with known function “protein cluster</w:t>
      </w:r>
      <w:r w:rsidR="00DE1FBA" w:rsidRPr="00DE1FBA">
        <w:rPr>
          <w:bCs/>
          <w:i/>
        </w:rPr>
        <w:t xml:space="preserve">”. </w:t>
      </w:r>
      <w:r w:rsidR="00DE1FBA" w:rsidRPr="009608FF">
        <w:rPr>
          <w:i/>
        </w:rPr>
        <w:t>It can be seen that from highlighted proteins only a few belong to Region 1 and have the global impact on the network (PICK1, CASK, PASCIN1, MPP3). Rest of them belong to Region 3, and largely influence their own communities.</w:t>
      </w:r>
    </w:p>
    <w:p w14:paraId="7F0E0381" w14:textId="5F7777CC" w:rsidR="00DE1FBA" w:rsidRPr="003C4CA7" w:rsidRDefault="00DE1FBA" w:rsidP="00AC0CF8">
      <w:pPr>
        <w:jc w:val="both"/>
        <w:rPr>
          <w:bCs/>
          <w:i/>
        </w:rPr>
      </w:pPr>
    </w:p>
    <w:p w14:paraId="496DA8C5" w14:textId="77777777" w:rsidR="00AC0CF8" w:rsidRPr="00D04C66" w:rsidRDefault="00AC0CF8" w:rsidP="00027DC2">
      <w:pPr>
        <w:rPr>
          <w:i/>
          <w:iCs/>
        </w:rPr>
      </w:pPr>
    </w:p>
    <w:p w14:paraId="0348502C" w14:textId="77777777" w:rsidR="00027DC2" w:rsidRPr="00027DC2" w:rsidRDefault="00027DC2" w:rsidP="00027DC2">
      <w:pPr>
        <w:rPr>
          <w:i/>
          <w:iCs/>
        </w:rPr>
      </w:pPr>
    </w:p>
    <w:p w14:paraId="29F002D1" w14:textId="68264A70" w:rsidR="00F376C6" w:rsidRDefault="008125A7" w:rsidP="00F376C6">
      <w:pPr>
        <w:rPr>
          <w:b/>
        </w:rPr>
      </w:pPr>
      <w:r>
        <w:rPr>
          <w:b/>
        </w:rPr>
        <w:t xml:space="preserve">TABLES: </w:t>
      </w:r>
    </w:p>
    <w:tbl>
      <w:tblPr>
        <w:tblpPr w:leftFromText="180" w:rightFromText="180" w:vertAnchor="text" w:horzAnchor="margin" w:tblpY="874"/>
        <w:tblW w:w="991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071"/>
        <w:gridCol w:w="1071"/>
        <w:gridCol w:w="486"/>
        <w:gridCol w:w="517"/>
        <w:gridCol w:w="697"/>
        <w:gridCol w:w="1071"/>
        <w:gridCol w:w="609"/>
        <w:gridCol w:w="710"/>
        <w:gridCol w:w="766"/>
        <w:gridCol w:w="1071"/>
        <w:gridCol w:w="998"/>
        <w:gridCol w:w="851"/>
      </w:tblGrid>
      <w:tr w:rsidR="00F376C6" w:rsidRPr="002F7B93" w14:paraId="01FFBEB4" w14:textId="77777777" w:rsidTr="009B2E05">
        <w:trPr>
          <w:trHeight w:val="290"/>
        </w:trPr>
        <w:tc>
          <w:tcPr>
            <w:tcW w:w="1071" w:type="dxa"/>
          </w:tcPr>
          <w:p w14:paraId="10626723" w14:textId="77777777" w:rsidR="00F376C6" w:rsidRPr="002F7B93" w:rsidRDefault="00F376C6" w:rsidP="009B2E05">
            <w:pPr>
              <w:jc w:val="center"/>
              <w:rPr>
                <w:color w:val="000000"/>
                <w:sz w:val="18"/>
                <w:szCs w:val="18"/>
              </w:rPr>
            </w:pPr>
            <w:r>
              <w:rPr>
                <w:color w:val="000000"/>
                <w:sz w:val="18"/>
                <w:szCs w:val="18"/>
              </w:rPr>
              <w:t>Alg</w:t>
            </w:r>
          </w:p>
        </w:tc>
        <w:tc>
          <w:tcPr>
            <w:tcW w:w="1071" w:type="dxa"/>
            <w:shd w:val="clear" w:color="auto" w:fill="auto"/>
            <w:noWrap/>
            <w:vAlign w:val="center"/>
            <w:hideMark/>
          </w:tcPr>
          <w:p w14:paraId="2A1B6210" w14:textId="77777777" w:rsidR="00F376C6" w:rsidRPr="002F7B93" w:rsidRDefault="00F376C6" w:rsidP="009B2E05">
            <w:pPr>
              <w:jc w:val="center"/>
              <w:rPr>
                <w:color w:val="000000"/>
                <w:sz w:val="18"/>
                <w:szCs w:val="18"/>
              </w:rPr>
            </w:pPr>
            <w:r w:rsidRPr="002F7B93">
              <w:rPr>
                <w:color w:val="000000"/>
                <w:sz w:val="18"/>
                <w:szCs w:val="18"/>
              </w:rPr>
              <w:t>mod</w:t>
            </w:r>
          </w:p>
        </w:tc>
        <w:tc>
          <w:tcPr>
            <w:tcW w:w="486" w:type="dxa"/>
            <w:shd w:val="clear" w:color="auto" w:fill="auto"/>
            <w:noWrap/>
            <w:vAlign w:val="center"/>
            <w:hideMark/>
          </w:tcPr>
          <w:p w14:paraId="778DCA10" w14:textId="77777777" w:rsidR="00F376C6" w:rsidRPr="002F7B93" w:rsidRDefault="00F376C6" w:rsidP="009B2E05">
            <w:pPr>
              <w:jc w:val="center"/>
              <w:rPr>
                <w:color w:val="000000"/>
                <w:sz w:val="18"/>
                <w:szCs w:val="18"/>
              </w:rPr>
            </w:pPr>
            <w:r w:rsidRPr="002F7B93">
              <w:rPr>
                <w:color w:val="000000"/>
                <w:sz w:val="18"/>
                <w:szCs w:val="18"/>
              </w:rPr>
              <w:t>C</w:t>
            </w:r>
          </w:p>
        </w:tc>
        <w:tc>
          <w:tcPr>
            <w:tcW w:w="517" w:type="dxa"/>
            <w:shd w:val="clear" w:color="auto" w:fill="auto"/>
            <w:noWrap/>
            <w:vAlign w:val="center"/>
            <w:hideMark/>
          </w:tcPr>
          <w:p w14:paraId="158DC83E" w14:textId="77777777" w:rsidR="00F376C6" w:rsidRPr="002F7B93" w:rsidRDefault="00F376C6" w:rsidP="009B2E05">
            <w:pPr>
              <w:jc w:val="center"/>
              <w:rPr>
                <w:color w:val="000000"/>
                <w:sz w:val="18"/>
                <w:szCs w:val="18"/>
              </w:rPr>
            </w:pPr>
            <w:r w:rsidRPr="002F7B93">
              <w:rPr>
                <w:color w:val="000000"/>
                <w:sz w:val="18"/>
                <w:szCs w:val="18"/>
              </w:rPr>
              <w:t>Cn1</w:t>
            </w:r>
          </w:p>
        </w:tc>
        <w:tc>
          <w:tcPr>
            <w:tcW w:w="697" w:type="dxa"/>
            <w:shd w:val="clear" w:color="auto" w:fill="auto"/>
            <w:noWrap/>
            <w:vAlign w:val="center"/>
            <w:hideMark/>
          </w:tcPr>
          <w:p w14:paraId="7B47B2E2" w14:textId="77777777" w:rsidR="00F376C6" w:rsidRPr="002F7B93" w:rsidRDefault="00F376C6" w:rsidP="009B2E05">
            <w:pPr>
              <w:jc w:val="center"/>
              <w:rPr>
                <w:color w:val="000000"/>
                <w:sz w:val="18"/>
                <w:szCs w:val="18"/>
              </w:rPr>
            </w:pPr>
            <w:r w:rsidRPr="002F7B93">
              <w:rPr>
                <w:color w:val="000000"/>
                <w:sz w:val="18"/>
                <w:szCs w:val="18"/>
              </w:rPr>
              <w:t>Cn100</w:t>
            </w:r>
          </w:p>
        </w:tc>
        <w:tc>
          <w:tcPr>
            <w:tcW w:w="1071" w:type="dxa"/>
            <w:shd w:val="clear" w:color="auto" w:fill="auto"/>
            <w:noWrap/>
            <w:vAlign w:val="center"/>
            <w:hideMark/>
          </w:tcPr>
          <w:p w14:paraId="08A6896E" w14:textId="77777777" w:rsidR="00F376C6" w:rsidRPr="002F7B93" w:rsidRDefault="00F376C6" w:rsidP="009B2E05">
            <w:pPr>
              <w:jc w:val="center"/>
              <w:rPr>
                <w:color w:val="000000"/>
                <w:sz w:val="18"/>
                <w:szCs w:val="18"/>
              </w:rPr>
            </w:pPr>
            <w:r w:rsidRPr="002F7B93">
              <w:rPr>
                <w:color w:val="000000"/>
                <w:sz w:val="18"/>
                <w:szCs w:val="18"/>
              </w:rPr>
              <w:t>mu</w:t>
            </w:r>
          </w:p>
        </w:tc>
        <w:tc>
          <w:tcPr>
            <w:tcW w:w="609" w:type="dxa"/>
            <w:shd w:val="clear" w:color="auto" w:fill="auto"/>
            <w:noWrap/>
            <w:vAlign w:val="center"/>
            <w:hideMark/>
          </w:tcPr>
          <w:p w14:paraId="77F30837" w14:textId="77777777" w:rsidR="00F376C6" w:rsidRPr="002F7B93" w:rsidRDefault="00F376C6" w:rsidP="009B2E05">
            <w:pPr>
              <w:jc w:val="center"/>
              <w:rPr>
                <w:color w:val="000000"/>
                <w:sz w:val="18"/>
                <w:szCs w:val="18"/>
              </w:rPr>
            </w:pPr>
            <w:r w:rsidRPr="002F7B93">
              <w:rPr>
                <w:color w:val="000000"/>
                <w:sz w:val="18"/>
                <w:szCs w:val="18"/>
              </w:rPr>
              <w:t>Min. C</w:t>
            </w:r>
          </w:p>
        </w:tc>
        <w:tc>
          <w:tcPr>
            <w:tcW w:w="710" w:type="dxa"/>
            <w:shd w:val="clear" w:color="auto" w:fill="auto"/>
            <w:noWrap/>
            <w:vAlign w:val="center"/>
            <w:hideMark/>
          </w:tcPr>
          <w:p w14:paraId="418F1C38" w14:textId="77777777" w:rsidR="00F376C6" w:rsidRPr="002F7B93" w:rsidRDefault="00F376C6" w:rsidP="009B2E05">
            <w:pPr>
              <w:jc w:val="center"/>
              <w:rPr>
                <w:color w:val="000000"/>
                <w:sz w:val="18"/>
                <w:szCs w:val="18"/>
              </w:rPr>
            </w:pPr>
            <w:r w:rsidRPr="002F7B93">
              <w:rPr>
                <w:color w:val="000000"/>
                <w:sz w:val="18"/>
                <w:szCs w:val="18"/>
              </w:rPr>
              <w:t>1st Qu. C</w:t>
            </w:r>
          </w:p>
        </w:tc>
        <w:tc>
          <w:tcPr>
            <w:tcW w:w="766" w:type="dxa"/>
            <w:shd w:val="clear" w:color="auto" w:fill="auto"/>
            <w:noWrap/>
            <w:vAlign w:val="center"/>
            <w:hideMark/>
          </w:tcPr>
          <w:p w14:paraId="2A3A5C19" w14:textId="77777777" w:rsidR="00F376C6" w:rsidRPr="002F7B93" w:rsidRDefault="00F376C6" w:rsidP="009B2E05">
            <w:pPr>
              <w:jc w:val="center"/>
              <w:rPr>
                <w:color w:val="000000"/>
                <w:sz w:val="18"/>
                <w:szCs w:val="18"/>
              </w:rPr>
            </w:pPr>
            <w:r w:rsidRPr="002F7B93">
              <w:rPr>
                <w:color w:val="000000"/>
                <w:sz w:val="18"/>
                <w:szCs w:val="18"/>
              </w:rPr>
              <w:t>Median C</w:t>
            </w:r>
          </w:p>
        </w:tc>
        <w:tc>
          <w:tcPr>
            <w:tcW w:w="1071" w:type="dxa"/>
            <w:shd w:val="clear" w:color="auto" w:fill="auto"/>
            <w:noWrap/>
            <w:vAlign w:val="center"/>
            <w:hideMark/>
          </w:tcPr>
          <w:p w14:paraId="1BEBF710" w14:textId="77777777" w:rsidR="00F376C6" w:rsidRPr="002F7B93" w:rsidRDefault="00F376C6" w:rsidP="009B2E05">
            <w:pPr>
              <w:jc w:val="center"/>
              <w:rPr>
                <w:color w:val="000000"/>
                <w:sz w:val="18"/>
                <w:szCs w:val="18"/>
              </w:rPr>
            </w:pPr>
            <w:r w:rsidRPr="002F7B93">
              <w:rPr>
                <w:color w:val="000000"/>
                <w:sz w:val="18"/>
                <w:szCs w:val="18"/>
              </w:rPr>
              <w:t>Mean C</w:t>
            </w:r>
          </w:p>
        </w:tc>
        <w:tc>
          <w:tcPr>
            <w:tcW w:w="998" w:type="dxa"/>
            <w:shd w:val="clear" w:color="auto" w:fill="auto"/>
            <w:noWrap/>
            <w:vAlign w:val="center"/>
            <w:hideMark/>
          </w:tcPr>
          <w:p w14:paraId="4671DB55" w14:textId="77777777" w:rsidR="00F376C6" w:rsidRPr="002F7B93" w:rsidRDefault="00F376C6" w:rsidP="009B2E05">
            <w:pPr>
              <w:jc w:val="center"/>
              <w:rPr>
                <w:color w:val="000000"/>
                <w:sz w:val="18"/>
                <w:szCs w:val="18"/>
              </w:rPr>
            </w:pPr>
            <w:r w:rsidRPr="002F7B93">
              <w:rPr>
                <w:color w:val="000000"/>
                <w:sz w:val="18"/>
                <w:szCs w:val="18"/>
              </w:rPr>
              <w:t>3rd Qu. C</w:t>
            </w:r>
          </w:p>
        </w:tc>
        <w:tc>
          <w:tcPr>
            <w:tcW w:w="851" w:type="dxa"/>
            <w:shd w:val="clear" w:color="auto" w:fill="auto"/>
            <w:noWrap/>
            <w:vAlign w:val="center"/>
            <w:hideMark/>
          </w:tcPr>
          <w:p w14:paraId="18F82067" w14:textId="77777777" w:rsidR="00F376C6" w:rsidRPr="002F7B93" w:rsidRDefault="00F376C6" w:rsidP="009B2E05">
            <w:pPr>
              <w:jc w:val="center"/>
              <w:rPr>
                <w:color w:val="000000"/>
                <w:sz w:val="18"/>
                <w:szCs w:val="18"/>
              </w:rPr>
            </w:pPr>
            <w:r w:rsidRPr="002F7B93">
              <w:rPr>
                <w:color w:val="000000"/>
                <w:sz w:val="18"/>
                <w:szCs w:val="18"/>
              </w:rPr>
              <w:t>Max. C</w:t>
            </w:r>
          </w:p>
        </w:tc>
      </w:tr>
      <w:tr w:rsidR="00F376C6" w:rsidRPr="002F7B93" w14:paraId="47E16CDF" w14:textId="77777777" w:rsidTr="009B2E05">
        <w:trPr>
          <w:trHeight w:val="290"/>
        </w:trPr>
        <w:tc>
          <w:tcPr>
            <w:tcW w:w="1071" w:type="dxa"/>
          </w:tcPr>
          <w:p w14:paraId="4B43A41B" w14:textId="77777777" w:rsidR="00F376C6" w:rsidRPr="002F7B93" w:rsidRDefault="00F376C6" w:rsidP="009B2E05">
            <w:pPr>
              <w:jc w:val="center"/>
              <w:rPr>
                <w:color w:val="000000"/>
                <w:sz w:val="18"/>
                <w:szCs w:val="18"/>
              </w:rPr>
            </w:pPr>
            <w:r>
              <w:rPr>
                <w:color w:val="000000"/>
                <w:sz w:val="18"/>
                <w:szCs w:val="18"/>
              </w:rPr>
              <w:t>lec</w:t>
            </w:r>
          </w:p>
        </w:tc>
        <w:tc>
          <w:tcPr>
            <w:tcW w:w="1071" w:type="dxa"/>
            <w:shd w:val="clear" w:color="auto" w:fill="auto"/>
            <w:noWrap/>
            <w:vAlign w:val="center"/>
            <w:hideMark/>
          </w:tcPr>
          <w:p w14:paraId="7CFB79CC" w14:textId="77777777" w:rsidR="00F376C6" w:rsidRPr="002F7B93" w:rsidRDefault="00F376C6" w:rsidP="009B2E05">
            <w:pPr>
              <w:jc w:val="center"/>
              <w:rPr>
                <w:color w:val="000000"/>
                <w:sz w:val="18"/>
                <w:szCs w:val="18"/>
              </w:rPr>
            </w:pPr>
            <w:r w:rsidRPr="002F7B93">
              <w:rPr>
                <w:color w:val="000000"/>
                <w:sz w:val="18"/>
                <w:szCs w:val="18"/>
              </w:rPr>
              <w:t>0.339</w:t>
            </w:r>
          </w:p>
        </w:tc>
        <w:tc>
          <w:tcPr>
            <w:tcW w:w="486" w:type="dxa"/>
            <w:shd w:val="clear" w:color="auto" w:fill="auto"/>
            <w:noWrap/>
            <w:vAlign w:val="center"/>
            <w:hideMark/>
          </w:tcPr>
          <w:p w14:paraId="567C7DB8" w14:textId="77777777" w:rsidR="00F376C6" w:rsidRPr="002F7B93" w:rsidRDefault="00F376C6" w:rsidP="009B2E05">
            <w:pPr>
              <w:jc w:val="center"/>
              <w:rPr>
                <w:color w:val="000000"/>
                <w:sz w:val="18"/>
                <w:szCs w:val="18"/>
              </w:rPr>
            </w:pPr>
            <w:r w:rsidRPr="002F7B93">
              <w:rPr>
                <w:color w:val="000000"/>
                <w:sz w:val="18"/>
                <w:szCs w:val="18"/>
              </w:rPr>
              <w:t>16</w:t>
            </w:r>
          </w:p>
        </w:tc>
        <w:tc>
          <w:tcPr>
            <w:tcW w:w="517" w:type="dxa"/>
            <w:shd w:val="clear" w:color="auto" w:fill="auto"/>
            <w:noWrap/>
            <w:vAlign w:val="center"/>
            <w:hideMark/>
          </w:tcPr>
          <w:p w14:paraId="00EFEA5E" w14:textId="77777777" w:rsidR="00F376C6" w:rsidRPr="002F7B93" w:rsidRDefault="00F376C6" w:rsidP="009B2E05">
            <w:pPr>
              <w:jc w:val="center"/>
              <w:rPr>
                <w:color w:val="000000"/>
                <w:sz w:val="18"/>
                <w:szCs w:val="18"/>
              </w:rPr>
            </w:pPr>
            <w:r w:rsidRPr="002F7B93">
              <w:rPr>
                <w:color w:val="000000"/>
                <w:sz w:val="18"/>
                <w:szCs w:val="18"/>
              </w:rPr>
              <w:t>3</w:t>
            </w:r>
          </w:p>
        </w:tc>
        <w:tc>
          <w:tcPr>
            <w:tcW w:w="697" w:type="dxa"/>
            <w:shd w:val="clear" w:color="auto" w:fill="auto"/>
            <w:noWrap/>
            <w:vAlign w:val="center"/>
            <w:hideMark/>
          </w:tcPr>
          <w:p w14:paraId="0EFEC88E" w14:textId="77777777" w:rsidR="00F376C6" w:rsidRPr="002F7B93" w:rsidRDefault="00F376C6" w:rsidP="009B2E05">
            <w:pPr>
              <w:jc w:val="center"/>
              <w:rPr>
                <w:color w:val="000000"/>
                <w:sz w:val="18"/>
                <w:szCs w:val="18"/>
              </w:rPr>
            </w:pPr>
            <w:r w:rsidRPr="002F7B93">
              <w:rPr>
                <w:color w:val="000000"/>
                <w:sz w:val="18"/>
                <w:szCs w:val="18"/>
              </w:rPr>
              <w:t>8</w:t>
            </w:r>
          </w:p>
        </w:tc>
        <w:tc>
          <w:tcPr>
            <w:tcW w:w="1071" w:type="dxa"/>
            <w:shd w:val="clear" w:color="auto" w:fill="auto"/>
            <w:noWrap/>
            <w:vAlign w:val="center"/>
            <w:hideMark/>
          </w:tcPr>
          <w:p w14:paraId="5F60B019" w14:textId="77777777" w:rsidR="00F376C6" w:rsidRPr="002F7B93" w:rsidRDefault="00F376C6" w:rsidP="009B2E05">
            <w:pPr>
              <w:jc w:val="center"/>
              <w:rPr>
                <w:color w:val="000000"/>
                <w:sz w:val="18"/>
                <w:szCs w:val="18"/>
              </w:rPr>
            </w:pPr>
            <w:r w:rsidRPr="002F7B93">
              <w:rPr>
                <w:color w:val="000000"/>
                <w:sz w:val="18"/>
                <w:szCs w:val="18"/>
              </w:rPr>
              <w:t>0.526</w:t>
            </w:r>
          </w:p>
        </w:tc>
        <w:tc>
          <w:tcPr>
            <w:tcW w:w="609" w:type="dxa"/>
            <w:shd w:val="clear" w:color="auto" w:fill="auto"/>
            <w:noWrap/>
            <w:vAlign w:val="center"/>
            <w:hideMark/>
          </w:tcPr>
          <w:p w14:paraId="1B50A37C" w14:textId="77777777" w:rsidR="00F376C6" w:rsidRPr="002F7B93" w:rsidRDefault="00F376C6" w:rsidP="009B2E05">
            <w:pPr>
              <w:jc w:val="center"/>
              <w:rPr>
                <w:color w:val="000000"/>
                <w:sz w:val="18"/>
                <w:szCs w:val="18"/>
              </w:rPr>
            </w:pPr>
            <w:r w:rsidRPr="002F7B93">
              <w:rPr>
                <w:color w:val="000000"/>
                <w:sz w:val="18"/>
                <w:szCs w:val="18"/>
              </w:rPr>
              <w:t>1</w:t>
            </w:r>
          </w:p>
        </w:tc>
        <w:tc>
          <w:tcPr>
            <w:tcW w:w="710" w:type="dxa"/>
            <w:shd w:val="clear" w:color="auto" w:fill="auto"/>
            <w:noWrap/>
            <w:vAlign w:val="center"/>
            <w:hideMark/>
          </w:tcPr>
          <w:p w14:paraId="7F9C9985" w14:textId="77777777" w:rsidR="00F376C6" w:rsidRPr="002F7B93" w:rsidRDefault="00F376C6" w:rsidP="009B2E05">
            <w:pPr>
              <w:jc w:val="center"/>
              <w:rPr>
                <w:color w:val="000000"/>
                <w:sz w:val="18"/>
                <w:szCs w:val="18"/>
              </w:rPr>
            </w:pPr>
            <w:r w:rsidRPr="002F7B93">
              <w:rPr>
                <w:color w:val="000000"/>
                <w:sz w:val="18"/>
                <w:szCs w:val="18"/>
              </w:rPr>
              <w:t>5.25</w:t>
            </w:r>
          </w:p>
        </w:tc>
        <w:tc>
          <w:tcPr>
            <w:tcW w:w="766" w:type="dxa"/>
            <w:shd w:val="clear" w:color="auto" w:fill="auto"/>
            <w:noWrap/>
            <w:vAlign w:val="center"/>
            <w:hideMark/>
          </w:tcPr>
          <w:p w14:paraId="35BA7C7A" w14:textId="77777777" w:rsidR="00F376C6" w:rsidRPr="002F7B93" w:rsidRDefault="00F376C6" w:rsidP="009B2E05">
            <w:pPr>
              <w:jc w:val="center"/>
              <w:rPr>
                <w:color w:val="000000"/>
                <w:sz w:val="18"/>
                <w:szCs w:val="18"/>
              </w:rPr>
            </w:pPr>
            <w:r w:rsidRPr="002F7B93">
              <w:rPr>
                <w:color w:val="000000"/>
                <w:sz w:val="18"/>
                <w:szCs w:val="18"/>
              </w:rPr>
              <w:t>102.5</w:t>
            </w:r>
          </w:p>
        </w:tc>
        <w:tc>
          <w:tcPr>
            <w:tcW w:w="1071" w:type="dxa"/>
            <w:shd w:val="clear" w:color="auto" w:fill="auto"/>
            <w:noWrap/>
            <w:vAlign w:val="center"/>
            <w:hideMark/>
          </w:tcPr>
          <w:p w14:paraId="4E462338" w14:textId="77777777" w:rsidR="00F376C6" w:rsidRPr="002F7B93" w:rsidRDefault="00F376C6" w:rsidP="009B2E05">
            <w:pPr>
              <w:jc w:val="center"/>
              <w:rPr>
                <w:color w:val="000000"/>
                <w:sz w:val="18"/>
                <w:szCs w:val="18"/>
              </w:rPr>
            </w:pPr>
            <w:r w:rsidRPr="002F7B93">
              <w:rPr>
                <w:color w:val="000000"/>
                <w:sz w:val="18"/>
                <w:szCs w:val="18"/>
              </w:rPr>
              <w:t>143.5625</w:t>
            </w:r>
          </w:p>
        </w:tc>
        <w:tc>
          <w:tcPr>
            <w:tcW w:w="998" w:type="dxa"/>
            <w:shd w:val="clear" w:color="auto" w:fill="auto"/>
            <w:noWrap/>
            <w:vAlign w:val="center"/>
            <w:hideMark/>
          </w:tcPr>
          <w:p w14:paraId="73C1FF72" w14:textId="77777777" w:rsidR="00F376C6" w:rsidRPr="002F7B93" w:rsidRDefault="00F376C6" w:rsidP="009B2E05">
            <w:pPr>
              <w:jc w:val="center"/>
              <w:rPr>
                <w:color w:val="000000"/>
                <w:sz w:val="18"/>
                <w:szCs w:val="18"/>
              </w:rPr>
            </w:pPr>
            <w:r w:rsidRPr="002F7B93">
              <w:rPr>
                <w:color w:val="000000"/>
                <w:sz w:val="18"/>
                <w:szCs w:val="18"/>
              </w:rPr>
              <w:t>215.75</w:t>
            </w:r>
          </w:p>
        </w:tc>
        <w:tc>
          <w:tcPr>
            <w:tcW w:w="851" w:type="dxa"/>
            <w:shd w:val="clear" w:color="auto" w:fill="auto"/>
            <w:noWrap/>
            <w:vAlign w:val="center"/>
            <w:hideMark/>
          </w:tcPr>
          <w:p w14:paraId="7471AC07" w14:textId="77777777" w:rsidR="00F376C6" w:rsidRPr="002F7B93" w:rsidRDefault="00F376C6" w:rsidP="009B2E05">
            <w:pPr>
              <w:jc w:val="center"/>
              <w:rPr>
                <w:color w:val="000000"/>
                <w:sz w:val="18"/>
                <w:szCs w:val="18"/>
              </w:rPr>
            </w:pPr>
            <w:r w:rsidRPr="002F7B93">
              <w:rPr>
                <w:color w:val="000000"/>
                <w:sz w:val="18"/>
                <w:szCs w:val="18"/>
              </w:rPr>
              <w:t>502</w:t>
            </w:r>
          </w:p>
        </w:tc>
      </w:tr>
      <w:tr w:rsidR="00F376C6" w:rsidRPr="002F7B93" w14:paraId="2A76FD54" w14:textId="77777777" w:rsidTr="009B2E05">
        <w:trPr>
          <w:trHeight w:val="290"/>
        </w:trPr>
        <w:tc>
          <w:tcPr>
            <w:tcW w:w="1071" w:type="dxa"/>
          </w:tcPr>
          <w:p w14:paraId="2E1A893E" w14:textId="77777777" w:rsidR="00F376C6" w:rsidRPr="002F7B93" w:rsidRDefault="00F376C6" w:rsidP="009B2E05">
            <w:pPr>
              <w:jc w:val="center"/>
              <w:rPr>
                <w:color w:val="000000"/>
                <w:sz w:val="18"/>
                <w:szCs w:val="18"/>
              </w:rPr>
            </w:pPr>
            <w:r>
              <w:rPr>
                <w:color w:val="000000"/>
                <w:sz w:val="18"/>
                <w:szCs w:val="18"/>
              </w:rPr>
              <w:t>wt</w:t>
            </w:r>
          </w:p>
        </w:tc>
        <w:tc>
          <w:tcPr>
            <w:tcW w:w="1071" w:type="dxa"/>
            <w:shd w:val="clear" w:color="auto" w:fill="auto"/>
            <w:noWrap/>
            <w:vAlign w:val="center"/>
            <w:hideMark/>
          </w:tcPr>
          <w:p w14:paraId="4B0FEE62" w14:textId="77777777" w:rsidR="00F376C6" w:rsidRPr="002F7B93" w:rsidRDefault="00F376C6" w:rsidP="009B2E05">
            <w:pPr>
              <w:jc w:val="center"/>
              <w:rPr>
                <w:color w:val="000000"/>
                <w:sz w:val="18"/>
                <w:szCs w:val="18"/>
              </w:rPr>
            </w:pPr>
            <w:r w:rsidRPr="002F7B93">
              <w:rPr>
                <w:color w:val="000000"/>
                <w:sz w:val="18"/>
                <w:szCs w:val="18"/>
              </w:rPr>
              <w:t>0.284</w:t>
            </w:r>
            <w:r>
              <w:rPr>
                <w:color w:val="000000"/>
                <w:sz w:val="18"/>
                <w:szCs w:val="18"/>
              </w:rPr>
              <w:t>6</w:t>
            </w:r>
          </w:p>
        </w:tc>
        <w:tc>
          <w:tcPr>
            <w:tcW w:w="486" w:type="dxa"/>
            <w:shd w:val="clear" w:color="auto" w:fill="auto"/>
            <w:noWrap/>
            <w:vAlign w:val="center"/>
            <w:hideMark/>
          </w:tcPr>
          <w:p w14:paraId="3D38FDCB" w14:textId="77777777" w:rsidR="00F376C6" w:rsidRPr="002F7B93" w:rsidRDefault="00F376C6" w:rsidP="009B2E05">
            <w:pPr>
              <w:jc w:val="center"/>
              <w:rPr>
                <w:color w:val="000000"/>
                <w:sz w:val="18"/>
                <w:szCs w:val="18"/>
              </w:rPr>
            </w:pPr>
            <w:r w:rsidRPr="002F7B93">
              <w:rPr>
                <w:color w:val="000000"/>
                <w:sz w:val="18"/>
                <w:szCs w:val="18"/>
              </w:rPr>
              <w:t>490</w:t>
            </w:r>
          </w:p>
        </w:tc>
        <w:tc>
          <w:tcPr>
            <w:tcW w:w="517" w:type="dxa"/>
            <w:shd w:val="clear" w:color="auto" w:fill="auto"/>
            <w:noWrap/>
            <w:vAlign w:val="center"/>
            <w:hideMark/>
          </w:tcPr>
          <w:p w14:paraId="4E6D2691" w14:textId="77777777" w:rsidR="00F376C6" w:rsidRPr="002F7B93" w:rsidRDefault="00F376C6" w:rsidP="009B2E05">
            <w:pPr>
              <w:jc w:val="center"/>
              <w:rPr>
                <w:color w:val="000000"/>
                <w:sz w:val="18"/>
                <w:szCs w:val="18"/>
              </w:rPr>
            </w:pPr>
            <w:r w:rsidRPr="002F7B93">
              <w:rPr>
                <w:color w:val="000000"/>
                <w:sz w:val="18"/>
                <w:szCs w:val="18"/>
              </w:rPr>
              <w:t>359</w:t>
            </w:r>
          </w:p>
        </w:tc>
        <w:tc>
          <w:tcPr>
            <w:tcW w:w="697" w:type="dxa"/>
            <w:shd w:val="clear" w:color="auto" w:fill="auto"/>
            <w:noWrap/>
            <w:vAlign w:val="center"/>
            <w:hideMark/>
          </w:tcPr>
          <w:p w14:paraId="4C6D7000" w14:textId="77777777" w:rsidR="00F376C6" w:rsidRPr="002F7B93" w:rsidRDefault="00F376C6" w:rsidP="009B2E05">
            <w:pPr>
              <w:jc w:val="center"/>
              <w:rPr>
                <w:color w:val="000000"/>
                <w:sz w:val="18"/>
                <w:szCs w:val="18"/>
              </w:rPr>
            </w:pPr>
            <w:r w:rsidRPr="002F7B93">
              <w:rPr>
                <w:color w:val="000000"/>
                <w:sz w:val="18"/>
                <w:szCs w:val="18"/>
              </w:rPr>
              <w:t>3</w:t>
            </w:r>
          </w:p>
        </w:tc>
        <w:tc>
          <w:tcPr>
            <w:tcW w:w="1071" w:type="dxa"/>
            <w:shd w:val="clear" w:color="auto" w:fill="auto"/>
            <w:noWrap/>
            <w:vAlign w:val="center"/>
            <w:hideMark/>
          </w:tcPr>
          <w:p w14:paraId="1D6E9C59" w14:textId="77777777" w:rsidR="00F376C6" w:rsidRPr="002F7B93" w:rsidRDefault="00F376C6" w:rsidP="009B2E05">
            <w:pPr>
              <w:jc w:val="center"/>
              <w:rPr>
                <w:color w:val="000000"/>
                <w:sz w:val="18"/>
                <w:szCs w:val="18"/>
              </w:rPr>
            </w:pPr>
            <w:r w:rsidRPr="002F7B93">
              <w:rPr>
                <w:color w:val="000000"/>
                <w:sz w:val="18"/>
                <w:szCs w:val="18"/>
              </w:rPr>
              <w:t>0.44</w:t>
            </w:r>
            <w:r>
              <w:rPr>
                <w:color w:val="000000"/>
                <w:sz w:val="18"/>
                <w:szCs w:val="18"/>
              </w:rPr>
              <w:t>7</w:t>
            </w:r>
          </w:p>
        </w:tc>
        <w:tc>
          <w:tcPr>
            <w:tcW w:w="609" w:type="dxa"/>
            <w:shd w:val="clear" w:color="auto" w:fill="auto"/>
            <w:noWrap/>
            <w:vAlign w:val="center"/>
            <w:hideMark/>
          </w:tcPr>
          <w:p w14:paraId="3770CED6" w14:textId="77777777" w:rsidR="00F376C6" w:rsidRPr="002F7B93" w:rsidRDefault="00F376C6" w:rsidP="009B2E05">
            <w:pPr>
              <w:jc w:val="center"/>
              <w:rPr>
                <w:color w:val="000000"/>
                <w:sz w:val="18"/>
                <w:szCs w:val="18"/>
              </w:rPr>
            </w:pPr>
            <w:r w:rsidRPr="002F7B93">
              <w:rPr>
                <w:color w:val="000000"/>
                <w:sz w:val="18"/>
                <w:szCs w:val="18"/>
              </w:rPr>
              <w:t>1</w:t>
            </w:r>
          </w:p>
        </w:tc>
        <w:tc>
          <w:tcPr>
            <w:tcW w:w="710" w:type="dxa"/>
            <w:shd w:val="clear" w:color="auto" w:fill="auto"/>
            <w:noWrap/>
            <w:vAlign w:val="center"/>
            <w:hideMark/>
          </w:tcPr>
          <w:p w14:paraId="7DBBACAC" w14:textId="77777777" w:rsidR="00F376C6" w:rsidRPr="002F7B93" w:rsidRDefault="00F376C6" w:rsidP="009B2E05">
            <w:pPr>
              <w:jc w:val="center"/>
              <w:rPr>
                <w:color w:val="000000"/>
                <w:sz w:val="18"/>
                <w:szCs w:val="18"/>
              </w:rPr>
            </w:pPr>
            <w:r w:rsidRPr="002F7B93">
              <w:rPr>
                <w:color w:val="000000"/>
                <w:sz w:val="18"/>
                <w:szCs w:val="18"/>
              </w:rPr>
              <w:t>1</w:t>
            </w:r>
          </w:p>
        </w:tc>
        <w:tc>
          <w:tcPr>
            <w:tcW w:w="766" w:type="dxa"/>
            <w:shd w:val="clear" w:color="auto" w:fill="auto"/>
            <w:noWrap/>
            <w:vAlign w:val="center"/>
            <w:hideMark/>
          </w:tcPr>
          <w:p w14:paraId="23DC46E2" w14:textId="77777777" w:rsidR="00F376C6" w:rsidRPr="002F7B93" w:rsidRDefault="00F376C6" w:rsidP="009B2E05">
            <w:pPr>
              <w:jc w:val="center"/>
              <w:rPr>
                <w:color w:val="000000"/>
                <w:sz w:val="18"/>
                <w:szCs w:val="18"/>
              </w:rPr>
            </w:pPr>
            <w:r w:rsidRPr="002F7B93">
              <w:rPr>
                <w:color w:val="000000"/>
                <w:sz w:val="18"/>
                <w:szCs w:val="18"/>
              </w:rPr>
              <w:t>1</w:t>
            </w:r>
          </w:p>
        </w:tc>
        <w:tc>
          <w:tcPr>
            <w:tcW w:w="1071" w:type="dxa"/>
            <w:shd w:val="clear" w:color="auto" w:fill="auto"/>
            <w:noWrap/>
            <w:vAlign w:val="center"/>
            <w:hideMark/>
          </w:tcPr>
          <w:p w14:paraId="54982471" w14:textId="77777777" w:rsidR="00F376C6" w:rsidRPr="002F7B93" w:rsidRDefault="00F376C6" w:rsidP="009B2E05">
            <w:pPr>
              <w:jc w:val="center"/>
              <w:rPr>
                <w:color w:val="000000"/>
                <w:sz w:val="18"/>
                <w:szCs w:val="18"/>
              </w:rPr>
            </w:pPr>
            <w:r w:rsidRPr="002F7B93">
              <w:rPr>
                <w:color w:val="000000"/>
                <w:sz w:val="18"/>
                <w:szCs w:val="18"/>
              </w:rPr>
              <w:t>4.68</w:t>
            </w:r>
            <w:r>
              <w:rPr>
                <w:color w:val="000000"/>
                <w:sz w:val="18"/>
                <w:szCs w:val="18"/>
              </w:rPr>
              <w:t>8</w:t>
            </w:r>
          </w:p>
        </w:tc>
        <w:tc>
          <w:tcPr>
            <w:tcW w:w="998" w:type="dxa"/>
            <w:shd w:val="clear" w:color="auto" w:fill="auto"/>
            <w:noWrap/>
            <w:vAlign w:val="center"/>
            <w:hideMark/>
          </w:tcPr>
          <w:p w14:paraId="6BBAE2CF" w14:textId="77777777" w:rsidR="00F376C6" w:rsidRPr="002F7B93" w:rsidRDefault="00F376C6" w:rsidP="009B2E05">
            <w:pPr>
              <w:jc w:val="center"/>
              <w:rPr>
                <w:color w:val="000000"/>
                <w:sz w:val="18"/>
                <w:szCs w:val="18"/>
              </w:rPr>
            </w:pPr>
            <w:r w:rsidRPr="002F7B93">
              <w:rPr>
                <w:color w:val="000000"/>
                <w:sz w:val="18"/>
                <w:szCs w:val="18"/>
              </w:rPr>
              <w:t>2</w:t>
            </w:r>
          </w:p>
        </w:tc>
        <w:tc>
          <w:tcPr>
            <w:tcW w:w="851" w:type="dxa"/>
            <w:shd w:val="clear" w:color="auto" w:fill="auto"/>
            <w:noWrap/>
            <w:vAlign w:val="center"/>
            <w:hideMark/>
          </w:tcPr>
          <w:p w14:paraId="7B9BFE48" w14:textId="77777777" w:rsidR="00F376C6" w:rsidRPr="002F7B93" w:rsidRDefault="00F376C6" w:rsidP="009B2E05">
            <w:pPr>
              <w:jc w:val="center"/>
              <w:rPr>
                <w:color w:val="000000"/>
                <w:sz w:val="18"/>
                <w:szCs w:val="18"/>
              </w:rPr>
            </w:pPr>
            <w:r w:rsidRPr="002F7B93">
              <w:rPr>
                <w:color w:val="000000"/>
                <w:sz w:val="18"/>
                <w:szCs w:val="18"/>
              </w:rPr>
              <w:t>773</w:t>
            </w:r>
          </w:p>
        </w:tc>
      </w:tr>
      <w:tr w:rsidR="00F376C6" w:rsidRPr="002F7B93" w14:paraId="261D019C" w14:textId="77777777" w:rsidTr="009B2E05">
        <w:trPr>
          <w:trHeight w:val="290"/>
        </w:trPr>
        <w:tc>
          <w:tcPr>
            <w:tcW w:w="1071" w:type="dxa"/>
          </w:tcPr>
          <w:p w14:paraId="31E14C05" w14:textId="77777777" w:rsidR="00F376C6" w:rsidRPr="002F7B93" w:rsidRDefault="00F376C6" w:rsidP="009B2E05">
            <w:pPr>
              <w:jc w:val="center"/>
              <w:rPr>
                <w:color w:val="000000"/>
                <w:sz w:val="18"/>
                <w:szCs w:val="18"/>
              </w:rPr>
            </w:pPr>
            <w:r>
              <w:rPr>
                <w:color w:val="000000"/>
                <w:sz w:val="18"/>
                <w:szCs w:val="18"/>
              </w:rPr>
              <w:t>fc</w:t>
            </w:r>
          </w:p>
        </w:tc>
        <w:tc>
          <w:tcPr>
            <w:tcW w:w="1071" w:type="dxa"/>
            <w:shd w:val="clear" w:color="auto" w:fill="auto"/>
            <w:noWrap/>
            <w:vAlign w:val="center"/>
            <w:hideMark/>
          </w:tcPr>
          <w:p w14:paraId="2B2E20C1" w14:textId="77777777" w:rsidR="00F376C6" w:rsidRPr="002F7B93" w:rsidRDefault="00F376C6" w:rsidP="009B2E05">
            <w:pPr>
              <w:jc w:val="center"/>
              <w:rPr>
                <w:color w:val="000000"/>
                <w:sz w:val="18"/>
                <w:szCs w:val="18"/>
              </w:rPr>
            </w:pPr>
            <w:r w:rsidRPr="002F7B93">
              <w:rPr>
                <w:color w:val="000000"/>
                <w:sz w:val="18"/>
                <w:szCs w:val="18"/>
              </w:rPr>
              <w:t>0.39</w:t>
            </w:r>
            <w:r>
              <w:rPr>
                <w:color w:val="000000"/>
                <w:sz w:val="18"/>
                <w:szCs w:val="18"/>
              </w:rPr>
              <w:t>4</w:t>
            </w:r>
          </w:p>
        </w:tc>
        <w:tc>
          <w:tcPr>
            <w:tcW w:w="486" w:type="dxa"/>
            <w:shd w:val="clear" w:color="auto" w:fill="auto"/>
            <w:noWrap/>
            <w:vAlign w:val="center"/>
            <w:hideMark/>
          </w:tcPr>
          <w:p w14:paraId="23AB43C9" w14:textId="77777777" w:rsidR="00F376C6" w:rsidRPr="002F7B93" w:rsidRDefault="00F376C6" w:rsidP="009B2E05">
            <w:pPr>
              <w:jc w:val="center"/>
              <w:rPr>
                <w:color w:val="000000"/>
                <w:sz w:val="18"/>
                <w:szCs w:val="18"/>
              </w:rPr>
            </w:pPr>
            <w:r w:rsidRPr="002F7B93">
              <w:rPr>
                <w:color w:val="000000"/>
                <w:sz w:val="18"/>
                <w:szCs w:val="18"/>
              </w:rPr>
              <w:t>20</w:t>
            </w:r>
          </w:p>
        </w:tc>
        <w:tc>
          <w:tcPr>
            <w:tcW w:w="517" w:type="dxa"/>
            <w:shd w:val="clear" w:color="auto" w:fill="auto"/>
            <w:noWrap/>
            <w:vAlign w:val="center"/>
            <w:hideMark/>
          </w:tcPr>
          <w:p w14:paraId="7C544E48" w14:textId="77777777" w:rsidR="00F376C6" w:rsidRPr="002F7B93" w:rsidRDefault="00F376C6" w:rsidP="009B2E05">
            <w:pPr>
              <w:jc w:val="center"/>
              <w:rPr>
                <w:color w:val="000000"/>
                <w:sz w:val="18"/>
                <w:szCs w:val="18"/>
              </w:rPr>
            </w:pPr>
            <w:r w:rsidRPr="002F7B93">
              <w:rPr>
                <w:color w:val="000000"/>
                <w:sz w:val="18"/>
                <w:szCs w:val="18"/>
              </w:rPr>
              <w:t>0</w:t>
            </w:r>
          </w:p>
        </w:tc>
        <w:tc>
          <w:tcPr>
            <w:tcW w:w="697" w:type="dxa"/>
            <w:shd w:val="clear" w:color="auto" w:fill="auto"/>
            <w:noWrap/>
            <w:vAlign w:val="center"/>
            <w:hideMark/>
          </w:tcPr>
          <w:p w14:paraId="494C1F4F" w14:textId="77777777" w:rsidR="00F376C6" w:rsidRPr="002F7B93" w:rsidRDefault="00F376C6" w:rsidP="009B2E05">
            <w:pPr>
              <w:jc w:val="center"/>
              <w:rPr>
                <w:color w:val="000000"/>
                <w:sz w:val="18"/>
                <w:szCs w:val="18"/>
              </w:rPr>
            </w:pPr>
            <w:r w:rsidRPr="002F7B93">
              <w:rPr>
                <w:color w:val="000000"/>
                <w:sz w:val="18"/>
                <w:szCs w:val="18"/>
              </w:rPr>
              <w:t>6</w:t>
            </w:r>
          </w:p>
        </w:tc>
        <w:tc>
          <w:tcPr>
            <w:tcW w:w="1071" w:type="dxa"/>
            <w:shd w:val="clear" w:color="auto" w:fill="auto"/>
            <w:noWrap/>
            <w:vAlign w:val="center"/>
            <w:hideMark/>
          </w:tcPr>
          <w:p w14:paraId="0859FCFC" w14:textId="77777777" w:rsidR="00F376C6" w:rsidRPr="002F7B93" w:rsidRDefault="00F376C6" w:rsidP="009B2E05">
            <w:pPr>
              <w:jc w:val="center"/>
              <w:rPr>
                <w:color w:val="000000"/>
                <w:sz w:val="18"/>
                <w:szCs w:val="18"/>
              </w:rPr>
            </w:pPr>
            <w:r w:rsidRPr="002F7B93">
              <w:rPr>
                <w:color w:val="000000"/>
                <w:sz w:val="18"/>
                <w:szCs w:val="18"/>
              </w:rPr>
              <w:t>0.390</w:t>
            </w:r>
          </w:p>
        </w:tc>
        <w:tc>
          <w:tcPr>
            <w:tcW w:w="609" w:type="dxa"/>
            <w:shd w:val="clear" w:color="auto" w:fill="auto"/>
            <w:noWrap/>
            <w:vAlign w:val="center"/>
            <w:hideMark/>
          </w:tcPr>
          <w:p w14:paraId="7F4AF682" w14:textId="77777777" w:rsidR="00F376C6" w:rsidRPr="002F7B93" w:rsidRDefault="00F376C6" w:rsidP="009B2E05">
            <w:pPr>
              <w:jc w:val="center"/>
              <w:rPr>
                <w:color w:val="000000"/>
                <w:sz w:val="18"/>
                <w:szCs w:val="18"/>
              </w:rPr>
            </w:pPr>
            <w:r w:rsidRPr="002F7B93">
              <w:rPr>
                <w:color w:val="000000"/>
                <w:sz w:val="18"/>
                <w:szCs w:val="18"/>
              </w:rPr>
              <w:t>2</w:t>
            </w:r>
          </w:p>
        </w:tc>
        <w:tc>
          <w:tcPr>
            <w:tcW w:w="710" w:type="dxa"/>
            <w:shd w:val="clear" w:color="auto" w:fill="auto"/>
            <w:noWrap/>
            <w:vAlign w:val="center"/>
            <w:hideMark/>
          </w:tcPr>
          <w:p w14:paraId="79DFC472" w14:textId="77777777" w:rsidR="00F376C6" w:rsidRPr="002F7B93" w:rsidRDefault="00F376C6" w:rsidP="009B2E05">
            <w:pPr>
              <w:jc w:val="center"/>
              <w:rPr>
                <w:color w:val="000000"/>
                <w:sz w:val="18"/>
                <w:szCs w:val="18"/>
              </w:rPr>
            </w:pPr>
            <w:r w:rsidRPr="002F7B93">
              <w:rPr>
                <w:color w:val="000000"/>
                <w:sz w:val="18"/>
                <w:szCs w:val="18"/>
              </w:rPr>
              <w:t>5.25</w:t>
            </w:r>
          </w:p>
        </w:tc>
        <w:tc>
          <w:tcPr>
            <w:tcW w:w="766" w:type="dxa"/>
            <w:shd w:val="clear" w:color="auto" w:fill="auto"/>
            <w:noWrap/>
            <w:vAlign w:val="center"/>
            <w:hideMark/>
          </w:tcPr>
          <w:p w14:paraId="188046EC" w14:textId="77777777" w:rsidR="00F376C6" w:rsidRPr="002F7B93" w:rsidRDefault="00F376C6" w:rsidP="009B2E05">
            <w:pPr>
              <w:jc w:val="center"/>
              <w:rPr>
                <w:color w:val="000000"/>
                <w:sz w:val="18"/>
                <w:szCs w:val="18"/>
              </w:rPr>
            </w:pPr>
            <w:r w:rsidRPr="002F7B93">
              <w:rPr>
                <w:color w:val="000000"/>
                <w:sz w:val="18"/>
                <w:szCs w:val="18"/>
              </w:rPr>
              <w:t>22.5</w:t>
            </w:r>
          </w:p>
        </w:tc>
        <w:tc>
          <w:tcPr>
            <w:tcW w:w="1071" w:type="dxa"/>
            <w:shd w:val="clear" w:color="auto" w:fill="auto"/>
            <w:noWrap/>
            <w:vAlign w:val="center"/>
            <w:hideMark/>
          </w:tcPr>
          <w:p w14:paraId="0C2D88CE" w14:textId="77777777" w:rsidR="00F376C6" w:rsidRPr="002F7B93" w:rsidRDefault="00F376C6" w:rsidP="009B2E05">
            <w:pPr>
              <w:jc w:val="center"/>
              <w:rPr>
                <w:color w:val="000000"/>
                <w:sz w:val="18"/>
                <w:szCs w:val="18"/>
              </w:rPr>
            </w:pPr>
            <w:r w:rsidRPr="002F7B93">
              <w:rPr>
                <w:color w:val="000000"/>
                <w:sz w:val="18"/>
                <w:szCs w:val="18"/>
              </w:rPr>
              <w:t>114.85</w:t>
            </w:r>
          </w:p>
        </w:tc>
        <w:tc>
          <w:tcPr>
            <w:tcW w:w="998" w:type="dxa"/>
            <w:shd w:val="clear" w:color="auto" w:fill="auto"/>
            <w:noWrap/>
            <w:vAlign w:val="center"/>
            <w:hideMark/>
          </w:tcPr>
          <w:p w14:paraId="49E5FBBC" w14:textId="77777777" w:rsidR="00F376C6" w:rsidRPr="002F7B93" w:rsidRDefault="00F376C6" w:rsidP="009B2E05">
            <w:pPr>
              <w:jc w:val="center"/>
              <w:rPr>
                <w:color w:val="000000"/>
                <w:sz w:val="18"/>
                <w:szCs w:val="18"/>
              </w:rPr>
            </w:pPr>
            <w:r w:rsidRPr="002F7B93">
              <w:rPr>
                <w:color w:val="000000"/>
                <w:sz w:val="18"/>
                <w:szCs w:val="18"/>
              </w:rPr>
              <w:t>105.25</w:t>
            </w:r>
          </w:p>
        </w:tc>
        <w:tc>
          <w:tcPr>
            <w:tcW w:w="851" w:type="dxa"/>
            <w:shd w:val="clear" w:color="auto" w:fill="auto"/>
            <w:noWrap/>
            <w:vAlign w:val="center"/>
            <w:hideMark/>
          </w:tcPr>
          <w:p w14:paraId="16F73E48" w14:textId="77777777" w:rsidR="00F376C6" w:rsidRPr="002F7B93" w:rsidRDefault="00F376C6" w:rsidP="009B2E05">
            <w:pPr>
              <w:jc w:val="center"/>
              <w:rPr>
                <w:color w:val="000000"/>
                <w:sz w:val="18"/>
                <w:szCs w:val="18"/>
              </w:rPr>
            </w:pPr>
            <w:r w:rsidRPr="002F7B93">
              <w:rPr>
                <w:color w:val="000000"/>
                <w:sz w:val="18"/>
                <w:szCs w:val="18"/>
              </w:rPr>
              <w:t>565</w:t>
            </w:r>
          </w:p>
        </w:tc>
      </w:tr>
      <w:tr w:rsidR="00F376C6" w:rsidRPr="002F7B93" w14:paraId="23399862" w14:textId="77777777" w:rsidTr="009B2E05">
        <w:trPr>
          <w:trHeight w:val="290"/>
        </w:trPr>
        <w:tc>
          <w:tcPr>
            <w:tcW w:w="1071" w:type="dxa"/>
          </w:tcPr>
          <w:p w14:paraId="41D39304" w14:textId="77777777" w:rsidR="00F376C6" w:rsidRPr="002F7B93" w:rsidRDefault="00F376C6" w:rsidP="009B2E05">
            <w:pPr>
              <w:jc w:val="center"/>
              <w:rPr>
                <w:color w:val="000000"/>
                <w:sz w:val="18"/>
                <w:szCs w:val="18"/>
              </w:rPr>
            </w:pPr>
            <w:r>
              <w:rPr>
                <w:color w:val="000000"/>
                <w:sz w:val="18"/>
                <w:szCs w:val="18"/>
              </w:rPr>
              <w:t>infomap</w:t>
            </w:r>
          </w:p>
        </w:tc>
        <w:tc>
          <w:tcPr>
            <w:tcW w:w="1071" w:type="dxa"/>
            <w:shd w:val="clear" w:color="auto" w:fill="auto"/>
            <w:noWrap/>
            <w:vAlign w:val="center"/>
            <w:hideMark/>
          </w:tcPr>
          <w:p w14:paraId="6CBBD605" w14:textId="77777777" w:rsidR="00F376C6" w:rsidRPr="002F7B93" w:rsidRDefault="00F376C6" w:rsidP="009B2E05">
            <w:pPr>
              <w:jc w:val="center"/>
              <w:rPr>
                <w:color w:val="000000"/>
                <w:sz w:val="18"/>
                <w:szCs w:val="18"/>
              </w:rPr>
            </w:pPr>
            <w:r w:rsidRPr="002F7B93">
              <w:rPr>
                <w:color w:val="000000"/>
                <w:sz w:val="18"/>
                <w:szCs w:val="18"/>
              </w:rPr>
              <w:t>0.379</w:t>
            </w:r>
          </w:p>
        </w:tc>
        <w:tc>
          <w:tcPr>
            <w:tcW w:w="486" w:type="dxa"/>
            <w:shd w:val="clear" w:color="auto" w:fill="auto"/>
            <w:noWrap/>
            <w:vAlign w:val="center"/>
            <w:hideMark/>
          </w:tcPr>
          <w:p w14:paraId="7D0E6849" w14:textId="77777777" w:rsidR="00F376C6" w:rsidRPr="002F7B93" w:rsidRDefault="00F376C6" w:rsidP="009B2E05">
            <w:pPr>
              <w:jc w:val="center"/>
              <w:rPr>
                <w:color w:val="000000"/>
                <w:sz w:val="18"/>
                <w:szCs w:val="18"/>
              </w:rPr>
            </w:pPr>
            <w:r w:rsidRPr="002F7B93">
              <w:rPr>
                <w:color w:val="000000"/>
                <w:sz w:val="18"/>
                <w:szCs w:val="18"/>
              </w:rPr>
              <w:t>174</w:t>
            </w:r>
          </w:p>
        </w:tc>
        <w:tc>
          <w:tcPr>
            <w:tcW w:w="517" w:type="dxa"/>
            <w:shd w:val="clear" w:color="auto" w:fill="auto"/>
            <w:noWrap/>
            <w:vAlign w:val="center"/>
            <w:hideMark/>
          </w:tcPr>
          <w:p w14:paraId="2CC3BD12" w14:textId="77777777" w:rsidR="00F376C6" w:rsidRPr="002F7B93" w:rsidRDefault="00F376C6" w:rsidP="009B2E05">
            <w:pPr>
              <w:jc w:val="center"/>
              <w:rPr>
                <w:color w:val="000000"/>
                <w:sz w:val="18"/>
                <w:szCs w:val="18"/>
              </w:rPr>
            </w:pPr>
            <w:r w:rsidRPr="002F7B93">
              <w:rPr>
                <w:color w:val="000000"/>
                <w:sz w:val="18"/>
                <w:szCs w:val="18"/>
              </w:rPr>
              <w:t>0</w:t>
            </w:r>
          </w:p>
        </w:tc>
        <w:tc>
          <w:tcPr>
            <w:tcW w:w="697" w:type="dxa"/>
            <w:shd w:val="clear" w:color="auto" w:fill="auto"/>
            <w:noWrap/>
            <w:vAlign w:val="center"/>
            <w:hideMark/>
          </w:tcPr>
          <w:p w14:paraId="6C391B73" w14:textId="77777777" w:rsidR="00F376C6" w:rsidRPr="002F7B93" w:rsidRDefault="00F376C6" w:rsidP="009B2E05">
            <w:pPr>
              <w:jc w:val="center"/>
              <w:rPr>
                <w:color w:val="000000"/>
                <w:sz w:val="18"/>
                <w:szCs w:val="18"/>
              </w:rPr>
            </w:pPr>
            <w:r w:rsidRPr="002F7B93">
              <w:rPr>
                <w:color w:val="000000"/>
                <w:sz w:val="18"/>
                <w:szCs w:val="18"/>
              </w:rPr>
              <w:t>2</w:t>
            </w:r>
          </w:p>
        </w:tc>
        <w:tc>
          <w:tcPr>
            <w:tcW w:w="1071" w:type="dxa"/>
            <w:shd w:val="clear" w:color="auto" w:fill="auto"/>
            <w:noWrap/>
            <w:vAlign w:val="center"/>
            <w:hideMark/>
          </w:tcPr>
          <w:p w14:paraId="65DF08A8" w14:textId="77777777" w:rsidR="00F376C6" w:rsidRPr="002F7B93" w:rsidRDefault="00F376C6" w:rsidP="009B2E05">
            <w:pPr>
              <w:jc w:val="center"/>
              <w:rPr>
                <w:color w:val="000000"/>
                <w:sz w:val="18"/>
                <w:szCs w:val="18"/>
              </w:rPr>
            </w:pPr>
            <w:r w:rsidRPr="002F7B93">
              <w:rPr>
                <w:color w:val="000000"/>
                <w:sz w:val="18"/>
                <w:szCs w:val="18"/>
              </w:rPr>
              <w:t>0.597</w:t>
            </w:r>
          </w:p>
        </w:tc>
        <w:tc>
          <w:tcPr>
            <w:tcW w:w="609" w:type="dxa"/>
            <w:shd w:val="clear" w:color="auto" w:fill="auto"/>
            <w:noWrap/>
            <w:vAlign w:val="center"/>
            <w:hideMark/>
          </w:tcPr>
          <w:p w14:paraId="385BF4DE" w14:textId="77777777" w:rsidR="00F376C6" w:rsidRPr="002F7B93" w:rsidRDefault="00F376C6" w:rsidP="009B2E05">
            <w:pPr>
              <w:jc w:val="center"/>
              <w:rPr>
                <w:color w:val="000000"/>
                <w:sz w:val="18"/>
                <w:szCs w:val="18"/>
              </w:rPr>
            </w:pPr>
            <w:r w:rsidRPr="002F7B93">
              <w:rPr>
                <w:color w:val="000000"/>
                <w:sz w:val="18"/>
                <w:szCs w:val="18"/>
              </w:rPr>
              <w:t>2</w:t>
            </w:r>
          </w:p>
        </w:tc>
        <w:tc>
          <w:tcPr>
            <w:tcW w:w="710" w:type="dxa"/>
            <w:shd w:val="clear" w:color="auto" w:fill="auto"/>
            <w:noWrap/>
            <w:vAlign w:val="center"/>
            <w:hideMark/>
          </w:tcPr>
          <w:p w14:paraId="3ACDA857" w14:textId="77777777" w:rsidR="00F376C6" w:rsidRPr="002F7B93" w:rsidRDefault="00F376C6" w:rsidP="009B2E05">
            <w:pPr>
              <w:jc w:val="center"/>
              <w:rPr>
                <w:color w:val="000000"/>
                <w:sz w:val="18"/>
                <w:szCs w:val="18"/>
              </w:rPr>
            </w:pPr>
            <w:r w:rsidRPr="002F7B93">
              <w:rPr>
                <w:color w:val="000000"/>
                <w:sz w:val="18"/>
                <w:szCs w:val="18"/>
              </w:rPr>
              <w:t>6</w:t>
            </w:r>
          </w:p>
        </w:tc>
        <w:tc>
          <w:tcPr>
            <w:tcW w:w="766" w:type="dxa"/>
            <w:shd w:val="clear" w:color="auto" w:fill="auto"/>
            <w:noWrap/>
            <w:vAlign w:val="center"/>
            <w:hideMark/>
          </w:tcPr>
          <w:p w14:paraId="7EBFD437" w14:textId="77777777" w:rsidR="00F376C6" w:rsidRPr="002F7B93" w:rsidRDefault="00F376C6" w:rsidP="009B2E05">
            <w:pPr>
              <w:jc w:val="center"/>
              <w:rPr>
                <w:color w:val="000000"/>
                <w:sz w:val="18"/>
                <w:szCs w:val="18"/>
              </w:rPr>
            </w:pPr>
            <w:r w:rsidRPr="002F7B93">
              <w:rPr>
                <w:color w:val="000000"/>
                <w:sz w:val="18"/>
                <w:szCs w:val="18"/>
              </w:rPr>
              <w:t>8</w:t>
            </w:r>
          </w:p>
        </w:tc>
        <w:tc>
          <w:tcPr>
            <w:tcW w:w="1071" w:type="dxa"/>
            <w:shd w:val="clear" w:color="auto" w:fill="auto"/>
            <w:noWrap/>
            <w:vAlign w:val="center"/>
            <w:hideMark/>
          </w:tcPr>
          <w:p w14:paraId="203D2E2E" w14:textId="77777777" w:rsidR="00F376C6" w:rsidRPr="002F7B93" w:rsidRDefault="00F376C6" w:rsidP="009B2E05">
            <w:pPr>
              <w:jc w:val="center"/>
              <w:rPr>
                <w:color w:val="000000"/>
                <w:sz w:val="18"/>
                <w:szCs w:val="18"/>
              </w:rPr>
            </w:pPr>
            <w:r w:rsidRPr="002F7B93">
              <w:rPr>
                <w:color w:val="000000"/>
                <w:sz w:val="18"/>
                <w:szCs w:val="18"/>
              </w:rPr>
              <w:t>13.201</w:t>
            </w:r>
          </w:p>
        </w:tc>
        <w:tc>
          <w:tcPr>
            <w:tcW w:w="998" w:type="dxa"/>
            <w:shd w:val="clear" w:color="auto" w:fill="auto"/>
            <w:noWrap/>
            <w:vAlign w:val="center"/>
            <w:hideMark/>
          </w:tcPr>
          <w:p w14:paraId="66215946" w14:textId="77777777" w:rsidR="00F376C6" w:rsidRPr="002F7B93" w:rsidRDefault="00F376C6" w:rsidP="009B2E05">
            <w:pPr>
              <w:jc w:val="center"/>
              <w:rPr>
                <w:color w:val="000000"/>
                <w:sz w:val="18"/>
                <w:szCs w:val="18"/>
              </w:rPr>
            </w:pPr>
            <w:r w:rsidRPr="002F7B93">
              <w:rPr>
                <w:color w:val="000000"/>
                <w:sz w:val="18"/>
                <w:szCs w:val="18"/>
              </w:rPr>
              <w:t>14</w:t>
            </w:r>
          </w:p>
        </w:tc>
        <w:tc>
          <w:tcPr>
            <w:tcW w:w="851" w:type="dxa"/>
            <w:shd w:val="clear" w:color="auto" w:fill="auto"/>
            <w:noWrap/>
            <w:vAlign w:val="center"/>
            <w:hideMark/>
          </w:tcPr>
          <w:p w14:paraId="286AC5F9" w14:textId="77777777" w:rsidR="00F376C6" w:rsidRPr="002F7B93" w:rsidRDefault="00F376C6" w:rsidP="009B2E05">
            <w:pPr>
              <w:jc w:val="center"/>
              <w:rPr>
                <w:color w:val="000000"/>
                <w:sz w:val="18"/>
                <w:szCs w:val="18"/>
              </w:rPr>
            </w:pPr>
            <w:r w:rsidRPr="002F7B93">
              <w:rPr>
                <w:color w:val="000000"/>
                <w:sz w:val="18"/>
                <w:szCs w:val="18"/>
              </w:rPr>
              <w:t>125</w:t>
            </w:r>
          </w:p>
        </w:tc>
      </w:tr>
      <w:tr w:rsidR="00F376C6" w:rsidRPr="002F7B93" w14:paraId="1C7942D8" w14:textId="77777777" w:rsidTr="009B2E05">
        <w:trPr>
          <w:trHeight w:val="290"/>
        </w:trPr>
        <w:tc>
          <w:tcPr>
            <w:tcW w:w="1071" w:type="dxa"/>
          </w:tcPr>
          <w:p w14:paraId="7397A08B" w14:textId="77777777" w:rsidR="00F376C6" w:rsidRPr="002F7B93" w:rsidRDefault="00F376C6" w:rsidP="009B2E05">
            <w:pPr>
              <w:jc w:val="center"/>
              <w:rPr>
                <w:color w:val="000000"/>
                <w:sz w:val="18"/>
                <w:szCs w:val="18"/>
              </w:rPr>
            </w:pPr>
            <w:r>
              <w:rPr>
                <w:color w:val="000000"/>
                <w:sz w:val="18"/>
                <w:szCs w:val="18"/>
              </w:rPr>
              <w:t>louvain</w:t>
            </w:r>
          </w:p>
        </w:tc>
        <w:tc>
          <w:tcPr>
            <w:tcW w:w="1071" w:type="dxa"/>
            <w:shd w:val="clear" w:color="auto" w:fill="auto"/>
            <w:noWrap/>
            <w:vAlign w:val="center"/>
            <w:hideMark/>
          </w:tcPr>
          <w:p w14:paraId="1AF6F680" w14:textId="77777777" w:rsidR="00F376C6" w:rsidRPr="002F7B93" w:rsidRDefault="00F376C6" w:rsidP="009B2E05">
            <w:pPr>
              <w:jc w:val="center"/>
              <w:rPr>
                <w:color w:val="000000"/>
                <w:sz w:val="18"/>
                <w:szCs w:val="18"/>
              </w:rPr>
            </w:pPr>
            <w:r w:rsidRPr="002F7B93">
              <w:rPr>
                <w:color w:val="000000"/>
                <w:sz w:val="18"/>
                <w:szCs w:val="18"/>
              </w:rPr>
              <w:t>0.425</w:t>
            </w:r>
          </w:p>
        </w:tc>
        <w:tc>
          <w:tcPr>
            <w:tcW w:w="486" w:type="dxa"/>
            <w:shd w:val="clear" w:color="auto" w:fill="auto"/>
            <w:noWrap/>
            <w:vAlign w:val="center"/>
            <w:hideMark/>
          </w:tcPr>
          <w:p w14:paraId="0F5B45AC" w14:textId="77777777" w:rsidR="00F376C6" w:rsidRPr="002F7B93" w:rsidRDefault="00F376C6" w:rsidP="009B2E05">
            <w:pPr>
              <w:jc w:val="center"/>
              <w:rPr>
                <w:color w:val="000000"/>
                <w:sz w:val="18"/>
                <w:szCs w:val="18"/>
              </w:rPr>
            </w:pPr>
            <w:r w:rsidRPr="002F7B93">
              <w:rPr>
                <w:color w:val="000000"/>
                <w:sz w:val="18"/>
                <w:szCs w:val="18"/>
              </w:rPr>
              <w:t>15</w:t>
            </w:r>
          </w:p>
        </w:tc>
        <w:tc>
          <w:tcPr>
            <w:tcW w:w="517" w:type="dxa"/>
            <w:shd w:val="clear" w:color="auto" w:fill="auto"/>
            <w:noWrap/>
            <w:vAlign w:val="center"/>
            <w:hideMark/>
          </w:tcPr>
          <w:p w14:paraId="3B8CA1AA" w14:textId="77777777" w:rsidR="00F376C6" w:rsidRPr="002F7B93" w:rsidRDefault="00F376C6" w:rsidP="009B2E05">
            <w:pPr>
              <w:jc w:val="center"/>
              <w:rPr>
                <w:color w:val="000000"/>
                <w:sz w:val="18"/>
                <w:szCs w:val="18"/>
              </w:rPr>
            </w:pPr>
            <w:r w:rsidRPr="002F7B93">
              <w:rPr>
                <w:color w:val="000000"/>
                <w:sz w:val="18"/>
                <w:szCs w:val="18"/>
              </w:rPr>
              <w:t>0</w:t>
            </w:r>
          </w:p>
        </w:tc>
        <w:tc>
          <w:tcPr>
            <w:tcW w:w="697" w:type="dxa"/>
            <w:shd w:val="clear" w:color="auto" w:fill="auto"/>
            <w:noWrap/>
            <w:vAlign w:val="center"/>
            <w:hideMark/>
          </w:tcPr>
          <w:p w14:paraId="1D22C9DB" w14:textId="77777777" w:rsidR="00F376C6" w:rsidRPr="002F7B93" w:rsidRDefault="00F376C6" w:rsidP="009B2E05">
            <w:pPr>
              <w:jc w:val="center"/>
              <w:rPr>
                <w:color w:val="000000"/>
                <w:sz w:val="18"/>
                <w:szCs w:val="18"/>
              </w:rPr>
            </w:pPr>
            <w:r w:rsidRPr="002F7B93">
              <w:rPr>
                <w:color w:val="000000"/>
                <w:sz w:val="18"/>
                <w:szCs w:val="18"/>
              </w:rPr>
              <w:t>11</w:t>
            </w:r>
          </w:p>
        </w:tc>
        <w:tc>
          <w:tcPr>
            <w:tcW w:w="1071" w:type="dxa"/>
            <w:shd w:val="clear" w:color="auto" w:fill="auto"/>
            <w:noWrap/>
            <w:vAlign w:val="center"/>
            <w:hideMark/>
          </w:tcPr>
          <w:p w14:paraId="5AA69AE4" w14:textId="77777777" w:rsidR="00F376C6" w:rsidRPr="002F7B93" w:rsidRDefault="00F376C6" w:rsidP="009B2E05">
            <w:pPr>
              <w:jc w:val="center"/>
              <w:rPr>
                <w:color w:val="000000"/>
                <w:sz w:val="18"/>
                <w:szCs w:val="18"/>
              </w:rPr>
            </w:pPr>
            <w:r w:rsidRPr="002F7B93">
              <w:rPr>
                <w:color w:val="000000"/>
                <w:sz w:val="18"/>
                <w:szCs w:val="18"/>
              </w:rPr>
              <w:t>0.479</w:t>
            </w:r>
          </w:p>
        </w:tc>
        <w:tc>
          <w:tcPr>
            <w:tcW w:w="609" w:type="dxa"/>
            <w:shd w:val="clear" w:color="auto" w:fill="auto"/>
            <w:noWrap/>
            <w:vAlign w:val="center"/>
            <w:hideMark/>
          </w:tcPr>
          <w:p w14:paraId="44910FD8" w14:textId="77777777" w:rsidR="00F376C6" w:rsidRPr="002F7B93" w:rsidRDefault="00F376C6" w:rsidP="009B2E05">
            <w:pPr>
              <w:jc w:val="center"/>
              <w:rPr>
                <w:color w:val="000000"/>
                <w:sz w:val="18"/>
                <w:szCs w:val="18"/>
              </w:rPr>
            </w:pPr>
            <w:r w:rsidRPr="002F7B93">
              <w:rPr>
                <w:color w:val="000000"/>
                <w:sz w:val="18"/>
                <w:szCs w:val="18"/>
              </w:rPr>
              <w:t>22</w:t>
            </w:r>
          </w:p>
        </w:tc>
        <w:tc>
          <w:tcPr>
            <w:tcW w:w="710" w:type="dxa"/>
            <w:shd w:val="clear" w:color="auto" w:fill="auto"/>
            <w:noWrap/>
            <w:vAlign w:val="center"/>
            <w:hideMark/>
          </w:tcPr>
          <w:p w14:paraId="0C19A458" w14:textId="77777777" w:rsidR="00F376C6" w:rsidRPr="002F7B93" w:rsidRDefault="00F376C6" w:rsidP="009B2E05">
            <w:pPr>
              <w:jc w:val="center"/>
              <w:rPr>
                <w:color w:val="000000"/>
                <w:sz w:val="18"/>
                <w:szCs w:val="18"/>
              </w:rPr>
            </w:pPr>
            <w:r w:rsidRPr="002F7B93">
              <w:rPr>
                <w:color w:val="000000"/>
                <w:sz w:val="18"/>
                <w:szCs w:val="18"/>
              </w:rPr>
              <w:t>101</w:t>
            </w:r>
          </w:p>
        </w:tc>
        <w:tc>
          <w:tcPr>
            <w:tcW w:w="766" w:type="dxa"/>
            <w:shd w:val="clear" w:color="auto" w:fill="auto"/>
            <w:noWrap/>
            <w:vAlign w:val="center"/>
            <w:hideMark/>
          </w:tcPr>
          <w:p w14:paraId="4EC27366" w14:textId="77777777" w:rsidR="00F376C6" w:rsidRPr="002F7B93" w:rsidRDefault="00F376C6" w:rsidP="009B2E05">
            <w:pPr>
              <w:jc w:val="center"/>
              <w:rPr>
                <w:color w:val="000000"/>
                <w:sz w:val="18"/>
                <w:szCs w:val="18"/>
              </w:rPr>
            </w:pPr>
            <w:r w:rsidRPr="002F7B93">
              <w:rPr>
                <w:color w:val="000000"/>
                <w:sz w:val="18"/>
                <w:szCs w:val="18"/>
              </w:rPr>
              <w:t>121</w:t>
            </w:r>
          </w:p>
        </w:tc>
        <w:tc>
          <w:tcPr>
            <w:tcW w:w="1071" w:type="dxa"/>
            <w:shd w:val="clear" w:color="auto" w:fill="auto"/>
            <w:noWrap/>
            <w:vAlign w:val="center"/>
            <w:hideMark/>
          </w:tcPr>
          <w:p w14:paraId="14D1E913" w14:textId="77777777" w:rsidR="00F376C6" w:rsidRPr="002F7B93" w:rsidRDefault="00F376C6" w:rsidP="009B2E05">
            <w:pPr>
              <w:jc w:val="center"/>
              <w:rPr>
                <w:color w:val="000000"/>
                <w:sz w:val="18"/>
                <w:szCs w:val="18"/>
              </w:rPr>
            </w:pPr>
            <w:r w:rsidRPr="002F7B93">
              <w:rPr>
                <w:color w:val="000000"/>
                <w:sz w:val="18"/>
                <w:szCs w:val="18"/>
              </w:rPr>
              <w:t>153.133</w:t>
            </w:r>
          </w:p>
        </w:tc>
        <w:tc>
          <w:tcPr>
            <w:tcW w:w="998" w:type="dxa"/>
            <w:shd w:val="clear" w:color="auto" w:fill="auto"/>
            <w:noWrap/>
            <w:vAlign w:val="center"/>
            <w:hideMark/>
          </w:tcPr>
          <w:p w14:paraId="53E72949" w14:textId="77777777" w:rsidR="00F376C6" w:rsidRPr="002F7B93" w:rsidRDefault="00F376C6" w:rsidP="009B2E05">
            <w:pPr>
              <w:jc w:val="center"/>
              <w:rPr>
                <w:color w:val="000000"/>
                <w:sz w:val="18"/>
                <w:szCs w:val="18"/>
              </w:rPr>
            </w:pPr>
            <w:r w:rsidRPr="002F7B93">
              <w:rPr>
                <w:color w:val="000000"/>
                <w:sz w:val="18"/>
                <w:szCs w:val="18"/>
              </w:rPr>
              <w:t>216</w:t>
            </w:r>
          </w:p>
        </w:tc>
        <w:tc>
          <w:tcPr>
            <w:tcW w:w="851" w:type="dxa"/>
            <w:shd w:val="clear" w:color="auto" w:fill="auto"/>
            <w:noWrap/>
            <w:vAlign w:val="center"/>
            <w:hideMark/>
          </w:tcPr>
          <w:p w14:paraId="6627B5E0" w14:textId="77777777" w:rsidR="00F376C6" w:rsidRPr="002F7B93" w:rsidRDefault="00F376C6" w:rsidP="009B2E05">
            <w:pPr>
              <w:jc w:val="center"/>
              <w:rPr>
                <w:color w:val="000000"/>
                <w:sz w:val="18"/>
                <w:szCs w:val="18"/>
              </w:rPr>
            </w:pPr>
            <w:r w:rsidRPr="002F7B93">
              <w:rPr>
                <w:color w:val="000000"/>
                <w:sz w:val="18"/>
                <w:szCs w:val="18"/>
              </w:rPr>
              <w:t>311</w:t>
            </w:r>
          </w:p>
        </w:tc>
      </w:tr>
      <w:tr w:rsidR="00F376C6" w:rsidRPr="002F7B93" w14:paraId="27B440F5" w14:textId="77777777" w:rsidTr="009B2E05">
        <w:trPr>
          <w:trHeight w:val="290"/>
        </w:trPr>
        <w:tc>
          <w:tcPr>
            <w:tcW w:w="1071" w:type="dxa"/>
          </w:tcPr>
          <w:p w14:paraId="73062498" w14:textId="77777777" w:rsidR="00F376C6" w:rsidRPr="002F7B93" w:rsidRDefault="00F376C6" w:rsidP="009B2E05">
            <w:pPr>
              <w:jc w:val="center"/>
              <w:rPr>
                <w:color w:val="000000"/>
                <w:sz w:val="18"/>
                <w:szCs w:val="18"/>
              </w:rPr>
            </w:pPr>
            <w:r>
              <w:rPr>
                <w:color w:val="000000"/>
                <w:sz w:val="18"/>
                <w:szCs w:val="18"/>
              </w:rPr>
              <w:t>sgG1</w:t>
            </w:r>
          </w:p>
        </w:tc>
        <w:tc>
          <w:tcPr>
            <w:tcW w:w="1071" w:type="dxa"/>
            <w:shd w:val="clear" w:color="auto" w:fill="auto"/>
            <w:noWrap/>
            <w:vAlign w:val="center"/>
            <w:hideMark/>
          </w:tcPr>
          <w:p w14:paraId="4DB6CA0A" w14:textId="77777777" w:rsidR="00F376C6" w:rsidRPr="002F7B93" w:rsidRDefault="00F376C6" w:rsidP="009B2E05">
            <w:pPr>
              <w:jc w:val="center"/>
              <w:rPr>
                <w:color w:val="000000"/>
                <w:sz w:val="18"/>
                <w:szCs w:val="18"/>
              </w:rPr>
            </w:pPr>
            <w:r w:rsidRPr="002F7B93">
              <w:rPr>
                <w:color w:val="000000"/>
                <w:sz w:val="18"/>
                <w:szCs w:val="18"/>
              </w:rPr>
              <w:t>0.44</w:t>
            </w:r>
            <w:r>
              <w:rPr>
                <w:color w:val="000000"/>
                <w:sz w:val="18"/>
                <w:szCs w:val="18"/>
              </w:rPr>
              <w:t>8</w:t>
            </w:r>
          </w:p>
        </w:tc>
        <w:tc>
          <w:tcPr>
            <w:tcW w:w="486" w:type="dxa"/>
            <w:shd w:val="clear" w:color="auto" w:fill="auto"/>
            <w:noWrap/>
            <w:vAlign w:val="center"/>
            <w:hideMark/>
          </w:tcPr>
          <w:p w14:paraId="7871ADFB" w14:textId="77777777" w:rsidR="00F376C6" w:rsidRPr="002F7B93" w:rsidRDefault="00F376C6" w:rsidP="009B2E05">
            <w:pPr>
              <w:jc w:val="center"/>
              <w:rPr>
                <w:color w:val="000000"/>
                <w:sz w:val="18"/>
                <w:szCs w:val="18"/>
              </w:rPr>
            </w:pPr>
            <w:r w:rsidRPr="002F7B93">
              <w:rPr>
                <w:color w:val="000000"/>
                <w:sz w:val="18"/>
                <w:szCs w:val="18"/>
              </w:rPr>
              <w:t>24</w:t>
            </w:r>
          </w:p>
        </w:tc>
        <w:tc>
          <w:tcPr>
            <w:tcW w:w="517" w:type="dxa"/>
            <w:shd w:val="clear" w:color="auto" w:fill="auto"/>
            <w:noWrap/>
            <w:vAlign w:val="center"/>
            <w:hideMark/>
          </w:tcPr>
          <w:p w14:paraId="3C2C79E8" w14:textId="77777777" w:rsidR="00F376C6" w:rsidRPr="002F7B93" w:rsidRDefault="00F376C6" w:rsidP="009B2E05">
            <w:pPr>
              <w:jc w:val="center"/>
              <w:rPr>
                <w:color w:val="000000"/>
                <w:sz w:val="18"/>
                <w:szCs w:val="18"/>
              </w:rPr>
            </w:pPr>
            <w:r w:rsidRPr="002F7B93">
              <w:rPr>
                <w:color w:val="000000"/>
                <w:sz w:val="18"/>
                <w:szCs w:val="18"/>
              </w:rPr>
              <w:t>0</w:t>
            </w:r>
          </w:p>
        </w:tc>
        <w:tc>
          <w:tcPr>
            <w:tcW w:w="697" w:type="dxa"/>
            <w:shd w:val="clear" w:color="auto" w:fill="auto"/>
            <w:noWrap/>
            <w:vAlign w:val="center"/>
            <w:hideMark/>
          </w:tcPr>
          <w:p w14:paraId="114D9FB6" w14:textId="77777777" w:rsidR="00F376C6" w:rsidRPr="002F7B93" w:rsidRDefault="00F376C6" w:rsidP="009B2E05">
            <w:pPr>
              <w:jc w:val="center"/>
              <w:rPr>
                <w:color w:val="000000"/>
                <w:sz w:val="18"/>
                <w:szCs w:val="18"/>
              </w:rPr>
            </w:pPr>
            <w:r w:rsidRPr="002F7B93">
              <w:rPr>
                <w:color w:val="000000"/>
                <w:sz w:val="18"/>
                <w:szCs w:val="18"/>
              </w:rPr>
              <w:t>9</w:t>
            </w:r>
          </w:p>
        </w:tc>
        <w:tc>
          <w:tcPr>
            <w:tcW w:w="1071" w:type="dxa"/>
            <w:shd w:val="clear" w:color="auto" w:fill="auto"/>
            <w:noWrap/>
            <w:vAlign w:val="center"/>
            <w:hideMark/>
          </w:tcPr>
          <w:p w14:paraId="69F4C834" w14:textId="77777777" w:rsidR="00F376C6" w:rsidRPr="002F7B93" w:rsidRDefault="00F376C6" w:rsidP="009B2E05">
            <w:pPr>
              <w:jc w:val="center"/>
              <w:rPr>
                <w:color w:val="000000"/>
                <w:sz w:val="18"/>
                <w:szCs w:val="18"/>
              </w:rPr>
            </w:pPr>
            <w:r w:rsidRPr="002F7B93">
              <w:rPr>
                <w:color w:val="000000"/>
                <w:sz w:val="18"/>
                <w:szCs w:val="18"/>
              </w:rPr>
              <w:t>0.440</w:t>
            </w:r>
          </w:p>
        </w:tc>
        <w:tc>
          <w:tcPr>
            <w:tcW w:w="609" w:type="dxa"/>
            <w:shd w:val="clear" w:color="auto" w:fill="auto"/>
            <w:noWrap/>
            <w:vAlign w:val="center"/>
            <w:hideMark/>
          </w:tcPr>
          <w:p w14:paraId="6EB170D8" w14:textId="77777777" w:rsidR="00F376C6" w:rsidRPr="002F7B93" w:rsidRDefault="00F376C6" w:rsidP="009B2E05">
            <w:pPr>
              <w:jc w:val="center"/>
              <w:rPr>
                <w:color w:val="000000"/>
                <w:sz w:val="18"/>
                <w:szCs w:val="18"/>
              </w:rPr>
            </w:pPr>
            <w:r w:rsidRPr="002F7B93">
              <w:rPr>
                <w:color w:val="000000"/>
                <w:sz w:val="18"/>
                <w:szCs w:val="18"/>
              </w:rPr>
              <w:t>2</w:t>
            </w:r>
          </w:p>
        </w:tc>
        <w:tc>
          <w:tcPr>
            <w:tcW w:w="710" w:type="dxa"/>
            <w:shd w:val="clear" w:color="auto" w:fill="auto"/>
            <w:noWrap/>
            <w:vAlign w:val="center"/>
            <w:hideMark/>
          </w:tcPr>
          <w:p w14:paraId="2842F546" w14:textId="77777777" w:rsidR="00F376C6" w:rsidRPr="002F7B93" w:rsidRDefault="00F376C6" w:rsidP="009B2E05">
            <w:pPr>
              <w:jc w:val="center"/>
              <w:rPr>
                <w:color w:val="000000"/>
                <w:sz w:val="18"/>
                <w:szCs w:val="18"/>
              </w:rPr>
            </w:pPr>
            <w:r w:rsidRPr="002F7B93">
              <w:rPr>
                <w:color w:val="000000"/>
                <w:sz w:val="18"/>
                <w:szCs w:val="18"/>
              </w:rPr>
              <w:t>5.75</w:t>
            </w:r>
          </w:p>
        </w:tc>
        <w:tc>
          <w:tcPr>
            <w:tcW w:w="766" w:type="dxa"/>
            <w:shd w:val="clear" w:color="auto" w:fill="auto"/>
            <w:noWrap/>
            <w:vAlign w:val="center"/>
            <w:hideMark/>
          </w:tcPr>
          <w:p w14:paraId="2BC83A00" w14:textId="77777777" w:rsidR="00F376C6" w:rsidRPr="002F7B93" w:rsidRDefault="00F376C6" w:rsidP="009B2E05">
            <w:pPr>
              <w:jc w:val="center"/>
              <w:rPr>
                <w:color w:val="000000"/>
                <w:sz w:val="18"/>
                <w:szCs w:val="18"/>
              </w:rPr>
            </w:pPr>
            <w:r w:rsidRPr="002F7B93">
              <w:rPr>
                <w:color w:val="000000"/>
                <w:sz w:val="18"/>
                <w:szCs w:val="18"/>
              </w:rPr>
              <w:t>11.5</w:t>
            </w:r>
          </w:p>
        </w:tc>
        <w:tc>
          <w:tcPr>
            <w:tcW w:w="1071" w:type="dxa"/>
            <w:shd w:val="clear" w:color="auto" w:fill="auto"/>
            <w:noWrap/>
            <w:vAlign w:val="center"/>
            <w:hideMark/>
          </w:tcPr>
          <w:p w14:paraId="3B65D4FD" w14:textId="77777777" w:rsidR="00F376C6" w:rsidRPr="002F7B93" w:rsidRDefault="00F376C6" w:rsidP="009B2E05">
            <w:pPr>
              <w:jc w:val="center"/>
              <w:rPr>
                <w:color w:val="000000"/>
                <w:sz w:val="18"/>
                <w:szCs w:val="18"/>
              </w:rPr>
            </w:pPr>
            <w:r w:rsidRPr="002F7B93">
              <w:rPr>
                <w:color w:val="000000"/>
                <w:sz w:val="18"/>
                <w:szCs w:val="18"/>
              </w:rPr>
              <w:t>95.708</w:t>
            </w:r>
          </w:p>
        </w:tc>
        <w:tc>
          <w:tcPr>
            <w:tcW w:w="998" w:type="dxa"/>
            <w:shd w:val="clear" w:color="auto" w:fill="auto"/>
            <w:noWrap/>
            <w:vAlign w:val="center"/>
            <w:hideMark/>
          </w:tcPr>
          <w:p w14:paraId="4CA8B039" w14:textId="77777777" w:rsidR="00F376C6" w:rsidRPr="002F7B93" w:rsidRDefault="00F376C6" w:rsidP="009B2E05">
            <w:pPr>
              <w:jc w:val="center"/>
              <w:rPr>
                <w:color w:val="000000"/>
                <w:sz w:val="18"/>
                <w:szCs w:val="18"/>
              </w:rPr>
            </w:pPr>
            <w:r w:rsidRPr="002F7B93">
              <w:rPr>
                <w:color w:val="000000"/>
                <w:sz w:val="18"/>
                <w:szCs w:val="18"/>
              </w:rPr>
              <w:t>231.5</w:t>
            </w:r>
          </w:p>
        </w:tc>
        <w:tc>
          <w:tcPr>
            <w:tcW w:w="851" w:type="dxa"/>
            <w:shd w:val="clear" w:color="auto" w:fill="auto"/>
            <w:noWrap/>
            <w:vAlign w:val="center"/>
            <w:hideMark/>
          </w:tcPr>
          <w:p w14:paraId="7E7D4B07" w14:textId="77777777" w:rsidR="00F376C6" w:rsidRPr="002F7B93" w:rsidRDefault="00F376C6" w:rsidP="009B2E05">
            <w:pPr>
              <w:jc w:val="center"/>
              <w:rPr>
                <w:color w:val="000000"/>
                <w:sz w:val="18"/>
                <w:szCs w:val="18"/>
              </w:rPr>
            </w:pPr>
            <w:r w:rsidRPr="002F7B93">
              <w:rPr>
                <w:color w:val="000000"/>
                <w:sz w:val="18"/>
                <w:szCs w:val="18"/>
              </w:rPr>
              <w:t>316</w:t>
            </w:r>
          </w:p>
        </w:tc>
      </w:tr>
      <w:tr w:rsidR="00F376C6" w:rsidRPr="002F7B93" w14:paraId="48088C5D" w14:textId="77777777" w:rsidTr="009B2E05">
        <w:trPr>
          <w:trHeight w:val="290"/>
        </w:trPr>
        <w:tc>
          <w:tcPr>
            <w:tcW w:w="1071" w:type="dxa"/>
          </w:tcPr>
          <w:p w14:paraId="492CC2C2" w14:textId="77777777" w:rsidR="00F376C6" w:rsidRPr="002F7B93" w:rsidRDefault="00F376C6" w:rsidP="009B2E05">
            <w:pPr>
              <w:jc w:val="center"/>
              <w:rPr>
                <w:color w:val="000000"/>
                <w:sz w:val="18"/>
                <w:szCs w:val="18"/>
              </w:rPr>
            </w:pPr>
            <w:r>
              <w:rPr>
                <w:color w:val="000000"/>
                <w:sz w:val="18"/>
                <w:szCs w:val="18"/>
              </w:rPr>
              <w:t>sgG2</w:t>
            </w:r>
          </w:p>
        </w:tc>
        <w:tc>
          <w:tcPr>
            <w:tcW w:w="1071" w:type="dxa"/>
            <w:shd w:val="clear" w:color="auto" w:fill="auto"/>
            <w:noWrap/>
            <w:vAlign w:val="center"/>
            <w:hideMark/>
          </w:tcPr>
          <w:p w14:paraId="55385874" w14:textId="77777777" w:rsidR="00F376C6" w:rsidRPr="002F7B93" w:rsidRDefault="00F376C6" w:rsidP="009B2E05">
            <w:pPr>
              <w:jc w:val="center"/>
              <w:rPr>
                <w:color w:val="000000"/>
                <w:sz w:val="18"/>
                <w:szCs w:val="18"/>
              </w:rPr>
            </w:pPr>
            <w:r w:rsidRPr="002F7B93">
              <w:rPr>
                <w:color w:val="000000"/>
                <w:sz w:val="18"/>
                <w:szCs w:val="18"/>
              </w:rPr>
              <w:t>0.433</w:t>
            </w:r>
          </w:p>
        </w:tc>
        <w:tc>
          <w:tcPr>
            <w:tcW w:w="486" w:type="dxa"/>
            <w:shd w:val="clear" w:color="auto" w:fill="auto"/>
            <w:noWrap/>
            <w:vAlign w:val="center"/>
            <w:hideMark/>
          </w:tcPr>
          <w:p w14:paraId="6DA63B05" w14:textId="77777777" w:rsidR="00F376C6" w:rsidRPr="002F7B93" w:rsidRDefault="00F376C6" w:rsidP="009B2E05">
            <w:pPr>
              <w:jc w:val="center"/>
              <w:rPr>
                <w:color w:val="000000"/>
                <w:sz w:val="18"/>
                <w:szCs w:val="18"/>
              </w:rPr>
            </w:pPr>
            <w:r w:rsidRPr="002F7B93">
              <w:rPr>
                <w:color w:val="000000"/>
                <w:sz w:val="18"/>
                <w:szCs w:val="18"/>
              </w:rPr>
              <w:t>42</w:t>
            </w:r>
          </w:p>
        </w:tc>
        <w:tc>
          <w:tcPr>
            <w:tcW w:w="517" w:type="dxa"/>
            <w:shd w:val="clear" w:color="auto" w:fill="auto"/>
            <w:noWrap/>
            <w:vAlign w:val="center"/>
            <w:hideMark/>
          </w:tcPr>
          <w:p w14:paraId="1D3329B4" w14:textId="77777777" w:rsidR="00F376C6" w:rsidRPr="002F7B93" w:rsidRDefault="00F376C6" w:rsidP="009B2E05">
            <w:pPr>
              <w:jc w:val="center"/>
              <w:rPr>
                <w:color w:val="000000"/>
                <w:sz w:val="18"/>
                <w:szCs w:val="18"/>
              </w:rPr>
            </w:pPr>
            <w:r w:rsidRPr="002F7B93">
              <w:rPr>
                <w:color w:val="000000"/>
                <w:sz w:val="18"/>
                <w:szCs w:val="18"/>
              </w:rPr>
              <w:t>0</w:t>
            </w:r>
          </w:p>
        </w:tc>
        <w:tc>
          <w:tcPr>
            <w:tcW w:w="697" w:type="dxa"/>
            <w:shd w:val="clear" w:color="auto" w:fill="auto"/>
            <w:noWrap/>
            <w:vAlign w:val="center"/>
            <w:hideMark/>
          </w:tcPr>
          <w:p w14:paraId="4ED38DAB" w14:textId="77777777" w:rsidR="00F376C6" w:rsidRPr="002F7B93" w:rsidRDefault="00F376C6" w:rsidP="009B2E05">
            <w:pPr>
              <w:jc w:val="center"/>
              <w:rPr>
                <w:color w:val="000000"/>
                <w:sz w:val="18"/>
                <w:szCs w:val="18"/>
              </w:rPr>
            </w:pPr>
            <w:r w:rsidRPr="002F7B93">
              <w:rPr>
                <w:color w:val="000000"/>
                <w:sz w:val="18"/>
                <w:szCs w:val="18"/>
              </w:rPr>
              <w:t>8</w:t>
            </w:r>
          </w:p>
        </w:tc>
        <w:tc>
          <w:tcPr>
            <w:tcW w:w="1071" w:type="dxa"/>
            <w:shd w:val="clear" w:color="auto" w:fill="auto"/>
            <w:noWrap/>
            <w:vAlign w:val="center"/>
            <w:hideMark/>
          </w:tcPr>
          <w:p w14:paraId="24EECA91" w14:textId="77777777" w:rsidR="00F376C6" w:rsidRPr="002F7B93" w:rsidRDefault="00F376C6" w:rsidP="009B2E05">
            <w:pPr>
              <w:jc w:val="center"/>
              <w:rPr>
                <w:color w:val="000000"/>
                <w:sz w:val="18"/>
                <w:szCs w:val="18"/>
              </w:rPr>
            </w:pPr>
            <w:r w:rsidRPr="002F7B93">
              <w:rPr>
                <w:color w:val="000000"/>
                <w:sz w:val="18"/>
                <w:szCs w:val="18"/>
              </w:rPr>
              <w:t>0.523</w:t>
            </w:r>
          </w:p>
        </w:tc>
        <w:tc>
          <w:tcPr>
            <w:tcW w:w="609" w:type="dxa"/>
            <w:shd w:val="clear" w:color="auto" w:fill="auto"/>
            <w:noWrap/>
            <w:vAlign w:val="center"/>
            <w:hideMark/>
          </w:tcPr>
          <w:p w14:paraId="77DDD04C" w14:textId="77777777" w:rsidR="00F376C6" w:rsidRPr="002F7B93" w:rsidRDefault="00F376C6" w:rsidP="009B2E05">
            <w:pPr>
              <w:jc w:val="center"/>
              <w:rPr>
                <w:color w:val="000000"/>
                <w:sz w:val="18"/>
                <w:szCs w:val="18"/>
              </w:rPr>
            </w:pPr>
            <w:r w:rsidRPr="002F7B93">
              <w:rPr>
                <w:color w:val="000000"/>
                <w:sz w:val="18"/>
                <w:szCs w:val="18"/>
              </w:rPr>
              <w:t>3</w:t>
            </w:r>
          </w:p>
        </w:tc>
        <w:tc>
          <w:tcPr>
            <w:tcW w:w="710" w:type="dxa"/>
            <w:shd w:val="clear" w:color="auto" w:fill="auto"/>
            <w:noWrap/>
            <w:vAlign w:val="center"/>
            <w:hideMark/>
          </w:tcPr>
          <w:p w14:paraId="138CF996" w14:textId="77777777" w:rsidR="00F376C6" w:rsidRPr="002F7B93" w:rsidRDefault="00F376C6" w:rsidP="009B2E05">
            <w:pPr>
              <w:jc w:val="center"/>
              <w:rPr>
                <w:color w:val="000000"/>
                <w:sz w:val="18"/>
                <w:szCs w:val="18"/>
              </w:rPr>
            </w:pPr>
            <w:r w:rsidRPr="002F7B93">
              <w:rPr>
                <w:color w:val="000000"/>
                <w:sz w:val="18"/>
                <w:szCs w:val="18"/>
              </w:rPr>
              <w:t>10.75</w:t>
            </w:r>
          </w:p>
        </w:tc>
        <w:tc>
          <w:tcPr>
            <w:tcW w:w="766" w:type="dxa"/>
            <w:shd w:val="clear" w:color="auto" w:fill="auto"/>
            <w:noWrap/>
            <w:vAlign w:val="center"/>
            <w:hideMark/>
          </w:tcPr>
          <w:p w14:paraId="224F9A47" w14:textId="77777777" w:rsidR="00F376C6" w:rsidRPr="002F7B93" w:rsidRDefault="00F376C6" w:rsidP="009B2E05">
            <w:pPr>
              <w:jc w:val="center"/>
              <w:rPr>
                <w:color w:val="000000"/>
                <w:sz w:val="18"/>
                <w:szCs w:val="18"/>
              </w:rPr>
            </w:pPr>
            <w:r w:rsidRPr="002F7B93">
              <w:rPr>
                <w:color w:val="000000"/>
                <w:sz w:val="18"/>
                <w:szCs w:val="18"/>
              </w:rPr>
              <w:t>56</w:t>
            </w:r>
          </w:p>
        </w:tc>
        <w:tc>
          <w:tcPr>
            <w:tcW w:w="1071" w:type="dxa"/>
            <w:shd w:val="clear" w:color="auto" w:fill="auto"/>
            <w:noWrap/>
            <w:vAlign w:val="center"/>
            <w:hideMark/>
          </w:tcPr>
          <w:p w14:paraId="62DE64C4" w14:textId="77777777" w:rsidR="00F376C6" w:rsidRPr="002F7B93" w:rsidRDefault="00F376C6" w:rsidP="009B2E05">
            <w:pPr>
              <w:jc w:val="center"/>
              <w:rPr>
                <w:color w:val="000000"/>
                <w:sz w:val="18"/>
                <w:szCs w:val="18"/>
              </w:rPr>
            </w:pPr>
            <w:r w:rsidRPr="002F7B93">
              <w:rPr>
                <w:color w:val="000000"/>
                <w:sz w:val="18"/>
                <w:szCs w:val="18"/>
              </w:rPr>
              <w:t>54.690</w:t>
            </w:r>
          </w:p>
        </w:tc>
        <w:tc>
          <w:tcPr>
            <w:tcW w:w="998" w:type="dxa"/>
            <w:shd w:val="clear" w:color="auto" w:fill="auto"/>
            <w:noWrap/>
            <w:vAlign w:val="center"/>
            <w:hideMark/>
          </w:tcPr>
          <w:p w14:paraId="08CC9E48" w14:textId="77777777" w:rsidR="00F376C6" w:rsidRPr="002F7B93" w:rsidRDefault="00F376C6" w:rsidP="009B2E05">
            <w:pPr>
              <w:jc w:val="center"/>
              <w:rPr>
                <w:color w:val="000000"/>
                <w:sz w:val="18"/>
                <w:szCs w:val="18"/>
              </w:rPr>
            </w:pPr>
            <w:r w:rsidRPr="002F7B93">
              <w:rPr>
                <w:color w:val="000000"/>
                <w:sz w:val="18"/>
                <w:szCs w:val="18"/>
              </w:rPr>
              <w:t>71.5</w:t>
            </w:r>
          </w:p>
        </w:tc>
        <w:tc>
          <w:tcPr>
            <w:tcW w:w="851" w:type="dxa"/>
            <w:shd w:val="clear" w:color="auto" w:fill="auto"/>
            <w:noWrap/>
            <w:vAlign w:val="center"/>
            <w:hideMark/>
          </w:tcPr>
          <w:p w14:paraId="2CE0D2ED" w14:textId="77777777" w:rsidR="00F376C6" w:rsidRPr="002F7B93" w:rsidRDefault="00F376C6" w:rsidP="009B2E05">
            <w:pPr>
              <w:jc w:val="center"/>
              <w:rPr>
                <w:color w:val="000000"/>
                <w:sz w:val="18"/>
                <w:szCs w:val="18"/>
              </w:rPr>
            </w:pPr>
            <w:r w:rsidRPr="002F7B93">
              <w:rPr>
                <w:color w:val="000000"/>
                <w:sz w:val="18"/>
                <w:szCs w:val="18"/>
              </w:rPr>
              <w:t>158</w:t>
            </w:r>
          </w:p>
        </w:tc>
      </w:tr>
      <w:tr w:rsidR="00F376C6" w:rsidRPr="002F7B93" w14:paraId="405DDEC8" w14:textId="77777777" w:rsidTr="009B2E05">
        <w:trPr>
          <w:trHeight w:val="290"/>
        </w:trPr>
        <w:tc>
          <w:tcPr>
            <w:tcW w:w="1071" w:type="dxa"/>
          </w:tcPr>
          <w:p w14:paraId="0AFDA374" w14:textId="77777777" w:rsidR="00F376C6" w:rsidRPr="002F7B93" w:rsidRDefault="00F376C6" w:rsidP="009B2E05">
            <w:pPr>
              <w:jc w:val="center"/>
              <w:rPr>
                <w:color w:val="000000"/>
                <w:sz w:val="18"/>
                <w:szCs w:val="18"/>
              </w:rPr>
            </w:pPr>
            <w:r>
              <w:rPr>
                <w:color w:val="000000"/>
                <w:sz w:val="18"/>
                <w:szCs w:val="18"/>
              </w:rPr>
              <w:t>sgG5</w:t>
            </w:r>
          </w:p>
        </w:tc>
        <w:tc>
          <w:tcPr>
            <w:tcW w:w="1071" w:type="dxa"/>
            <w:shd w:val="clear" w:color="auto" w:fill="auto"/>
            <w:noWrap/>
            <w:vAlign w:val="center"/>
            <w:hideMark/>
          </w:tcPr>
          <w:p w14:paraId="3F74608C" w14:textId="77777777" w:rsidR="00F376C6" w:rsidRPr="002F7B93" w:rsidRDefault="00F376C6" w:rsidP="009B2E05">
            <w:pPr>
              <w:jc w:val="center"/>
              <w:rPr>
                <w:color w:val="000000"/>
                <w:sz w:val="18"/>
                <w:szCs w:val="18"/>
              </w:rPr>
            </w:pPr>
            <w:r w:rsidRPr="002F7B93">
              <w:rPr>
                <w:color w:val="000000"/>
                <w:sz w:val="18"/>
                <w:szCs w:val="18"/>
              </w:rPr>
              <w:t>0.368</w:t>
            </w:r>
          </w:p>
        </w:tc>
        <w:tc>
          <w:tcPr>
            <w:tcW w:w="486" w:type="dxa"/>
            <w:shd w:val="clear" w:color="auto" w:fill="auto"/>
            <w:noWrap/>
            <w:vAlign w:val="center"/>
            <w:hideMark/>
          </w:tcPr>
          <w:p w14:paraId="6EA8B8AB" w14:textId="77777777" w:rsidR="00F376C6" w:rsidRPr="002F7B93" w:rsidRDefault="00F376C6" w:rsidP="009B2E05">
            <w:pPr>
              <w:jc w:val="center"/>
              <w:rPr>
                <w:color w:val="000000"/>
                <w:sz w:val="18"/>
                <w:szCs w:val="18"/>
              </w:rPr>
            </w:pPr>
            <w:r w:rsidRPr="002F7B93">
              <w:rPr>
                <w:color w:val="000000"/>
                <w:sz w:val="18"/>
                <w:szCs w:val="18"/>
              </w:rPr>
              <w:t>102</w:t>
            </w:r>
          </w:p>
        </w:tc>
        <w:tc>
          <w:tcPr>
            <w:tcW w:w="517" w:type="dxa"/>
            <w:shd w:val="clear" w:color="auto" w:fill="auto"/>
            <w:noWrap/>
            <w:vAlign w:val="center"/>
            <w:hideMark/>
          </w:tcPr>
          <w:p w14:paraId="59C161D8" w14:textId="77777777" w:rsidR="00F376C6" w:rsidRPr="002F7B93" w:rsidRDefault="00F376C6" w:rsidP="009B2E05">
            <w:pPr>
              <w:jc w:val="center"/>
              <w:rPr>
                <w:color w:val="000000"/>
                <w:sz w:val="18"/>
                <w:szCs w:val="18"/>
              </w:rPr>
            </w:pPr>
            <w:r w:rsidRPr="002F7B93">
              <w:rPr>
                <w:color w:val="000000"/>
                <w:sz w:val="18"/>
                <w:szCs w:val="18"/>
              </w:rPr>
              <w:t>0</w:t>
            </w:r>
          </w:p>
        </w:tc>
        <w:tc>
          <w:tcPr>
            <w:tcW w:w="697" w:type="dxa"/>
            <w:shd w:val="clear" w:color="auto" w:fill="auto"/>
            <w:noWrap/>
            <w:vAlign w:val="center"/>
            <w:hideMark/>
          </w:tcPr>
          <w:p w14:paraId="6AD380B2" w14:textId="77777777" w:rsidR="00F376C6" w:rsidRPr="002F7B93" w:rsidRDefault="00F376C6" w:rsidP="009B2E05">
            <w:pPr>
              <w:jc w:val="center"/>
              <w:rPr>
                <w:color w:val="000000"/>
                <w:sz w:val="18"/>
                <w:szCs w:val="18"/>
              </w:rPr>
            </w:pPr>
            <w:r w:rsidRPr="002F7B93">
              <w:rPr>
                <w:color w:val="000000"/>
                <w:sz w:val="18"/>
                <w:szCs w:val="18"/>
              </w:rPr>
              <w:t>0</w:t>
            </w:r>
          </w:p>
        </w:tc>
        <w:tc>
          <w:tcPr>
            <w:tcW w:w="1071" w:type="dxa"/>
            <w:shd w:val="clear" w:color="auto" w:fill="auto"/>
            <w:noWrap/>
            <w:vAlign w:val="center"/>
            <w:hideMark/>
          </w:tcPr>
          <w:p w14:paraId="4EFD15B7" w14:textId="77777777" w:rsidR="00F376C6" w:rsidRPr="002F7B93" w:rsidRDefault="00F376C6" w:rsidP="009B2E05">
            <w:pPr>
              <w:jc w:val="center"/>
              <w:rPr>
                <w:color w:val="000000"/>
                <w:sz w:val="18"/>
                <w:szCs w:val="18"/>
              </w:rPr>
            </w:pPr>
            <w:r w:rsidRPr="002F7B93">
              <w:rPr>
                <w:color w:val="000000"/>
                <w:sz w:val="18"/>
                <w:szCs w:val="18"/>
              </w:rPr>
              <w:t>0.617</w:t>
            </w:r>
          </w:p>
        </w:tc>
        <w:tc>
          <w:tcPr>
            <w:tcW w:w="609" w:type="dxa"/>
            <w:shd w:val="clear" w:color="auto" w:fill="auto"/>
            <w:noWrap/>
            <w:vAlign w:val="center"/>
            <w:hideMark/>
          </w:tcPr>
          <w:p w14:paraId="5E36DA6E" w14:textId="77777777" w:rsidR="00F376C6" w:rsidRPr="002F7B93" w:rsidRDefault="00F376C6" w:rsidP="009B2E05">
            <w:pPr>
              <w:jc w:val="center"/>
              <w:rPr>
                <w:color w:val="000000"/>
                <w:sz w:val="18"/>
                <w:szCs w:val="18"/>
              </w:rPr>
            </w:pPr>
            <w:r w:rsidRPr="002F7B93">
              <w:rPr>
                <w:color w:val="000000"/>
                <w:sz w:val="18"/>
                <w:szCs w:val="18"/>
              </w:rPr>
              <w:t>3</w:t>
            </w:r>
          </w:p>
        </w:tc>
        <w:tc>
          <w:tcPr>
            <w:tcW w:w="710" w:type="dxa"/>
            <w:shd w:val="clear" w:color="auto" w:fill="auto"/>
            <w:noWrap/>
            <w:vAlign w:val="center"/>
            <w:hideMark/>
          </w:tcPr>
          <w:p w14:paraId="79669CB4" w14:textId="77777777" w:rsidR="00F376C6" w:rsidRPr="002F7B93" w:rsidRDefault="00F376C6" w:rsidP="009B2E05">
            <w:pPr>
              <w:jc w:val="center"/>
              <w:rPr>
                <w:color w:val="000000"/>
                <w:sz w:val="18"/>
                <w:szCs w:val="18"/>
              </w:rPr>
            </w:pPr>
            <w:r w:rsidRPr="002F7B93">
              <w:rPr>
                <w:color w:val="000000"/>
                <w:sz w:val="18"/>
                <w:szCs w:val="18"/>
              </w:rPr>
              <w:t>14</w:t>
            </w:r>
          </w:p>
        </w:tc>
        <w:tc>
          <w:tcPr>
            <w:tcW w:w="766" w:type="dxa"/>
            <w:shd w:val="clear" w:color="auto" w:fill="auto"/>
            <w:noWrap/>
            <w:vAlign w:val="center"/>
            <w:hideMark/>
          </w:tcPr>
          <w:p w14:paraId="7096910F" w14:textId="77777777" w:rsidR="00F376C6" w:rsidRPr="002F7B93" w:rsidRDefault="00F376C6" w:rsidP="009B2E05">
            <w:pPr>
              <w:jc w:val="center"/>
              <w:rPr>
                <w:color w:val="000000"/>
                <w:sz w:val="18"/>
                <w:szCs w:val="18"/>
              </w:rPr>
            </w:pPr>
            <w:r w:rsidRPr="002F7B93">
              <w:rPr>
                <w:color w:val="000000"/>
                <w:sz w:val="18"/>
                <w:szCs w:val="18"/>
              </w:rPr>
              <w:t>22</w:t>
            </w:r>
          </w:p>
        </w:tc>
        <w:tc>
          <w:tcPr>
            <w:tcW w:w="1071" w:type="dxa"/>
            <w:shd w:val="clear" w:color="auto" w:fill="auto"/>
            <w:noWrap/>
            <w:vAlign w:val="center"/>
            <w:hideMark/>
          </w:tcPr>
          <w:p w14:paraId="5B47ED66" w14:textId="77777777" w:rsidR="00F376C6" w:rsidRPr="002F7B93" w:rsidRDefault="00F376C6" w:rsidP="009B2E05">
            <w:pPr>
              <w:jc w:val="center"/>
              <w:rPr>
                <w:color w:val="000000"/>
                <w:sz w:val="18"/>
                <w:szCs w:val="18"/>
              </w:rPr>
            </w:pPr>
            <w:r w:rsidRPr="002F7B93">
              <w:rPr>
                <w:color w:val="000000"/>
                <w:sz w:val="18"/>
                <w:szCs w:val="18"/>
              </w:rPr>
              <w:t>22.5</w:t>
            </w:r>
            <w:r>
              <w:rPr>
                <w:color w:val="000000"/>
                <w:sz w:val="18"/>
                <w:szCs w:val="18"/>
              </w:rPr>
              <w:t>20</w:t>
            </w:r>
          </w:p>
        </w:tc>
        <w:tc>
          <w:tcPr>
            <w:tcW w:w="998" w:type="dxa"/>
            <w:shd w:val="clear" w:color="auto" w:fill="auto"/>
            <w:noWrap/>
            <w:vAlign w:val="center"/>
            <w:hideMark/>
          </w:tcPr>
          <w:p w14:paraId="716B531E" w14:textId="77777777" w:rsidR="00F376C6" w:rsidRPr="002F7B93" w:rsidRDefault="00F376C6" w:rsidP="009B2E05">
            <w:pPr>
              <w:jc w:val="center"/>
              <w:rPr>
                <w:color w:val="000000"/>
                <w:sz w:val="18"/>
                <w:szCs w:val="18"/>
              </w:rPr>
            </w:pPr>
            <w:r w:rsidRPr="002F7B93">
              <w:rPr>
                <w:color w:val="000000"/>
                <w:sz w:val="18"/>
                <w:szCs w:val="18"/>
              </w:rPr>
              <w:t>27</w:t>
            </w:r>
          </w:p>
        </w:tc>
        <w:tc>
          <w:tcPr>
            <w:tcW w:w="851" w:type="dxa"/>
            <w:shd w:val="clear" w:color="auto" w:fill="auto"/>
            <w:noWrap/>
            <w:vAlign w:val="center"/>
            <w:hideMark/>
          </w:tcPr>
          <w:p w14:paraId="3D60A9C6" w14:textId="77777777" w:rsidR="00F376C6" w:rsidRPr="002F7B93" w:rsidRDefault="00F376C6" w:rsidP="009B2E05">
            <w:pPr>
              <w:jc w:val="center"/>
              <w:rPr>
                <w:color w:val="000000"/>
                <w:sz w:val="18"/>
                <w:szCs w:val="18"/>
              </w:rPr>
            </w:pPr>
            <w:r w:rsidRPr="002F7B93">
              <w:rPr>
                <w:color w:val="000000"/>
                <w:sz w:val="18"/>
                <w:szCs w:val="18"/>
              </w:rPr>
              <w:t>78</w:t>
            </w:r>
          </w:p>
        </w:tc>
      </w:tr>
      <w:tr w:rsidR="00F376C6" w:rsidRPr="002F7B93" w14:paraId="481F19B1" w14:textId="77777777" w:rsidTr="009B2E05">
        <w:trPr>
          <w:trHeight w:val="290"/>
        </w:trPr>
        <w:tc>
          <w:tcPr>
            <w:tcW w:w="1071" w:type="dxa"/>
          </w:tcPr>
          <w:p w14:paraId="6C386DEE" w14:textId="77777777" w:rsidR="00F376C6" w:rsidRPr="002F7B93" w:rsidRDefault="00F376C6" w:rsidP="009B2E05">
            <w:pPr>
              <w:jc w:val="center"/>
              <w:rPr>
                <w:color w:val="000000"/>
                <w:sz w:val="18"/>
                <w:szCs w:val="18"/>
              </w:rPr>
            </w:pPr>
            <w:r>
              <w:rPr>
                <w:color w:val="000000"/>
                <w:sz w:val="18"/>
                <w:szCs w:val="18"/>
              </w:rPr>
              <w:t>spectral</w:t>
            </w:r>
          </w:p>
        </w:tc>
        <w:tc>
          <w:tcPr>
            <w:tcW w:w="1071" w:type="dxa"/>
            <w:shd w:val="clear" w:color="auto" w:fill="auto"/>
            <w:noWrap/>
            <w:vAlign w:val="center"/>
            <w:hideMark/>
          </w:tcPr>
          <w:p w14:paraId="4BDE240B" w14:textId="77777777" w:rsidR="00F376C6" w:rsidRPr="002F7B93" w:rsidRDefault="00F376C6" w:rsidP="009B2E05">
            <w:pPr>
              <w:jc w:val="center"/>
              <w:rPr>
                <w:color w:val="000000"/>
                <w:sz w:val="18"/>
                <w:szCs w:val="18"/>
              </w:rPr>
            </w:pPr>
            <w:r w:rsidRPr="002F7B93">
              <w:rPr>
                <w:color w:val="000000"/>
                <w:sz w:val="18"/>
                <w:szCs w:val="18"/>
              </w:rPr>
              <w:t>0.370</w:t>
            </w:r>
          </w:p>
        </w:tc>
        <w:tc>
          <w:tcPr>
            <w:tcW w:w="486" w:type="dxa"/>
            <w:shd w:val="clear" w:color="auto" w:fill="auto"/>
            <w:noWrap/>
            <w:vAlign w:val="center"/>
            <w:hideMark/>
          </w:tcPr>
          <w:p w14:paraId="24199915" w14:textId="77777777" w:rsidR="00F376C6" w:rsidRPr="002F7B93" w:rsidRDefault="00F376C6" w:rsidP="009B2E05">
            <w:pPr>
              <w:jc w:val="center"/>
              <w:rPr>
                <w:color w:val="000000"/>
                <w:sz w:val="18"/>
                <w:szCs w:val="18"/>
              </w:rPr>
            </w:pPr>
            <w:r w:rsidRPr="002F7B93">
              <w:rPr>
                <w:color w:val="000000"/>
                <w:sz w:val="18"/>
                <w:szCs w:val="18"/>
              </w:rPr>
              <w:t>63</w:t>
            </w:r>
          </w:p>
        </w:tc>
        <w:tc>
          <w:tcPr>
            <w:tcW w:w="517" w:type="dxa"/>
            <w:shd w:val="clear" w:color="auto" w:fill="auto"/>
            <w:noWrap/>
            <w:vAlign w:val="center"/>
            <w:hideMark/>
          </w:tcPr>
          <w:p w14:paraId="0512815D" w14:textId="77777777" w:rsidR="00F376C6" w:rsidRPr="002F7B93" w:rsidRDefault="00F376C6" w:rsidP="009B2E05">
            <w:pPr>
              <w:jc w:val="center"/>
              <w:rPr>
                <w:color w:val="000000"/>
                <w:sz w:val="18"/>
                <w:szCs w:val="18"/>
              </w:rPr>
            </w:pPr>
            <w:r w:rsidRPr="002F7B93">
              <w:rPr>
                <w:color w:val="000000"/>
                <w:sz w:val="18"/>
                <w:szCs w:val="18"/>
              </w:rPr>
              <w:t>9</w:t>
            </w:r>
          </w:p>
        </w:tc>
        <w:tc>
          <w:tcPr>
            <w:tcW w:w="697" w:type="dxa"/>
            <w:shd w:val="clear" w:color="auto" w:fill="auto"/>
            <w:noWrap/>
            <w:vAlign w:val="center"/>
            <w:hideMark/>
          </w:tcPr>
          <w:p w14:paraId="31F9923F" w14:textId="77777777" w:rsidR="00F376C6" w:rsidRPr="002F7B93" w:rsidRDefault="00F376C6" w:rsidP="009B2E05">
            <w:pPr>
              <w:jc w:val="center"/>
              <w:rPr>
                <w:color w:val="000000"/>
                <w:sz w:val="18"/>
                <w:szCs w:val="18"/>
              </w:rPr>
            </w:pPr>
            <w:r w:rsidRPr="002F7B93">
              <w:rPr>
                <w:color w:val="000000"/>
                <w:sz w:val="18"/>
                <w:szCs w:val="18"/>
              </w:rPr>
              <w:t>4</w:t>
            </w:r>
          </w:p>
        </w:tc>
        <w:tc>
          <w:tcPr>
            <w:tcW w:w="1071" w:type="dxa"/>
            <w:shd w:val="clear" w:color="auto" w:fill="auto"/>
            <w:noWrap/>
            <w:vAlign w:val="center"/>
            <w:hideMark/>
          </w:tcPr>
          <w:p w14:paraId="4E6C3CF9" w14:textId="77777777" w:rsidR="00F376C6" w:rsidRPr="002F7B93" w:rsidRDefault="00F376C6" w:rsidP="009B2E05">
            <w:pPr>
              <w:jc w:val="center"/>
              <w:rPr>
                <w:color w:val="000000"/>
                <w:sz w:val="18"/>
                <w:szCs w:val="18"/>
              </w:rPr>
            </w:pPr>
            <w:r w:rsidRPr="002F7B93">
              <w:rPr>
                <w:color w:val="000000"/>
                <w:sz w:val="18"/>
                <w:szCs w:val="18"/>
              </w:rPr>
              <w:t>0.59</w:t>
            </w:r>
            <w:r>
              <w:rPr>
                <w:color w:val="000000"/>
                <w:sz w:val="18"/>
                <w:szCs w:val="18"/>
              </w:rPr>
              <w:t>5</w:t>
            </w:r>
          </w:p>
        </w:tc>
        <w:tc>
          <w:tcPr>
            <w:tcW w:w="609" w:type="dxa"/>
            <w:shd w:val="clear" w:color="auto" w:fill="auto"/>
            <w:noWrap/>
            <w:vAlign w:val="center"/>
            <w:hideMark/>
          </w:tcPr>
          <w:p w14:paraId="296BFE3D" w14:textId="77777777" w:rsidR="00F376C6" w:rsidRPr="002F7B93" w:rsidRDefault="00F376C6" w:rsidP="009B2E05">
            <w:pPr>
              <w:jc w:val="center"/>
              <w:rPr>
                <w:color w:val="000000"/>
                <w:sz w:val="18"/>
                <w:szCs w:val="18"/>
              </w:rPr>
            </w:pPr>
            <w:r w:rsidRPr="002F7B93">
              <w:rPr>
                <w:color w:val="000000"/>
                <w:sz w:val="18"/>
                <w:szCs w:val="18"/>
              </w:rPr>
              <w:t>1</w:t>
            </w:r>
          </w:p>
        </w:tc>
        <w:tc>
          <w:tcPr>
            <w:tcW w:w="710" w:type="dxa"/>
            <w:shd w:val="clear" w:color="auto" w:fill="auto"/>
            <w:noWrap/>
            <w:vAlign w:val="center"/>
            <w:hideMark/>
          </w:tcPr>
          <w:p w14:paraId="2F054593" w14:textId="77777777" w:rsidR="00F376C6" w:rsidRPr="002F7B93" w:rsidRDefault="00F376C6" w:rsidP="009B2E05">
            <w:pPr>
              <w:jc w:val="center"/>
              <w:rPr>
                <w:color w:val="000000"/>
                <w:sz w:val="18"/>
                <w:szCs w:val="18"/>
              </w:rPr>
            </w:pPr>
            <w:r w:rsidRPr="002F7B93">
              <w:rPr>
                <w:color w:val="000000"/>
                <w:sz w:val="18"/>
                <w:szCs w:val="18"/>
              </w:rPr>
              <w:t>3</w:t>
            </w:r>
          </w:p>
        </w:tc>
        <w:tc>
          <w:tcPr>
            <w:tcW w:w="766" w:type="dxa"/>
            <w:shd w:val="clear" w:color="auto" w:fill="auto"/>
            <w:noWrap/>
            <w:vAlign w:val="center"/>
            <w:hideMark/>
          </w:tcPr>
          <w:p w14:paraId="784AE2F4" w14:textId="77777777" w:rsidR="00F376C6" w:rsidRPr="002F7B93" w:rsidRDefault="00F376C6" w:rsidP="009B2E05">
            <w:pPr>
              <w:jc w:val="center"/>
              <w:rPr>
                <w:color w:val="000000"/>
                <w:sz w:val="18"/>
                <w:szCs w:val="18"/>
              </w:rPr>
            </w:pPr>
            <w:r w:rsidRPr="002F7B93">
              <w:rPr>
                <w:color w:val="000000"/>
                <w:sz w:val="18"/>
                <w:szCs w:val="18"/>
              </w:rPr>
              <w:t>28</w:t>
            </w:r>
          </w:p>
        </w:tc>
        <w:tc>
          <w:tcPr>
            <w:tcW w:w="1071" w:type="dxa"/>
            <w:shd w:val="clear" w:color="auto" w:fill="auto"/>
            <w:noWrap/>
            <w:vAlign w:val="center"/>
            <w:hideMark/>
          </w:tcPr>
          <w:p w14:paraId="6BF1A093" w14:textId="77777777" w:rsidR="00F376C6" w:rsidRPr="002F7B93" w:rsidRDefault="00F376C6" w:rsidP="009B2E05">
            <w:pPr>
              <w:jc w:val="center"/>
              <w:rPr>
                <w:color w:val="000000"/>
                <w:sz w:val="18"/>
                <w:szCs w:val="18"/>
              </w:rPr>
            </w:pPr>
            <w:r w:rsidRPr="002F7B93">
              <w:rPr>
                <w:color w:val="000000"/>
                <w:sz w:val="18"/>
                <w:szCs w:val="18"/>
              </w:rPr>
              <w:t>36.460</w:t>
            </w:r>
          </w:p>
        </w:tc>
        <w:tc>
          <w:tcPr>
            <w:tcW w:w="998" w:type="dxa"/>
            <w:shd w:val="clear" w:color="auto" w:fill="auto"/>
            <w:noWrap/>
            <w:vAlign w:val="center"/>
            <w:hideMark/>
          </w:tcPr>
          <w:p w14:paraId="2FAA2402" w14:textId="77777777" w:rsidR="00F376C6" w:rsidRPr="002F7B93" w:rsidRDefault="00F376C6" w:rsidP="009B2E05">
            <w:pPr>
              <w:jc w:val="center"/>
              <w:rPr>
                <w:color w:val="000000"/>
                <w:sz w:val="18"/>
                <w:szCs w:val="18"/>
              </w:rPr>
            </w:pPr>
            <w:r w:rsidRPr="002F7B93">
              <w:rPr>
                <w:color w:val="000000"/>
                <w:sz w:val="18"/>
                <w:szCs w:val="18"/>
              </w:rPr>
              <w:t>56</w:t>
            </w:r>
          </w:p>
        </w:tc>
        <w:tc>
          <w:tcPr>
            <w:tcW w:w="851" w:type="dxa"/>
            <w:shd w:val="clear" w:color="auto" w:fill="auto"/>
            <w:noWrap/>
            <w:vAlign w:val="center"/>
            <w:hideMark/>
          </w:tcPr>
          <w:p w14:paraId="2D343D44" w14:textId="77777777" w:rsidR="00F376C6" w:rsidRPr="002F7B93" w:rsidRDefault="00F376C6" w:rsidP="009B2E05">
            <w:pPr>
              <w:jc w:val="center"/>
              <w:rPr>
                <w:color w:val="000000"/>
                <w:sz w:val="18"/>
                <w:szCs w:val="18"/>
              </w:rPr>
            </w:pPr>
            <w:r w:rsidRPr="002F7B93">
              <w:rPr>
                <w:color w:val="000000"/>
                <w:sz w:val="18"/>
                <w:szCs w:val="18"/>
              </w:rPr>
              <w:t>184</w:t>
            </w:r>
          </w:p>
        </w:tc>
      </w:tr>
    </w:tbl>
    <w:p w14:paraId="31AC9518" w14:textId="6A40AA2B" w:rsidR="00F376C6" w:rsidRPr="009608FF" w:rsidRDefault="00F376C6" w:rsidP="00F376C6">
      <w:pPr>
        <w:rPr>
          <w:bCs/>
          <w:i/>
        </w:rPr>
      </w:pPr>
    </w:p>
    <w:p w14:paraId="208652BF" w14:textId="77777777" w:rsidR="008125A7" w:rsidRDefault="008125A7" w:rsidP="00F376C6"/>
    <w:p w14:paraId="5C21209C" w14:textId="77777777" w:rsidR="008125A7" w:rsidRDefault="008125A7" w:rsidP="008125A7"/>
    <w:p w14:paraId="3EFB12F1" w14:textId="77777777" w:rsidR="00F376C6" w:rsidRDefault="00F376C6" w:rsidP="008125A7"/>
    <w:p w14:paraId="358616B1" w14:textId="6E695648" w:rsidR="00F376C6" w:rsidRDefault="00F376C6" w:rsidP="00F376C6">
      <w:pPr>
        <w:rPr>
          <w:bCs/>
          <w:i/>
        </w:rPr>
      </w:pPr>
      <w:r w:rsidRPr="00F569B2">
        <w:rPr>
          <w:bCs/>
          <w:i/>
        </w:rPr>
        <w:t xml:space="preserve">Table </w:t>
      </w:r>
      <w:r w:rsidR="005649CD">
        <w:rPr>
          <w:bCs/>
          <w:i/>
        </w:rPr>
        <w:t>1</w:t>
      </w:r>
      <w:r w:rsidRPr="00F569B2">
        <w:rPr>
          <w:bCs/>
          <w:i/>
        </w:rPr>
        <w:t xml:space="preserve">. Summary for the clustering algorithms used on the protocol. </w:t>
      </w:r>
      <w:r>
        <w:rPr>
          <w:bCs/>
          <w:i/>
        </w:rPr>
        <w:t>Note</w:t>
      </w:r>
      <w:r w:rsidRPr="00F569B2">
        <w:rPr>
          <w:bCs/>
          <w:i/>
        </w:rPr>
        <w:t xml:space="preserve"> that your own summary may look slightly different </w:t>
      </w:r>
      <w:r>
        <w:rPr>
          <w:bCs/>
          <w:i/>
        </w:rPr>
        <w:t>as some of</w:t>
      </w:r>
      <w:r w:rsidRPr="00F569B2">
        <w:rPr>
          <w:bCs/>
          <w:i/>
        </w:rPr>
        <w:t xml:space="preserve"> the algorithms use randomization, so each time </w:t>
      </w:r>
      <w:r>
        <w:rPr>
          <w:bCs/>
          <w:i/>
        </w:rPr>
        <w:t xml:space="preserve">will </w:t>
      </w:r>
      <w:r w:rsidRPr="00F569B2">
        <w:rPr>
          <w:bCs/>
          <w:i/>
        </w:rPr>
        <w:t>give slightly (but not significantly) different results.</w:t>
      </w:r>
    </w:p>
    <w:p w14:paraId="7404DAC2" w14:textId="77777777" w:rsidR="00745931" w:rsidRDefault="00745931" w:rsidP="00F376C6">
      <w:pPr>
        <w:rPr>
          <w:bCs/>
          <w:i/>
        </w:rPr>
      </w:pPr>
    </w:p>
    <w:p w14:paraId="6C9563FD" w14:textId="77777777" w:rsidR="00745931" w:rsidRDefault="00745931" w:rsidP="00F376C6">
      <w:pPr>
        <w:rPr>
          <w:bCs/>
          <w:i/>
        </w:rPr>
      </w:pPr>
    </w:p>
    <w:tbl>
      <w:tblPr>
        <w:tblStyle w:val="TableGrid"/>
        <w:tblW w:w="0" w:type="auto"/>
        <w:tblInd w:w="720" w:type="dxa"/>
        <w:tblLook w:val="04A0" w:firstRow="1" w:lastRow="0" w:firstColumn="1" w:lastColumn="0" w:noHBand="0" w:noVBand="1"/>
      </w:tblPr>
      <w:tblGrid>
        <w:gridCol w:w="586"/>
        <w:gridCol w:w="1156"/>
        <w:gridCol w:w="337"/>
        <w:gridCol w:w="795"/>
      </w:tblGrid>
      <w:tr w:rsidR="00745931" w:rsidRPr="00F6522B" w14:paraId="48B4AC67" w14:textId="77777777" w:rsidTr="009B2E05">
        <w:trPr>
          <w:trHeight w:val="265"/>
        </w:trPr>
        <w:tc>
          <w:tcPr>
            <w:tcW w:w="315" w:type="dxa"/>
          </w:tcPr>
          <w:p w14:paraId="6170AA7B"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ALG</w:t>
            </w:r>
          </w:p>
        </w:tc>
        <w:tc>
          <w:tcPr>
            <w:tcW w:w="756" w:type="dxa"/>
          </w:tcPr>
          <w:p w14:paraId="3A4914F0"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Fn</w:t>
            </w:r>
          </w:p>
        </w:tc>
        <w:tc>
          <w:tcPr>
            <w:tcW w:w="189" w:type="dxa"/>
          </w:tcPr>
          <w:p w14:paraId="20B51661"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C</w:t>
            </w:r>
          </w:p>
        </w:tc>
        <w:tc>
          <w:tcPr>
            <w:tcW w:w="795" w:type="dxa"/>
          </w:tcPr>
          <w:p w14:paraId="5E283CE3"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Mu</w:t>
            </w:r>
          </w:p>
        </w:tc>
      </w:tr>
      <w:tr w:rsidR="00745931" w:rsidRPr="00F6522B" w14:paraId="53E23898" w14:textId="77777777" w:rsidTr="009B2E05">
        <w:trPr>
          <w:trHeight w:val="265"/>
        </w:trPr>
        <w:tc>
          <w:tcPr>
            <w:tcW w:w="315" w:type="dxa"/>
          </w:tcPr>
          <w:p w14:paraId="5646C063"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lastRenderedPageBreak/>
              <w:t>lec</w:t>
            </w:r>
          </w:p>
        </w:tc>
        <w:tc>
          <w:tcPr>
            <w:tcW w:w="756" w:type="dxa"/>
          </w:tcPr>
          <w:p w14:paraId="734F6F0D"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GO:0035615</w:t>
            </w:r>
          </w:p>
        </w:tc>
        <w:tc>
          <w:tcPr>
            <w:tcW w:w="189" w:type="dxa"/>
          </w:tcPr>
          <w:p w14:paraId="496444CD"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1</w:t>
            </w:r>
          </w:p>
        </w:tc>
        <w:tc>
          <w:tcPr>
            <w:tcW w:w="795" w:type="dxa"/>
          </w:tcPr>
          <w:p w14:paraId="26B048B6"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7</w:t>
            </w:r>
          </w:p>
        </w:tc>
      </w:tr>
      <w:tr w:rsidR="00745931" w:rsidRPr="00F6522B" w14:paraId="5655CADF" w14:textId="77777777" w:rsidTr="009B2E05">
        <w:trPr>
          <w:trHeight w:val="265"/>
        </w:trPr>
        <w:tc>
          <w:tcPr>
            <w:tcW w:w="315" w:type="dxa"/>
          </w:tcPr>
          <w:p w14:paraId="28A20E30"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lec</w:t>
            </w:r>
          </w:p>
        </w:tc>
        <w:tc>
          <w:tcPr>
            <w:tcW w:w="756" w:type="dxa"/>
          </w:tcPr>
          <w:p w14:paraId="6C0721A6"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GO:0005484</w:t>
            </w:r>
          </w:p>
        </w:tc>
        <w:tc>
          <w:tcPr>
            <w:tcW w:w="189" w:type="dxa"/>
          </w:tcPr>
          <w:p w14:paraId="68A2D1D1"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2</w:t>
            </w:r>
          </w:p>
        </w:tc>
        <w:tc>
          <w:tcPr>
            <w:tcW w:w="795" w:type="dxa"/>
          </w:tcPr>
          <w:p w14:paraId="49582A26"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13</w:t>
            </w:r>
          </w:p>
        </w:tc>
      </w:tr>
      <w:tr w:rsidR="00745931" w:rsidRPr="00F6522B" w14:paraId="022ED739" w14:textId="77777777" w:rsidTr="009B2E05">
        <w:trPr>
          <w:trHeight w:val="265"/>
        </w:trPr>
        <w:tc>
          <w:tcPr>
            <w:tcW w:w="315" w:type="dxa"/>
          </w:tcPr>
          <w:p w14:paraId="3454A966"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lec</w:t>
            </w:r>
          </w:p>
        </w:tc>
        <w:tc>
          <w:tcPr>
            <w:tcW w:w="756" w:type="dxa"/>
          </w:tcPr>
          <w:p w14:paraId="2EF38679"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GO:0000149</w:t>
            </w:r>
          </w:p>
        </w:tc>
        <w:tc>
          <w:tcPr>
            <w:tcW w:w="189" w:type="dxa"/>
          </w:tcPr>
          <w:p w14:paraId="4F7A9052"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2</w:t>
            </w:r>
          </w:p>
        </w:tc>
        <w:tc>
          <w:tcPr>
            <w:tcW w:w="795" w:type="dxa"/>
          </w:tcPr>
          <w:p w14:paraId="2BFF74C1"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18</w:t>
            </w:r>
          </w:p>
        </w:tc>
      </w:tr>
      <w:tr w:rsidR="00745931" w:rsidRPr="00F6522B" w14:paraId="590561B8" w14:textId="77777777" w:rsidTr="009B2E05">
        <w:trPr>
          <w:trHeight w:val="265"/>
        </w:trPr>
        <w:tc>
          <w:tcPr>
            <w:tcW w:w="315" w:type="dxa"/>
          </w:tcPr>
          <w:p w14:paraId="5A0367A5"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lec</w:t>
            </w:r>
          </w:p>
        </w:tc>
        <w:tc>
          <w:tcPr>
            <w:tcW w:w="756" w:type="dxa"/>
          </w:tcPr>
          <w:p w14:paraId="4FABF8CA"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GO:0003730</w:t>
            </w:r>
          </w:p>
        </w:tc>
        <w:tc>
          <w:tcPr>
            <w:tcW w:w="189" w:type="dxa"/>
          </w:tcPr>
          <w:p w14:paraId="137431AE"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3</w:t>
            </w:r>
          </w:p>
        </w:tc>
        <w:tc>
          <w:tcPr>
            <w:tcW w:w="795" w:type="dxa"/>
          </w:tcPr>
          <w:p w14:paraId="6BA2A0F2"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10</w:t>
            </w:r>
          </w:p>
        </w:tc>
      </w:tr>
      <w:tr w:rsidR="00745931" w:rsidRPr="00F6522B" w14:paraId="611C2724" w14:textId="77777777" w:rsidTr="009B2E05">
        <w:trPr>
          <w:trHeight w:val="265"/>
        </w:trPr>
        <w:tc>
          <w:tcPr>
            <w:tcW w:w="315" w:type="dxa"/>
          </w:tcPr>
          <w:p w14:paraId="3E82A8C9"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lec</w:t>
            </w:r>
          </w:p>
        </w:tc>
        <w:tc>
          <w:tcPr>
            <w:tcW w:w="756" w:type="dxa"/>
          </w:tcPr>
          <w:p w14:paraId="3591F1CD"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GO:1990841</w:t>
            </w:r>
          </w:p>
        </w:tc>
        <w:tc>
          <w:tcPr>
            <w:tcW w:w="189" w:type="dxa"/>
          </w:tcPr>
          <w:p w14:paraId="3AF60397"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3</w:t>
            </w:r>
          </w:p>
        </w:tc>
        <w:tc>
          <w:tcPr>
            <w:tcW w:w="795" w:type="dxa"/>
          </w:tcPr>
          <w:p w14:paraId="0AF48197"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5</w:t>
            </w:r>
          </w:p>
        </w:tc>
      </w:tr>
      <w:tr w:rsidR="00745931" w:rsidRPr="00F6522B" w14:paraId="1F22816C" w14:textId="77777777" w:rsidTr="009B2E05">
        <w:trPr>
          <w:trHeight w:val="265"/>
        </w:trPr>
        <w:tc>
          <w:tcPr>
            <w:tcW w:w="315" w:type="dxa"/>
          </w:tcPr>
          <w:p w14:paraId="10166D24"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lec</w:t>
            </w:r>
          </w:p>
        </w:tc>
        <w:tc>
          <w:tcPr>
            <w:tcW w:w="756" w:type="dxa"/>
          </w:tcPr>
          <w:p w14:paraId="4765C87B"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GO:0003678</w:t>
            </w:r>
          </w:p>
        </w:tc>
        <w:tc>
          <w:tcPr>
            <w:tcW w:w="189" w:type="dxa"/>
          </w:tcPr>
          <w:p w14:paraId="26C8FEB0"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3</w:t>
            </w:r>
          </w:p>
        </w:tc>
        <w:tc>
          <w:tcPr>
            <w:tcW w:w="795" w:type="dxa"/>
          </w:tcPr>
          <w:p w14:paraId="07DF5DEA" w14:textId="77777777" w:rsidR="00745931" w:rsidRPr="00F6522B" w:rsidRDefault="00745931" w:rsidP="009B2E05">
            <w:pPr>
              <w:pStyle w:val="ListParagraph"/>
              <w:ind w:left="0"/>
              <w:rPr>
                <w:rFonts w:eastAsia="Calibri"/>
                <w:iCs/>
                <w:sz w:val="18"/>
                <w:szCs w:val="18"/>
              </w:rPr>
            </w:pPr>
            <w:r w:rsidRPr="00F6522B">
              <w:rPr>
                <w:rFonts w:eastAsia="Calibri"/>
                <w:iCs/>
                <w:sz w:val="18"/>
                <w:szCs w:val="18"/>
              </w:rPr>
              <w:t>4</w:t>
            </w:r>
          </w:p>
        </w:tc>
      </w:tr>
    </w:tbl>
    <w:p w14:paraId="61674C96" w14:textId="5774F15B" w:rsidR="00745931" w:rsidRDefault="00745931" w:rsidP="00F376C6">
      <w:pPr>
        <w:rPr>
          <w:bCs/>
          <w:i/>
        </w:rPr>
      </w:pPr>
      <w:r>
        <w:rPr>
          <w:bCs/>
          <w:i/>
        </w:rPr>
        <w:t>Table 2. Presented first six rows of ‘CAN’ table, were ALG is the algorithm’s name, Fn – enriched GO term ID, C- number of enriched cluster, Mu – number of genes associated with a term.</w:t>
      </w:r>
    </w:p>
    <w:p w14:paraId="6CDC04A0" w14:textId="77777777" w:rsidR="00745931" w:rsidRDefault="00745931" w:rsidP="00F376C6">
      <w:pPr>
        <w:rPr>
          <w:bCs/>
          <w:i/>
        </w:rPr>
      </w:pPr>
    </w:p>
    <w:p w14:paraId="250FEECD" w14:textId="77777777" w:rsidR="00745931" w:rsidRDefault="00745931" w:rsidP="00F376C6">
      <w:pPr>
        <w:rPr>
          <w:bCs/>
          <w:i/>
        </w:rPr>
      </w:pPr>
    </w:p>
    <w:tbl>
      <w:tblPr>
        <w:tblStyle w:val="Table"/>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20" w:firstRow="1" w:lastRow="0" w:firstColumn="0" w:lastColumn="0" w:noHBand="0" w:noVBand="0"/>
      </w:tblPr>
      <w:tblGrid>
        <w:gridCol w:w="1242"/>
        <w:gridCol w:w="4054"/>
        <w:gridCol w:w="4054"/>
      </w:tblGrid>
      <w:tr w:rsidR="00745931" w:rsidRPr="003C1473" w14:paraId="44830112" w14:textId="77777777" w:rsidTr="009B2E05">
        <w:trPr>
          <w:cnfStyle w:val="100000000000" w:firstRow="1" w:lastRow="0" w:firstColumn="0" w:lastColumn="0" w:oddVBand="0" w:evenVBand="0" w:oddHBand="0" w:evenHBand="0" w:firstRowFirstColumn="0" w:firstRowLastColumn="0" w:lastRowFirstColumn="0" w:lastRowLastColumn="0"/>
          <w:tblHeader/>
        </w:trPr>
        <w:tc>
          <w:tcPr>
            <w:tcW w:w="0" w:type="auto"/>
            <w:tcBorders>
              <w:bottom w:val="none" w:sz="0" w:space="0" w:color="auto"/>
            </w:tcBorders>
          </w:tcPr>
          <w:p w14:paraId="479C740D" w14:textId="77777777" w:rsidR="00745931" w:rsidRPr="009F7C4E" w:rsidRDefault="00745931" w:rsidP="009B2E05">
            <w:pPr>
              <w:pStyle w:val="Compact"/>
              <w:jc w:val="center"/>
              <w:rPr>
                <w:sz w:val="18"/>
                <w:szCs w:val="18"/>
              </w:rPr>
            </w:pPr>
            <w:r w:rsidRPr="009F7C4E">
              <w:rPr>
                <w:sz w:val="18"/>
                <w:szCs w:val="18"/>
              </w:rPr>
              <w:t>Alg</w:t>
            </w:r>
          </w:p>
        </w:tc>
        <w:tc>
          <w:tcPr>
            <w:tcW w:w="0" w:type="auto"/>
            <w:tcBorders>
              <w:bottom w:val="none" w:sz="0" w:space="0" w:color="auto"/>
            </w:tcBorders>
          </w:tcPr>
          <w:p w14:paraId="581CE2B3" w14:textId="77777777" w:rsidR="00745931" w:rsidRPr="009F7C4E" w:rsidRDefault="00745931" w:rsidP="009B2E05">
            <w:pPr>
              <w:pStyle w:val="Compact"/>
              <w:jc w:val="center"/>
              <w:rPr>
                <w:sz w:val="18"/>
                <w:szCs w:val="18"/>
              </w:rPr>
            </w:pPr>
            <w:r w:rsidRPr="009F7C4E">
              <w:rPr>
                <w:sz w:val="18"/>
                <w:szCs w:val="18"/>
              </w:rPr>
              <w:t>Fraction of Communities Enriched</w:t>
            </w:r>
          </w:p>
          <w:p w14:paraId="6731CDE8" w14:textId="77777777" w:rsidR="00745931" w:rsidRPr="009F7C4E" w:rsidRDefault="00745931" w:rsidP="009B2E05">
            <w:pPr>
              <w:pStyle w:val="Compact"/>
              <w:jc w:val="center"/>
              <w:rPr>
                <w:sz w:val="18"/>
                <w:szCs w:val="18"/>
              </w:rPr>
            </w:pPr>
            <w:r w:rsidRPr="009F7C4E">
              <w:rPr>
                <w:sz w:val="18"/>
                <w:szCs w:val="18"/>
              </w:rPr>
              <w:t>log2(FE)&gt;0.5_log2(FE)&lt;4.8</w:t>
            </w:r>
          </w:p>
        </w:tc>
        <w:tc>
          <w:tcPr>
            <w:tcW w:w="0" w:type="auto"/>
            <w:tcBorders>
              <w:bottom w:val="none" w:sz="0" w:space="0" w:color="auto"/>
            </w:tcBorders>
          </w:tcPr>
          <w:p w14:paraId="7CB53829" w14:textId="77777777" w:rsidR="00745931" w:rsidRPr="009F7C4E" w:rsidRDefault="00745931" w:rsidP="009B2E05">
            <w:pPr>
              <w:pStyle w:val="Compact"/>
              <w:jc w:val="center"/>
              <w:rPr>
                <w:sz w:val="18"/>
                <w:szCs w:val="18"/>
              </w:rPr>
            </w:pPr>
            <w:r w:rsidRPr="009F7C4E">
              <w:rPr>
                <w:sz w:val="18"/>
                <w:szCs w:val="18"/>
              </w:rPr>
              <w:t>Fraction of Communities Enriched</w:t>
            </w:r>
          </w:p>
          <w:p w14:paraId="4F3878E6" w14:textId="77777777" w:rsidR="00745931" w:rsidRPr="009F7C4E" w:rsidRDefault="00745931" w:rsidP="009B2E05">
            <w:pPr>
              <w:pStyle w:val="Compact"/>
              <w:jc w:val="center"/>
              <w:rPr>
                <w:sz w:val="18"/>
                <w:szCs w:val="18"/>
              </w:rPr>
            </w:pPr>
            <w:r w:rsidRPr="009F7C4E">
              <w:rPr>
                <w:sz w:val="18"/>
                <w:szCs w:val="18"/>
              </w:rPr>
              <w:t>log2(FE)&gt;4.8_log2(FE)&lt;8.0</w:t>
            </w:r>
          </w:p>
        </w:tc>
      </w:tr>
      <w:tr w:rsidR="00745931" w:rsidRPr="003C1473" w14:paraId="40C935A1" w14:textId="77777777" w:rsidTr="009B2E05">
        <w:tc>
          <w:tcPr>
            <w:tcW w:w="0" w:type="auto"/>
          </w:tcPr>
          <w:p w14:paraId="70CCF07E" w14:textId="77777777" w:rsidR="00745931" w:rsidRPr="009F7C4E" w:rsidRDefault="00745931" w:rsidP="009B2E05">
            <w:pPr>
              <w:pStyle w:val="Compact"/>
              <w:jc w:val="center"/>
              <w:rPr>
                <w:sz w:val="18"/>
                <w:szCs w:val="18"/>
              </w:rPr>
            </w:pPr>
            <w:r w:rsidRPr="009F7C4E">
              <w:rPr>
                <w:sz w:val="18"/>
                <w:szCs w:val="18"/>
              </w:rPr>
              <w:t>louvain</w:t>
            </w:r>
          </w:p>
        </w:tc>
        <w:tc>
          <w:tcPr>
            <w:tcW w:w="0" w:type="auto"/>
          </w:tcPr>
          <w:p w14:paraId="013313A1" w14:textId="77777777" w:rsidR="00745931" w:rsidRPr="009F7C4E" w:rsidRDefault="00745931" w:rsidP="009B2E05">
            <w:pPr>
              <w:pStyle w:val="Compact"/>
              <w:jc w:val="center"/>
              <w:rPr>
                <w:sz w:val="18"/>
                <w:szCs w:val="18"/>
              </w:rPr>
            </w:pPr>
            <w:r w:rsidRPr="009F7C4E">
              <w:rPr>
                <w:sz w:val="18"/>
                <w:szCs w:val="18"/>
              </w:rPr>
              <w:t>1</w:t>
            </w:r>
          </w:p>
        </w:tc>
        <w:tc>
          <w:tcPr>
            <w:tcW w:w="0" w:type="auto"/>
          </w:tcPr>
          <w:p w14:paraId="1F84B2B9" w14:textId="77777777" w:rsidR="00745931" w:rsidRPr="009F7C4E" w:rsidRDefault="00745931" w:rsidP="009B2E05">
            <w:pPr>
              <w:pStyle w:val="Compact"/>
              <w:jc w:val="center"/>
              <w:rPr>
                <w:sz w:val="18"/>
                <w:szCs w:val="18"/>
              </w:rPr>
            </w:pPr>
            <w:r w:rsidRPr="009F7C4E">
              <w:rPr>
                <w:sz w:val="18"/>
                <w:szCs w:val="18"/>
              </w:rPr>
              <w:t>0</w:t>
            </w:r>
          </w:p>
        </w:tc>
      </w:tr>
      <w:tr w:rsidR="00745931" w:rsidRPr="003C1473" w14:paraId="24E1130A" w14:textId="77777777" w:rsidTr="009B2E05">
        <w:tc>
          <w:tcPr>
            <w:tcW w:w="0" w:type="auto"/>
          </w:tcPr>
          <w:p w14:paraId="021B3F57" w14:textId="77777777" w:rsidR="00745931" w:rsidRPr="009F7C4E" w:rsidRDefault="00745931" w:rsidP="009B2E05">
            <w:pPr>
              <w:pStyle w:val="Compact"/>
              <w:jc w:val="center"/>
              <w:rPr>
                <w:sz w:val="18"/>
                <w:szCs w:val="18"/>
              </w:rPr>
            </w:pPr>
            <w:r w:rsidRPr="009F7C4E">
              <w:rPr>
                <w:sz w:val="18"/>
                <w:szCs w:val="18"/>
              </w:rPr>
              <w:t>sgG2</w:t>
            </w:r>
          </w:p>
        </w:tc>
        <w:tc>
          <w:tcPr>
            <w:tcW w:w="0" w:type="auto"/>
          </w:tcPr>
          <w:p w14:paraId="6A59A04E" w14:textId="77777777" w:rsidR="00745931" w:rsidRPr="009F7C4E" w:rsidRDefault="00745931" w:rsidP="009B2E05">
            <w:pPr>
              <w:pStyle w:val="Compact"/>
              <w:jc w:val="center"/>
              <w:rPr>
                <w:sz w:val="18"/>
                <w:szCs w:val="18"/>
              </w:rPr>
            </w:pPr>
            <w:r w:rsidRPr="009F7C4E">
              <w:rPr>
                <w:sz w:val="18"/>
                <w:szCs w:val="18"/>
              </w:rPr>
              <w:t>0.973</w:t>
            </w:r>
          </w:p>
        </w:tc>
        <w:tc>
          <w:tcPr>
            <w:tcW w:w="0" w:type="auto"/>
          </w:tcPr>
          <w:p w14:paraId="0B67B6EB" w14:textId="77777777" w:rsidR="00745931" w:rsidRPr="009F7C4E" w:rsidRDefault="00745931" w:rsidP="009B2E05">
            <w:pPr>
              <w:pStyle w:val="Compact"/>
              <w:jc w:val="center"/>
              <w:rPr>
                <w:sz w:val="18"/>
                <w:szCs w:val="18"/>
              </w:rPr>
            </w:pPr>
            <w:r w:rsidRPr="009F7C4E">
              <w:rPr>
                <w:sz w:val="18"/>
                <w:szCs w:val="18"/>
              </w:rPr>
              <w:t>0.027</w:t>
            </w:r>
          </w:p>
        </w:tc>
      </w:tr>
      <w:tr w:rsidR="00745931" w:rsidRPr="003C1473" w14:paraId="2BAE410B" w14:textId="77777777" w:rsidTr="009B2E05">
        <w:tc>
          <w:tcPr>
            <w:tcW w:w="0" w:type="auto"/>
          </w:tcPr>
          <w:p w14:paraId="69A42CEA" w14:textId="77777777" w:rsidR="00745931" w:rsidRPr="009F7C4E" w:rsidRDefault="00745931" w:rsidP="009B2E05">
            <w:pPr>
              <w:pStyle w:val="Compact"/>
              <w:jc w:val="center"/>
              <w:rPr>
                <w:sz w:val="18"/>
                <w:szCs w:val="18"/>
              </w:rPr>
            </w:pPr>
            <w:r w:rsidRPr="009F7C4E">
              <w:rPr>
                <w:sz w:val="18"/>
                <w:szCs w:val="18"/>
              </w:rPr>
              <w:t>fc</w:t>
            </w:r>
          </w:p>
        </w:tc>
        <w:tc>
          <w:tcPr>
            <w:tcW w:w="0" w:type="auto"/>
          </w:tcPr>
          <w:p w14:paraId="5A5BF562" w14:textId="77777777" w:rsidR="00745931" w:rsidRPr="009F7C4E" w:rsidRDefault="00745931" w:rsidP="009B2E05">
            <w:pPr>
              <w:pStyle w:val="Compact"/>
              <w:jc w:val="center"/>
              <w:rPr>
                <w:sz w:val="18"/>
                <w:szCs w:val="18"/>
              </w:rPr>
            </w:pPr>
            <w:r w:rsidRPr="009F7C4E">
              <w:rPr>
                <w:sz w:val="18"/>
                <w:szCs w:val="18"/>
              </w:rPr>
              <w:t>0.96</w:t>
            </w:r>
          </w:p>
        </w:tc>
        <w:tc>
          <w:tcPr>
            <w:tcW w:w="0" w:type="auto"/>
          </w:tcPr>
          <w:p w14:paraId="14E18B6B" w14:textId="77777777" w:rsidR="00745931" w:rsidRPr="009F7C4E" w:rsidRDefault="00745931" w:rsidP="009B2E05">
            <w:pPr>
              <w:pStyle w:val="Compact"/>
              <w:jc w:val="center"/>
              <w:rPr>
                <w:sz w:val="18"/>
                <w:szCs w:val="18"/>
              </w:rPr>
            </w:pPr>
            <w:r w:rsidRPr="009F7C4E">
              <w:rPr>
                <w:sz w:val="18"/>
                <w:szCs w:val="18"/>
              </w:rPr>
              <w:t>0.038</w:t>
            </w:r>
          </w:p>
        </w:tc>
      </w:tr>
      <w:tr w:rsidR="00745931" w:rsidRPr="003C1473" w14:paraId="4AD38167" w14:textId="77777777" w:rsidTr="009B2E05">
        <w:tc>
          <w:tcPr>
            <w:tcW w:w="0" w:type="auto"/>
          </w:tcPr>
          <w:p w14:paraId="57020D2D" w14:textId="77777777" w:rsidR="00745931" w:rsidRPr="009F7C4E" w:rsidRDefault="00745931" w:rsidP="009B2E05">
            <w:pPr>
              <w:pStyle w:val="Compact"/>
              <w:jc w:val="center"/>
              <w:rPr>
                <w:sz w:val="18"/>
                <w:szCs w:val="18"/>
              </w:rPr>
            </w:pPr>
            <w:r w:rsidRPr="009F7C4E">
              <w:rPr>
                <w:sz w:val="18"/>
                <w:szCs w:val="18"/>
              </w:rPr>
              <w:t>spectral</w:t>
            </w:r>
          </w:p>
        </w:tc>
        <w:tc>
          <w:tcPr>
            <w:tcW w:w="0" w:type="auto"/>
          </w:tcPr>
          <w:p w14:paraId="04C04A72" w14:textId="77777777" w:rsidR="00745931" w:rsidRPr="009F7C4E" w:rsidRDefault="00745931" w:rsidP="009B2E05">
            <w:pPr>
              <w:pStyle w:val="Compact"/>
              <w:jc w:val="center"/>
              <w:rPr>
                <w:sz w:val="18"/>
                <w:szCs w:val="18"/>
              </w:rPr>
            </w:pPr>
            <w:r w:rsidRPr="009F7C4E">
              <w:rPr>
                <w:sz w:val="18"/>
                <w:szCs w:val="18"/>
              </w:rPr>
              <w:t>0.95</w:t>
            </w:r>
          </w:p>
        </w:tc>
        <w:tc>
          <w:tcPr>
            <w:tcW w:w="0" w:type="auto"/>
          </w:tcPr>
          <w:p w14:paraId="5FF4BBBF" w14:textId="77777777" w:rsidR="00745931" w:rsidRPr="009F7C4E" w:rsidRDefault="00745931" w:rsidP="009B2E05">
            <w:pPr>
              <w:pStyle w:val="Compact"/>
              <w:jc w:val="center"/>
              <w:rPr>
                <w:sz w:val="18"/>
                <w:szCs w:val="18"/>
              </w:rPr>
            </w:pPr>
            <w:r w:rsidRPr="009F7C4E">
              <w:rPr>
                <w:sz w:val="18"/>
                <w:szCs w:val="18"/>
              </w:rPr>
              <w:t>0.049</w:t>
            </w:r>
          </w:p>
        </w:tc>
      </w:tr>
      <w:tr w:rsidR="00745931" w:rsidRPr="003C1473" w14:paraId="0D366809" w14:textId="77777777" w:rsidTr="009B2E05">
        <w:tc>
          <w:tcPr>
            <w:tcW w:w="0" w:type="auto"/>
          </w:tcPr>
          <w:p w14:paraId="2F181F4A" w14:textId="77777777" w:rsidR="00745931" w:rsidRPr="009F7C4E" w:rsidRDefault="00745931" w:rsidP="009B2E05">
            <w:pPr>
              <w:pStyle w:val="Compact"/>
              <w:jc w:val="center"/>
              <w:rPr>
                <w:sz w:val="18"/>
                <w:szCs w:val="18"/>
              </w:rPr>
            </w:pPr>
            <w:r w:rsidRPr="009F7C4E">
              <w:rPr>
                <w:sz w:val="18"/>
                <w:szCs w:val="18"/>
              </w:rPr>
              <w:t>sgG5</w:t>
            </w:r>
          </w:p>
        </w:tc>
        <w:tc>
          <w:tcPr>
            <w:tcW w:w="0" w:type="auto"/>
          </w:tcPr>
          <w:p w14:paraId="4B752FAD" w14:textId="77777777" w:rsidR="00745931" w:rsidRPr="009F7C4E" w:rsidRDefault="00745931" w:rsidP="009B2E05">
            <w:pPr>
              <w:pStyle w:val="Compact"/>
              <w:jc w:val="center"/>
              <w:rPr>
                <w:sz w:val="18"/>
                <w:szCs w:val="18"/>
              </w:rPr>
            </w:pPr>
            <w:r w:rsidRPr="009F7C4E">
              <w:rPr>
                <w:sz w:val="18"/>
                <w:szCs w:val="18"/>
              </w:rPr>
              <w:t>0.88</w:t>
            </w:r>
          </w:p>
        </w:tc>
        <w:tc>
          <w:tcPr>
            <w:tcW w:w="0" w:type="auto"/>
          </w:tcPr>
          <w:p w14:paraId="69B2D8DC" w14:textId="77777777" w:rsidR="00745931" w:rsidRPr="009F7C4E" w:rsidRDefault="00745931" w:rsidP="009B2E05">
            <w:pPr>
              <w:pStyle w:val="Compact"/>
              <w:jc w:val="center"/>
              <w:rPr>
                <w:sz w:val="18"/>
                <w:szCs w:val="18"/>
              </w:rPr>
            </w:pPr>
            <w:r w:rsidRPr="009F7C4E">
              <w:rPr>
                <w:sz w:val="18"/>
                <w:szCs w:val="18"/>
              </w:rPr>
              <w:t>0.122</w:t>
            </w:r>
          </w:p>
        </w:tc>
      </w:tr>
      <w:tr w:rsidR="00745931" w:rsidRPr="003C1473" w14:paraId="190ABCD8" w14:textId="77777777" w:rsidTr="009B2E05">
        <w:tc>
          <w:tcPr>
            <w:tcW w:w="0" w:type="auto"/>
          </w:tcPr>
          <w:p w14:paraId="7B41DB43" w14:textId="77777777" w:rsidR="00745931" w:rsidRPr="009F7C4E" w:rsidRDefault="00745931" w:rsidP="009B2E05">
            <w:pPr>
              <w:pStyle w:val="Compact"/>
              <w:jc w:val="center"/>
              <w:rPr>
                <w:sz w:val="18"/>
                <w:szCs w:val="18"/>
              </w:rPr>
            </w:pPr>
            <w:r w:rsidRPr="009F7C4E">
              <w:rPr>
                <w:sz w:val="18"/>
                <w:szCs w:val="18"/>
              </w:rPr>
              <w:t>sgG1</w:t>
            </w:r>
          </w:p>
        </w:tc>
        <w:tc>
          <w:tcPr>
            <w:tcW w:w="0" w:type="auto"/>
          </w:tcPr>
          <w:p w14:paraId="288589CF" w14:textId="77777777" w:rsidR="00745931" w:rsidRPr="009F7C4E" w:rsidRDefault="00745931" w:rsidP="009B2E05">
            <w:pPr>
              <w:pStyle w:val="Compact"/>
              <w:jc w:val="center"/>
              <w:rPr>
                <w:sz w:val="18"/>
                <w:szCs w:val="18"/>
              </w:rPr>
            </w:pPr>
            <w:r w:rsidRPr="009F7C4E">
              <w:rPr>
                <w:sz w:val="18"/>
                <w:szCs w:val="18"/>
              </w:rPr>
              <w:t>0.86</w:t>
            </w:r>
          </w:p>
        </w:tc>
        <w:tc>
          <w:tcPr>
            <w:tcW w:w="0" w:type="auto"/>
          </w:tcPr>
          <w:p w14:paraId="26049667" w14:textId="77777777" w:rsidR="00745931" w:rsidRPr="009F7C4E" w:rsidRDefault="00745931" w:rsidP="009B2E05">
            <w:pPr>
              <w:pStyle w:val="Compact"/>
              <w:jc w:val="center"/>
              <w:rPr>
                <w:sz w:val="18"/>
                <w:szCs w:val="18"/>
              </w:rPr>
            </w:pPr>
            <w:r w:rsidRPr="009F7C4E">
              <w:rPr>
                <w:sz w:val="18"/>
                <w:szCs w:val="18"/>
              </w:rPr>
              <w:t>0.139</w:t>
            </w:r>
          </w:p>
        </w:tc>
      </w:tr>
      <w:tr w:rsidR="00745931" w:rsidRPr="003C1473" w14:paraId="0837994B" w14:textId="77777777" w:rsidTr="009B2E05">
        <w:tc>
          <w:tcPr>
            <w:tcW w:w="0" w:type="auto"/>
          </w:tcPr>
          <w:p w14:paraId="4BFB72A0" w14:textId="77777777" w:rsidR="00745931" w:rsidRPr="009F7C4E" w:rsidRDefault="00745931" w:rsidP="009B2E05">
            <w:pPr>
              <w:pStyle w:val="Compact"/>
              <w:jc w:val="center"/>
              <w:rPr>
                <w:sz w:val="18"/>
                <w:szCs w:val="18"/>
              </w:rPr>
            </w:pPr>
            <w:r w:rsidRPr="009F7C4E">
              <w:rPr>
                <w:sz w:val="18"/>
                <w:szCs w:val="18"/>
              </w:rPr>
              <w:t>lec</w:t>
            </w:r>
          </w:p>
        </w:tc>
        <w:tc>
          <w:tcPr>
            <w:tcW w:w="0" w:type="auto"/>
          </w:tcPr>
          <w:p w14:paraId="08693AE5" w14:textId="77777777" w:rsidR="00745931" w:rsidRPr="009F7C4E" w:rsidRDefault="00745931" w:rsidP="009B2E05">
            <w:pPr>
              <w:pStyle w:val="Compact"/>
              <w:jc w:val="center"/>
              <w:rPr>
                <w:sz w:val="18"/>
                <w:szCs w:val="18"/>
              </w:rPr>
            </w:pPr>
            <w:r w:rsidRPr="009F7C4E">
              <w:rPr>
                <w:sz w:val="18"/>
                <w:szCs w:val="18"/>
              </w:rPr>
              <w:t>0.81</w:t>
            </w:r>
          </w:p>
        </w:tc>
        <w:tc>
          <w:tcPr>
            <w:tcW w:w="0" w:type="auto"/>
          </w:tcPr>
          <w:p w14:paraId="480523B4" w14:textId="77777777" w:rsidR="00745931" w:rsidRPr="009F7C4E" w:rsidRDefault="00745931" w:rsidP="009B2E05">
            <w:pPr>
              <w:pStyle w:val="Compact"/>
              <w:jc w:val="center"/>
              <w:rPr>
                <w:sz w:val="18"/>
                <w:szCs w:val="18"/>
              </w:rPr>
            </w:pPr>
            <w:r w:rsidRPr="009F7C4E">
              <w:rPr>
                <w:sz w:val="18"/>
                <w:szCs w:val="18"/>
              </w:rPr>
              <w:t>0.190</w:t>
            </w:r>
          </w:p>
        </w:tc>
      </w:tr>
      <w:tr w:rsidR="00745931" w:rsidRPr="003C1473" w14:paraId="4F72FF09" w14:textId="77777777" w:rsidTr="009B2E05">
        <w:tc>
          <w:tcPr>
            <w:tcW w:w="0" w:type="auto"/>
          </w:tcPr>
          <w:p w14:paraId="5800911C" w14:textId="77777777" w:rsidR="00745931" w:rsidRPr="009F7C4E" w:rsidRDefault="00745931" w:rsidP="009B2E05">
            <w:pPr>
              <w:pStyle w:val="Compact"/>
              <w:jc w:val="center"/>
              <w:rPr>
                <w:sz w:val="18"/>
                <w:szCs w:val="18"/>
              </w:rPr>
            </w:pPr>
            <w:r w:rsidRPr="009F7C4E">
              <w:rPr>
                <w:sz w:val="18"/>
                <w:szCs w:val="18"/>
              </w:rPr>
              <w:t>infomap</w:t>
            </w:r>
          </w:p>
        </w:tc>
        <w:tc>
          <w:tcPr>
            <w:tcW w:w="0" w:type="auto"/>
          </w:tcPr>
          <w:p w14:paraId="28CBC839" w14:textId="77777777" w:rsidR="00745931" w:rsidRPr="009F7C4E" w:rsidRDefault="00745931" w:rsidP="009B2E05">
            <w:pPr>
              <w:pStyle w:val="Compact"/>
              <w:jc w:val="center"/>
              <w:rPr>
                <w:sz w:val="18"/>
                <w:szCs w:val="18"/>
              </w:rPr>
            </w:pPr>
            <w:r w:rsidRPr="009F7C4E">
              <w:rPr>
                <w:sz w:val="18"/>
                <w:szCs w:val="18"/>
              </w:rPr>
              <w:t>0.72</w:t>
            </w:r>
          </w:p>
        </w:tc>
        <w:tc>
          <w:tcPr>
            <w:tcW w:w="0" w:type="auto"/>
          </w:tcPr>
          <w:p w14:paraId="2CCCFF83" w14:textId="77777777" w:rsidR="00745931" w:rsidRPr="009F7C4E" w:rsidRDefault="00745931" w:rsidP="009B2E05">
            <w:pPr>
              <w:pStyle w:val="Compact"/>
              <w:jc w:val="center"/>
              <w:rPr>
                <w:sz w:val="18"/>
                <w:szCs w:val="18"/>
              </w:rPr>
            </w:pPr>
            <w:r w:rsidRPr="009F7C4E">
              <w:rPr>
                <w:sz w:val="18"/>
                <w:szCs w:val="18"/>
              </w:rPr>
              <w:t>0.279</w:t>
            </w:r>
          </w:p>
        </w:tc>
      </w:tr>
      <w:tr w:rsidR="00745931" w:rsidRPr="003C1473" w14:paraId="4A0DE8E5" w14:textId="77777777" w:rsidTr="009B2E05">
        <w:tc>
          <w:tcPr>
            <w:tcW w:w="0" w:type="auto"/>
          </w:tcPr>
          <w:p w14:paraId="09AEC9D3" w14:textId="77777777" w:rsidR="00745931" w:rsidRPr="009F7C4E" w:rsidRDefault="00745931" w:rsidP="009B2E05">
            <w:pPr>
              <w:pStyle w:val="Compact"/>
              <w:jc w:val="center"/>
              <w:rPr>
                <w:sz w:val="18"/>
                <w:szCs w:val="18"/>
              </w:rPr>
            </w:pPr>
            <w:r w:rsidRPr="009F7C4E">
              <w:rPr>
                <w:sz w:val="18"/>
                <w:szCs w:val="18"/>
              </w:rPr>
              <w:t>wt</w:t>
            </w:r>
          </w:p>
        </w:tc>
        <w:tc>
          <w:tcPr>
            <w:tcW w:w="0" w:type="auto"/>
          </w:tcPr>
          <w:p w14:paraId="1181570E" w14:textId="77777777" w:rsidR="00745931" w:rsidRPr="009F7C4E" w:rsidRDefault="00745931" w:rsidP="009B2E05">
            <w:pPr>
              <w:pStyle w:val="Compact"/>
              <w:jc w:val="center"/>
              <w:rPr>
                <w:sz w:val="18"/>
                <w:szCs w:val="18"/>
              </w:rPr>
            </w:pPr>
            <w:r w:rsidRPr="009F7C4E">
              <w:rPr>
                <w:sz w:val="18"/>
                <w:szCs w:val="18"/>
              </w:rPr>
              <w:t>0.617857142857143</w:t>
            </w:r>
          </w:p>
        </w:tc>
        <w:tc>
          <w:tcPr>
            <w:tcW w:w="0" w:type="auto"/>
          </w:tcPr>
          <w:p w14:paraId="29F57ECB" w14:textId="77777777" w:rsidR="00745931" w:rsidRPr="009F7C4E" w:rsidRDefault="00745931" w:rsidP="009B2E05">
            <w:pPr>
              <w:pStyle w:val="Compact"/>
              <w:jc w:val="center"/>
              <w:rPr>
                <w:sz w:val="18"/>
                <w:szCs w:val="18"/>
              </w:rPr>
            </w:pPr>
            <w:r w:rsidRPr="009F7C4E">
              <w:rPr>
                <w:sz w:val="18"/>
                <w:szCs w:val="18"/>
              </w:rPr>
              <w:t>0.382142857142857</w:t>
            </w:r>
          </w:p>
        </w:tc>
      </w:tr>
    </w:tbl>
    <w:p w14:paraId="47B81881" w14:textId="77777777" w:rsidR="00745931" w:rsidRPr="009B2E05" w:rsidRDefault="00745931" w:rsidP="00745931">
      <w:pPr>
        <w:rPr>
          <w:bCs/>
          <w:i/>
        </w:rPr>
      </w:pPr>
      <w:r w:rsidRPr="009B2E05">
        <w:rPr>
          <w:bCs/>
          <w:i/>
        </w:rPr>
        <w:t>Table 3. Shown the result of ranking of the algorithms based on proportion of enriched communities. The table is obtained from View(plots$ranktable)</w:t>
      </w:r>
      <w:r>
        <w:rPr>
          <w:bCs/>
          <w:i/>
        </w:rPr>
        <w:t xml:space="preserve"> </w:t>
      </w:r>
      <w:r w:rsidRPr="009B2E05">
        <w:rPr>
          <w:bCs/>
          <w:i/>
        </w:rPr>
        <w:t>command</w:t>
      </w:r>
    </w:p>
    <w:p w14:paraId="0B3E7D1F" w14:textId="77777777" w:rsidR="00745931" w:rsidRPr="00F569B2" w:rsidRDefault="00745931" w:rsidP="00F376C6">
      <w:pPr>
        <w:rPr>
          <w:bCs/>
          <w:i/>
        </w:rPr>
      </w:pPr>
    </w:p>
    <w:p w14:paraId="74214676" w14:textId="77777777" w:rsidR="00F376C6" w:rsidRDefault="00F376C6" w:rsidP="00F376C6">
      <w:pPr>
        <w:rPr>
          <w:b/>
          <w:iCs/>
        </w:rPr>
      </w:pPr>
    </w:p>
    <w:p w14:paraId="41F39767" w14:textId="77777777" w:rsidR="00F376C6" w:rsidRDefault="00F376C6" w:rsidP="008125A7"/>
    <w:p w14:paraId="7DECD57D" w14:textId="77777777" w:rsidR="008125A7" w:rsidRDefault="008125A7" w:rsidP="008125A7"/>
    <w:p w14:paraId="1D138A2D" w14:textId="50219C6A" w:rsidR="003F69D9" w:rsidRDefault="003F69D9" w:rsidP="008125A7">
      <w:pPr>
        <w:rPr>
          <w:b/>
        </w:rPr>
      </w:pPr>
      <w:bookmarkStart w:id="3" w:name="_Hlk3798076"/>
      <w:bookmarkStart w:id="4" w:name="_Hlk3799455"/>
    </w:p>
    <w:bookmarkEnd w:id="3"/>
    <w:bookmarkEnd w:id="4"/>
    <w:p w14:paraId="28CA4D60" w14:textId="6FF797D9" w:rsidR="008125A7" w:rsidRDefault="008125A7" w:rsidP="008125A7">
      <w:pPr>
        <w:ind w:left="720"/>
      </w:pPr>
    </w:p>
    <w:p w14:paraId="7407150B" w14:textId="77777777" w:rsidR="008125A7" w:rsidRDefault="008125A7" w:rsidP="008125A7">
      <w:pPr>
        <w:ind w:left="720"/>
      </w:pPr>
    </w:p>
    <w:p w14:paraId="4EBF378A" w14:textId="77777777" w:rsidR="008125A7" w:rsidRDefault="008125A7" w:rsidP="008125A7">
      <w:pPr>
        <w:ind w:left="720"/>
      </w:pPr>
    </w:p>
    <w:p w14:paraId="18C27C62" w14:textId="77777777" w:rsidR="008125A7" w:rsidRDefault="008125A7" w:rsidP="008125A7">
      <w:pPr>
        <w:ind w:left="720"/>
        <w:rPr>
          <w:sz w:val="18"/>
          <w:szCs w:val="18"/>
        </w:rPr>
      </w:pPr>
    </w:p>
    <w:p w14:paraId="782A6782" w14:textId="77777777" w:rsidR="008125A7" w:rsidRDefault="008125A7" w:rsidP="008125A7">
      <w:pPr>
        <w:ind w:left="720"/>
        <w:rPr>
          <w:sz w:val="18"/>
          <w:szCs w:val="18"/>
        </w:rPr>
      </w:pPr>
    </w:p>
    <w:p w14:paraId="1CE8B5DC" w14:textId="4077FC95" w:rsidR="008125A7" w:rsidRPr="00220A8D" w:rsidRDefault="008125A7" w:rsidP="00A62766">
      <w:pPr>
        <w:ind w:left="720"/>
        <w:rPr>
          <w:sz w:val="18"/>
          <w:szCs w:val="18"/>
        </w:rPr>
      </w:pPr>
    </w:p>
    <w:sectPr w:rsidR="008125A7" w:rsidRPr="00220A8D" w:rsidSect="002F7B93">
      <w:footerReference w:type="even" r:id="rId59"/>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CCB90" w14:textId="77777777" w:rsidR="0078120E" w:rsidRDefault="0078120E" w:rsidP="0039684B">
      <w:r>
        <w:separator/>
      </w:r>
    </w:p>
  </w:endnote>
  <w:endnote w:type="continuationSeparator" w:id="0">
    <w:p w14:paraId="63B2147C" w14:textId="77777777" w:rsidR="0078120E" w:rsidRDefault="0078120E" w:rsidP="0039684B">
      <w:r>
        <w:continuationSeparator/>
      </w:r>
    </w:p>
  </w:endnote>
  <w:endnote w:type="continuationNotice" w:id="1">
    <w:p w14:paraId="4BE25BDE" w14:textId="77777777" w:rsidR="0078120E" w:rsidRDefault="007812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Light">
    <w:panose1 w:val="020B0403020202020204"/>
    <w:charset w:val="00"/>
    <w:family w:val="swiss"/>
    <w:pitch w:val="variable"/>
    <w:sig w:usb0="800000A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Merriweather">
    <w:panose1 w:val="00000500000000000000"/>
    <w:charset w:val="00"/>
    <w:family w:val="auto"/>
    <w:pitch w:val="variable"/>
    <w:sig w:usb0="20000207" w:usb1="00000002" w:usb2="00000000" w:usb3="00000000" w:csb0="00000197" w:csb1="00000000"/>
  </w:font>
  <w:font w:name="Menlo">
    <w:panose1 w:val="020B0609030804020204"/>
    <w:charset w:val="00"/>
    <w:family w:val="modern"/>
    <w:pitch w:val="fixed"/>
    <w:sig w:usb0="E60022FF" w:usb1="D200F9FB" w:usb2="02000028" w:usb3="00000000" w:csb0="000001DF" w:csb1="00000000"/>
  </w:font>
  <w:font w:name="Segoe UI">
    <w:panose1 w:val="020B0604020202020204"/>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59532599"/>
      <w:docPartObj>
        <w:docPartGallery w:val="Page Numbers (Bottom of Page)"/>
        <w:docPartUnique/>
      </w:docPartObj>
    </w:sdtPr>
    <w:sdtContent>
      <w:p w14:paraId="330179C7" w14:textId="388627CD" w:rsidR="004F2E3E" w:rsidRDefault="004F2E3E" w:rsidP="00A601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FF30D7" w14:textId="77777777" w:rsidR="004F2E3E" w:rsidRDefault="004F2E3E" w:rsidP="004F2E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9609622"/>
      <w:docPartObj>
        <w:docPartGallery w:val="Page Numbers (Bottom of Page)"/>
        <w:docPartUnique/>
      </w:docPartObj>
    </w:sdtPr>
    <w:sdtContent>
      <w:p w14:paraId="457FC383" w14:textId="4A17306B" w:rsidR="004F2E3E" w:rsidRDefault="004F2E3E" w:rsidP="00A601D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71881E" w14:textId="77777777" w:rsidR="004F2E3E" w:rsidRDefault="004F2E3E" w:rsidP="004F2E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BD51CB" w14:textId="77777777" w:rsidR="0078120E" w:rsidRDefault="0078120E" w:rsidP="0039684B">
      <w:r>
        <w:separator/>
      </w:r>
    </w:p>
  </w:footnote>
  <w:footnote w:type="continuationSeparator" w:id="0">
    <w:p w14:paraId="219EBE3E" w14:textId="77777777" w:rsidR="0078120E" w:rsidRDefault="0078120E" w:rsidP="0039684B">
      <w:r>
        <w:continuationSeparator/>
      </w:r>
    </w:p>
  </w:footnote>
  <w:footnote w:type="continuationNotice" w:id="1">
    <w:p w14:paraId="1050DE0B" w14:textId="77777777" w:rsidR="0078120E" w:rsidRDefault="0078120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pPr>
        <w:ind w:left="0" w:firstLine="0"/>
      </w:pPr>
    </w:lvl>
  </w:abstractNum>
  <w:abstractNum w:abstractNumId="1" w15:restartNumberingAfterBreak="0">
    <w:nsid w:val="0940016D"/>
    <w:multiLevelType w:val="hybridMultilevel"/>
    <w:tmpl w:val="67465F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407532"/>
    <w:multiLevelType w:val="hybridMultilevel"/>
    <w:tmpl w:val="437E98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8E00590"/>
    <w:multiLevelType w:val="hybridMultilevel"/>
    <w:tmpl w:val="A28A2558"/>
    <w:lvl w:ilvl="0" w:tplc="DF823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25D7167"/>
    <w:multiLevelType w:val="hybridMultilevel"/>
    <w:tmpl w:val="BEEE4448"/>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5" w15:restartNumberingAfterBreak="0">
    <w:nsid w:val="24D005D6"/>
    <w:multiLevelType w:val="hybridMultilevel"/>
    <w:tmpl w:val="EC82BD52"/>
    <w:lvl w:ilvl="0" w:tplc="984C3620">
      <w:start w:val="1"/>
      <w:numFmt w:val="lowerLetter"/>
      <w:lvlText w:val="%1)"/>
      <w:lvlJc w:val="left"/>
      <w:pPr>
        <w:ind w:left="1800" w:hanging="360"/>
      </w:pPr>
      <w:rPr>
        <w:rFonts w:hint="default"/>
      </w:r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6" w15:restartNumberingAfterBreak="0">
    <w:nsid w:val="278A113A"/>
    <w:multiLevelType w:val="hybridMultilevel"/>
    <w:tmpl w:val="437E98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BC3BD3"/>
    <w:multiLevelType w:val="hybridMultilevel"/>
    <w:tmpl w:val="437E98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BBF678D"/>
    <w:multiLevelType w:val="hybridMultilevel"/>
    <w:tmpl w:val="A2D41D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590AE1"/>
    <w:multiLevelType w:val="hybridMultilevel"/>
    <w:tmpl w:val="EE40B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E036EA"/>
    <w:multiLevelType w:val="hybridMultilevel"/>
    <w:tmpl w:val="FF2AB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7868AC"/>
    <w:multiLevelType w:val="hybridMultilevel"/>
    <w:tmpl w:val="217CE8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23B039B"/>
    <w:multiLevelType w:val="hybridMultilevel"/>
    <w:tmpl w:val="BBC4F33A"/>
    <w:lvl w:ilvl="0" w:tplc="CABAB9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7B601E"/>
    <w:multiLevelType w:val="singleLevel"/>
    <w:tmpl w:val="FFFFFFFF"/>
    <w:lvl w:ilvl="0">
      <w:numFmt w:val="decimal"/>
      <w:lvlText w:val="*"/>
      <w:lvlJc w:val="left"/>
      <w:pPr>
        <w:ind w:left="0" w:firstLine="0"/>
      </w:pPr>
    </w:lvl>
  </w:abstractNum>
  <w:abstractNum w:abstractNumId="14" w15:restartNumberingAfterBreak="0">
    <w:nsid w:val="480C3DF4"/>
    <w:multiLevelType w:val="hybridMultilevel"/>
    <w:tmpl w:val="5D04F8B8"/>
    <w:lvl w:ilvl="0" w:tplc="D4DEF6BE">
      <w:start w:val="1"/>
      <w:numFmt w:val="lowerLetter"/>
      <w:lvlText w:val="%1)"/>
      <w:lvlJc w:val="left"/>
      <w:pPr>
        <w:ind w:left="1140" w:hanging="360"/>
      </w:pPr>
      <w:rPr>
        <w:rFonts w:hint="default"/>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5" w15:restartNumberingAfterBreak="0">
    <w:nsid w:val="4C1C00EA"/>
    <w:multiLevelType w:val="hybridMultilevel"/>
    <w:tmpl w:val="A42468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4F094259"/>
    <w:multiLevelType w:val="multilevel"/>
    <w:tmpl w:val="1D744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3EB288B"/>
    <w:multiLevelType w:val="hybridMultilevel"/>
    <w:tmpl w:val="CE20548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D930CDB"/>
    <w:multiLevelType w:val="hybridMultilevel"/>
    <w:tmpl w:val="C916D36E"/>
    <w:lvl w:ilvl="0" w:tplc="70CA52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4474FE"/>
    <w:multiLevelType w:val="hybridMultilevel"/>
    <w:tmpl w:val="19D67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D223D2"/>
    <w:multiLevelType w:val="hybridMultilevel"/>
    <w:tmpl w:val="F46424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CF4E39"/>
    <w:multiLevelType w:val="hybridMultilevel"/>
    <w:tmpl w:val="DF4ADE76"/>
    <w:lvl w:ilvl="0" w:tplc="F6D83EA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78829E9"/>
    <w:multiLevelType w:val="hybridMultilevel"/>
    <w:tmpl w:val="3402A830"/>
    <w:lvl w:ilvl="0" w:tplc="70CA52F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6A2DC7"/>
    <w:multiLevelType w:val="hybridMultilevel"/>
    <w:tmpl w:val="237E1D8A"/>
    <w:lvl w:ilvl="0" w:tplc="28EAED16">
      <w:start w:val="1"/>
      <w:numFmt w:val="decimal"/>
      <w:lvlText w:val="%1."/>
      <w:lvlJc w:val="left"/>
      <w:pPr>
        <w:ind w:left="72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4217577"/>
    <w:multiLevelType w:val="hybridMultilevel"/>
    <w:tmpl w:val="DBD4E006"/>
    <w:lvl w:ilvl="0" w:tplc="BA2A8DE4">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6946E23"/>
    <w:multiLevelType w:val="hybridMultilevel"/>
    <w:tmpl w:val="217CE8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2D7F00"/>
    <w:multiLevelType w:val="hybridMultilevel"/>
    <w:tmpl w:val="113A3F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39102163">
    <w:abstractNumId w:val="10"/>
  </w:num>
  <w:num w:numId="2" w16cid:durableId="897865423">
    <w:abstractNumId w:val="22"/>
  </w:num>
  <w:num w:numId="3" w16cid:durableId="83768508">
    <w:abstractNumId w:val="18"/>
  </w:num>
  <w:num w:numId="4" w16cid:durableId="931664689">
    <w:abstractNumId w:val="19"/>
  </w:num>
  <w:num w:numId="5" w16cid:durableId="1789006059">
    <w:abstractNumId w:val="0"/>
    <w:lvlOverride w:ilvl="0">
      <w:lvl w:ilvl="0">
        <w:numFmt w:val="bullet"/>
        <w:lvlText w:val=""/>
        <w:legacy w:legacy="1" w:legacySpace="0" w:legacyIndent="216"/>
        <w:lvlJc w:val="left"/>
        <w:pPr>
          <w:ind w:left="504" w:hanging="216"/>
        </w:pPr>
        <w:rPr>
          <w:rFonts w:ascii="Symbol" w:hAnsi="Symbol" w:hint="default"/>
        </w:rPr>
      </w:lvl>
    </w:lvlOverride>
  </w:num>
  <w:num w:numId="6" w16cid:durableId="160699869">
    <w:abstractNumId w:val="4"/>
  </w:num>
  <w:num w:numId="7" w16cid:durableId="1041172987">
    <w:abstractNumId w:val="26"/>
  </w:num>
  <w:num w:numId="8" w16cid:durableId="1119108577">
    <w:abstractNumId w:val="23"/>
  </w:num>
  <w:num w:numId="9" w16cid:durableId="81296324">
    <w:abstractNumId w:val="17"/>
  </w:num>
  <w:num w:numId="10" w16cid:durableId="2042050103">
    <w:abstractNumId w:val="6"/>
  </w:num>
  <w:num w:numId="11" w16cid:durableId="1365053911">
    <w:abstractNumId w:val="2"/>
  </w:num>
  <w:num w:numId="12" w16cid:durableId="1663240247">
    <w:abstractNumId w:val="24"/>
  </w:num>
  <w:num w:numId="13" w16cid:durableId="1032725635">
    <w:abstractNumId w:val="14"/>
  </w:num>
  <w:num w:numId="14" w16cid:durableId="1323240884">
    <w:abstractNumId w:val="3"/>
  </w:num>
  <w:num w:numId="15" w16cid:durableId="949704543">
    <w:abstractNumId w:val="25"/>
  </w:num>
  <w:num w:numId="16" w16cid:durableId="1006515618">
    <w:abstractNumId w:val="1"/>
  </w:num>
  <w:num w:numId="17" w16cid:durableId="1447389890">
    <w:abstractNumId w:val="8"/>
  </w:num>
  <w:num w:numId="18" w16cid:durableId="752311566">
    <w:abstractNumId w:val="13"/>
  </w:num>
  <w:num w:numId="19" w16cid:durableId="959147067">
    <w:abstractNumId w:val="16"/>
  </w:num>
  <w:num w:numId="20" w16cid:durableId="967469849">
    <w:abstractNumId w:val="9"/>
  </w:num>
  <w:num w:numId="21" w16cid:durableId="1593007786">
    <w:abstractNumId w:val="11"/>
  </w:num>
  <w:num w:numId="22" w16cid:durableId="1135291679">
    <w:abstractNumId w:val="5"/>
  </w:num>
  <w:num w:numId="23" w16cid:durableId="1296375979">
    <w:abstractNumId w:val="21"/>
  </w:num>
  <w:num w:numId="24" w16cid:durableId="1385713940">
    <w:abstractNumId w:val="7"/>
  </w:num>
  <w:num w:numId="25" w16cid:durableId="1422221841">
    <w:abstractNumId w:val="12"/>
  </w:num>
  <w:num w:numId="26" w16cid:durableId="355431016">
    <w:abstractNumId w:val="15"/>
  </w:num>
  <w:num w:numId="27" w16cid:durableId="16521740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removePersonalInformation/>
  <w:removeDateAndTim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E422C"/>
    <w:rsid w:val="00004477"/>
    <w:rsid w:val="0000635A"/>
    <w:rsid w:val="00006794"/>
    <w:rsid w:val="000137F8"/>
    <w:rsid w:val="00016E6A"/>
    <w:rsid w:val="00021BA3"/>
    <w:rsid w:val="00023751"/>
    <w:rsid w:val="00027DC2"/>
    <w:rsid w:val="0003539E"/>
    <w:rsid w:val="00045D85"/>
    <w:rsid w:val="000519CD"/>
    <w:rsid w:val="000520BB"/>
    <w:rsid w:val="000527D6"/>
    <w:rsid w:val="000528BF"/>
    <w:rsid w:val="00052A35"/>
    <w:rsid w:val="00053211"/>
    <w:rsid w:val="0005378A"/>
    <w:rsid w:val="00061519"/>
    <w:rsid w:val="000629F6"/>
    <w:rsid w:val="00062B2F"/>
    <w:rsid w:val="000701D4"/>
    <w:rsid w:val="00075FEF"/>
    <w:rsid w:val="00084D47"/>
    <w:rsid w:val="00085A42"/>
    <w:rsid w:val="00087C5A"/>
    <w:rsid w:val="000931E8"/>
    <w:rsid w:val="000966C5"/>
    <w:rsid w:val="000A060A"/>
    <w:rsid w:val="000A0804"/>
    <w:rsid w:val="000A1319"/>
    <w:rsid w:val="000A2BDE"/>
    <w:rsid w:val="000A2F73"/>
    <w:rsid w:val="000A3BF7"/>
    <w:rsid w:val="000A756F"/>
    <w:rsid w:val="000A7642"/>
    <w:rsid w:val="000B2081"/>
    <w:rsid w:val="000B2EFF"/>
    <w:rsid w:val="000B7DF0"/>
    <w:rsid w:val="000C0C8E"/>
    <w:rsid w:val="000D2154"/>
    <w:rsid w:val="000D24AD"/>
    <w:rsid w:val="000D421F"/>
    <w:rsid w:val="000E1359"/>
    <w:rsid w:val="000E262C"/>
    <w:rsid w:val="000E296B"/>
    <w:rsid w:val="000E3CD2"/>
    <w:rsid w:val="000F24A1"/>
    <w:rsid w:val="000F55B9"/>
    <w:rsid w:val="00101640"/>
    <w:rsid w:val="00101CDF"/>
    <w:rsid w:val="001023C7"/>
    <w:rsid w:val="00104A95"/>
    <w:rsid w:val="00104AA9"/>
    <w:rsid w:val="001058DD"/>
    <w:rsid w:val="00106B02"/>
    <w:rsid w:val="00111E42"/>
    <w:rsid w:val="0011335C"/>
    <w:rsid w:val="00114092"/>
    <w:rsid w:val="00116060"/>
    <w:rsid w:val="0011726D"/>
    <w:rsid w:val="00131818"/>
    <w:rsid w:val="0013245A"/>
    <w:rsid w:val="001325F9"/>
    <w:rsid w:val="00134D07"/>
    <w:rsid w:val="0013746E"/>
    <w:rsid w:val="001455CF"/>
    <w:rsid w:val="001543C1"/>
    <w:rsid w:val="001547C7"/>
    <w:rsid w:val="0016286E"/>
    <w:rsid w:val="00164D34"/>
    <w:rsid w:val="00176556"/>
    <w:rsid w:val="0018136E"/>
    <w:rsid w:val="00181ABE"/>
    <w:rsid w:val="001848DE"/>
    <w:rsid w:val="00187A06"/>
    <w:rsid w:val="00190DA2"/>
    <w:rsid w:val="00192FD0"/>
    <w:rsid w:val="001971DE"/>
    <w:rsid w:val="001A2B41"/>
    <w:rsid w:val="001A566F"/>
    <w:rsid w:val="001B08F7"/>
    <w:rsid w:val="001B0EA8"/>
    <w:rsid w:val="001B317C"/>
    <w:rsid w:val="001C257E"/>
    <w:rsid w:val="001C372D"/>
    <w:rsid w:val="001C4A97"/>
    <w:rsid w:val="001D13E5"/>
    <w:rsid w:val="001D1F8D"/>
    <w:rsid w:val="001D2239"/>
    <w:rsid w:val="001E0F9B"/>
    <w:rsid w:val="001E178F"/>
    <w:rsid w:val="001E27DF"/>
    <w:rsid w:val="001E3843"/>
    <w:rsid w:val="001E49A2"/>
    <w:rsid w:val="002007A3"/>
    <w:rsid w:val="00202AB9"/>
    <w:rsid w:val="002033D4"/>
    <w:rsid w:val="00205F5B"/>
    <w:rsid w:val="002122BC"/>
    <w:rsid w:val="00212404"/>
    <w:rsid w:val="00217769"/>
    <w:rsid w:val="00220A8D"/>
    <w:rsid w:val="00227C85"/>
    <w:rsid w:val="002319AD"/>
    <w:rsid w:val="00232A4C"/>
    <w:rsid w:val="0025154B"/>
    <w:rsid w:val="00256F39"/>
    <w:rsid w:val="00260638"/>
    <w:rsid w:val="00261237"/>
    <w:rsid w:val="00261AD7"/>
    <w:rsid w:val="002757BB"/>
    <w:rsid w:val="002803D5"/>
    <w:rsid w:val="0028139E"/>
    <w:rsid w:val="002858BA"/>
    <w:rsid w:val="00286A93"/>
    <w:rsid w:val="00287612"/>
    <w:rsid w:val="002928AF"/>
    <w:rsid w:val="002A6AD4"/>
    <w:rsid w:val="002B0942"/>
    <w:rsid w:val="002B0EAB"/>
    <w:rsid w:val="002B249F"/>
    <w:rsid w:val="002B3AF9"/>
    <w:rsid w:val="002C2130"/>
    <w:rsid w:val="002C3196"/>
    <w:rsid w:val="002C6462"/>
    <w:rsid w:val="002D105B"/>
    <w:rsid w:val="002E4553"/>
    <w:rsid w:val="002F62AF"/>
    <w:rsid w:val="002F7B93"/>
    <w:rsid w:val="00300545"/>
    <w:rsid w:val="003155AD"/>
    <w:rsid w:val="00320C32"/>
    <w:rsid w:val="0032521B"/>
    <w:rsid w:val="003257EE"/>
    <w:rsid w:val="00327A8B"/>
    <w:rsid w:val="00330817"/>
    <w:rsid w:val="003343C6"/>
    <w:rsid w:val="003357E1"/>
    <w:rsid w:val="003377EA"/>
    <w:rsid w:val="003413D6"/>
    <w:rsid w:val="00342018"/>
    <w:rsid w:val="0034206C"/>
    <w:rsid w:val="003464FA"/>
    <w:rsid w:val="003529EB"/>
    <w:rsid w:val="00353B79"/>
    <w:rsid w:val="00355F3C"/>
    <w:rsid w:val="00356FF5"/>
    <w:rsid w:val="00357B5A"/>
    <w:rsid w:val="00361C44"/>
    <w:rsid w:val="00362A01"/>
    <w:rsid w:val="00365797"/>
    <w:rsid w:val="00366391"/>
    <w:rsid w:val="003708B9"/>
    <w:rsid w:val="00372628"/>
    <w:rsid w:val="00375215"/>
    <w:rsid w:val="003772D7"/>
    <w:rsid w:val="003776CF"/>
    <w:rsid w:val="003802DC"/>
    <w:rsid w:val="00382EBA"/>
    <w:rsid w:val="00386B68"/>
    <w:rsid w:val="00392A32"/>
    <w:rsid w:val="00393F45"/>
    <w:rsid w:val="0039684B"/>
    <w:rsid w:val="003A1CA8"/>
    <w:rsid w:val="003B3DA5"/>
    <w:rsid w:val="003C0A34"/>
    <w:rsid w:val="003C1B01"/>
    <w:rsid w:val="003C4CA7"/>
    <w:rsid w:val="003D6072"/>
    <w:rsid w:val="003E5C06"/>
    <w:rsid w:val="003E66BB"/>
    <w:rsid w:val="003F0562"/>
    <w:rsid w:val="003F69D9"/>
    <w:rsid w:val="0040702C"/>
    <w:rsid w:val="004105D8"/>
    <w:rsid w:val="004129AD"/>
    <w:rsid w:val="0042073C"/>
    <w:rsid w:val="0042373F"/>
    <w:rsid w:val="00424E72"/>
    <w:rsid w:val="0043356F"/>
    <w:rsid w:val="00436B86"/>
    <w:rsid w:val="004433F9"/>
    <w:rsid w:val="00443852"/>
    <w:rsid w:val="004438BC"/>
    <w:rsid w:val="004500F0"/>
    <w:rsid w:val="00450CA0"/>
    <w:rsid w:val="00454D5D"/>
    <w:rsid w:val="00454F7A"/>
    <w:rsid w:val="00457C78"/>
    <w:rsid w:val="004618A5"/>
    <w:rsid w:val="00464BFE"/>
    <w:rsid w:val="00472828"/>
    <w:rsid w:val="00480773"/>
    <w:rsid w:val="00487F0F"/>
    <w:rsid w:val="00491308"/>
    <w:rsid w:val="00491323"/>
    <w:rsid w:val="00491346"/>
    <w:rsid w:val="00492DF1"/>
    <w:rsid w:val="0049331B"/>
    <w:rsid w:val="00493FDD"/>
    <w:rsid w:val="004960F6"/>
    <w:rsid w:val="00496441"/>
    <w:rsid w:val="00496E9D"/>
    <w:rsid w:val="004A54D7"/>
    <w:rsid w:val="004A73AC"/>
    <w:rsid w:val="004B0F01"/>
    <w:rsid w:val="004C24F2"/>
    <w:rsid w:val="004C4E9D"/>
    <w:rsid w:val="004C5A47"/>
    <w:rsid w:val="004C7977"/>
    <w:rsid w:val="004D1657"/>
    <w:rsid w:val="004D2B43"/>
    <w:rsid w:val="004E32E0"/>
    <w:rsid w:val="004E45DF"/>
    <w:rsid w:val="004E7373"/>
    <w:rsid w:val="004E743F"/>
    <w:rsid w:val="004F165D"/>
    <w:rsid w:val="004F2E3E"/>
    <w:rsid w:val="005029F8"/>
    <w:rsid w:val="00506D0F"/>
    <w:rsid w:val="00514C6F"/>
    <w:rsid w:val="00522BA1"/>
    <w:rsid w:val="00523178"/>
    <w:rsid w:val="00524039"/>
    <w:rsid w:val="00524670"/>
    <w:rsid w:val="005258F4"/>
    <w:rsid w:val="00527167"/>
    <w:rsid w:val="005279D5"/>
    <w:rsid w:val="00527C92"/>
    <w:rsid w:val="0053157E"/>
    <w:rsid w:val="005360DC"/>
    <w:rsid w:val="00537197"/>
    <w:rsid w:val="005425E4"/>
    <w:rsid w:val="0054279E"/>
    <w:rsid w:val="00542B16"/>
    <w:rsid w:val="00545B0B"/>
    <w:rsid w:val="005504C9"/>
    <w:rsid w:val="00552A86"/>
    <w:rsid w:val="00555358"/>
    <w:rsid w:val="005553A8"/>
    <w:rsid w:val="00556F03"/>
    <w:rsid w:val="005574A5"/>
    <w:rsid w:val="0055791A"/>
    <w:rsid w:val="005609E7"/>
    <w:rsid w:val="00560C75"/>
    <w:rsid w:val="005626F1"/>
    <w:rsid w:val="005634D3"/>
    <w:rsid w:val="00563ABA"/>
    <w:rsid w:val="005646A7"/>
    <w:rsid w:val="005649CD"/>
    <w:rsid w:val="0056547C"/>
    <w:rsid w:val="00571233"/>
    <w:rsid w:val="005715BC"/>
    <w:rsid w:val="005771AA"/>
    <w:rsid w:val="005802CC"/>
    <w:rsid w:val="00580CF9"/>
    <w:rsid w:val="005860C9"/>
    <w:rsid w:val="00587965"/>
    <w:rsid w:val="00592360"/>
    <w:rsid w:val="00594269"/>
    <w:rsid w:val="00596B02"/>
    <w:rsid w:val="00597316"/>
    <w:rsid w:val="0059781B"/>
    <w:rsid w:val="005A2167"/>
    <w:rsid w:val="005A4DAC"/>
    <w:rsid w:val="005B702F"/>
    <w:rsid w:val="005C0180"/>
    <w:rsid w:val="005C545D"/>
    <w:rsid w:val="005C5513"/>
    <w:rsid w:val="005D00A8"/>
    <w:rsid w:val="005D11DF"/>
    <w:rsid w:val="005E075C"/>
    <w:rsid w:val="005E0F25"/>
    <w:rsid w:val="005E186A"/>
    <w:rsid w:val="005E5C52"/>
    <w:rsid w:val="005F1B44"/>
    <w:rsid w:val="005F3633"/>
    <w:rsid w:val="005F4648"/>
    <w:rsid w:val="005F736D"/>
    <w:rsid w:val="006025FE"/>
    <w:rsid w:val="0060589F"/>
    <w:rsid w:val="00610E5F"/>
    <w:rsid w:val="006150E5"/>
    <w:rsid w:val="00623F15"/>
    <w:rsid w:val="006344DE"/>
    <w:rsid w:val="00634AE5"/>
    <w:rsid w:val="0063511B"/>
    <w:rsid w:val="00637E76"/>
    <w:rsid w:val="00644EA8"/>
    <w:rsid w:val="00645FA3"/>
    <w:rsid w:val="00646218"/>
    <w:rsid w:val="00657701"/>
    <w:rsid w:val="006626E5"/>
    <w:rsid w:val="00662710"/>
    <w:rsid w:val="00665036"/>
    <w:rsid w:val="006654EA"/>
    <w:rsid w:val="00666AFF"/>
    <w:rsid w:val="006672AA"/>
    <w:rsid w:val="0067182E"/>
    <w:rsid w:val="00673C5F"/>
    <w:rsid w:val="00675F4B"/>
    <w:rsid w:val="00682BD5"/>
    <w:rsid w:val="0068738B"/>
    <w:rsid w:val="00691DF7"/>
    <w:rsid w:val="00696A20"/>
    <w:rsid w:val="0069780A"/>
    <w:rsid w:val="006A0569"/>
    <w:rsid w:val="006B086A"/>
    <w:rsid w:val="006B6796"/>
    <w:rsid w:val="006B698C"/>
    <w:rsid w:val="006B7C1E"/>
    <w:rsid w:val="006C0337"/>
    <w:rsid w:val="006C71B4"/>
    <w:rsid w:val="006D4DD9"/>
    <w:rsid w:val="006E17FE"/>
    <w:rsid w:val="006E2275"/>
    <w:rsid w:val="006E29F5"/>
    <w:rsid w:val="006E521C"/>
    <w:rsid w:val="006F1912"/>
    <w:rsid w:val="006F250D"/>
    <w:rsid w:val="006F2C89"/>
    <w:rsid w:val="006F5AF0"/>
    <w:rsid w:val="00702880"/>
    <w:rsid w:val="007033FE"/>
    <w:rsid w:val="0070475C"/>
    <w:rsid w:val="00705864"/>
    <w:rsid w:val="00706E4D"/>
    <w:rsid w:val="0072323D"/>
    <w:rsid w:val="00733CFB"/>
    <w:rsid w:val="00734574"/>
    <w:rsid w:val="00737FC9"/>
    <w:rsid w:val="00745931"/>
    <w:rsid w:val="0074612A"/>
    <w:rsid w:val="0074702F"/>
    <w:rsid w:val="007479C5"/>
    <w:rsid w:val="00747EB2"/>
    <w:rsid w:val="007518C3"/>
    <w:rsid w:val="0075455E"/>
    <w:rsid w:val="00757EB1"/>
    <w:rsid w:val="00764635"/>
    <w:rsid w:val="00766FD0"/>
    <w:rsid w:val="00772527"/>
    <w:rsid w:val="007772C2"/>
    <w:rsid w:val="0078120E"/>
    <w:rsid w:val="00786710"/>
    <w:rsid w:val="00790B3A"/>
    <w:rsid w:val="00791663"/>
    <w:rsid w:val="00791B8A"/>
    <w:rsid w:val="00794B78"/>
    <w:rsid w:val="0079625C"/>
    <w:rsid w:val="007A4B13"/>
    <w:rsid w:val="007A722F"/>
    <w:rsid w:val="007B22BA"/>
    <w:rsid w:val="007C0B78"/>
    <w:rsid w:val="007C17C5"/>
    <w:rsid w:val="007D0ADD"/>
    <w:rsid w:val="007D0BBD"/>
    <w:rsid w:val="007D4D5A"/>
    <w:rsid w:val="007D514E"/>
    <w:rsid w:val="007E1964"/>
    <w:rsid w:val="007E5C3E"/>
    <w:rsid w:val="007F0DBF"/>
    <w:rsid w:val="007F4C1D"/>
    <w:rsid w:val="00800BE1"/>
    <w:rsid w:val="00811758"/>
    <w:rsid w:val="008125A7"/>
    <w:rsid w:val="0081323C"/>
    <w:rsid w:val="0081357F"/>
    <w:rsid w:val="00815F84"/>
    <w:rsid w:val="00820AB1"/>
    <w:rsid w:val="00830275"/>
    <w:rsid w:val="00830818"/>
    <w:rsid w:val="00835DD2"/>
    <w:rsid w:val="00836FA0"/>
    <w:rsid w:val="00847C92"/>
    <w:rsid w:val="008525C1"/>
    <w:rsid w:val="008536F9"/>
    <w:rsid w:val="00855BFA"/>
    <w:rsid w:val="0086043E"/>
    <w:rsid w:val="00862875"/>
    <w:rsid w:val="00866D7F"/>
    <w:rsid w:val="00871885"/>
    <w:rsid w:val="008740FF"/>
    <w:rsid w:val="00875534"/>
    <w:rsid w:val="0087769B"/>
    <w:rsid w:val="008A67BB"/>
    <w:rsid w:val="008B3F5C"/>
    <w:rsid w:val="008B65C0"/>
    <w:rsid w:val="008C1F0C"/>
    <w:rsid w:val="008D235C"/>
    <w:rsid w:val="008D4853"/>
    <w:rsid w:val="008D50AB"/>
    <w:rsid w:val="008E5605"/>
    <w:rsid w:val="008E7166"/>
    <w:rsid w:val="008F14ED"/>
    <w:rsid w:val="008F3F88"/>
    <w:rsid w:val="008F5418"/>
    <w:rsid w:val="00904A24"/>
    <w:rsid w:val="009125F9"/>
    <w:rsid w:val="009140F8"/>
    <w:rsid w:val="00917336"/>
    <w:rsid w:val="009241C7"/>
    <w:rsid w:val="009252CF"/>
    <w:rsid w:val="00926F8E"/>
    <w:rsid w:val="0093000D"/>
    <w:rsid w:val="0093119B"/>
    <w:rsid w:val="0093239C"/>
    <w:rsid w:val="00933535"/>
    <w:rsid w:val="009350ED"/>
    <w:rsid w:val="00943E4A"/>
    <w:rsid w:val="0094619E"/>
    <w:rsid w:val="0095509A"/>
    <w:rsid w:val="00956105"/>
    <w:rsid w:val="009608FF"/>
    <w:rsid w:val="00971BAE"/>
    <w:rsid w:val="00972C6D"/>
    <w:rsid w:val="00972E7B"/>
    <w:rsid w:val="00975A37"/>
    <w:rsid w:val="00975C95"/>
    <w:rsid w:val="00975E43"/>
    <w:rsid w:val="0098632E"/>
    <w:rsid w:val="009878B3"/>
    <w:rsid w:val="00990CA3"/>
    <w:rsid w:val="0099242D"/>
    <w:rsid w:val="00993140"/>
    <w:rsid w:val="009964F8"/>
    <w:rsid w:val="009A01DC"/>
    <w:rsid w:val="009A249F"/>
    <w:rsid w:val="009A270A"/>
    <w:rsid w:val="009A29F1"/>
    <w:rsid w:val="009A4D40"/>
    <w:rsid w:val="009A56E3"/>
    <w:rsid w:val="009B18B6"/>
    <w:rsid w:val="009B24DB"/>
    <w:rsid w:val="009B2AC5"/>
    <w:rsid w:val="009C0244"/>
    <w:rsid w:val="009C3E4F"/>
    <w:rsid w:val="009C42F6"/>
    <w:rsid w:val="009C565F"/>
    <w:rsid w:val="009C5B9A"/>
    <w:rsid w:val="009C5FC1"/>
    <w:rsid w:val="009C6749"/>
    <w:rsid w:val="009D106C"/>
    <w:rsid w:val="009D12E4"/>
    <w:rsid w:val="009D1704"/>
    <w:rsid w:val="009D22B6"/>
    <w:rsid w:val="009D6962"/>
    <w:rsid w:val="009F02DE"/>
    <w:rsid w:val="009F02E6"/>
    <w:rsid w:val="00A0091F"/>
    <w:rsid w:val="00A00D98"/>
    <w:rsid w:val="00A15F09"/>
    <w:rsid w:val="00A23D3C"/>
    <w:rsid w:val="00A242DE"/>
    <w:rsid w:val="00A261AC"/>
    <w:rsid w:val="00A35FEE"/>
    <w:rsid w:val="00A37974"/>
    <w:rsid w:val="00A40ADF"/>
    <w:rsid w:val="00A41788"/>
    <w:rsid w:val="00A47B51"/>
    <w:rsid w:val="00A62766"/>
    <w:rsid w:val="00A65E9C"/>
    <w:rsid w:val="00A74CB1"/>
    <w:rsid w:val="00A83EB5"/>
    <w:rsid w:val="00A86DF8"/>
    <w:rsid w:val="00A871C2"/>
    <w:rsid w:val="00A91546"/>
    <w:rsid w:val="00A955C5"/>
    <w:rsid w:val="00A968C5"/>
    <w:rsid w:val="00A9733B"/>
    <w:rsid w:val="00A974D5"/>
    <w:rsid w:val="00AA46EB"/>
    <w:rsid w:val="00AB3319"/>
    <w:rsid w:val="00AB4BC5"/>
    <w:rsid w:val="00AC0C80"/>
    <w:rsid w:val="00AC0CF8"/>
    <w:rsid w:val="00AC2FE3"/>
    <w:rsid w:val="00AC41FC"/>
    <w:rsid w:val="00AC4D54"/>
    <w:rsid w:val="00AC71DC"/>
    <w:rsid w:val="00AD421A"/>
    <w:rsid w:val="00AD789E"/>
    <w:rsid w:val="00AE10C4"/>
    <w:rsid w:val="00AE18EC"/>
    <w:rsid w:val="00AE7EAD"/>
    <w:rsid w:val="00AF4893"/>
    <w:rsid w:val="00AF6F91"/>
    <w:rsid w:val="00AF75C6"/>
    <w:rsid w:val="00B03F54"/>
    <w:rsid w:val="00B055EF"/>
    <w:rsid w:val="00B066FE"/>
    <w:rsid w:val="00B101D6"/>
    <w:rsid w:val="00B173F5"/>
    <w:rsid w:val="00B27536"/>
    <w:rsid w:val="00B33343"/>
    <w:rsid w:val="00B45202"/>
    <w:rsid w:val="00B50837"/>
    <w:rsid w:val="00B51E78"/>
    <w:rsid w:val="00B5273C"/>
    <w:rsid w:val="00B56E6E"/>
    <w:rsid w:val="00B60307"/>
    <w:rsid w:val="00B65B3D"/>
    <w:rsid w:val="00B67BC3"/>
    <w:rsid w:val="00B67F3D"/>
    <w:rsid w:val="00B70086"/>
    <w:rsid w:val="00B706B8"/>
    <w:rsid w:val="00B72B70"/>
    <w:rsid w:val="00B75C22"/>
    <w:rsid w:val="00B76B04"/>
    <w:rsid w:val="00B80121"/>
    <w:rsid w:val="00B8142F"/>
    <w:rsid w:val="00B82E96"/>
    <w:rsid w:val="00B86D69"/>
    <w:rsid w:val="00B87AA9"/>
    <w:rsid w:val="00B91C69"/>
    <w:rsid w:val="00B95BB1"/>
    <w:rsid w:val="00BA020D"/>
    <w:rsid w:val="00BA2D03"/>
    <w:rsid w:val="00BB57A1"/>
    <w:rsid w:val="00BB5FC7"/>
    <w:rsid w:val="00BB7F10"/>
    <w:rsid w:val="00BC04FF"/>
    <w:rsid w:val="00BC2C75"/>
    <w:rsid w:val="00BC5717"/>
    <w:rsid w:val="00BE5AE5"/>
    <w:rsid w:val="00BE6C91"/>
    <w:rsid w:val="00BF4461"/>
    <w:rsid w:val="00C00276"/>
    <w:rsid w:val="00C0331D"/>
    <w:rsid w:val="00C104FD"/>
    <w:rsid w:val="00C11261"/>
    <w:rsid w:val="00C12F4E"/>
    <w:rsid w:val="00C16085"/>
    <w:rsid w:val="00C21412"/>
    <w:rsid w:val="00C263E8"/>
    <w:rsid w:val="00C326D6"/>
    <w:rsid w:val="00C40E2F"/>
    <w:rsid w:val="00C45250"/>
    <w:rsid w:val="00C5016B"/>
    <w:rsid w:val="00C55F3D"/>
    <w:rsid w:val="00C60446"/>
    <w:rsid w:val="00C6492C"/>
    <w:rsid w:val="00C659BB"/>
    <w:rsid w:val="00C6622C"/>
    <w:rsid w:val="00C66BDF"/>
    <w:rsid w:val="00C7207D"/>
    <w:rsid w:val="00C729C5"/>
    <w:rsid w:val="00C73B9C"/>
    <w:rsid w:val="00C77562"/>
    <w:rsid w:val="00C80E55"/>
    <w:rsid w:val="00C83369"/>
    <w:rsid w:val="00C83533"/>
    <w:rsid w:val="00C844A4"/>
    <w:rsid w:val="00C850BF"/>
    <w:rsid w:val="00C86354"/>
    <w:rsid w:val="00C922C3"/>
    <w:rsid w:val="00C977A4"/>
    <w:rsid w:val="00CA0C30"/>
    <w:rsid w:val="00CA1926"/>
    <w:rsid w:val="00CA2530"/>
    <w:rsid w:val="00CA60D5"/>
    <w:rsid w:val="00CB10FF"/>
    <w:rsid w:val="00CB2785"/>
    <w:rsid w:val="00CB71B2"/>
    <w:rsid w:val="00CC1DD2"/>
    <w:rsid w:val="00CC2D61"/>
    <w:rsid w:val="00CC4E41"/>
    <w:rsid w:val="00CD02D9"/>
    <w:rsid w:val="00CD5F26"/>
    <w:rsid w:val="00CD7637"/>
    <w:rsid w:val="00CE0BD8"/>
    <w:rsid w:val="00CE0C76"/>
    <w:rsid w:val="00CE0F17"/>
    <w:rsid w:val="00CE12C6"/>
    <w:rsid w:val="00CE1AC2"/>
    <w:rsid w:val="00CE3238"/>
    <w:rsid w:val="00CE427D"/>
    <w:rsid w:val="00CE59A9"/>
    <w:rsid w:val="00CE630E"/>
    <w:rsid w:val="00CF7B83"/>
    <w:rsid w:val="00D030FB"/>
    <w:rsid w:val="00D04C66"/>
    <w:rsid w:val="00D13B36"/>
    <w:rsid w:val="00D1637E"/>
    <w:rsid w:val="00D17685"/>
    <w:rsid w:val="00D17CDF"/>
    <w:rsid w:val="00D21C16"/>
    <w:rsid w:val="00D249A5"/>
    <w:rsid w:val="00D304BD"/>
    <w:rsid w:val="00D339A5"/>
    <w:rsid w:val="00D33D66"/>
    <w:rsid w:val="00D404F1"/>
    <w:rsid w:val="00D40CF1"/>
    <w:rsid w:val="00D434D2"/>
    <w:rsid w:val="00D4786E"/>
    <w:rsid w:val="00D63742"/>
    <w:rsid w:val="00D72B1F"/>
    <w:rsid w:val="00D72FCD"/>
    <w:rsid w:val="00D74395"/>
    <w:rsid w:val="00D74C1A"/>
    <w:rsid w:val="00D75B06"/>
    <w:rsid w:val="00D75C89"/>
    <w:rsid w:val="00D84841"/>
    <w:rsid w:val="00D8526F"/>
    <w:rsid w:val="00D85CBD"/>
    <w:rsid w:val="00D90173"/>
    <w:rsid w:val="00D90941"/>
    <w:rsid w:val="00D92136"/>
    <w:rsid w:val="00D97FCD"/>
    <w:rsid w:val="00DA6483"/>
    <w:rsid w:val="00DA7969"/>
    <w:rsid w:val="00DB4851"/>
    <w:rsid w:val="00DB4EF0"/>
    <w:rsid w:val="00DB5238"/>
    <w:rsid w:val="00DB67CC"/>
    <w:rsid w:val="00DC357E"/>
    <w:rsid w:val="00DC45D3"/>
    <w:rsid w:val="00DC4F04"/>
    <w:rsid w:val="00DC5FAC"/>
    <w:rsid w:val="00DC6BA8"/>
    <w:rsid w:val="00DC6F68"/>
    <w:rsid w:val="00DD2DC2"/>
    <w:rsid w:val="00DD4CC6"/>
    <w:rsid w:val="00DD7F41"/>
    <w:rsid w:val="00DE01B1"/>
    <w:rsid w:val="00DE1FBA"/>
    <w:rsid w:val="00DE5B0D"/>
    <w:rsid w:val="00DE6D0F"/>
    <w:rsid w:val="00DE7655"/>
    <w:rsid w:val="00DF32DF"/>
    <w:rsid w:val="00DF38A5"/>
    <w:rsid w:val="00DF6E70"/>
    <w:rsid w:val="00E00F3F"/>
    <w:rsid w:val="00E02D2B"/>
    <w:rsid w:val="00E131DF"/>
    <w:rsid w:val="00E2103C"/>
    <w:rsid w:val="00E22CC6"/>
    <w:rsid w:val="00E22D8A"/>
    <w:rsid w:val="00E23254"/>
    <w:rsid w:val="00E3095C"/>
    <w:rsid w:val="00E30A9B"/>
    <w:rsid w:val="00E3171A"/>
    <w:rsid w:val="00E34856"/>
    <w:rsid w:val="00E41435"/>
    <w:rsid w:val="00E41C61"/>
    <w:rsid w:val="00E42D20"/>
    <w:rsid w:val="00E42FA7"/>
    <w:rsid w:val="00E5154E"/>
    <w:rsid w:val="00E51FB7"/>
    <w:rsid w:val="00E53A35"/>
    <w:rsid w:val="00E5494C"/>
    <w:rsid w:val="00E55F2E"/>
    <w:rsid w:val="00E628CB"/>
    <w:rsid w:val="00E67725"/>
    <w:rsid w:val="00E80A55"/>
    <w:rsid w:val="00E8606C"/>
    <w:rsid w:val="00E906D7"/>
    <w:rsid w:val="00E96BD5"/>
    <w:rsid w:val="00E97868"/>
    <w:rsid w:val="00EA2573"/>
    <w:rsid w:val="00EA377F"/>
    <w:rsid w:val="00EA742A"/>
    <w:rsid w:val="00EB188B"/>
    <w:rsid w:val="00EC13B3"/>
    <w:rsid w:val="00EC3C6E"/>
    <w:rsid w:val="00EC423D"/>
    <w:rsid w:val="00ED4227"/>
    <w:rsid w:val="00ED636B"/>
    <w:rsid w:val="00EE1FC9"/>
    <w:rsid w:val="00EE525A"/>
    <w:rsid w:val="00EF1B55"/>
    <w:rsid w:val="00EF3ED2"/>
    <w:rsid w:val="00EF426B"/>
    <w:rsid w:val="00F0145D"/>
    <w:rsid w:val="00F0355F"/>
    <w:rsid w:val="00F10736"/>
    <w:rsid w:val="00F10A2E"/>
    <w:rsid w:val="00F10BA9"/>
    <w:rsid w:val="00F14622"/>
    <w:rsid w:val="00F17592"/>
    <w:rsid w:val="00F233FF"/>
    <w:rsid w:val="00F266BF"/>
    <w:rsid w:val="00F273A0"/>
    <w:rsid w:val="00F344AF"/>
    <w:rsid w:val="00F34BDB"/>
    <w:rsid w:val="00F36752"/>
    <w:rsid w:val="00F376C6"/>
    <w:rsid w:val="00F40060"/>
    <w:rsid w:val="00F42EEA"/>
    <w:rsid w:val="00F44227"/>
    <w:rsid w:val="00F44D15"/>
    <w:rsid w:val="00F45B4C"/>
    <w:rsid w:val="00F53DE1"/>
    <w:rsid w:val="00F569B2"/>
    <w:rsid w:val="00F60D2C"/>
    <w:rsid w:val="00F6522B"/>
    <w:rsid w:val="00F66E05"/>
    <w:rsid w:val="00F71F09"/>
    <w:rsid w:val="00F726EC"/>
    <w:rsid w:val="00F74E61"/>
    <w:rsid w:val="00F75D3E"/>
    <w:rsid w:val="00F75F79"/>
    <w:rsid w:val="00F85405"/>
    <w:rsid w:val="00F85DC2"/>
    <w:rsid w:val="00F90C6B"/>
    <w:rsid w:val="00F957CA"/>
    <w:rsid w:val="00F95F85"/>
    <w:rsid w:val="00F96FF0"/>
    <w:rsid w:val="00FA15B7"/>
    <w:rsid w:val="00FA3F00"/>
    <w:rsid w:val="00FA7109"/>
    <w:rsid w:val="00FA7270"/>
    <w:rsid w:val="00FB0B79"/>
    <w:rsid w:val="00FD79DD"/>
    <w:rsid w:val="00FE01D7"/>
    <w:rsid w:val="00FE0E57"/>
    <w:rsid w:val="00FE2951"/>
    <w:rsid w:val="00FE40B4"/>
    <w:rsid w:val="00FE422C"/>
    <w:rsid w:val="00FE4E99"/>
    <w:rsid w:val="00FF1178"/>
    <w:rsid w:val="00FF15D6"/>
    <w:rsid w:val="00FF3F2E"/>
    <w:rsid w:val="00FF73C1"/>
    <w:rsid w:val="00FF7B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E40CE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5EF"/>
    <w:rPr>
      <w:rFonts w:ascii="Times New Roman" w:eastAsia="Times New Roman" w:hAnsi="Times New Roman"/>
      <w:sz w:val="24"/>
      <w:szCs w:val="24"/>
      <w:lang w:val="en-GB" w:eastAsia="en-GB"/>
    </w:rPr>
  </w:style>
  <w:style w:type="paragraph" w:styleId="Heading1">
    <w:name w:val="heading 1"/>
    <w:basedOn w:val="Normal"/>
    <w:next w:val="Normal"/>
    <w:link w:val="Heading1Char"/>
    <w:qFormat/>
    <w:rsid w:val="00A15F09"/>
    <w:pPr>
      <w:keepNext/>
      <w:spacing w:after="240"/>
      <w:jc w:val="both"/>
      <w:outlineLvl w:val="0"/>
    </w:pPr>
    <w:rPr>
      <w:rFonts w:ascii="Times" w:hAnsi="Times"/>
      <w:b/>
      <w:kern w:val="28"/>
      <w:sz w:val="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22C"/>
    <w:pPr>
      <w:ind w:left="720"/>
      <w:contextualSpacing/>
    </w:pPr>
  </w:style>
  <w:style w:type="character" w:styleId="CommentReference">
    <w:name w:val="annotation reference"/>
    <w:uiPriority w:val="99"/>
    <w:semiHidden/>
    <w:unhideWhenUsed/>
    <w:rsid w:val="00691DF7"/>
    <w:rPr>
      <w:sz w:val="16"/>
      <w:szCs w:val="16"/>
    </w:rPr>
  </w:style>
  <w:style w:type="paragraph" w:styleId="CommentText">
    <w:name w:val="annotation text"/>
    <w:basedOn w:val="Normal"/>
    <w:link w:val="CommentTextChar"/>
    <w:uiPriority w:val="99"/>
    <w:unhideWhenUsed/>
    <w:rsid w:val="00691DF7"/>
    <w:rPr>
      <w:sz w:val="20"/>
      <w:szCs w:val="20"/>
    </w:rPr>
  </w:style>
  <w:style w:type="character" w:customStyle="1" w:styleId="CommentTextChar">
    <w:name w:val="Comment Text Char"/>
    <w:link w:val="CommentText"/>
    <w:uiPriority w:val="99"/>
    <w:rsid w:val="00691DF7"/>
    <w:rPr>
      <w:sz w:val="20"/>
      <w:szCs w:val="20"/>
    </w:rPr>
  </w:style>
  <w:style w:type="paragraph" w:styleId="CommentSubject">
    <w:name w:val="annotation subject"/>
    <w:basedOn w:val="CommentText"/>
    <w:next w:val="CommentText"/>
    <w:link w:val="CommentSubjectChar"/>
    <w:uiPriority w:val="99"/>
    <w:semiHidden/>
    <w:unhideWhenUsed/>
    <w:rsid w:val="00691DF7"/>
    <w:rPr>
      <w:b/>
      <w:bCs/>
    </w:rPr>
  </w:style>
  <w:style w:type="character" w:customStyle="1" w:styleId="CommentSubjectChar">
    <w:name w:val="Comment Subject Char"/>
    <w:link w:val="CommentSubject"/>
    <w:uiPriority w:val="99"/>
    <w:semiHidden/>
    <w:rsid w:val="00691DF7"/>
    <w:rPr>
      <w:b/>
      <w:bCs/>
      <w:sz w:val="20"/>
      <w:szCs w:val="20"/>
    </w:rPr>
  </w:style>
  <w:style w:type="paragraph" w:styleId="BalloonText">
    <w:name w:val="Balloon Text"/>
    <w:basedOn w:val="Normal"/>
    <w:link w:val="BalloonTextChar"/>
    <w:uiPriority w:val="99"/>
    <w:semiHidden/>
    <w:unhideWhenUsed/>
    <w:rsid w:val="00691DF7"/>
    <w:rPr>
      <w:rFonts w:ascii="Tahoma" w:hAnsi="Tahoma" w:cs="Tahoma"/>
      <w:sz w:val="16"/>
      <w:szCs w:val="16"/>
    </w:rPr>
  </w:style>
  <w:style w:type="character" w:customStyle="1" w:styleId="BalloonTextChar">
    <w:name w:val="Balloon Text Char"/>
    <w:link w:val="BalloonText"/>
    <w:uiPriority w:val="99"/>
    <w:semiHidden/>
    <w:rsid w:val="00691DF7"/>
    <w:rPr>
      <w:rFonts w:ascii="Tahoma" w:hAnsi="Tahoma" w:cs="Tahoma"/>
      <w:sz w:val="16"/>
      <w:szCs w:val="16"/>
    </w:rPr>
  </w:style>
  <w:style w:type="character" w:styleId="Hyperlink">
    <w:name w:val="Hyperlink"/>
    <w:uiPriority w:val="99"/>
    <w:unhideWhenUsed/>
    <w:rsid w:val="006F250D"/>
    <w:rPr>
      <w:color w:val="0000FF"/>
      <w:u w:val="single"/>
    </w:rPr>
  </w:style>
  <w:style w:type="character" w:styleId="FollowedHyperlink">
    <w:name w:val="FollowedHyperlink"/>
    <w:uiPriority w:val="99"/>
    <w:semiHidden/>
    <w:unhideWhenUsed/>
    <w:rsid w:val="00FF3F2E"/>
    <w:rPr>
      <w:color w:val="800080"/>
      <w:u w:val="single"/>
    </w:rPr>
  </w:style>
  <w:style w:type="paragraph" w:styleId="Header">
    <w:name w:val="header"/>
    <w:basedOn w:val="Normal"/>
    <w:link w:val="HeaderChar"/>
    <w:uiPriority w:val="99"/>
    <w:unhideWhenUsed/>
    <w:rsid w:val="0039684B"/>
    <w:pPr>
      <w:tabs>
        <w:tab w:val="center" w:pos="4680"/>
        <w:tab w:val="right" w:pos="9360"/>
      </w:tabs>
    </w:pPr>
  </w:style>
  <w:style w:type="character" w:customStyle="1" w:styleId="HeaderChar">
    <w:name w:val="Header Char"/>
    <w:link w:val="Header"/>
    <w:uiPriority w:val="99"/>
    <w:rsid w:val="0039684B"/>
    <w:rPr>
      <w:sz w:val="22"/>
      <w:szCs w:val="22"/>
      <w:lang w:eastAsia="en-US" w:bidi="ar-SA"/>
    </w:rPr>
  </w:style>
  <w:style w:type="paragraph" w:styleId="Footer">
    <w:name w:val="footer"/>
    <w:basedOn w:val="Normal"/>
    <w:link w:val="FooterChar"/>
    <w:uiPriority w:val="99"/>
    <w:unhideWhenUsed/>
    <w:rsid w:val="0039684B"/>
    <w:pPr>
      <w:tabs>
        <w:tab w:val="center" w:pos="4680"/>
        <w:tab w:val="right" w:pos="9360"/>
      </w:tabs>
    </w:pPr>
  </w:style>
  <w:style w:type="character" w:customStyle="1" w:styleId="FooterChar">
    <w:name w:val="Footer Char"/>
    <w:link w:val="Footer"/>
    <w:uiPriority w:val="99"/>
    <w:rsid w:val="0039684B"/>
    <w:rPr>
      <w:sz w:val="22"/>
      <w:szCs w:val="22"/>
      <w:lang w:eastAsia="en-US" w:bidi="ar-SA"/>
    </w:rPr>
  </w:style>
  <w:style w:type="paragraph" w:styleId="Revision">
    <w:name w:val="Revision"/>
    <w:hidden/>
    <w:uiPriority w:val="99"/>
    <w:semiHidden/>
    <w:rsid w:val="0072323D"/>
    <w:rPr>
      <w:sz w:val="22"/>
      <w:szCs w:val="22"/>
    </w:rPr>
  </w:style>
  <w:style w:type="character" w:customStyle="1" w:styleId="Heading1Char">
    <w:name w:val="Heading 1 Char"/>
    <w:link w:val="Heading1"/>
    <w:rsid w:val="00A15F09"/>
    <w:rPr>
      <w:rFonts w:ascii="Times" w:eastAsia="Times New Roman" w:hAnsi="Times"/>
      <w:b/>
      <w:kern w:val="28"/>
      <w:sz w:val="40"/>
    </w:rPr>
  </w:style>
  <w:style w:type="paragraph" w:customStyle="1" w:styleId="Numbtextcont">
    <w:name w:val="Numb text cont"/>
    <w:basedOn w:val="Normal"/>
    <w:rsid w:val="00A15F09"/>
    <w:pPr>
      <w:overflowPunct w:val="0"/>
      <w:autoSpaceDE w:val="0"/>
      <w:autoSpaceDN w:val="0"/>
      <w:adjustRightInd w:val="0"/>
      <w:spacing w:after="120"/>
      <w:jc w:val="both"/>
    </w:pPr>
    <w:rPr>
      <w:szCs w:val="20"/>
    </w:rPr>
  </w:style>
  <w:style w:type="paragraph" w:customStyle="1" w:styleId="Bullet">
    <w:name w:val="Bullet"/>
    <w:basedOn w:val="Normal"/>
    <w:rsid w:val="00A15F09"/>
    <w:pPr>
      <w:overflowPunct w:val="0"/>
      <w:autoSpaceDE w:val="0"/>
      <w:autoSpaceDN w:val="0"/>
      <w:adjustRightInd w:val="0"/>
      <w:ind w:left="504" w:hanging="216"/>
      <w:jc w:val="both"/>
    </w:pPr>
    <w:rPr>
      <w:szCs w:val="20"/>
    </w:rPr>
  </w:style>
  <w:style w:type="paragraph" w:customStyle="1" w:styleId="Numberedtext">
    <w:name w:val="Numbered text"/>
    <w:basedOn w:val="Normal"/>
    <w:rsid w:val="0093000D"/>
    <w:pPr>
      <w:overflowPunct w:val="0"/>
      <w:autoSpaceDE w:val="0"/>
      <w:autoSpaceDN w:val="0"/>
      <w:adjustRightInd w:val="0"/>
      <w:spacing w:before="240" w:after="120"/>
      <w:jc w:val="both"/>
      <w:textAlignment w:val="baseline"/>
    </w:pPr>
    <w:rPr>
      <w:szCs w:val="20"/>
    </w:rPr>
  </w:style>
  <w:style w:type="paragraph" w:customStyle="1" w:styleId="Bullet2">
    <w:name w:val="Bullet 2"/>
    <w:basedOn w:val="Normal"/>
    <w:rsid w:val="0093000D"/>
    <w:pPr>
      <w:overflowPunct w:val="0"/>
      <w:autoSpaceDE w:val="0"/>
      <w:autoSpaceDN w:val="0"/>
      <w:adjustRightInd w:val="0"/>
      <w:ind w:left="792" w:hanging="216"/>
      <w:jc w:val="both"/>
      <w:textAlignment w:val="baseline"/>
    </w:pPr>
    <w:rPr>
      <w:szCs w:val="20"/>
    </w:rPr>
  </w:style>
  <w:style w:type="character" w:customStyle="1" w:styleId="table-captionlabel">
    <w:name w:val="table-caption__label"/>
    <w:rsid w:val="00424E72"/>
  </w:style>
  <w:style w:type="character" w:styleId="UnresolvedMention">
    <w:name w:val="Unresolved Mention"/>
    <w:uiPriority w:val="99"/>
    <w:semiHidden/>
    <w:unhideWhenUsed/>
    <w:rsid w:val="00A35FEE"/>
    <w:rPr>
      <w:color w:val="605E5C"/>
      <w:shd w:val="clear" w:color="auto" w:fill="E1DFDD"/>
    </w:rPr>
  </w:style>
  <w:style w:type="paragraph" w:customStyle="1" w:styleId="paragraph">
    <w:name w:val="paragraph"/>
    <w:basedOn w:val="Normal"/>
    <w:rsid w:val="00E22D8A"/>
    <w:pPr>
      <w:spacing w:before="100" w:beforeAutospacing="1" w:after="100" w:afterAutospacing="1"/>
    </w:pPr>
  </w:style>
  <w:style w:type="character" w:customStyle="1" w:styleId="normaltextrun">
    <w:name w:val="normaltextrun"/>
    <w:rsid w:val="00E22D8A"/>
  </w:style>
  <w:style w:type="character" w:customStyle="1" w:styleId="eop">
    <w:name w:val="eop"/>
    <w:rsid w:val="00E22D8A"/>
  </w:style>
  <w:style w:type="paragraph" w:customStyle="1" w:styleId="Author-Affiliation">
    <w:name w:val="Author-Affiliation"/>
    <w:basedOn w:val="Normal"/>
    <w:link w:val="Author-AffiliationChar"/>
    <w:qFormat/>
    <w:rsid w:val="00061519"/>
    <w:pPr>
      <w:spacing w:before="100" w:after="52" w:line="240" w:lineRule="exact"/>
      <w:jc w:val="both"/>
    </w:pPr>
    <w:rPr>
      <w:rFonts w:ascii="Helvetica-Light" w:hAnsi="Helvetica-Light"/>
      <w:iCs/>
      <w:sz w:val="18"/>
      <w:szCs w:val="18"/>
    </w:rPr>
  </w:style>
  <w:style w:type="character" w:customStyle="1" w:styleId="Author-AffiliationChar">
    <w:name w:val="Author-Affiliation Char"/>
    <w:basedOn w:val="DefaultParagraphFont"/>
    <w:link w:val="Author-Affiliation"/>
    <w:rsid w:val="00061519"/>
    <w:rPr>
      <w:rFonts w:ascii="Helvetica-Light" w:eastAsia="Times New Roman" w:hAnsi="Helvetica-Light"/>
      <w:iCs/>
      <w:sz w:val="18"/>
      <w:szCs w:val="18"/>
    </w:rPr>
  </w:style>
  <w:style w:type="paragraph" w:customStyle="1" w:styleId="corrs-au">
    <w:name w:val="corrs-au"/>
    <w:basedOn w:val="Normal"/>
    <w:link w:val="corrs-auChar"/>
    <w:qFormat/>
    <w:rsid w:val="00061519"/>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061519"/>
    <w:rPr>
      <w:rFonts w:ascii="Helvetica-Light" w:eastAsia="Times New Roman" w:hAnsi="Helvetica-Light"/>
      <w:iCs/>
      <w:sz w:val="17"/>
      <w:szCs w:val="17"/>
    </w:rPr>
  </w:style>
  <w:style w:type="character" w:customStyle="1" w:styleId="InternetLink">
    <w:name w:val="Internet Link"/>
    <w:basedOn w:val="DefaultParagraphFont"/>
    <w:rsid w:val="00594269"/>
    <w:rPr>
      <w:color w:val="0000FF"/>
      <w:u w:val="single"/>
    </w:rPr>
  </w:style>
  <w:style w:type="paragraph" w:styleId="HTMLPreformatted">
    <w:name w:val="HTML Preformatted"/>
    <w:basedOn w:val="Normal"/>
    <w:link w:val="HTMLPreformattedChar"/>
    <w:uiPriority w:val="99"/>
    <w:semiHidden/>
    <w:unhideWhenUsed/>
    <w:rsid w:val="001133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1335C"/>
    <w:rPr>
      <w:rFonts w:ascii="Courier New" w:eastAsia="Times New Roman" w:hAnsi="Courier New" w:cs="Courier New"/>
      <w:lang w:val="en-GB" w:eastAsia="en-GB"/>
    </w:rPr>
  </w:style>
  <w:style w:type="paragraph" w:customStyle="1" w:styleId="chapter-para">
    <w:name w:val="chapter-para"/>
    <w:basedOn w:val="Normal"/>
    <w:rsid w:val="00791B8A"/>
    <w:pPr>
      <w:spacing w:before="100" w:beforeAutospacing="1" w:after="100" w:afterAutospacing="1"/>
    </w:pPr>
  </w:style>
  <w:style w:type="table" w:styleId="TableGrid">
    <w:name w:val="Table Grid"/>
    <w:basedOn w:val="TableNormal"/>
    <w:uiPriority w:val="59"/>
    <w:rsid w:val="003772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055EF"/>
    <w:pPr>
      <w:spacing w:before="100" w:beforeAutospacing="1" w:after="100" w:afterAutospacing="1"/>
    </w:pPr>
  </w:style>
  <w:style w:type="character" w:customStyle="1" w:styleId="BodyTextChar1">
    <w:name w:val="Body Text Char1"/>
    <w:basedOn w:val="DefaultParagraphFont"/>
    <w:link w:val="BodyText1"/>
    <w:qFormat/>
    <w:rsid w:val="009252CF"/>
    <w:rPr>
      <w:rFonts w:ascii="Cambria" w:eastAsia="Cambria" w:hAnsi="Cambria"/>
      <w:color w:val="00000A"/>
    </w:rPr>
  </w:style>
  <w:style w:type="paragraph" w:customStyle="1" w:styleId="BodyText1">
    <w:name w:val="Body Text1"/>
    <w:basedOn w:val="Normal"/>
    <w:link w:val="BodyTextChar1"/>
    <w:qFormat/>
    <w:rsid w:val="009252CF"/>
    <w:pPr>
      <w:spacing w:after="140" w:line="288" w:lineRule="auto"/>
    </w:pPr>
    <w:rPr>
      <w:rFonts w:ascii="Cambria" w:eastAsia="Cambria" w:hAnsi="Cambria"/>
      <w:color w:val="00000A"/>
      <w:sz w:val="20"/>
      <w:szCs w:val="20"/>
      <w:lang w:val="en-US" w:eastAsia="en-US"/>
    </w:rPr>
  </w:style>
  <w:style w:type="character" w:customStyle="1" w:styleId="VerbatimChar">
    <w:name w:val="Verbatim Char"/>
    <w:basedOn w:val="DefaultParagraphFont"/>
    <w:link w:val="SourceCode"/>
    <w:rsid w:val="005860C9"/>
    <w:rPr>
      <w:rFonts w:ascii="Consolas" w:hAnsi="Consolas"/>
      <w:sz w:val="22"/>
      <w:shd w:val="clear" w:color="auto" w:fill="F8F8F8"/>
    </w:rPr>
  </w:style>
  <w:style w:type="paragraph" w:customStyle="1" w:styleId="SourceCode">
    <w:name w:val="Source Code"/>
    <w:basedOn w:val="Normal"/>
    <w:link w:val="VerbatimChar"/>
    <w:rsid w:val="005860C9"/>
    <w:pPr>
      <w:shd w:val="clear" w:color="auto" w:fill="F8F8F8"/>
      <w:wordWrap w:val="0"/>
      <w:spacing w:after="200"/>
    </w:pPr>
    <w:rPr>
      <w:rFonts w:ascii="Consolas" w:eastAsia="Calibri" w:hAnsi="Consolas"/>
      <w:sz w:val="22"/>
      <w:szCs w:val="20"/>
      <w:lang w:val="en-US" w:eastAsia="en-US"/>
    </w:rPr>
  </w:style>
  <w:style w:type="character" w:customStyle="1" w:styleId="SpecialCharTok">
    <w:name w:val="SpecialCharTok"/>
    <w:basedOn w:val="VerbatimChar"/>
    <w:rsid w:val="005860C9"/>
    <w:rPr>
      <w:rFonts w:ascii="Consolas" w:hAnsi="Consolas"/>
      <w:color w:val="000000"/>
      <w:sz w:val="22"/>
      <w:shd w:val="clear" w:color="auto" w:fill="F8F8F8"/>
    </w:rPr>
  </w:style>
  <w:style w:type="character" w:customStyle="1" w:styleId="StringTok">
    <w:name w:val="StringTok"/>
    <w:basedOn w:val="VerbatimChar"/>
    <w:rsid w:val="005860C9"/>
    <w:rPr>
      <w:rFonts w:ascii="Consolas" w:hAnsi="Consolas"/>
      <w:color w:val="4E9A06"/>
      <w:sz w:val="22"/>
      <w:shd w:val="clear" w:color="auto" w:fill="F8F8F8"/>
    </w:rPr>
  </w:style>
  <w:style w:type="character" w:customStyle="1" w:styleId="FunctionTok">
    <w:name w:val="FunctionTok"/>
    <w:basedOn w:val="VerbatimChar"/>
    <w:rsid w:val="005860C9"/>
    <w:rPr>
      <w:rFonts w:ascii="Consolas" w:hAnsi="Consolas"/>
      <w:color w:val="000000"/>
      <w:sz w:val="22"/>
      <w:shd w:val="clear" w:color="auto" w:fill="F8F8F8"/>
    </w:rPr>
  </w:style>
  <w:style w:type="character" w:customStyle="1" w:styleId="NormalTok">
    <w:name w:val="NormalTok"/>
    <w:basedOn w:val="VerbatimChar"/>
    <w:rsid w:val="005860C9"/>
    <w:rPr>
      <w:rFonts w:ascii="Consolas" w:hAnsi="Consolas"/>
      <w:sz w:val="22"/>
      <w:shd w:val="clear" w:color="auto" w:fill="F8F8F8"/>
    </w:rPr>
  </w:style>
  <w:style w:type="character" w:customStyle="1" w:styleId="AttributeTok">
    <w:name w:val="AttributeTok"/>
    <w:basedOn w:val="VerbatimChar"/>
    <w:rsid w:val="005860C9"/>
    <w:rPr>
      <w:rFonts w:ascii="Consolas" w:hAnsi="Consolas"/>
      <w:color w:val="C4A000"/>
      <w:sz w:val="22"/>
      <w:shd w:val="clear" w:color="auto" w:fill="F8F8F8"/>
    </w:rPr>
  </w:style>
  <w:style w:type="paragraph" w:customStyle="1" w:styleId="Compact">
    <w:name w:val="Compact"/>
    <w:basedOn w:val="BodyText"/>
    <w:qFormat/>
    <w:rsid w:val="00D63742"/>
    <w:pPr>
      <w:spacing w:before="36" w:after="36"/>
    </w:pPr>
    <w:rPr>
      <w:rFonts w:asciiTheme="minorHAnsi" w:eastAsiaTheme="minorHAnsi" w:hAnsiTheme="minorHAnsi" w:cstheme="minorBidi"/>
      <w:lang w:val="en-US" w:eastAsia="en-US"/>
    </w:rPr>
  </w:style>
  <w:style w:type="table" w:customStyle="1" w:styleId="Table">
    <w:name w:val="Table"/>
    <w:semiHidden/>
    <w:unhideWhenUsed/>
    <w:qFormat/>
    <w:rsid w:val="00D63742"/>
    <w:pPr>
      <w:spacing w:after="200"/>
    </w:pPr>
    <w:rPr>
      <w:rFonts w:asciiTheme="minorHAnsi" w:eastAsiaTheme="minorHAnsi" w:hAnsiTheme="minorHAnsi" w:cstheme="minorBidi"/>
      <w:sz w:val="24"/>
      <w:szCs w:val="24"/>
      <w:lang w:val="en-GB"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D63742"/>
    <w:pPr>
      <w:spacing w:after="120"/>
    </w:pPr>
  </w:style>
  <w:style w:type="character" w:customStyle="1" w:styleId="BodyTextChar">
    <w:name w:val="Body Text Char"/>
    <w:basedOn w:val="DefaultParagraphFont"/>
    <w:link w:val="BodyText"/>
    <w:uiPriority w:val="99"/>
    <w:semiHidden/>
    <w:rsid w:val="00D63742"/>
    <w:rPr>
      <w:rFonts w:ascii="Times New Roman" w:eastAsia="Times New Roman" w:hAnsi="Times New Roman"/>
      <w:sz w:val="24"/>
      <w:szCs w:val="24"/>
      <w:lang w:val="en-GB" w:eastAsia="en-GB"/>
    </w:rPr>
  </w:style>
  <w:style w:type="character" w:customStyle="1" w:styleId="CommentTok">
    <w:name w:val="CommentTok"/>
    <w:basedOn w:val="VerbatimChar"/>
    <w:rsid w:val="009A29F1"/>
    <w:rPr>
      <w:rFonts w:ascii="Consolas" w:hAnsi="Consolas"/>
      <w:i/>
      <w:color w:val="8F5902"/>
      <w:sz w:val="22"/>
      <w:shd w:val="clear" w:color="auto" w:fill="F8F8F8"/>
    </w:rPr>
  </w:style>
  <w:style w:type="character" w:customStyle="1" w:styleId="OtherTok">
    <w:name w:val="OtherTok"/>
    <w:basedOn w:val="VerbatimChar"/>
    <w:rsid w:val="009A29F1"/>
    <w:rPr>
      <w:rFonts w:ascii="Consolas" w:hAnsi="Consolas"/>
      <w:color w:val="8F5902"/>
      <w:sz w:val="22"/>
      <w:shd w:val="clear" w:color="auto" w:fill="F8F8F8"/>
    </w:rPr>
  </w:style>
  <w:style w:type="character" w:customStyle="1" w:styleId="scxw255451507">
    <w:name w:val="scxw255451507"/>
    <w:basedOn w:val="DefaultParagraphFont"/>
    <w:rsid w:val="00A74CB1"/>
  </w:style>
  <w:style w:type="character" w:customStyle="1" w:styleId="mi">
    <w:name w:val="mi"/>
    <w:basedOn w:val="DefaultParagraphFont"/>
    <w:rsid w:val="00A74CB1"/>
  </w:style>
  <w:style w:type="character" w:customStyle="1" w:styleId="mo">
    <w:name w:val="mo"/>
    <w:basedOn w:val="DefaultParagraphFont"/>
    <w:rsid w:val="00A74CB1"/>
  </w:style>
  <w:style w:type="character" w:customStyle="1" w:styleId="mn">
    <w:name w:val="mn"/>
    <w:basedOn w:val="DefaultParagraphFont"/>
    <w:rsid w:val="00A74CB1"/>
  </w:style>
  <w:style w:type="character" w:customStyle="1" w:styleId="mjxassistivemathml">
    <w:name w:val="mjx_assistive_mathml"/>
    <w:basedOn w:val="DefaultParagraphFont"/>
    <w:rsid w:val="00A74CB1"/>
  </w:style>
  <w:style w:type="paragraph" w:customStyle="1" w:styleId="EndNoteBibliographyTitle">
    <w:name w:val="EndNote Bibliography Title"/>
    <w:basedOn w:val="Normal"/>
    <w:link w:val="EndNoteBibliographyTitleChar"/>
    <w:rsid w:val="0070475C"/>
    <w:pPr>
      <w:jc w:val="center"/>
    </w:pPr>
  </w:style>
  <w:style w:type="character" w:customStyle="1" w:styleId="EndNoteBibliographyTitleChar">
    <w:name w:val="EndNote Bibliography Title Char"/>
    <w:basedOn w:val="DefaultParagraphFont"/>
    <w:link w:val="EndNoteBibliographyTitle"/>
    <w:rsid w:val="0070475C"/>
    <w:rPr>
      <w:rFonts w:ascii="Times New Roman" w:eastAsia="Times New Roman" w:hAnsi="Times New Roman"/>
      <w:sz w:val="24"/>
      <w:szCs w:val="24"/>
      <w:lang w:val="en-GB" w:eastAsia="en-GB"/>
    </w:rPr>
  </w:style>
  <w:style w:type="paragraph" w:customStyle="1" w:styleId="EndNoteBibliography">
    <w:name w:val="EndNote Bibliography"/>
    <w:basedOn w:val="Normal"/>
    <w:link w:val="EndNoteBibliographyChar"/>
    <w:rsid w:val="0070475C"/>
  </w:style>
  <w:style w:type="character" w:customStyle="1" w:styleId="EndNoteBibliographyChar">
    <w:name w:val="EndNote Bibliography Char"/>
    <w:basedOn w:val="DefaultParagraphFont"/>
    <w:link w:val="EndNoteBibliography"/>
    <w:rsid w:val="0070475C"/>
    <w:rPr>
      <w:rFonts w:ascii="Times New Roman" w:eastAsia="Times New Roman" w:hAnsi="Times New Roman"/>
      <w:sz w:val="24"/>
      <w:szCs w:val="24"/>
      <w:lang w:val="en-GB" w:eastAsia="en-GB"/>
    </w:rPr>
  </w:style>
  <w:style w:type="character" w:styleId="PageNumber">
    <w:name w:val="page number"/>
    <w:basedOn w:val="DefaultParagraphFont"/>
    <w:uiPriority w:val="99"/>
    <w:semiHidden/>
    <w:unhideWhenUsed/>
    <w:rsid w:val="004F2E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52460">
      <w:bodyDiv w:val="1"/>
      <w:marLeft w:val="0"/>
      <w:marRight w:val="0"/>
      <w:marTop w:val="0"/>
      <w:marBottom w:val="0"/>
      <w:divBdr>
        <w:top w:val="none" w:sz="0" w:space="0" w:color="auto"/>
        <w:left w:val="none" w:sz="0" w:space="0" w:color="auto"/>
        <w:bottom w:val="none" w:sz="0" w:space="0" w:color="auto"/>
        <w:right w:val="none" w:sz="0" w:space="0" w:color="auto"/>
      </w:divBdr>
      <w:divsChild>
        <w:div w:id="657805359">
          <w:marLeft w:val="0"/>
          <w:marRight w:val="0"/>
          <w:marTop w:val="0"/>
          <w:marBottom w:val="0"/>
          <w:divBdr>
            <w:top w:val="none" w:sz="0" w:space="0" w:color="auto"/>
            <w:left w:val="none" w:sz="0" w:space="0" w:color="auto"/>
            <w:bottom w:val="none" w:sz="0" w:space="0" w:color="auto"/>
            <w:right w:val="none" w:sz="0" w:space="0" w:color="auto"/>
          </w:divBdr>
        </w:div>
        <w:div w:id="1138767965">
          <w:marLeft w:val="0"/>
          <w:marRight w:val="0"/>
          <w:marTop w:val="0"/>
          <w:marBottom w:val="0"/>
          <w:divBdr>
            <w:top w:val="none" w:sz="0" w:space="0" w:color="auto"/>
            <w:left w:val="none" w:sz="0" w:space="0" w:color="auto"/>
            <w:bottom w:val="none" w:sz="0" w:space="0" w:color="auto"/>
            <w:right w:val="none" w:sz="0" w:space="0" w:color="auto"/>
          </w:divBdr>
        </w:div>
        <w:div w:id="1402413228">
          <w:marLeft w:val="0"/>
          <w:marRight w:val="0"/>
          <w:marTop w:val="0"/>
          <w:marBottom w:val="0"/>
          <w:divBdr>
            <w:top w:val="none" w:sz="0" w:space="0" w:color="auto"/>
            <w:left w:val="none" w:sz="0" w:space="0" w:color="auto"/>
            <w:bottom w:val="none" w:sz="0" w:space="0" w:color="auto"/>
            <w:right w:val="none" w:sz="0" w:space="0" w:color="auto"/>
          </w:divBdr>
        </w:div>
      </w:divsChild>
    </w:div>
    <w:div w:id="52242601">
      <w:bodyDiv w:val="1"/>
      <w:marLeft w:val="0"/>
      <w:marRight w:val="0"/>
      <w:marTop w:val="0"/>
      <w:marBottom w:val="0"/>
      <w:divBdr>
        <w:top w:val="none" w:sz="0" w:space="0" w:color="auto"/>
        <w:left w:val="none" w:sz="0" w:space="0" w:color="auto"/>
        <w:bottom w:val="none" w:sz="0" w:space="0" w:color="auto"/>
        <w:right w:val="none" w:sz="0" w:space="0" w:color="auto"/>
      </w:divBdr>
    </w:div>
    <w:div w:id="132646782">
      <w:bodyDiv w:val="1"/>
      <w:marLeft w:val="0"/>
      <w:marRight w:val="0"/>
      <w:marTop w:val="0"/>
      <w:marBottom w:val="0"/>
      <w:divBdr>
        <w:top w:val="none" w:sz="0" w:space="0" w:color="auto"/>
        <w:left w:val="none" w:sz="0" w:space="0" w:color="auto"/>
        <w:bottom w:val="none" w:sz="0" w:space="0" w:color="auto"/>
        <w:right w:val="none" w:sz="0" w:space="0" w:color="auto"/>
      </w:divBdr>
    </w:div>
    <w:div w:id="139880733">
      <w:bodyDiv w:val="1"/>
      <w:marLeft w:val="0"/>
      <w:marRight w:val="0"/>
      <w:marTop w:val="0"/>
      <w:marBottom w:val="0"/>
      <w:divBdr>
        <w:top w:val="none" w:sz="0" w:space="0" w:color="auto"/>
        <w:left w:val="none" w:sz="0" w:space="0" w:color="auto"/>
        <w:bottom w:val="none" w:sz="0" w:space="0" w:color="auto"/>
        <w:right w:val="none" w:sz="0" w:space="0" w:color="auto"/>
      </w:divBdr>
    </w:div>
    <w:div w:id="193270450">
      <w:bodyDiv w:val="1"/>
      <w:marLeft w:val="0"/>
      <w:marRight w:val="0"/>
      <w:marTop w:val="0"/>
      <w:marBottom w:val="0"/>
      <w:divBdr>
        <w:top w:val="none" w:sz="0" w:space="0" w:color="auto"/>
        <w:left w:val="none" w:sz="0" w:space="0" w:color="auto"/>
        <w:bottom w:val="none" w:sz="0" w:space="0" w:color="auto"/>
        <w:right w:val="none" w:sz="0" w:space="0" w:color="auto"/>
      </w:divBdr>
    </w:div>
    <w:div w:id="199823923">
      <w:bodyDiv w:val="1"/>
      <w:marLeft w:val="0"/>
      <w:marRight w:val="0"/>
      <w:marTop w:val="0"/>
      <w:marBottom w:val="0"/>
      <w:divBdr>
        <w:top w:val="none" w:sz="0" w:space="0" w:color="auto"/>
        <w:left w:val="none" w:sz="0" w:space="0" w:color="auto"/>
        <w:bottom w:val="none" w:sz="0" w:space="0" w:color="auto"/>
        <w:right w:val="none" w:sz="0" w:space="0" w:color="auto"/>
      </w:divBdr>
    </w:div>
    <w:div w:id="282544567">
      <w:bodyDiv w:val="1"/>
      <w:marLeft w:val="0"/>
      <w:marRight w:val="0"/>
      <w:marTop w:val="0"/>
      <w:marBottom w:val="0"/>
      <w:divBdr>
        <w:top w:val="none" w:sz="0" w:space="0" w:color="auto"/>
        <w:left w:val="none" w:sz="0" w:space="0" w:color="auto"/>
        <w:bottom w:val="none" w:sz="0" w:space="0" w:color="auto"/>
        <w:right w:val="none" w:sz="0" w:space="0" w:color="auto"/>
      </w:divBdr>
    </w:div>
    <w:div w:id="434523938">
      <w:bodyDiv w:val="1"/>
      <w:marLeft w:val="0"/>
      <w:marRight w:val="0"/>
      <w:marTop w:val="0"/>
      <w:marBottom w:val="0"/>
      <w:divBdr>
        <w:top w:val="none" w:sz="0" w:space="0" w:color="auto"/>
        <w:left w:val="none" w:sz="0" w:space="0" w:color="auto"/>
        <w:bottom w:val="none" w:sz="0" w:space="0" w:color="auto"/>
        <w:right w:val="none" w:sz="0" w:space="0" w:color="auto"/>
      </w:divBdr>
    </w:div>
    <w:div w:id="470246551">
      <w:bodyDiv w:val="1"/>
      <w:marLeft w:val="0"/>
      <w:marRight w:val="0"/>
      <w:marTop w:val="0"/>
      <w:marBottom w:val="0"/>
      <w:divBdr>
        <w:top w:val="none" w:sz="0" w:space="0" w:color="auto"/>
        <w:left w:val="none" w:sz="0" w:space="0" w:color="auto"/>
        <w:bottom w:val="none" w:sz="0" w:space="0" w:color="auto"/>
        <w:right w:val="none" w:sz="0" w:space="0" w:color="auto"/>
      </w:divBdr>
    </w:div>
    <w:div w:id="485367126">
      <w:bodyDiv w:val="1"/>
      <w:marLeft w:val="0"/>
      <w:marRight w:val="0"/>
      <w:marTop w:val="0"/>
      <w:marBottom w:val="0"/>
      <w:divBdr>
        <w:top w:val="none" w:sz="0" w:space="0" w:color="auto"/>
        <w:left w:val="none" w:sz="0" w:space="0" w:color="auto"/>
        <w:bottom w:val="none" w:sz="0" w:space="0" w:color="auto"/>
        <w:right w:val="none" w:sz="0" w:space="0" w:color="auto"/>
      </w:divBdr>
    </w:div>
    <w:div w:id="487748562">
      <w:bodyDiv w:val="1"/>
      <w:marLeft w:val="0"/>
      <w:marRight w:val="0"/>
      <w:marTop w:val="0"/>
      <w:marBottom w:val="0"/>
      <w:divBdr>
        <w:top w:val="none" w:sz="0" w:space="0" w:color="auto"/>
        <w:left w:val="none" w:sz="0" w:space="0" w:color="auto"/>
        <w:bottom w:val="none" w:sz="0" w:space="0" w:color="auto"/>
        <w:right w:val="none" w:sz="0" w:space="0" w:color="auto"/>
      </w:divBdr>
    </w:div>
    <w:div w:id="538979788">
      <w:bodyDiv w:val="1"/>
      <w:marLeft w:val="0"/>
      <w:marRight w:val="0"/>
      <w:marTop w:val="0"/>
      <w:marBottom w:val="0"/>
      <w:divBdr>
        <w:top w:val="none" w:sz="0" w:space="0" w:color="auto"/>
        <w:left w:val="none" w:sz="0" w:space="0" w:color="auto"/>
        <w:bottom w:val="none" w:sz="0" w:space="0" w:color="auto"/>
        <w:right w:val="none" w:sz="0" w:space="0" w:color="auto"/>
      </w:divBdr>
    </w:div>
    <w:div w:id="720327553">
      <w:bodyDiv w:val="1"/>
      <w:marLeft w:val="0"/>
      <w:marRight w:val="0"/>
      <w:marTop w:val="0"/>
      <w:marBottom w:val="0"/>
      <w:divBdr>
        <w:top w:val="none" w:sz="0" w:space="0" w:color="auto"/>
        <w:left w:val="none" w:sz="0" w:space="0" w:color="auto"/>
        <w:bottom w:val="none" w:sz="0" w:space="0" w:color="auto"/>
        <w:right w:val="none" w:sz="0" w:space="0" w:color="auto"/>
      </w:divBdr>
      <w:divsChild>
        <w:div w:id="220529646">
          <w:marLeft w:val="0"/>
          <w:marRight w:val="0"/>
          <w:marTop w:val="0"/>
          <w:marBottom w:val="0"/>
          <w:divBdr>
            <w:top w:val="none" w:sz="0" w:space="0" w:color="auto"/>
            <w:left w:val="none" w:sz="0" w:space="0" w:color="auto"/>
            <w:bottom w:val="none" w:sz="0" w:space="0" w:color="auto"/>
            <w:right w:val="none" w:sz="0" w:space="0" w:color="auto"/>
          </w:divBdr>
        </w:div>
        <w:div w:id="1402946309">
          <w:marLeft w:val="0"/>
          <w:marRight w:val="0"/>
          <w:marTop w:val="0"/>
          <w:marBottom w:val="0"/>
          <w:divBdr>
            <w:top w:val="none" w:sz="0" w:space="0" w:color="auto"/>
            <w:left w:val="none" w:sz="0" w:space="0" w:color="auto"/>
            <w:bottom w:val="none" w:sz="0" w:space="0" w:color="auto"/>
            <w:right w:val="none" w:sz="0" w:space="0" w:color="auto"/>
          </w:divBdr>
        </w:div>
      </w:divsChild>
    </w:div>
    <w:div w:id="728765539">
      <w:bodyDiv w:val="1"/>
      <w:marLeft w:val="0"/>
      <w:marRight w:val="0"/>
      <w:marTop w:val="0"/>
      <w:marBottom w:val="0"/>
      <w:divBdr>
        <w:top w:val="none" w:sz="0" w:space="0" w:color="auto"/>
        <w:left w:val="none" w:sz="0" w:space="0" w:color="auto"/>
        <w:bottom w:val="none" w:sz="0" w:space="0" w:color="auto"/>
        <w:right w:val="none" w:sz="0" w:space="0" w:color="auto"/>
      </w:divBdr>
    </w:div>
    <w:div w:id="759107835">
      <w:bodyDiv w:val="1"/>
      <w:marLeft w:val="0"/>
      <w:marRight w:val="0"/>
      <w:marTop w:val="0"/>
      <w:marBottom w:val="0"/>
      <w:divBdr>
        <w:top w:val="none" w:sz="0" w:space="0" w:color="auto"/>
        <w:left w:val="none" w:sz="0" w:space="0" w:color="auto"/>
        <w:bottom w:val="none" w:sz="0" w:space="0" w:color="auto"/>
        <w:right w:val="none" w:sz="0" w:space="0" w:color="auto"/>
      </w:divBdr>
    </w:div>
    <w:div w:id="786660067">
      <w:bodyDiv w:val="1"/>
      <w:marLeft w:val="0"/>
      <w:marRight w:val="0"/>
      <w:marTop w:val="0"/>
      <w:marBottom w:val="0"/>
      <w:divBdr>
        <w:top w:val="none" w:sz="0" w:space="0" w:color="auto"/>
        <w:left w:val="none" w:sz="0" w:space="0" w:color="auto"/>
        <w:bottom w:val="none" w:sz="0" w:space="0" w:color="auto"/>
        <w:right w:val="none" w:sz="0" w:space="0" w:color="auto"/>
      </w:divBdr>
    </w:div>
    <w:div w:id="797573722">
      <w:bodyDiv w:val="1"/>
      <w:marLeft w:val="0"/>
      <w:marRight w:val="0"/>
      <w:marTop w:val="0"/>
      <w:marBottom w:val="0"/>
      <w:divBdr>
        <w:top w:val="none" w:sz="0" w:space="0" w:color="auto"/>
        <w:left w:val="none" w:sz="0" w:space="0" w:color="auto"/>
        <w:bottom w:val="none" w:sz="0" w:space="0" w:color="auto"/>
        <w:right w:val="none" w:sz="0" w:space="0" w:color="auto"/>
      </w:divBdr>
    </w:div>
    <w:div w:id="821046182">
      <w:bodyDiv w:val="1"/>
      <w:marLeft w:val="0"/>
      <w:marRight w:val="0"/>
      <w:marTop w:val="0"/>
      <w:marBottom w:val="0"/>
      <w:divBdr>
        <w:top w:val="none" w:sz="0" w:space="0" w:color="auto"/>
        <w:left w:val="none" w:sz="0" w:space="0" w:color="auto"/>
        <w:bottom w:val="none" w:sz="0" w:space="0" w:color="auto"/>
        <w:right w:val="none" w:sz="0" w:space="0" w:color="auto"/>
      </w:divBdr>
    </w:div>
    <w:div w:id="830877501">
      <w:bodyDiv w:val="1"/>
      <w:marLeft w:val="0"/>
      <w:marRight w:val="0"/>
      <w:marTop w:val="0"/>
      <w:marBottom w:val="0"/>
      <w:divBdr>
        <w:top w:val="none" w:sz="0" w:space="0" w:color="auto"/>
        <w:left w:val="none" w:sz="0" w:space="0" w:color="auto"/>
        <w:bottom w:val="none" w:sz="0" w:space="0" w:color="auto"/>
        <w:right w:val="none" w:sz="0" w:space="0" w:color="auto"/>
      </w:divBdr>
    </w:div>
    <w:div w:id="893155746">
      <w:bodyDiv w:val="1"/>
      <w:marLeft w:val="0"/>
      <w:marRight w:val="0"/>
      <w:marTop w:val="0"/>
      <w:marBottom w:val="0"/>
      <w:divBdr>
        <w:top w:val="none" w:sz="0" w:space="0" w:color="auto"/>
        <w:left w:val="none" w:sz="0" w:space="0" w:color="auto"/>
        <w:bottom w:val="none" w:sz="0" w:space="0" w:color="auto"/>
        <w:right w:val="none" w:sz="0" w:space="0" w:color="auto"/>
      </w:divBdr>
    </w:div>
    <w:div w:id="896009220">
      <w:bodyDiv w:val="1"/>
      <w:marLeft w:val="0"/>
      <w:marRight w:val="0"/>
      <w:marTop w:val="0"/>
      <w:marBottom w:val="0"/>
      <w:divBdr>
        <w:top w:val="none" w:sz="0" w:space="0" w:color="auto"/>
        <w:left w:val="none" w:sz="0" w:space="0" w:color="auto"/>
        <w:bottom w:val="none" w:sz="0" w:space="0" w:color="auto"/>
        <w:right w:val="none" w:sz="0" w:space="0" w:color="auto"/>
      </w:divBdr>
    </w:div>
    <w:div w:id="917638972">
      <w:bodyDiv w:val="1"/>
      <w:marLeft w:val="0"/>
      <w:marRight w:val="0"/>
      <w:marTop w:val="0"/>
      <w:marBottom w:val="0"/>
      <w:divBdr>
        <w:top w:val="none" w:sz="0" w:space="0" w:color="auto"/>
        <w:left w:val="none" w:sz="0" w:space="0" w:color="auto"/>
        <w:bottom w:val="none" w:sz="0" w:space="0" w:color="auto"/>
        <w:right w:val="none" w:sz="0" w:space="0" w:color="auto"/>
      </w:divBdr>
    </w:div>
    <w:div w:id="1023704688">
      <w:bodyDiv w:val="1"/>
      <w:marLeft w:val="0"/>
      <w:marRight w:val="0"/>
      <w:marTop w:val="0"/>
      <w:marBottom w:val="0"/>
      <w:divBdr>
        <w:top w:val="none" w:sz="0" w:space="0" w:color="auto"/>
        <w:left w:val="none" w:sz="0" w:space="0" w:color="auto"/>
        <w:bottom w:val="none" w:sz="0" w:space="0" w:color="auto"/>
        <w:right w:val="none" w:sz="0" w:space="0" w:color="auto"/>
      </w:divBdr>
    </w:div>
    <w:div w:id="1028068062">
      <w:bodyDiv w:val="1"/>
      <w:marLeft w:val="0"/>
      <w:marRight w:val="0"/>
      <w:marTop w:val="0"/>
      <w:marBottom w:val="0"/>
      <w:divBdr>
        <w:top w:val="none" w:sz="0" w:space="0" w:color="auto"/>
        <w:left w:val="none" w:sz="0" w:space="0" w:color="auto"/>
        <w:bottom w:val="none" w:sz="0" w:space="0" w:color="auto"/>
        <w:right w:val="none" w:sz="0" w:space="0" w:color="auto"/>
      </w:divBdr>
      <w:divsChild>
        <w:div w:id="1528251775">
          <w:marLeft w:val="0"/>
          <w:marRight w:val="0"/>
          <w:marTop w:val="0"/>
          <w:marBottom w:val="0"/>
          <w:divBdr>
            <w:top w:val="none" w:sz="0" w:space="0" w:color="auto"/>
            <w:left w:val="none" w:sz="0" w:space="0" w:color="auto"/>
            <w:bottom w:val="none" w:sz="0" w:space="0" w:color="auto"/>
            <w:right w:val="none" w:sz="0" w:space="0" w:color="auto"/>
          </w:divBdr>
        </w:div>
      </w:divsChild>
    </w:div>
    <w:div w:id="1040208654">
      <w:bodyDiv w:val="1"/>
      <w:marLeft w:val="0"/>
      <w:marRight w:val="0"/>
      <w:marTop w:val="0"/>
      <w:marBottom w:val="0"/>
      <w:divBdr>
        <w:top w:val="none" w:sz="0" w:space="0" w:color="auto"/>
        <w:left w:val="none" w:sz="0" w:space="0" w:color="auto"/>
        <w:bottom w:val="none" w:sz="0" w:space="0" w:color="auto"/>
        <w:right w:val="none" w:sz="0" w:space="0" w:color="auto"/>
      </w:divBdr>
    </w:div>
    <w:div w:id="1084840705">
      <w:bodyDiv w:val="1"/>
      <w:marLeft w:val="0"/>
      <w:marRight w:val="0"/>
      <w:marTop w:val="0"/>
      <w:marBottom w:val="0"/>
      <w:divBdr>
        <w:top w:val="none" w:sz="0" w:space="0" w:color="auto"/>
        <w:left w:val="none" w:sz="0" w:space="0" w:color="auto"/>
        <w:bottom w:val="none" w:sz="0" w:space="0" w:color="auto"/>
        <w:right w:val="none" w:sz="0" w:space="0" w:color="auto"/>
      </w:divBdr>
    </w:div>
    <w:div w:id="1107887861">
      <w:bodyDiv w:val="1"/>
      <w:marLeft w:val="0"/>
      <w:marRight w:val="0"/>
      <w:marTop w:val="0"/>
      <w:marBottom w:val="0"/>
      <w:divBdr>
        <w:top w:val="none" w:sz="0" w:space="0" w:color="auto"/>
        <w:left w:val="none" w:sz="0" w:space="0" w:color="auto"/>
        <w:bottom w:val="none" w:sz="0" w:space="0" w:color="auto"/>
        <w:right w:val="none" w:sz="0" w:space="0" w:color="auto"/>
      </w:divBdr>
      <w:divsChild>
        <w:div w:id="1137842003">
          <w:marLeft w:val="0"/>
          <w:marRight w:val="0"/>
          <w:marTop w:val="0"/>
          <w:marBottom w:val="0"/>
          <w:divBdr>
            <w:top w:val="none" w:sz="0" w:space="0" w:color="auto"/>
            <w:left w:val="none" w:sz="0" w:space="0" w:color="auto"/>
            <w:bottom w:val="none" w:sz="0" w:space="0" w:color="auto"/>
            <w:right w:val="none" w:sz="0" w:space="0" w:color="auto"/>
          </w:divBdr>
        </w:div>
        <w:div w:id="1283614045">
          <w:marLeft w:val="0"/>
          <w:marRight w:val="0"/>
          <w:marTop w:val="0"/>
          <w:marBottom w:val="0"/>
          <w:divBdr>
            <w:top w:val="none" w:sz="0" w:space="0" w:color="auto"/>
            <w:left w:val="none" w:sz="0" w:space="0" w:color="auto"/>
            <w:bottom w:val="none" w:sz="0" w:space="0" w:color="auto"/>
            <w:right w:val="none" w:sz="0" w:space="0" w:color="auto"/>
          </w:divBdr>
        </w:div>
      </w:divsChild>
    </w:div>
    <w:div w:id="1141385661">
      <w:bodyDiv w:val="1"/>
      <w:marLeft w:val="0"/>
      <w:marRight w:val="0"/>
      <w:marTop w:val="0"/>
      <w:marBottom w:val="0"/>
      <w:divBdr>
        <w:top w:val="none" w:sz="0" w:space="0" w:color="auto"/>
        <w:left w:val="none" w:sz="0" w:space="0" w:color="auto"/>
        <w:bottom w:val="none" w:sz="0" w:space="0" w:color="auto"/>
        <w:right w:val="none" w:sz="0" w:space="0" w:color="auto"/>
      </w:divBdr>
    </w:div>
    <w:div w:id="1159733023">
      <w:bodyDiv w:val="1"/>
      <w:marLeft w:val="0"/>
      <w:marRight w:val="0"/>
      <w:marTop w:val="0"/>
      <w:marBottom w:val="0"/>
      <w:divBdr>
        <w:top w:val="none" w:sz="0" w:space="0" w:color="auto"/>
        <w:left w:val="none" w:sz="0" w:space="0" w:color="auto"/>
        <w:bottom w:val="none" w:sz="0" w:space="0" w:color="auto"/>
        <w:right w:val="none" w:sz="0" w:space="0" w:color="auto"/>
      </w:divBdr>
    </w:div>
    <w:div w:id="1181549755">
      <w:bodyDiv w:val="1"/>
      <w:marLeft w:val="0"/>
      <w:marRight w:val="0"/>
      <w:marTop w:val="0"/>
      <w:marBottom w:val="0"/>
      <w:divBdr>
        <w:top w:val="none" w:sz="0" w:space="0" w:color="auto"/>
        <w:left w:val="none" w:sz="0" w:space="0" w:color="auto"/>
        <w:bottom w:val="none" w:sz="0" w:space="0" w:color="auto"/>
        <w:right w:val="none" w:sz="0" w:space="0" w:color="auto"/>
      </w:divBdr>
    </w:div>
    <w:div w:id="1221867236">
      <w:bodyDiv w:val="1"/>
      <w:marLeft w:val="0"/>
      <w:marRight w:val="0"/>
      <w:marTop w:val="0"/>
      <w:marBottom w:val="0"/>
      <w:divBdr>
        <w:top w:val="none" w:sz="0" w:space="0" w:color="auto"/>
        <w:left w:val="none" w:sz="0" w:space="0" w:color="auto"/>
        <w:bottom w:val="none" w:sz="0" w:space="0" w:color="auto"/>
        <w:right w:val="none" w:sz="0" w:space="0" w:color="auto"/>
      </w:divBdr>
    </w:div>
    <w:div w:id="1246458912">
      <w:bodyDiv w:val="1"/>
      <w:marLeft w:val="0"/>
      <w:marRight w:val="0"/>
      <w:marTop w:val="0"/>
      <w:marBottom w:val="0"/>
      <w:divBdr>
        <w:top w:val="none" w:sz="0" w:space="0" w:color="auto"/>
        <w:left w:val="none" w:sz="0" w:space="0" w:color="auto"/>
        <w:bottom w:val="none" w:sz="0" w:space="0" w:color="auto"/>
        <w:right w:val="none" w:sz="0" w:space="0" w:color="auto"/>
      </w:divBdr>
    </w:div>
    <w:div w:id="1281954088">
      <w:bodyDiv w:val="1"/>
      <w:marLeft w:val="0"/>
      <w:marRight w:val="0"/>
      <w:marTop w:val="0"/>
      <w:marBottom w:val="0"/>
      <w:divBdr>
        <w:top w:val="none" w:sz="0" w:space="0" w:color="auto"/>
        <w:left w:val="none" w:sz="0" w:space="0" w:color="auto"/>
        <w:bottom w:val="none" w:sz="0" w:space="0" w:color="auto"/>
        <w:right w:val="none" w:sz="0" w:space="0" w:color="auto"/>
      </w:divBdr>
    </w:div>
    <w:div w:id="1307196898">
      <w:bodyDiv w:val="1"/>
      <w:marLeft w:val="0"/>
      <w:marRight w:val="0"/>
      <w:marTop w:val="0"/>
      <w:marBottom w:val="0"/>
      <w:divBdr>
        <w:top w:val="none" w:sz="0" w:space="0" w:color="auto"/>
        <w:left w:val="none" w:sz="0" w:space="0" w:color="auto"/>
        <w:bottom w:val="none" w:sz="0" w:space="0" w:color="auto"/>
        <w:right w:val="none" w:sz="0" w:space="0" w:color="auto"/>
      </w:divBdr>
    </w:div>
    <w:div w:id="1312295590">
      <w:bodyDiv w:val="1"/>
      <w:marLeft w:val="0"/>
      <w:marRight w:val="0"/>
      <w:marTop w:val="0"/>
      <w:marBottom w:val="0"/>
      <w:divBdr>
        <w:top w:val="none" w:sz="0" w:space="0" w:color="auto"/>
        <w:left w:val="none" w:sz="0" w:space="0" w:color="auto"/>
        <w:bottom w:val="none" w:sz="0" w:space="0" w:color="auto"/>
        <w:right w:val="none" w:sz="0" w:space="0" w:color="auto"/>
      </w:divBdr>
    </w:div>
    <w:div w:id="1318723540">
      <w:bodyDiv w:val="1"/>
      <w:marLeft w:val="0"/>
      <w:marRight w:val="0"/>
      <w:marTop w:val="0"/>
      <w:marBottom w:val="0"/>
      <w:divBdr>
        <w:top w:val="none" w:sz="0" w:space="0" w:color="auto"/>
        <w:left w:val="none" w:sz="0" w:space="0" w:color="auto"/>
        <w:bottom w:val="none" w:sz="0" w:space="0" w:color="auto"/>
        <w:right w:val="none" w:sz="0" w:space="0" w:color="auto"/>
      </w:divBdr>
      <w:divsChild>
        <w:div w:id="1374037959">
          <w:marLeft w:val="0"/>
          <w:marRight w:val="0"/>
          <w:marTop w:val="0"/>
          <w:marBottom w:val="0"/>
          <w:divBdr>
            <w:top w:val="none" w:sz="0" w:space="0" w:color="auto"/>
            <w:left w:val="none" w:sz="0" w:space="0" w:color="auto"/>
            <w:bottom w:val="none" w:sz="0" w:space="0" w:color="auto"/>
            <w:right w:val="none" w:sz="0" w:space="0" w:color="auto"/>
          </w:divBdr>
          <w:divsChild>
            <w:div w:id="1748916019">
              <w:marLeft w:val="0"/>
              <w:marRight w:val="0"/>
              <w:marTop w:val="0"/>
              <w:marBottom w:val="0"/>
              <w:divBdr>
                <w:top w:val="none" w:sz="0" w:space="0" w:color="auto"/>
                <w:left w:val="none" w:sz="0" w:space="0" w:color="auto"/>
                <w:bottom w:val="none" w:sz="0" w:space="0" w:color="auto"/>
                <w:right w:val="none" w:sz="0" w:space="0" w:color="auto"/>
              </w:divBdr>
            </w:div>
          </w:divsChild>
        </w:div>
        <w:div w:id="868690203">
          <w:marLeft w:val="0"/>
          <w:marRight w:val="0"/>
          <w:marTop w:val="0"/>
          <w:marBottom w:val="0"/>
          <w:divBdr>
            <w:top w:val="none" w:sz="0" w:space="0" w:color="auto"/>
            <w:left w:val="none" w:sz="0" w:space="0" w:color="auto"/>
            <w:bottom w:val="none" w:sz="0" w:space="0" w:color="auto"/>
            <w:right w:val="none" w:sz="0" w:space="0" w:color="auto"/>
          </w:divBdr>
          <w:divsChild>
            <w:div w:id="306786899">
              <w:marLeft w:val="0"/>
              <w:marRight w:val="0"/>
              <w:marTop w:val="0"/>
              <w:marBottom w:val="0"/>
              <w:divBdr>
                <w:top w:val="none" w:sz="0" w:space="0" w:color="auto"/>
                <w:left w:val="none" w:sz="0" w:space="0" w:color="auto"/>
                <w:bottom w:val="none" w:sz="0" w:space="0" w:color="auto"/>
                <w:right w:val="none" w:sz="0" w:space="0" w:color="auto"/>
              </w:divBdr>
            </w:div>
          </w:divsChild>
        </w:div>
        <w:div w:id="180321703">
          <w:marLeft w:val="0"/>
          <w:marRight w:val="0"/>
          <w:marTop w:val="0"/>
          <w:marBottom w:val="0"/>
          <w:divBdr>
            <w:top w:val="none" w:sz="0" w:space="0" w:color="auto"/>
            <w:left w:val="none" w:sz="0" w:space="0" w:color="auto"/>
            <w:bottom w:val="none" w:sz="0" w:space="0" w:color="auto"/>
            <w:right w:val="none" w:sz="0" w:space="0" w:color="auto"/>
          </w:divBdr>
          <w:divsChild>
            <w:div w:id="2090499915">
              <w:marLeft w:val="0"/>
              <w:marRight w:val="0"/>
              <w:marTop w:val="0"/>
              <w:marBottom w:val="0"/>
              <w:divBdr>
                <w:top w:val="none" w:sz="0" w:space="0" w:color="auto"/>
                <w:left w:val="none" w:sz="0" w:space="0" w:color="auto"/>
                <w:bottom w:val="none" w:sz="0" w:space="0" w:color="auto"/>
                <w:right w:val="none" w:sz="0" w:space="0" w:color="auto"/>
              </w:divBdr>
            </w:div>
          </w:divsChild>
        </w:div>
        <w:div w:id="359861489">
          <w:marLeft w:val="0"/>
          <w:marRight w:val="0"/>
          <w:marTop w:val="0"/>
          <w:marBottom w:val="0"/>
          <w:divBdr>
            <w:top w:val="none" w:sz="0" w:space="0" w:color="auto"/>
            <w:left w:val="none" w:sz="0" w:space="0" w:color="auto"/>
            <w:bottom w:val="none" w:sz="0" w:space="0" w:color="auto"/>
            <w:right w:val="none" w:sz="0" w:space="0" w:color="auto"/>
          </w:divBdr>
          <w:divsChild>
            <w:div w:id="538472713">
              <w:marLeft w:val="0"/>
              <w:marRight w:val="0"/>
              <w:marTop w:val="0"/>
              <w:marBottom w:val="0"/>
              <w:divBdr>
                <w:top w:val="none" w:sz="0" w:space="0" w:color="auto"/>
                <w:left w:val="none" w:sz="0" w:space="0" w:color="auto"/>
                <w:bottom w:val="none" w:sz="0" w:space="0" w:color="auto"/>
                <w:right w:val="none" w:sz="0" w:space="0" w:color="auto"/>
              </w:divBdr>
            </w:div>
          </w:divsChild>
        </w:div>
        <w:div w:id="750203532">
          <w:marLeft w:val="0"/>
          <w:marRight w:val="0"/>
          <w:marTop w:val="0"/>
          <w:marBottom w:val="0"/>
          <w:divBdr>
            <w:top w:val="none" w:sz="0" w:space="0" w:color="auto"/>
            <w:left w:val="none" w:sz="0" w:space="0" w:color="auto"/>
            <w:bottom w:val="none" w:sz="0" w:space="0" w:color="auto"/>
            <w:right w:val="none" w:sz="0" w:space="0" w:color="auto"/>
          </w:divBdr>
          <w:divsChild>
            <w:div w:id="2000574308">
              <w:marLeft w:val="0"/>
              <w:marRight w:val="0"/>
              <w:marTop w:val="0"/>
              <w:marBottom w:val="0"/>
              <w:divBdr>
                <w:top w:val="none" w:sz="0" w:space="0" w:color="auto"/>
                <w:left w:val="none" w:sz="0" w:space="0" w:color="auto"/>
                <w:bottom w:val="none" w:sz="0" w:space="0" w:color="auto"/>
                <w:right w:val="none" w:sz="0" w:space="0" w:color="auto"/>
              </w:divBdr>
            </w:div>
          </w:divsChild>
        </w:div>
        <w:div w:id="464546574">
          <w:marLeft w:val="0"/>
          <w:marRight w:val="0"/>
          <w:marTop w:val="0"/>
          <w:marBottom w:val="0"/>
          <w:divBdr>
            <w:top w:val="none" w:sz="0" w:space="0" w:color="auto"/>
            <w:left w:val="none" w:sz="0" w:space="0" w:color="auto"/>
            <w:bottom w:val="none" w:sz="0" w:space="0" w:color="auto"/>
            <w:right w:val="none" w:sz="0" w:space="0" w:color="auto"/>
          </w:divBdr>
          <w:divsChild>
            <w:div w:id="1034115079">
              <w:marLeft w:val="0"/>
              <w:marRight w:val="0"/>
              <w:marTop w:val="0"/>
              <w:marBottom w:val="0"/>
              <w:divBdr>
                <w:top w:val="none" w:sz="0" w:space="0" w:color="auto"/>
                <w:left w:val="none" w:sz="0" w:space="0" w:color="auto"/>
                <w:bottom w:val="none" w:sz="0" w:space="0" w:color="auto"/>
                <w:right w:val="none" w:sz="0" w:space="0" w:color="auto"/>
              </w:divBdr>
            </w:div>
          </w:divsChild>
        </w:div>
        <w:div w:id="93328498">
          <w:marLeft w:val="0"/>
          <w:marRight w:val="0"/>
          <w:marTop w:val="0"/>
          <w:marBottom w:val="0"/>
          <w:divBdr>
            <w:top w:val="none" w:sz="0" w:space="0" w:color="auto"/>
            <w:left w:val="none" w:sz="0" w:space="0" w:color="auto"/>
            <w:bottom w:val="none" w:sz="0" w:space="0" w:color="auto"/>
            <w:right w:val="none" w:sz="0" w:space="0" w:color="auto"/>
          </w:divBdr>
          <w:divsChild>
            <w:div w:id="559512017">
              <w:marLeft w:val="0"/>
              <w:marRight w:val="0"/>
              <w:marTop w:val="0"/>
              <w:marBottom w:val="0"/>
              <w:divBdr>
                <w:top w:val="none" w:sz="0" w:space="0" w:color="auto"/>
                <w:left w:val="none" w:sz="0" w:space="0" w:color="auto"/>
                <w:bottom w:val="none" w:sz="0" w:space="0" w:color="auto"/>
                <w:right w:val="none" w:sz="0" w:space="0" w:color="auto"/>
              </w:divBdr>
            </w:div>
          </w:divsChild>
        </w:div>
        <w:div w:id="1757553287">
          <w:marLeft w:val="0"/>
          <w:marRight w:val="0"/>
          <w:marTop w:val="0"/>
          <w:marBottom w:val="0"/>
          <w:divBdr>
            <w:top w:val="none" w:sz="0" w:space="0" w:color="auto"/>
            <w:left w:val="none" w:sz="0" w:space="0" w:color="auto"/>
            <w:bottom w:val="none" w:sz="0" w:space="0" w:color="auto"/>
            <w:right w:val="none" w:sz="0" w:space="0" w:color="auto"/>
          </w:divBdr>
          <w:divsChild>
            <w:div w:id="1965230684">
              <w:marLeft w:val="0"/>
              <w:marRight w:val="0"/>
              <w:marTop w:val="0"/>
              <w:marBottom w:val="0"/>
              <w:divBdr>
                <w:top w:val="none" w:sz="0" w:space="0" w:color="auto"/>
                <w:left w:val="none" w:sz="0" w:space="0" w:color="auto"/>
                <w:bottom w:val="none" w:sz="0" w:space="0" w:color="auto"/>
                <w:right w:val="none" w:sz="0" w:space="0" w:color="auto"/>
              </w:divBdr>
            </w:div>
          </w:divsChild>
        </w:div>
        <w:div w:id="1462729481">
          <w:marLeft w:val="0"/>
          <w:marRight w:val="0"/>
          <w:marTop w:val="0"/>
          <w:marBottom w:val="0"/>
          <w:divBdr>
            <w:top w:val="none" w:sz="0" w:space="0" w:color="auto"/>
            <w:left w:val="none" w:sz="0" w:space="0" w:color="auto"/>
            <w:bottom w:val="none" w:sz="0" w:space="0" w:color="auto"/>
            <w:right w:val="none" w:sz="0" w:space="0" w:color="auto"/>
          </w:divBdr>
          <w:divsChild>
            <w:div w:id="475224616">
              <w:marLeft w:val="0"/>
              <w:marRight w:val="0"/>
              <w:marTop w:val="0"/>
              <w:marBottom w:val="0"/>
              <w:divBdr>
                <w:top w:val="none" w:sz="0" w:space="0" w:color="auto"/>
                <w:left w:val="none" w:sz="0" w:space="0" w:color="auto"/>
                <w:bottom w:val="none" w:sz="0" w:space="0" w:color="auto"/>
                <w:right w:val="none" w:sz="0" w:space="0" w:color="auto"/>
              </w:divBdr>
            </w:div>
          </w:divsChild>
        </w:div>
        <w:div w:id="512300240">
          <w:marLeft w:val="0"/>
          <w:marRight w:val="0"/>
          <w:marTop w:val="0"/>
          <w:marBottom w:val="0"/>
          <w:divBdr>
            <w:top w:val="none" w:sz="0" w:space="0" w:color="auto"/>
            <w:left w:val="none" w:sz="0" w:space="0" w:color="auto"/>
            <w:bottom w:val="none" w:sz="0" w:space="0" w:color="auto"/>
            <w:right w:val="none" w:sz="0" w:space="0" w:color="auto"/>
          </w:divBdr>
          <w:divsChild>
            <w:div w:id="94735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051864">
      <w:bodyDiv w:val="1"/>
      <w:marLeft w:val="0"/>
      <w:marRight w:val="0"/>
      <w:marTop w:val="0"/>
      <w:marBottom w:val="0"/>
      <w:divBdr>
        <w:top w:val="none" w:sz="0" w:space="0" w:color="auto"/>
        <w:left w:val="none" w:sz="0" w:space="0" w:color="auto"/>
        <w:bottom w:val="none" w:sz="0" w:space="0" w:color="auto"/>
        <w:right w:val="none" w:sz="0" w:space="0" w:color="auto"/>
      </w:divBdr>
      <w:divsChild>
        <w:div w:id="932132970">
          <w:marLeft w:val="0"/>
          <w:marRight w:val="0"/>
          <w:marTop w:val="0"/>
          <w:marBottom w:val="0"/>
          <w:divBdr>
            <w:top w:val="none" w:sz="0" w:space="0" w:color="auto"/>
            <w:left w:val="none" w:sz="0" w:space="0" w:color="auto"/>
            <w:bottom w:val="none" w:sz="0" w:space="0" w:color="auto"/>
            <w:right w:val="none" w:sz="0" w:space="0" w:color="auto"/>
          </w:divBdr>
        </w:div>
        <w:div w:id="1613786835">
          <w:marLeft w:val="0"/>
          <w:marRight w:val="0"/>
          <w:marTop w:val="0"/>
          <w:marBottom w:val="0"/>
          <w:divBdr>
            <w:top w:val="none" w:sz="0" w:space="0" w:color="auto"/>
            <w:left w:val="none" w:sz="0" w:space="0" w:color="auto"/>
            <w:bottom w:val="none" w:sz="0" w:space="0" w:color="auto"/>
            <w:right w:val="none" w:sz="0" w:space="0" w:color="auto"/>
          </w:divBdr>
        </w:div>
      </w:divsChild>
    </w:div>
    <w:div w:id="1404641488">
      <w:bodyDiv w:val="1"/>
      <w:marLeft w:val="0"/>
      <w:marRight w:val="0"/>
      <w:marTop w:val="0"/>
      <w:marBottom w:val="0"/>
      <w:divBdr>
        <w:top w:val="none" w:sz="0" w:space="0" w:color="auto"/>
        <w:left w:val="none" w:sz="0" w:space="0" w:color="auto"/>
        <w:bottom w:val="none" w:sz="0" w:space="0" w:color="auto"/>
        <w:right w:val="none" w:sz="0" w:space="0" w:color="auto"/>
      </w:divBdr>
    </w:div>
    <w:div w:id="1442262866">
      <w:bodyDiv w:val="1"/>
      <w:marLeft w:val="0"/>
      <w:marRight w:val="0"/>
      <w:marTop w:val="0"/>
      <w:marBottom w:val="0"/>
      <w:divBdr>
        <w:top w:val="none" w:sz="0" w:space="0" w:color="auto"/>
        <w:left w:val="none" w:sz="0" w:space="0" w:color="auto"/>
        <w:bottom w:val="none" w:sz="0" w:space="0" w:color="auto"/>
        <w:right w:val="none" w:sz="0" w:space="0" w:color="auto"/>
      </w:divBdr>
      <w:divsChild>
        <w:div w:id="939608535">
          <w:marLeft w:val="0"/>
          <w:marRight w:val="0"/>
          <w:marTop w:val="0"/>
          <w:marBottom w:val="0"/>
          <w:divBdr>
            <w:top w:val="none" w:sz="0" w:space="0" w:color="auto"/>
            <w:left w:val="none" w:sz="0" w:space="0" w:color="auto"/>
            <w:bottom w:val="none" w:sz="0" w:space="0" w:color="auto"/>
            <w:right w:val="none" w:sz="0" w:space="0" w:color="auto"/>
          </w:divBdr>
        </w:div>
        <w:div w:id="1282881145">
          <w:marLeft w:val="0"/>
          <w:marRight w:val="0"/>
          <w:marTop w:val="0"/>
          <w:marBottom w:val="0"/>
          <w:divBdr>
            <w:top w:val="none" w:sz="0" w:space="0" w:color="auto"/>
            <w:left w:val="none" w:sz="0" w:space="0" w:color="auto"/>
            <w:bottom w:val="none" w:sz="0" w:space="0" w:color="auto"/>
            <w:right w:val="none" w:sz="0" w:space="0" w:color="auto"/>
          </w:divBdr>
        </w:div>
      </w:divsChild>
    </w:div>
    <w:div w:id="1442414572">
      <w:bodyDiv w:val="1"/>
      <w:marLeft w:val="0"/>
      <w:marRight w:val="0"/>
      <w:marTop w:val="0"/>
      <w:marBottom w:val="0"/>
      <w:divBdr>
        <w:top w:val="none" w:sz="0" w:space="0" w:color="auto"/>
        <w:left w:val="none" w:sz="0" w:space="0" w:color="auto"/>
        <w:bottom w:val="none" w:sz="0" w:space="0" w:color="auto"/>
        <w:right w:val="none" w:sz="0" w:space="0" w:color="auto"/>
      </w:divBdr>
    </w:div>
    <w:div w:id="1530946332">
      <w:bodyDiv w:val="1"/>
      <w:marLeft w:val="0"/>
      <w:marRight w:val="0"/>
      <w:marTop w:val="0"/>
      <w:marBottom w:val="0"/>
      <w:divBdr>
        <w:top w:val="none" w:sz="0" w:space="0" w:color="auto"/>
        <w:left w:val="none" w:sz="0" w:space="0" w:color="auto"/>
        <w:bottom w:val="none" w:sz="0" w:space="0" w:color="auto"/>
        <w:right w:val="none" w:sz="0" w:space="0" w:color="auto"/>
      </w:divBdr>
    </w:div>
    <w:div w:id="1552617720">
      <w:bodyDiv w:val="1"/>
      <w:marLeft w:val="0"/>
      <w:marRight w:val="0"/>
      <w:marTop w:val="0"/>
      <w:marBottom w:val="0"/>
      <w:divBdr>
        <w:top w:val="none" w:sz="0" w:space="0" w:color="auto"/>
        <w:left w:val="none" w:sz="0" w:space="0" w:color="auto"/>
        <w:bottom w:val="none" w:sz="0" w:space="0" w:color="auto"/>
        <w:right w:val="none" w:sz="0" w:space="0" w:color="auto"/>
      </w:divBdr>
    </w:div>
    <w:div w:id="1600869444">
      <w:bodyDiv w:val="1"/>
      <w:marLeft w:val="0"/>
      <w:marRight w:val="0"/>
      <w:marTop w:val="0"/>
      <w:marBottom w:val="0"/>
      <w:divBdr>
        <w:top w:val="none" w:sz="0" w:space="0" w:color="auto"/>
        <w:left w:val="none" w:sz="0" w:space="0" w:color="auto"/>
        <w:bottom w:val="none" w:sz="0" w:space="0" w:color="auto"/>
        <w:right w:val="none" w:sz="0" w:space="0" w:color="auto"/>
      </w:divBdr>
    </w:div>
    <w:div w:id="1628774557">
      <w:bodyDiv w:val="1"/>
      <w:marLeft w:val="0"/>
      <w:marRight w:val="0"/>
      <w:marTop w:val="0"/>
      <w:marBottom w:val="0"/>
      <w:divBdr>
        <w:top w:val="none" w:sz="0" w:space="0" w:color="auto"/>
        <w:left w:val="none" w:sz="0" w:space="0" w:color="auto"/>
        <w:bottom w:val="none" w:sz="0" w:space="0" w:color="auto"/>
        <w:right w:val="none" w:sz="0" w:space="0" w:color="auto"/>
      </w:divBdr>
    </w:div>
    <w:div w:id="1707900638">
      <w:bodyDiv w:val="1"/>
      <w:marLeft w:val="0"/>
      <w:marRight w:val="0"/>
      <w:marTop w:val="0"/>
      <w:marBottom w:val="0"/>
      <w:divBdr>
        <w:top w:val="none" w:sz="0" w:space="0" w:color="auto"/>
        <w:left w:val="none" w:sz="0" w:space="0" w:color="auto"/>
        <w:bottom w:val="none" w:sz="0" w:space="0" w:color="auto"/>
        <w:right w:val="none" w:sz="0" w:space="0" w:color="auto"/>
      </w:divBdr>
    </w:div>
    <w:div w:id="1778715233">
      <w:bodyDiv w:val="1"/>
      <w:marLeft w:val="0"/>
      <w:marRight w:val="0"/>
      <w:marTop w:val="0"/>
      <w:marBottom w:val="0"/>
      <w:divBdr>
        <w:top w:val="none" w:sz="0" w:space="0" w:color="auto"/>
        <w:left w:val="none" w:sz="0" w:space="0" w:color="auto"/>
        <w:bottom w:val="none" w:sz="0" w:space="0" w:color="auto"/>
        <w:right w:val="none" w:sz="0" w:space="0" w:color="auto"/>
      </w:divBdr>
    </w:div>
    <w:div w:id="1840996004">
      <w:bodyDiv w:val="1"/>
      <w:marLeft w:val="0"/>
      <w:marRight w:val="0"/>
      <w:marTop w:val="0"/>
      <w:marBottom w:val="0"/>
      <w:divBdr>
        <w:top w:val="none" w:sz="0" w:space="0" w:color="auto"/>
        <w:left w:val="none" w:sz="0" w:space="0" w:color="auto"/>
        <w:bottom w:val="none" w:sz="0" w:space="0" w:color="auto"/>
        <w:right w:val="none" w:sz="0" w:space="0" w:color="auto"/>
      </w:divBdr>
    </w:div>
    <w:div w:id="1877964274">
      <w:bodyDiv w:val="1"/>
      <w:marLeft w:val="0"/>
      <w:marRight w:val="0"/>
      <w:marTop w:val="0"/>
      <w:marBottom w:val="0"/>
      <w:divBdr>
        <w:top w:val="none" w:sz="0" w:space="0" w:color="auto"/>
        <w:left w:val="none" w:sz="0" w:space="0" w:color="auto"/>
        <w:bottom w:val="none" w:sz="0" w:space="0" w:color="auto"/>
        <w:right w:val="none" w:sz="0" w:space="0" w:color="auto"/>
      </w:divBdr>
    </w:div>
    <w:div w:id="1921478511">
      <w:bodyDiv w:val="1"/>
      <w:marLeft w:val="0"/>
      <w:marRight w:val="0"/>
      <w:marTop w:val="0"/>
      <w:marBottom w:val="0"/>
      <w:divBdr>
        <w:top w:val="none" w:sz="0" w:space="0" w:color="auto"/>
        <w:left w:val="none" w:sz="0" w:space="0" w:color="auto"/>
        <w:bottom w:val="none" w:sz="0" w:space="0" w:color="auto"/>
        <w:right w:val="none" w:sz="0" w:space="0" w:color="auto"/>
      </w:divBdr>
      <w:divsChild>
        <w:div w:id="802040796">
          <w:marLeft w:val="0"/>
          <w:marRight w:val="0"/>
          <w:marTop w:val="0"/>
          <w:marBottom w:val="0"/>
          <w:divBdr>
            <w:top w:val="none" w:sz="0" w:space="0" w:color="auto"/>
            <w:left w:val="none" w:sz="0" w:space="0" w:color="auto"/>
            <w:bottom w:val="none" w:sz="0" w:space="0" w:color="auto"/>
            <w:right w:val="none" w:sz="0" w:space="0" w:color="auto"/>
          </w:divBdr>
        </w:div>
        <w:div w:id="797603401">
          <w:marLeft w:val="0"/>
          <w:marRight w:val="0"/>
          <w:marTop w:val="0"/>
          <w:marBottom w:val="0"/>
          <w:divBdr>
            <w:top w:val="none" w:sz="0" w:space="0" w:color="auto"/>
            <w:left w:val="none" w:sz="0" w:space="0" w:color="auto"/>
            <w:bottom w:val="none" w:sz="0" w:space="0" w:color="auto"/>
            <w:right w:val="none" w:sz="0" w:space="0" w:color="auto"/>
          </w:divBdr>
        </w:div>
      </w:divsChild>
    </w:div>
    <w:div w:id="1927417694">
      <w:bodyDiv w:val="1"/>
      <w:marLeft w:val="0"/>
      <w:marRight w:val="0"/>
      <w:marTop w:val="0"/>
      <w:marBottom w:val="0"/>
      <w:divBdr>
        <w:top w:val="none" w:sz="0" w:space="0" w:color="auto"/>
        <w:left w:val="none" w:sz="0" w:space="0" w:color="auto"/>
        <w:bottom w:val="none" w:sz="0" w:space="0" w:color="auto"/>
        <w:right w:val="none" w:sz="0" w:space="0" w:color="auto"/>
      </w:divBdr>
    </w:div>
    <w:div w:id="1941446944">
      <w:bodyDiv w:val="1"/>
      <w:marLeft w:val="0"/>
      <w:marRight w:val="0"/>
      <w:marTop w:val="0"/>
      <w:marBottom w:val="0"/>
      <w:divBdr>
        <w:top w:val="none" w:sz="0" w:space="0" w:color="auto"/>
        <w:left w:val="none" w:sz="0" w:space="0" w:color="auto"/>
        <w:bottom w:val="none" w:sz="0" w:space="0" w:color="auto"/>
        <w:right w:val="none" w:sz="0" w:space="0" w:color="auto"/>
      </w:divBdr>
    </w:div>
    <w:div w:id="1980114474">
      <w:bodyDiv w:val="1"/>
      <w:marLeft w:val="0"/>
      <w:marRight w:val="0"/>
      <w:marTop w:val="0"/>
      <w:marBottom w:val="0"/>
      <w:divBdr>
        <w:top w:val="none" w:sz="0" w:space="0" w:color="auto"/>
        <w:left w:val="none" w:sz="0" w:space="0" w:color="auto"/>
        <w:bottom w:val="none" w:sz="0" w:space="0" w:color="auto"/>
        <w:right w:val="none" w:sz="0" w:space="0" w:color="auto"/>
      </w:divBdr>
      <w:divsChild>
        <w:div w:id="229120315">
          <w:marLeft w:val="0"/>
          <w:marRight w:val="0"/>
          <w:marTop w:val="0"/>
          <w:marBottom w:val="0"/>
          <w:divBdr>
            <w:top w:val="none" w:sz="0" w:space="0" w:color="auto"/>
            <w:left w:val="none" w:sz="0" w:space="0" w:color="auto"/>
            <w:bottom w:val="none" w:sz="0" w:space="0" w:color="auto"/>
            <w:right w:val="none" w:sz="0" w:space="0" w:color="auto"/>
          </w:divBdr>
        </w:div>
        <w:div w:id="142165310">
          <w:marLeft w:val="0"/>
          <w:marRight w:val="0"/>
          <w:marTop w:val="0"/>
          <w:marBottom w:val="0"/>
          <w:divBdr>
            <w:top w:val="none" w:sz="0" w:space="0" w:color="auto"/>
            <w:left w:val="none" w:sz="0" w:space="0" w:color="auto"/>
            <w:bottom w:val="none" w:sz="0" w:space="0" w:color="auto"/>
            <w:right w:val="none" w:sz="0" w:space="0" w:color="auto"/>
          </w:divBdr>
        </w:div>
      </w:divsChild>
    </w:div>
    <w:div w:id="2019886729">
      <w:bodyDiv w:val="1"/>
      <w:marLeft w:val="0"/>
      <w:marRight w:val="0"/>
      <w:marTop w:val="0"/>
      <w:marBottom w:val="0"/>
      <w:divBdr>
        <w:top w:val="none" w:sz="0" w:space="0" w:color="auto"/>
        <w:left w:val="none" w:sz="0" w:space="0" w:color="auto"/>
        <w:bottom w:val="none" w:sz="0" w:space="0" w:color="auto"/>
        <w:right w:val="none" w:sz="0" w:space="0" w:color="auto"/>
      </w:divBdr>
    </w:div>
    <w:div w:id="2030332181">
      <w:bodyDiv w:val="1"/>
      <w:marLeft w:val="0"/>
      <w:marRight w:val="0"/>
      <w:marTop w:val="0"/>
      <w:marBottom w:val="0"/>
      <w:divBdr>
        <w:top w:val="none" w:sz="0" w:space="0" w:color="auto"/>
        <w:left w:val="none" w:sz="0" w:space="0" w:color="auto"/>
        <w:bottom w:val="none" w:sz="0" w:space="0" w:color="auto"/>
        <w:right w:val="none" w:sz="0" w:space="0" w:color="auto"/>
      </w:divBdr>
      <w:divsChild>
        <w:div w:id="1911043281">
          <w:marLeft w:val="0"/>
          <w:marRight w:val="0"/>
          <w:marTop w:val="0"/>
          <w:marBottom w:val="0"/>
          <w:divBdr>
            <w:top w:val="none" w:sz="0" w:space="0" w:color="auto"/>
            <w:left w:val="none" w:sz="0" w:space="0" w:color="auto"/>
            <w:bottom w:val="none" w:sz="0" w:space="0" w:color="auto"/>
            <w:right w:val="none" w:sz="0" w:space="0" w:color="auto"/>
          </w:divBdr>
        </w:div>
        <w:div w:id="1145198858">
          <w:marLeft w:val="0"/>
          <w:marRight w:val="0"/>
          <w:marTop w:val="0"/>
          <w:marBottom w:val="0"/>
          <w:divBdr>
            <w:top w:val="none" w:sz="0" w:space="0" w:color="auto"/>
            <w:left w:val="none" w:sz="0" w:space="0" w:color="auto"/>
            <w:bottom w:val="none" w:sz="0" w:space="0" w:color="auto"/>
            <w:right w:val="none" w:sz="0" w:space="0" w:color="auto"/>
          </w:divBdr>
        </w:div>
      </w:divsChild>
    </w:div>
    <w:div w:id="2036955206">
      <w:bodyDiv w:val="1"/>
      <w:marLeft w:val="0"/>
      <w:marRight w:val="0"/>
      <w:marTop w:val="0"/>
      <w:marBottom w:val="0"/>
      <w:divBdr>
        <w:top w:val="none" w:sz="0" w:space="0" w:color="auto"/>
        <w:left w:val="none" w:sz="0" w:space="0" w:color="auto"/>
        <w:bottom w:val="none" w:sz="0" w:space="0" w:color="auto"/>
        <w:right w:val="none" w:sz="0" w:space="0" w:color="auto"/>
      </w:divBdr>
      <w:divsChild>
        <w:div w:id="1981301652">
          <w:marLeft w:val="0"/>
          <w:marRight w:val="0"/>
          <w:marTop w:val="0"/>
          <w:marBottom w:val="0"/>
          <w:divBdr>
            <w:top w:val="none" w:sz="0" w:space="0" w:color="auto"/>
            <w:left w:val="none" w:sz="0" w:space="0" w:color="auto"/>
            <w:bottom w:val="none" w:sz="0" w:space="0" w:color="auto"/>
            <w:right w:val="none" w:sz="0" w:space="0" w:color="auto"/>
          </w:divBdr>
        </w:div>
        <w:div w:id="792361645">
          <w:marLeft w:val="0"/>
          <w:marRight w:val="0"/>
          <w:marTop w:val="0"/>
          <w:marBottom w:val="0"/>
          <w:divBdr>
            <w:top w:val="none" w:sz="0" w:space="0" w:color="auto"/>
            <w:left w:val="none" w:sz="0" w:space="0" w:color="auto"/>
            <w:bottom w:val="none" w:sz="0" w:space="0" w:color="auto"/>
            <w:right w:val="none" w:sz="0" w:space="0" w:color="auto"/>
          </w:divBdr>
        </w:div>
      </w:divsChild>
    </w:div>
    <w:div w:id="2100372328">
      <w:bodyDiv w:val="1"/>
      <w:marLeft w:val="0"/>
      <w:marRight w:val="0"/>
      <w:marTop w:val="0"/>
      <w:marBottom w:val="0"/>
      <w:divBdr>
        <w:top w:val="none" w:sz="0" w:space="0" w:color="auto"/>
        <w:left w:val="none" w:sz="0" w:space="0" w:color="auto"/>
        <w:bottom w:val="none" w:sz="0" w:space="0" w:color="auto"/>
        <w:right w:val="none" w:sz="0" w:space="0" w:color="auto"/>
      </w:divBdr>
    </w:div>
    <w:div w:id="2100717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urrentprotocols.onlinelibrary.wiley.com/hub/forauthors" TargetMode="External"/><Relationship Id="rId39" Type="http://schemas.openxmlformats.org/officeDocument/2006/relationships/hyperlink" Target="https://doi.org/10.1093/bioinformatics/bti551" TargetMode="External"/><Relationship Id="rId21" Type="http://schemas.openxmlformats.org/officeDocument/2006/relationships/image" Target="media/image3.png"/><Relationship Id="rId34" Type="http://schemas.openxmlformats.org/officeDocument/2006/relationships/hyperlink" Target="https://doi.org/10.1093/nar/28.1.27" TargetMode="External"/><Relationship Id="rId42" Type="http://schemas.openxmlformats.org/officeDocument/2006/relationships/hyperlink" Target="https://doi.org/10.1103/PhysRevE.77.016107" TargetMode="External"/><Relationship Id="rId47" Type="http://schemas.openxmlformats.org/officeDocument/2006/relationships/hyperlink" Target="https://doi.org/10.1073/pnas.0706851105" TargetMode="External"/><Relationship Id="rId50" Type="http://schemas.openxmlformats.org/officeDocument/2006/relationships/hyperlink" Target="https://doi.org/10.1093/bioadv/vbac086" TargetMode="External"/><Relationship Id="rId55" Type="http://schemas.openxmlformats.org/officeDocument/2006/relationships/hyperlink" Target="https://doi.org/10.1093/nar/gkg034" TargetMode="External"/><Relationship Id="rId7" Type="http://schemas.openxmlformats.org/officeDocument/2006/relationships/endnotes" Target="endnotes.xml"/><Relationship Id="rId2" Type="http://schemas.openxmlformats.org/officeDocument/2006/relationships/numbering" Target="numbering.xml"/><Relationship Id="rId29" Type="http://schemas.openxmlformats.org/officeDocument/2006/relationships/hyperlink" Target="https://doi.org/10.1103/PhysRevE.70.066111" TargetMode="External"/><Relationship Id="rId24" Type="http://schemas.openxmlformats.org/officeDocument/2006/relationships/hyperlink" Target="https://www.r-project.org/" TargetMode="External"/><Relationship Id="rId32" Type="http://schemas.openxmlformats.org/officeDocument/2006/relationships/hyperlink" Target="https://doi.org/10.1093/nar/gkab1028" TargetMode="External"/><Relationship Id="rId37" Type="http://schemas.openxmlformats.org/officeDocument/2006/relationships/hyperlink" Target="https://doi.org/10.1016/j.compbiolchem.2011.04.002" TargetMode="External"/><Relationship Id="rId40" Type="http://schemas.openxmlformats.org/officeDocument/2006/relationships/hyperlink" Target="https://doi.org/https://doi.org/10.4172/jpb.1000383" TargetMode="External"/><Relationship Id="rId45" Type="http://schemas.openxmlformats.org/officeDocument/2006/relationships/hyperlink" Target="https://doi.org/10.1093/bfgp/ell013" TargetMode="External"/><Relationship Id="rId53" Type="http://schemas.openxmlformats.org/officeDocument/2006/relationships/hyperlink" Target="https://doi.org/10.1103/PhysRevE.80.036115" TargetMode="External"/><Relationship Id="rId58" Type="http://schemas.openxmlformats.org/officeDocument/2006/relationships/hyperlink" Target="https://doi.org/10.1101/gad.1528707" TargetMode="External"/><Relationship Id="rId5" Type="http://schemas.openxmlformats.org/officeDocument/2006/relationships/webSettings" Target="webSettings.xml"/><Relationship Id="rId23" Type="http://schemas.openxmlformats.org/officeDocument/2006/relationships/image" Target="media/image4.png"/><Relationship Id="rId28" Type="http://schemas.openxmlformats.org/officeDocument/2006/relationships/hyperlink" Target="https://doi.org/10.1371/journal.pone.0054204" TargetMode="External"/><Relationship Id="rId36" Type="http://schemas.openxmlformats.org/officeDocument/2006/relationships/hyperlink" Target="https://doi.org/10.1101/060012" TargetMode="External"/><Relationship Id="rId49" Type="http://schemas.openxmlformats.org/officeDocument/2006/relationships/hyperlink" Target="https://doi.org/10.1093/nar/gkac194" TargetMode="External"/><Relationship Id="rId57" Type="http://schemas.openxmlformats.org/officeDocument/2006/relationships/hyperlink" Target="https://doi.org/10.1529/biophysj.105.080572" TargetMode="External"/><Relationship Id="rId61" Type="http://schemas.openxmlformats.org/officeDocument/2006/relationships/fontTable" Target="fontTable.xml"/><Relationship Id="rId31" Type="http://schemas.openxmlformats.org/officeDocument/2006/relationships/hyperlink" Target="https://doi.org/10.1038/msb.2009.27" TargetMode="External"/><Relationship Id="rId44" Type="http://schemas.openxmlformats.org/officeDocument/2006/relationships/hyperlink" Target="https://doi.org/10.1073/pnas.0601602103" TargetMode="External"/><Relationship Id="rId52" Type="http://schemas.openxmlformats.org/officeDocument/2006/relationships/hyperlink" Target="https://doi.org/10.1038/srep09646" TargetMode="External"/><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ustomXml" Target="ink/ink1.xml"/><Relationship Id="rId22" Type="http://schemas.openxmlformats.org/officeDocument/2006/relationships/customXml" Target="ink/ink2.xml"/><Relationship Id="rId27" Type="http://schemas.openxmlformats.org/officeDocument/2006/relationships/hyperlink" Target="https://doi.org/10.1126/science.286.5439.509" TargetMode="External"/><Relationship Id="rId30" Type="http://schemas.openxmlformats.org/officeDocument/2006/relationships/hyperlink" Target="https://doi.org/10.1186/1471-2105-10-48" TargetMode="External"/><Relationship Id="rId35" Type="http://schemas.openxmlformats.org/officeDocument/2006/relationships/hyperlink" Target="https://doi.org/10.1016/j.jprot.2008.10.005" TargetMode="External"/><Relationship Id="rId43" Type="http://schemas.openxmlformats.org/officeDocument/2006/relationships/hyperlink" Target="https://doi.org/10.1038/nmeth.1938" TargetMode="External"/><Relationship Id="rId48" Type="http://schemas.openxmlformats.org/officeDocument/2006/relationships/hyperlink" Target="https://doi.org/10.1101/gr.1239303" TargetMode="External"/><Relationship Id="rId56" Type="http://schemas.openxmlformats.org/officeDocument/2006/relationships/hyperlink" Target="https://doi.org/10.1016/j.xinn.2021.100141" TargetMode="External"/><Relationship Id="rId8" Type="http://schemas.openxmlformats.org/officeDocument/2006/relationships/hyperlink" Target="https://bioconductor.org/packages/release/bioc/html/BioNAR.html" TargetMode="External"/><Relationship Id="rId51" Type="http://schemas.openxmlformats.org/officeDocument/2006/relationships/hyperlink" Target="https://doi.org/10.1073/pnas.0506580102" TargetMode="External"/><Relationship Id="rId3" Type="http://schemas.openxmlformats.org/officeDocument/2006/relationships/styles" Target="styles.xml"/><Relationship Id="rId25" Type="http://schemas.openxmlformats.org/officeDocument/2006/relationships/hyperlink" Target="https://www.rstudio.com/" TargetMode="External"/><Relationship Id="rId33" Type="http://schemas.openxmlformats.org/officeDocument/2006/relationships/hyperlink" Target="https://doi.org/10.1038/nmeth.3252" TargetMode="External"/><Relationship Id="rId38" Type="http://schemas.openxmlformats.org/officeDocument/2006/relationships/hyperlink" Target="https://doi.org/10.1093/bioinformatics/19.2.270" TargetMode="External"/><Relationship Id="rId46" Type="http://schemas.openxmlformats.org/officeDocument/2006/relationships/hyperlink" Target="https://doi.org/10.1103/PhysRevE.74.016110" TargetMode="External"/><Relationship Id="rId59" Type="http://schemas.openxmlformats.org/officeDocument/2006/relationships/footer" Target="footer1.xml"/><Relationship Id="rId41" Type="http://schemas.openxmlformats.org/officeDocument/2006/relationships/hyperlink" Target="https://doi.org/10.1126/science.1257601" TargetMode="External"/><Relationship Id="rId54" Type="http://schemas.openxmlformats.org/officeDocument/2006/relationships/hyperlink" Target="https://doi.org/10.1016/j.cell.2011.02.016"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1T13:26:16.835"/>
    </inkml:context>
    <inkml:brush xml:id="br0">
      <inkml:brushProperty name="width" value="0.0427" units="cm"/>
      <inkml:brushProperty name="height" value="0.0427" units="cm"/>
      <inkml:brushProperty name="color" value="#E71224"/>
    </inkml:brush>
  </inkml:definitions>
  <inkml:trace contextRef="#ctx0" brushRef="#br0">27 1 7960,'-7'0'1351,"1"0"-153,2 0-76,1 0 1,3 3-371,0 1-529,0 2-56,-3 1 0,2-3-597,-1 1 339,1-1 1,1 3-621,0 0-405,0-4 592,0 3-523,0-5 0,0 2 0,0-2 171,0 1 876,0-1 0,0 2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1T13:26:16.837"/>
    </inkml:context>
    <inkml:brush xml:id="br0">
      <inkml:brushProperty name="width" value="0.0427" units="cm"/>
      <inkml:brushProperty name="height" value="0.0427" units="cm"/>
      <inkml:brushProperty name="color" value="#E71224"/>
    </inkml:brush>
  </inkml:definitions>
  <inkml:trace contextRef="#ctx0" brushRef="#br0">20 8 8065,'-10'-4'2594,"3"1"-805,4 3-1096,3 0-4684,0 0 3991,0 3 0,0 1 0,0 2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8AE7A-D871-4562-8B49-D23621E4D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8288</Words>
  <Characters>104247</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91</CharactersWithSpaces>
  <SharedDoc>false</SharedDoc>
  <HLinks>
    <vt:vector size="36" baseType="variant">
      <vt:variant>
        <vt:i4>7471215</vt:i4>
      </vt:variant>
      <vt:variant>
        <vt:i4>15</vt:i4>
      </vt:variant>
      <vt:variant>
        <vt:i4>0</vt:i4>
      </vt:variant>
      <vt:variant>
        <vt:i4>5</vt:i4>
      </vt:variant>
      <vt:variant>
        <vt:lpwstr>https://currentprotocols.onlinelibrary.wiley.com/hub/forauthors</vt:lpwstr>
      </vt:variant>
      <vt:variant>
        <vt:lpwstr/>
      </vt:variant>
      <vt:variant>
        <vt:i4>6553656</vt:i4>
      </vt:variant>
      <vt:variant>
        <vt:i4>12</vt:i4>
      </vt:variant>
      <vt:variant>
        <vt:i4>0</vt:i4>
      </vt:variant>
      <vt:variant>
        <vt:i4>5</vt:i4>
      </vt:variant>
      <vt:variant>
        <vt:lpwstr>https://authorservices.wiley.com/asset/photos/electronic_artwork_guidelines.pdf</vt:lpwstr>
      </vt:variant>
      <vt:variant>
        <vt:lpwstr/>
      </vt:variant>
      <vt:variant>
        <vt:i4>7471215</vt:i4>
      </vt:variant>
      <vt:variant>
        <vt:i4>9</vt:i4>
      </vt:variant>
      <vt:variant>
        <vt:i4>0</vt:i4>
      </vt:variant>
      <vt:variant>
        <vt:i4>5</vt:i4>
      </vt:variant>
      <vt:variant>
        <vt:lpwstr>https://currentprotocols.onlinelibrary.wiley.com/hub/forauthors</vt:lpwstr>
      </vt:variant>
      <vt:variant>
        <vt:lpwstr/>
      </vt:variant>
      <vt:variant>
        <vt:i4>7143545</vt:i4>
      </vt:variant>
      <vt:variant>
        <vt:i4>6</vt:i4>
      </vt:variant>
      <vt:variant>
        <vt:i4>0</vt:i4>
      </vt:variant>
      <vt:variant>
        <vt:i4>5</vt:i4>
      </vt:variant>
      <vt:variant>
        <vt:lpwstr>https://currentprotocols.onlinelibrary.wiley.com/doi/full/10.1002/cpbi.103</vt:lpwstr>
      </vt:variant>
      <vt:variant>
        <vt:lpwstr>cpbi103-fig-0003</vt:lpwstr>
      </vt:variant>
      <vt:variant>
        <vt:i4>7209064</vt:i4>
      </vt:variant>
      <vt:variant>
        <vt:i4>3</vt:i4>
      </vt:variant>
      <vt:variant>
        <vt:i4>0</vt:i4>
      </vt:variant>
      <vt:variant>
        <vt:i4>5</vt:i4>
      </vt:variant>
      <vt:variant>
        <vt:lpwstr>https://authorservices.wiley.com/author-resources/Journal-Authors/Prepare/writing-for-seo.html</vt:lpwstr>
      </vt:variant>
      <vt:variant>
        <vt:lpwstr/>
      </vt:variant>
      <vt:variant>
        <vt:i4>1310721</vt:i4>
      </vt:variant>
      <vt:variant>
        <vt:i4>0</vt:i4>
      </vt:variant>
      <vt:variant>
        <vt:i4>0</vt:i4>
      </vt:variant>
      <vt:variant>
        <vt:i4>5</vt:i4>
      </vt:variant>
      <vt:variant>
        <vt:lpwstr>https://mc.manuscriptcentral.com/current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10-25T13:17:00Z</dcterms:created>
  <dcterms:modified xsi:type="dcterms:W3CDTF">2023-10-25T13:17:00Z</dcterms:modified>
</cp:coreProperties>
</file>